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AED41C0" w14:textId="35F7D072" w:rsidR="00C2402C" w:rsidRPr="002103BA" w:rsidRDefault="00C2402C" w:rsidP="002103BA">
      <w:pPr>
        <w:spacing w:after="0" w:line="240" w:lineRule="auto"/>
        <w:rPr>
          <w:rFonts w:ascii="Times New Roman" w:eastAsia="Times New Roman" w:hAnsi="Times New Roman" w:cs="Times New Roman"/>
          <w:sz w:val="24"/>
          <w:szCs w:val="24"/>
          <w:lang w:val="sv-SE" w:eastAsia="sv-SE"/>
        </w:rPr>
      </w:pPr>
    </w:p>
    <w:tbl>
      <w:tblPr>
        <w:tblStyle w:val="Tabellrutnt"/>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010"/>
        <w:gridCol w:w="3006"/>
      </w:tblGrid>
      <w:tr w:rsidR="005D25EF" w14:paraId="158C9C7D" w14:textId="77777777" w:rsidTr="00967606">
        <w:trPr>
          <w:trHeight w:val="2059"/>
        </w:trPr>
        <w:tc>
          <w:tcPr>
            <w:tcW w:w="6010" w:type="dxa"/>
          </w:tcPr>
          <w:p w14:paraId="728F5466" w14:textId="1FE25439" w:rsidR="005D25EF" w:rsidRPr="0005041B" w:rsidRDefault="003D53F1" w:rsidP="00C740B7">
            <w:pPr>
              <w:rPr>
                <w:rFonts w:ascii="Times New Roman" w:eastAsia="Times New Roman" w:hAnsi="Times New Roman" w:cs="Times New Roman"/>
                <w:sz w:val="24"/>
                <w:szCs w:val="24"/>
                <w:lang w:val="sv-SE" w:eastAsia="sv-SE"/>
              </w:rPr>
            </w:pPr>
            <w:r>
              <w:rPr>
                <w:noProof/>
              </w:rPr>
              <w:drawing>
                <wp:inline distT="0" distB="0" distL="0" distR="0" wp14:anchorId="5FC0CF1F" wp14:editId="20512BBC">
                  <wp:extent cx="1249418" cy="1504950"/>
                  <wp:effectExtent l="0" t="0" r="0" b="0"/>
                  <wp:docPr id="5" name="Bildobjekt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275335" cy="1536167"/>
                          </a:xfrm>
                          <a:prstGeom prst="rect">
                            <a:avLst/>
                          </a:prstGeom>
                          <a:noFill/>
                          <a:ln>
                            <a:noFill/>
                          </a:ln>
                        </pic:spPr>
                      </pic:pic>
                    </a:graphicData>
                  </a:graphic>
                </wp:inline>
              </w:drawing>
            </w:r>
          </w:p>
        </w:tc>
        <w:tc>
          <w:tcPr>
            <w:tcW w:w="3006" w:type="dxa"/>
          </w:tcPr>
          <w:p w14:paraId="7FA5C53C" w14:textId="77777777" w:rsidR="005D25EF" w:rsidRPr="0005041B" w:rsidRDefault="005D25EF" w:rsidP="00C740B7">
            <w:pPr>
              <w:rPr>
                <w:rFonts w:ascii="Times New Roman" w:eastAsia="Times New Roman" w:hAnsi="Times New Roman" w:cs="Times New Roman"/>
                <w:sz w:val="28"/>
                <w:szCs w:val="28"/>
                <w:lang w:val="sv-SE" w:eastAsia="sv-SE"/>
              </w:rPr>
            </w:pPr>
          </w:p>
        </w:tc>
      </w:tr>
      <w:tr w:rsidR="00912158" w14:paraId="4B3EDF21" w14:textId="77777777" w:rsidTr="00967606">
        <w:trPr>
          <w:trHeight w:val="2160"/>
        </w:trPr>
        <w:tc>
          <w:tcPr>
            <w:tcW w:w="6010" w:type="dxa"/>
          </w:tcPr>
          <w:p w14:paraId="57460CEE" w14:textId="77777777" w:rsidR="00C740B7" w:rsidRPr="0005041B" w:rsidRDefault="00C740B7" w:rsidP="00C740B7">
            <w:pPr>
              <w:rPr>
                <w:rFonts w:ascii="Times New Roman" w:eastAsia="Times New Roman" w:hAnsi="Times New Roman" w:cs="Times New Roman"/>
                <w:sz w:val="24"/>
                <w:szCs w:val="24"/>
                <w:lang w:val="sv-SE" w:eastAsia="sv-SE"/>
              </w:rPr>
            </w:pPr>
            <w:r w:rsidRPr="0005041B">
              <w:rPr>
                <w:rFonts w:ascii="Times New Roman" w:eastAsia="Times New Roman" w:hAnsi="Times New Roman" w:cs="Times New Roman"/>
                <w:sz w:val="24"/>
                <w:szCs w:val="24"/>
                <w:lang w:val="sv-SE" w:eastAsia="sv-SE"/>
              </w:rPr>
              <w:t>Institutionen för hälsovetenskaper</w:t>
            </w:r>
          </w:p>
          <w:p w14:paraId="5A3C5E54" w14:textId="7A1A962C" w:rsidR="00912158" w:rsidRPr="00C740B7" w:rsidRDefault="00C740B7">
            <w:pPr>
              <w:rPr>
                <w:rFonts w:ascii="Times New Roman" w:eastAsia="Times New Roman" w:hAnsi="Times New Roman" w:cs="Times New Roman"/>
                <w:sz w:val="24"/>
                <w:szCs w:val="24"/>
                <w:lang w:val="sv-SE" w:eastAsia="sv-SE"/>
              </w:rPr>
            </w:pPr>
            <w:r w:rsidRPr="0005041B">
              <w:rPr>
                <w:rFonts w:ascii="Times New Roman" w:eastAsia="Times New Roman" w:hAnsi="Times New Roman" w:cs="Times New Roman"/>
                <w:sz w:val="24"/>
                <w:szCs w:val="24"/>
                <w:lang w:val="sv-SE" w:eastAsia="sv-SE"/>
              </w:rPr>
              <w:t>Fysioterapeutprogrammet</w:t>
            </w:r>
          </w:p>
        </w:tc>
        <w:tc>
          <w:tcPr>
            <w:tcW w:w="3006" w:type="dxa"/>
          </w:tcPr>
          <w:p w14:paraId="77230503" w14:textId="77777777" w:rsidR="00C740B7" w:rsidRPr="0005041B" w:rsidRDefault="00C740B7" w:rsidP="00C740B7">
            <w:pPr>
              <w:rPr>
                <w:rFonts w:ascii="Times New Roman" w:eastAsia="Times New Roman" w:hAnsi="Times New Roman" w:cs="Times New Roman"/>
                <w:sz w:val="28"/>
                <w:szCs w:val="28"/>
                <w:lang w:val="sv-SE" w:eastAsia="sv-SE"/>
              </w:rPr>
            </w:pPr>
            <w:r w:rsidRPr="0005041B">
              <w:rPr>
                <w:rFonts w:ascii="Times New Roman" w:eastAsia="Times New Roman" w:hAnsi="Times New Roman" w:cs="Times New Roman"/>
                <w:sz w:val="28"/>
                <w:szCs w:val="28"/>
                <w:lang w:val="sv-SE" w:eastAsia="sv-SE"/>
              </w:rPr>
              <w:t>Utbildningsprogram</w:t>
            </w:r>
          </w:p>
          <w:p w14:paraId="58FBB440" w14:textId="15843802" w:rsidR="00912158" w:rsidRDefault="00C740B7" w:rsidP="00C740B7">
            <w:pPr>
              <w:rPr>
                <w:rFonts w:ascii="Times New Roman" w:hAnsi="Times New Roman" w:cs="Times New Roman"/>
                <w:b/>
                <w:sz w:val="24"/>
                <w:szCs w:val="24"/>
              </w:rPr>
            </w:pPr>
            <w:r w:rsidRPr="0005041B">
              <w:rPr>
                <w:rFonts w:ascii="Times New Roman" w:eastAsia="Times New Roman" w:hAnsi="Times New Roman" w:cs="Times New Roman"/>
                <w:sz w:val="28"/>
                <w:szCs w:val="28"/>
                <w:lang w:val="sv-SE" w:eastAsia="sv-SE"/>
              </w:rPr>
              <w:t>i fysioterapi 180 hp</w:t>
            </w:r>
          </w:p>
        </w:tc>
      </w:tr>
      <w:tr w:rsidR="00F641D2" w14:paraId="24ED4313" w14:textId="77777777" w:rsidTr="00967606">
        <w:trPr>
          <w:trHeight w:val="1822"/>
        </w:trPr>
        <w:tc>
          <w:tcPr>
            <w:tcW w:w="9016" w:type="dxa"/>
            <w:gridSpan w:val="2"/>
          </w:tcPr>
          <w:p w14:paraId="26AA5953" w14:textId="77777777" w:rsidR="00F641D2" w:rsidRPr="0005041B" w:rsidRDefault="00F641D2" w:rsidP="00F641D2">
            <w:pPr>
              <w:jc w:val="center"/>
              <w:rPr>
                <w:rFonts w:ascii="Times New Roman" w:eastAsia="Times New Roman" w:hAnsi="Times New Roman" w:cs="Times New Roman"/>
                <w:sz w:val="32"/>
                <w:szCs w:val="32"/>
                <w:lang w:val="sv-SE" w:eastAsia="sv-SE"/>
              </w:rPr>
            </w:pPr>
            <w:r w:rsidRPr="0005041B">
              <w:rPr>
                <w:rFonts w:ascii="Times New Roman" w:eastAsia="Times New Roman" w:hAnsi="Times New Roman" w:cs="Times New Roman"/>
                <w:sz w:val="32"/>
                <w:szCs w:val="32"/>
                <w:lang w:val="sv-SE" w:eastAsia="sv-SE"/>
              </w:rPr>
              <w:t>Examensarbete 15hp</w:t>
            </w:r>
          </w:p>
          <w:p w14:paraId="54C85838" w14:textId="703179E6" w:rsidR="00F641D2" w:rsidRDefault="00F641D2" w:rsidP="00F641D2">
            <w:pPr>
              <w:jc w:val="center"/>
              <w:rPr>
                <w:rFonts w:ascii="Times New Roman" w:hAnsi="Times New Roman" w:cs="Times New Roman"/>
                <w:b/>
                <w:sz w:val="24"/>
                <w:szCs w:val="24"/>
              </w:rPr>
            </w:pPr>
            <w:r w:rsidRPr="0005041B">
              <w:rPr>
                <w:rFonts w:ascii="Times New Roman" w:eastAsia="Times New Roman" w:hAnsi="Times New Roman" w:cs="Times New Roman"/>
                <w:sz w:val="28"/>
                <w:szCs w:val="28"/>
                <w:lang w:val="sv-SE" w:eastAsia="sv-SE"/>
              </w:rPr>
              <w:t>Våren 2020</w:t>
            </w:r>
          </w:p>
        </w:tc>
      </w:tr>
      <w:tr w:rsidR="00910DB0" w:rsidRPr="00F65E03" w14:paraId="28203E58" w14:textId="77777777" w:rsidTr="00967606">
        <w:trPr>
          <w:trHeight w:val="2969"/>
        </w:trPr>
        <w:tc>
          <w:tcPr>
            <w:tcW w:w="9016" w:type="dxa"/>
            <w:gridSpan w:val="2"/>
          </w:tcPr>
          <w:p w14:paraId="5092BB17" w14:textId="1B69430F" w:rsidR="00910DB0" w:rsidRPr="0005041B" w:rsidRDefault="00910DB0" w:rsidP="00F641D2">
            <w:pPr>
              <w:jc w:val="center"/>
              <w:rPr>
                <w:rFonts w:ascii="Times New Roman" w:eastAsia="Times New Roman" w:hAnsi="Times New Roman" w:cs="Times New Roman"/>
                <w:sz w:val="32"/>
                <w:szCs w:val="32"/>
                <w:lang w:val="sv-SE" w:eastAsia="sv-SE"/>
              </w:rPr>
            </w:pPr>
            <w:r w:rsidRPr="00870C24">
              <w:rPr>
                <w:rFonts w:ascii="Times New Roman" w:eastAsia="Times New Roman" w:hAnsi="Times New Roman" w:cs="Times New Roman"/>
                <w:b/>
                <w:sz w:val="28"/>
                <w:szCs w:val="28"/>
                <w:lang w:val="sv-SE" w:eastAsia="sv-SE"/>
              </w:rPr>
              <w:t xml:space="preserve">EMG-analys av </w:t>
            </w:r>
            <w:r w:rsidR="00221BD0">
              <w:rPr>
                <w:rFonts w:ascii="Times New Roman" w:eastAsia="Times New Roman" w:hAnsi="Times New Roman" w:cs="Times New Roman"/>
                <w:b/>
                <w:sz w:val="28"/>
                <w:szCs w:val="28"/>
                <w:lang w:val="sv-SE" w:eastAsia="sv-SE"/>
              </w:rPr>
              <w:t>m</w:t>
            </w:r>
            <w:r w:rsidRPr="00870C24">
              <w:rPr>
                <w:rFonts w:ascii="Times New Roman" w:eastAsia="Times New Roman" w:hAnsi="Times New Roman" w:cs="Times New Roman"/>
                <w:b/>
                <w:sz w:val="28"/>
                <w:szCs w:val="28"/>
                <w:lang w:val="sv-SE" w:eastAsia="sv-SE"/>
              </w:rPr>
              <w:t xml:space="preserve">. infraspinatus och </w:t>
            </w:r>
            <w:r w:rsidR="00221BD0">
              <w:rPr>
                <w:rFonts w:ascii="Times New Roman" w:eastAsia="Times New Roman" w:hAnsi="Times New Roman" w:cs="Times New Roman"/>
                <w:b/>
                <w:sz w:val="28"/>
                <w:szCs w:val="28"/>
                <w:lang w:val="sv-SE" w:eastAsia="sv-SE"/>
              </w:rPr>
              <w:t>m</w:t>
            </w:r>
            <w:r w:rsidRPr="00870C24">
              <w:rPr>
                <w:rFonts w:ascii="Times New Roman" w:eastAsia="Times New Roman" w:hAnsi="Times New Roman" w:cs="Times New Roman"/>
                <w:b/>
                <w:sz w:val="28"/>
                <w:szCs w:val="28"/>
                <w:lang w:val="sv-SE" w:eastAsia="sv-SE"/>
              </w:rPr>
              <w:t>. deltoideus vid utåtrotation</w:t>
            </w:r>
            <w:r>
              <w:rPr>
                <w:rFonts w:ascii="Times New Roman" w:eastAsia="Times New Roman" w:hAnsi="Times New Roman" w:cs="Times New Roman"/>
                <w:b/>
                <w:sz w:val="28"/>
                <w:szCs w:val="28"/>
                <w:lang w:val="sv-SE" w:eastAsia="sv-SE"/>
              </w:rPr>
              <w:t xml:space="preserve"> </w:t>
            </w:r>
            <w:r w:rsidRPr="00870C24">
              <w:rPr>
                <w:rFonts w:ascii="Times New Roman" w:eastAsia="Times New Roman" w:hAnsi="Times New Roman" w:cs="Times New Roman"/>
                <w:b/>
                <w:sz w:val="28"/>
                <w:szCs w:val="28"/>
                <w:lang w:val="sv-SE" w:eastAsia="sv-SE"/>
              </w:rPr>
              <w:t>med och utan samtidig adduktionskraft</w:t>
            </w:r>
          </w:p>
        </w:tc>
      </w:tr>
      <w:tr w:rsidR="0083199D" w:rsidRPr="00F65E03" w14:paraId="78A28A5F" w14:textId="77777777" w:rsidTr="00967606">
        <w:trPr>
          <w:trHeight w:val="2683"/>
        </w:trPr>
        <w:tc>
          <w:tcPr>
            <w:tcW w:w="6010" w:type="dxa"/>
          </w:tcPr>
          <w:p w14:paraId="4F6194D3" w14:textId="77777777" w:rsidR="0083199D" w:rsidRDefault="002576F5">
            <w:pPr>
              <w:rPr>
                <w:rFonts w:ascii="Times New Roman" w:eastAsia="Times New Roman" w:hAnsi="Times New Roman" w:cs="Times New Roman"/>
                <w:b/>
                <w:sz w:val="24"/>
                <w:szCs w:val="24"/>
                <w:lang w:val="sv-SE" w:eastAsia="sv-SE"/>
              </w:rPr>
            </w:pPr>
            <w:r w:rsidRPr="0005041B">
              <w:rPr>
                <w:rFonts w:ascii="Times New Roman" w:eastAsia="Times New Roman" w:hAnsi="Times New Roman" w:cs="Times New Roman"/>
                <w:b/>
                <w:sz w:val="24"/>
                <w:szCs w:val="24"/>
                <w:lang w:val="sv-SE" w:eastAsia="sv-SE"/>
              </w:rPr>
              <w:t>Författare</w:t>
            </w:r>
          </w:p>
          <w:p w14:paraId="6D97373E" w14:textId="77777777" w:rsidR="005F3204" w:rsidRDefault="005F3204" w:rsidP="005F3204">
            <w:pPr>
              <w:rPr>
                <w:rFonts w:ascii="Times New Roman" w:eastAsia="Times New Roman" w:hAnsi="Times New Roman" w:cs="Times New Roman"/>
                <w:sz w:val="24"/>
                <w:szCs w:val="24"/>
                <w:lang w:val="sv-SE" w:eastAsia="sv-SE"/>
              </w:rPr>
            </w:pPr>
            <w:r>
              <w:rPr>
                <w:rFonts w:ascii="Times New Roman" w:eastAsia="Times New Roman" w:hAnsi="Times New Roman" w:cs="Times New Roman"/>
                <w:sz w:val="24"/>
                <w:szCs w:val="24"/>
                <w:lang w:val="sv-SE" w:eastAsia="sv-SE"/>
              </w:rPr>
              <w:t>Jonatan Malmström</w:t>
            </w:r>
          </w:p>
          <w:p w14:paraId="4B177964" w14:textId="77777777" w:rsidR="005F3204" w:rsidRDefault="005F3204">
            <w:pPr>
              <w:rPr>
                <w:rFonts w:ascii="Times New Roman" w:eastAsia="Times New Roman" w:hAnsi="Times New Roman" w:cs="Times New Roman"/>
                <w:sz w:val="24"/>
                <w:szCs w:val="24"/>
                <w:lang w:val="sv-SE" w:eastAsia="sv-SE"/>
              </w:rPr>
            </w:pPr>
            <w:r>
              <w:rPr>
                <w:rFonts w:ascii="Times New Roman" w:eastAsia="Times New Roman" w:hAnsi="Times New Roman" w:cs="Times New Roman"/>
                <w:sz w:val="24"/>
                <w:szCs w:val="24"/>
                <w:lang w:val="sv-SE" w:eastAsia="sv-SE"/>
              </w:rPr>
              <w:t>Peter Kvillegård</w:t>
            </w:r>
          </w:p>
          <w:p w14:paraId="0C46695B" w14:textId="77777777" w:rsidR="005F3204" w:rsidRDefault="005F3204">
            <w:pPr>
              <w:rPr>
                <w:rFonts w:ascii="Times New Roman" w:eastAsia="Times New Roman" w:hAnsi="Times New Roman" w:cs="Times New Roman"/>
                <w:sz w:val="24"/>
                <w:szCs w:val="24"/>
                <w:lang w:val="sv-SE" w:eastAsia="sv-SE"/>
              </w:rPr>
            </w:pPr>
            <w:r w:rsidRPr="0005041B">
              <w:rPr>
                <w:rFonts w:ascii="Times New Roman" w:eastAsia="Times New Roman" w:hAnsi="Times New Roman" w:cs="Times New Roman"/>
                <w:sz w:val="24"/>
                <w:szCs w:val="24"/>
                <w:lang w:val="sv-SE" w:eastAsia="sv-SE"/>
              </w:rPr>
              <w:t>Fysioterapeutprogrammet</w:t>
            </w:r>
          </w:p>
          <w:p w14:paraId="379FE473" w14:textId="77777777" w:rsidR="005F3204" w:rsidRDefault="005F3204">
            <w:pPr>
              <w:rPr>
                <w:rFonts w:ascii="Times New Roman" w:eastAsia="Times New Roman" w:hAnsi="Times New Roman" w:cs="Times New Roman"/>
                <w:sz w:val="24"/>
                <w:szCs w:val="24"/>
                <w:lang w:val="sv-SE" w:eastAsia="sv-SE"/>
              </w:rPr>
            </w:pPr>
            <w:r w:rsidRPr="0005041B">
              <w:rPr>
                <w:rFonts w:ascii="Times New Roman" w:eastAsia="Times New Roman" w:hAnsi="Times New Roman" w:cs="Times New Roman"/>
                <w:sz w:val="24"/>
                <w:szCs w:val="24"/>
                <w:lang w:val="sv-SE" w:eastAsia="sv-SE"/>
              </w:rPr>
              <w:t>Lunds universitet</w:t>
            </w:r>
          </w:p>
          <w:p w14:paraId="0F3BC750" w14:textId="77777777" w:rsidR="00720005" w:rsidRPr="00544ED1" w:rsidRDefault="006332FF">
            <w:pPr>
              <w:rPr>
                <w:rFonts w:ascii="Times New Roman" w:hAnsi="Times New Roman" w:cs="Times New Roman"/>
                <w:sz w:val="24"/>
                <w:szCs w:val="24"/>
                <w:lang w:val="sv-SE"/>
              </w:rPr>
            </w:pPr>
            <w:hyperlink r:id="rId12" w:history="1">
              <w:r w:rsidR="00720005" w:rsidRPr="00544ED1">
                <w:rPr>
                  <w:rFonts w:ascii="Times New Roman" w:hAnsi="Times New Roman" w:cs="Times New Roman"/>
                  <w:sz w:val="24"/>
                  <w:szCs w:val="24"/>
                  <w:lang w:val="sv-SE"/>
                </w:rPr>
                <w:t>soc15jm1@student.lu.se</w:t>
              </w:r>
            </w:hyperlink>
          </w:p>
          <w:p w14:paraId="65C84648" w14:textId="035A0A27" w:rsidR="00720005" w:rsidRPr="00544ED1" w:rsidRDefault="00720005">
            <w:pPr>
              <w:rPr>
                <w:rFonts w:ascii="Times New Roman" w:hAnsi="Times New Roman" w:cs="Times New Roman"/>
                <w:b/>
                <w:sz w:val="24"/>
                <w:szCs w:val="24"/>
                <w:lang w:val="sv-SE"/>
              </w:rPr>
            </w:pPr>
            <w:r>
              <w:rPr>
                <w:rFonts w:ascii="Times New Roman" w:eastAsia="Times New Roman" w:hAnsi="Times New Roman" w:cs="Times New Roman"/>
                <w:sz w:val="24"/>
                <w:szCs w:val="24"/>
                <w:lang w:val="sv-SE" w:eastAsia="sv-SE"/>
              </w:rPr>
              <w:t>pe6628kv-s@student.lu.se</w:t>
            </w:r>
          </w:p>
        </w:tc>
        <w:tc>
          <w:tcPr>
            <w:tcW w:w="3006" w:type="dxa"/>
          </w:tcPr>
          <w:p w14:paraId="70869F5F" w14:textId="77777777" w:rsidR="0083199D" w:rsidRPr="00544ED1" w:rsidRDefault="005F3204">
            <w:pPr>
              <w:rPr>
                <w:rFonts w:ascii="Times New Roman" w:hAnsi="Times New Roman" w:cs="Times New Roman"/>
                <w:b/>
                <w:sz w:val="24"/>
                <w:szCs w:val="24"/>
                <w:lang w:val="sv-SE"/>
              </w:rPr>
            </w:pPr>
            <w:r w:rsidRPr="00544ED1">
              <w:rPr>
                <w:rFonts w:ascii="Times New Roman" w:hAnsi="Times New Roman" w:cs="Times New Roman"/>
                <w:b/>
                <w:sz w:val="24"/>
                <w:szCs w:val="24"/>
                <w:lang w:val="sv-SE"/>
              </w:rPr>
              <w:t>Handledare</w:t>
            </w:r>
          </w:p>
          <w:p w14:paraId="779CF885" w14:textId="255671E0" w:rsidR="002B1439" w:rsidRPr="002B1439" w:rsidRDefault="005F3204" w:rsidP="002B1439">
            <w:pPr>
              <w:rPr>
                <w:rFonts w:ascii="Times New Roman" w:eastAsia="Times New Roman" w:hAnsi="Times New Roman" w:cs="Times New Roman"/>
                <w:sz w:val="24"/>
                <w:szCs w:val="24"/>
                <w:lang w:val="sv-SE" w:eastAsia="sv-SE"/>
              </w:rPr>
            </w:pPr>
            <w:r>
              <w:rPr>
                <w:rFonts w:ascii="Times New Roman" w:eastAsia="Times New Roman" w:hAnsi="Times New Roman" w:cs="Times New Roman"/>
                <w:sz w:val="24"/>
                <w:szCs w:val="24"/>
                <w:lang w:val="sv-SE" w:eastAsia="sv-SE"/>
              </w:rPr>
              <w:t>Jean</w:t>
            </w:r>
            <w:r w:rsidR="006578EA">
              <w:rPr>
                <w:rFonts w:ascii="Times New Roman" w:eastAsia="Times New Roman" w:hAnsi="Times New Roman" w:cs="Times New Roman"/>
                <w:sz w:val="24"/>
                <w:szCs w:val="24"/>
                <w:lang w:val="sv-SE" w:eastAsia="sv-SE"/>
              </w:rPr>
              <w:t>n</w:t>
            </w:r>
            <w:r>
              <w:rPr>
                <w:rFonts w:ascii="Times New Roman" w:eastAsia="Times New Roman" w:hAnsi="Times New Roman" w:cs="Times New Roman"/>
                <w:sz w:val="24"/>
                <w:szCs w:val="24"/>
                <w:lang w:val="sv-SE" w:eastAsia="sv-SE"/>
              </w:rPr>
              <w:t>ette Unge</w:t>
            </w:r>
          </w:p>
          <w:p w14:paraId="49284C22" w14:textId="2FD38B39" w:rsidR="00752336" w:rsidRDefault="00752336" w:rsidP="005F3204">
            <w:pPr>
              <w:rPr>
                <w:rFonts w:ascii="Times New Roman" w:eastAsia="Times New Roman" w:hAnsi="Times New Roman" w:cs="Times New Roman"/>
                <w:sz w:val="24"/>
                <w:szCs w:val="24"/>
                <w:lang w:val="sv-SE" w:eastAsia="sv-SE"/>
              </w:rPr>
            </w:pPr>
            <w:r>
              <w:rPr>
                <w:rFonts w:ascii="Times New Roman" w:eastAsia="Times New Roman" w:hAnsi="Times New Roman" w:cs="Times New Roman"/>
                <w:sz w:val="24"/>
                <w:szCs w:val="24"/>
                <w:lang w:val="sv-SE" w:eastAsia="sv-SE"/>
              </w:rPr>
              <w:t>Universitetsa</w:t>
            </w:r>
            <w:r w:rsidR="00A27555">
              <w:rPr>
                <w:rFonts w:ascii="Times New Roman" w:eastAsia="Times New Roman" w:hAnsi="Times New Roman" w:cs="Times New Roman"/>
                <w:sz w:val="24"/>
                <w:szCs w:val="24"/>
                <w:lang w:val="sv-SE" w:eastAsia="sv-SE"/>
              </w:rPr>
              <w:t>djunkt</w:t>
            </w:r>
          </w:p>
          <w:p w14:paraId="3FA0987B" w14:textId="51E10DC2" w:rsidR="00CD7AF0" w:rsidRPr="00CD7AF0" w:rsidRDefault="005F3204" w:rsidP="00CD7AF0">
            <w:pPr>
              <w:rPr>
                <w:rFonts w:ascii="Times New Roman" w:eastAsia="Times New Roman" w:hAnsi="Times New Roman" w:cs="Times New Roman"/>
                <w:sz w:val="24"/>
                <w:szCs w:val="24"/>
                <w:lang w:val="sv-SE" w:eastAsia="sv-SE"/>
              </w:rPr>
            </w:pPr>
            <w:r>
              <w:rPr>
                <w:rFonts w:ascii="Times New Roman" w:eastAsia="Times New Roman" w:hAnsi="Times New Roman" w:cs="Times New Roman"/>
                <w:sz w:val="24"/>
                <w:szCs w:val="24"/>
                <w:lang w:val="sv-SE" w:eastAsia="sv-SE"/>
              </w:rPr>
              <w:t>Lunds universitet</w:t>
            </w:r>
          </w:p>
          <w:p w14:paraId="796137B0" w14:textId="77777777" w:rsidR="00D14520" w:rsidRDefault="00803729">
            <w:pPr>
              <w:rPr>
                <w:rFonts w:ascii="Times New Roman" w:eastAsia="Times New Roman" w:hAnsi="Times New Roman" w:cs="Times New Roman"/>
                <w:sz w:val="24"/>
                <w:szCs w:val="24"/>
                <w:lang w:val="sv-SE" w:eastAsia="sv-SE"/>
              </w:rPr>
            </w:pPr>
            <w:r>
              <w:rPr>
                <w:rFonts w:ascii="Times New Roman" w:eastAsia="Times New Roman" w:hAnsi="Times New Roman" w:cs="Times New Roman"/>
                <w:sz w:val="24"/>
                <w:szCs w:val="24"/>
                <w:lang w:val="sv-SE" w:eastAsia="sv-SE"/>
              </w:rPr>
              <w:t>Margaretavägen 1B</w:t>
            </w:r>
            <w:r w:rsidR="00E05B24">
              <w:rPr>
                <w:rFonts w:ascii="Times New Roman" w:eastAsia="Times New Roman" w:hAnsi="Times New Roman" w:cs="Times New Roman"/>
                <w:sz w:val="24"/>
                <w:szCs w:val="24"/>
                <w:lang w:val="sv-SE" w:eastAsia="sv-SE"/>
              </w:rPr>
              <w:t xml:space="preserve">, </w:t>
            </w:r>
          </w:p>
          <w:p w14:paraId="54AAF17A" w14:textId="24A56D5C" w:rsidR="006578EA" w:rsidRDefault="00E05B24">
            <w:pPr>
              <w:rPr>
                <w:rFonts w:ascii="Times New Roman" w:eastAsia="Times New Roman" w:hAnsi="Times New Roman" w:cs="Times New Roman"/>
                <w:sz w:val="24"/>
                <w:szCs w:val="24"/>
                <w:lang w:val="sv-SE" w:eastAsia="sv-SE"/>
              </w:rPr>
            </w:pPr>
            <w:r>
              <w:rPr>
                <w:rFonts w:ascii="Times New Roman" w:eastAsia="Times New Roman" w:hAnsi="Times New Roman" w:cs="Times New Roman"/>
                <w:sz w:val="24"/>
                <w:szCs w:val="24"/>
                <w:lang w:val="sv-SE" w:eastAsia="sv-SE"/>
              </w:rPr>
              <w:t>222 40 Lund</w:t>
            </w:r>
          </w:p>
          <w:p w14:paraId="4F3D2ADF" w14:textId="64D4CADC" w:rsidR="005F3204" w:rsidRPr="00544ED1" w:rsidRDefault="005F3204">
            <w:pPr>
              <w:rPr>
                <w:rFonts w:ascii="Times New Roman" w:hAnsi="Times New Roman" w:cs="Times New Roman"/>
                <w:b/>
                <w:sz w:val="24"/>
                <w:szCs w:val="24"/>
                <w:lang w:val="sv-SE"/>
              </w:rPr>
            </w:pPr>
            <w:r w:rsidRPr="005D4155">
              <w:rPr>
                <w:rFonts w:ascii="Times New Roman" w:eastAsia="Times New Roman" w:hAnsi="Times New Roman" w:cs="Times New Roman"/>
                <w:sz w:val="24"/>
                <w:szCs w:val="24"/>
                <w:lang w:val="sv-SE" w:eastAsia="sv-SE"/>
              </w:rPr>
              <w:t>jeannette.unge@med.lu.se</w:t>
            </w:r>
          </w:p>
        </w:tc>
      </w:tr>
      <w:tr w:rsidR="0083199D" w:rsidRPr="00F65E03" w14:paraId="5E9D0C33" w14:textId="77777777" w:rsidTr="00967606">
        <w:trPr>
          <w:trHeight w:val="1165"/>
        </w:trPr>
        <w:tc>
          <w:tcPr>
            <w:tcW w:w="6010" w:type="dxa"/>
          </w:tcPr>
          <w:p w14:paraId="7FE78B83" w14:textId="77777777" w:rsidR="0083199D" w:rsidRDefault="002576F5">
            <w:pPr>
              <w:rPr>
                <w:rFonts w:ascii="Times New Roman" w:eastAsia="Times New Roman" w:hAnsi="Times New Roman" w:cs="Times New Roman"/>
                <w:b/>
                <w:sz w:val="24"/>
                <w:szCs w:val="24"/>
                <w:lang w:val="sv-SE" w:eastAsia="sv-SE"/>
              </w:rPr>
            </w:pPr>
            <w:r w:rsidRPr="0005041B">
              <w:rPr>
                <w:rFonts w:ascii="Times New Roman" w:eastAsia="Times New Roman" w:hAnsi="Times New Roman" w:cs="Times New Roman"/>
                <w:b/>
                <w:sz w:val="24"/>
                <w:szCs w:val="24"/>
                <w:lang w:val="sv-SE" w:eastAsia="sv-SE"/>
              </w:rPr>
              <w:t>Examinator</w:t>
            </w:r>
          </w:p>
          <w:p w14:paraId="6C07FCEA" w14:textId="29537D25" w:rsidR="002576F5" w:rsidRDefault="00B16921" w:rsidP="002576F5">
            <w:pPr>
              <w:rPr>
                <w:rFonts w:ascii="Times New Roman" w:hAnsi="Times New Roman" w:cs="Times New Roman"/>
                <w:bCs/>
                <w:sz w:val="24"/>
                <w:szCs w:val="24"/>
                <w:lang w:val="sv-SE"/>
              </w:rPr>
            </w:pPr>
            <w:r>
              <w:rPr>
                <w:rFonts w:ascii="Times New Roman" w:hAnsi="Times New Roman" w:cs="Times New Roman"/>
                <w:bCs/>
                <w:sz w:val="24"/>
                <w:szCs w:val="24"/>
                <w:lang w:val="sv-SE"/>
              </w:rPr>
              <w:t>Anna Cronström</w:t>
            </w:r>
          </w:p>
          <w:p w14:paraId="2979DBC2" w14:textId="373723AE" w:rsidR="005613B1" w:rsidRPr="00544ED1" w:rsidRDefault="005613B1" w:rsidP="002576F5">
            <w:pPr>
              <w:rPr>
                <w:rFonts w:ascii="Times New Roman" w:hAnsi="Times New Roman" w:cs="Times New Roman"/>
                <w:bCs/>
                <w:sz w:val="24"/>
                <w:szCs w:val="24"/>
                <w:lang w:val="sv-SE"/>
              </w:rPr>
            </w:pPr>
            <w:r>
              <w:rPr>
                <w:rFonts w:ascii="Times New Roman" w:hAnsi="Times New Roman" w:cs="Times New Roman"/>
                <w:bCs/>
                <w:sz w:val="24"/>
                <w:szCs w:val="24"/>
                <w:lang w:val="sv-SE"/>
              </w:rPr>
              <w:t>Biträdande forskare</w:t>
            </w:r>
          </w:p>
          <w:p w14:paraId="097E99C4" w14:textId="559D05A7" w:rsidR="002576F5" w:rsidRDefault="00CF00F9" w:rsidP="002576F5">
            <w:pPr>
              <w:rPr>
                <w:rFonts w:ascii="Times New Roman" w:hAnsi="Times New Roman" w:cs="Times New Roman"/>
                <w:bCs/>
                <w:sz w:val="24"/>
                <w:szCs w:val="24"/>
                <w:lang w:val="sv-SE"/>
              </w:rPr>
            </w:pPr>
            <w:r>
              <w:rPr>
                <w:rFonts w:ascii="Times New Roman" w:hAnsi="Times New Roman" w:cs="Times New Roman"/>
                <w:bCs/>
                <w:sz w:val="24"/>
                <w:szCs w:val="24"/>
                <w:lang w:val="sv-SE"/>
              </w:rPr>
              <w:t xml:space="preserve">Skånes </w:t>
            </w:r>
            <w:r w:rsidR="00200878">
              <w:rPr>
                <w:rFonts w:ascii="Times New Roman" w:hAnsi="Times New Roman" w:cs="Times New Roman"/>
                <w:bCs/>
                <w:sz w:val="24"/>
                <w:szCs w:val="24"/>
                <w:lang w:val="sv-SE"/>
              </w:rPr>
              <w:t>U</w:t>
            </w:r>
            <w:r>
              <w:rPr>
                <w:rFonts w:ascii="Times New Roman" w:hAnsi="Times New Roman" w:cs="Times New Roman"/>
                <w:bCs/>
                <w:sz w:val="24"/>
                <w:szCs w:val="24"/>
                <w:lang w:val="sv-SE"/>
              </w:rPr>
              <w:t>niversitetssjukhus</w:t>
            </w:r>
          </w:p>
          <w:p w14:paraId="798602F4" w14:textId="3220B7AD" w:rsidR="00296FDC" w:rsidRPr="00544ED1" w:rsidRDefault="002D43EC" w:rsidP="002576F5">
            <w:pPr>
              <w:rPr>
                <w:rFonts w:ascii="Times New Roman" w:hAnsi="Times New Roman" w:cs="Times New Roman"/>
                <w:bCs/>
                <w:sz w:val="24"/>
                <w:szCs w:val="24"/>
                <w:lang w:val="sv-SE"/>
              </w:rPr>
            </w:pPr>
            <w:r>
              <w:rPr>
                <w:rFonts w:ascii="Times New Roman" w:hAnsi="Times New Roman" w:cs="Times New Roman"/>
                <w:bCs/>
                <w:sz w:val="24"/>
                <w:szCs w:val="24"/>
                <w:lang w:val="sv-SE"/>
              </w:rPr>
              <w:t>221 85 Lund</w:t>
            </w:r>
          </w:p>
          <w:p w14:paraId="669FB421" w14:textId="02338491" w:rsidR="002576F5" w:rsidRPr="00712F9C" w:rsidRDefault="00A7457D" w:rsidP="002576F5">
            <w:pPr>
              <w:rPr>
                <w:rFonts w:ascii="Times New Roman" w:hAnsi="Times New Roman" w:cs="Times New Roman"/>
                <w:sz w:val="24"/>
                <w:szCs w:val="24"/>
                <w:lang w:val="sv-SE"/>
              </w:rPr>
            </w:pPr>
            <w:r w:rsidRPr="00712F9C">
              <w:rPr>
                <w:rFonts w:ascii="Times New Roman" w:hAnsi="Times New Roman" w:cs="Times New Roman"/>
                <w:sz w:val="24"/>
                <w:szCs w:val="24"/>
                <w:lang w:val="sv-SE"/>
              </w:rPr>
              <w:t>a</w:t>
            </w:r>
            <w:r w:rsidR="005E708B" w:rsidRPr="00712F9C">
              <w:rPr>
                <w:rFonts w:ascii="Times New Roman" w:hAnsi="Times New Roman" w:cs="Times New Roman"/>
                <w:sz w:val="24"/>
                <w:szCs w:val="24"/>
                <w:lang w:val="sv-SE"/>
              </w:rPr>
              <w:t>nna.cronstrom</w:t>
            </w:r>
            <w:r w:rsidRPr="00712F9C">
              <w:rPr>
                <w:rFonts w:ascii="Times New Roman" w:hAnsi="Times New Roman" w:cs="Times New Roman"/>
                <w:sz w:val="24"/>
                <w:szCs w:val="24"/>
                <w:lang w:val="sv-SE"/>
              </w:rPr>
              <w:t>@</w:t>
            </w:r>
            <w:r w:rsidR="004B7A1D" w:rsidRPr="00712F9C">
              <w:rPr>
                <w:rFonts w:ascii="Times New Roman" w:hAnsi="Times New Roman" w:cs="Times New Roman"/>
                <w:sz w:val="24"/>
                <w:szCs w:val="24"/>
                <w:lang w:val="sv-SE"/>
              </w:rPr>
              <w:t>med.lu.se</w:t>
            </w:r>
          </w:p>
        </w:tc>
        <w:tc>
          <w:tcPr>
            <w:tcW w:w="3006" w:type="dxa"/>
          </w:tcPr>
          <w:p w14:paraId="17CE40EA" w14:textId="77777777" w:rsidR="0083199D" w:rsidRPr="00712F9C" w:rsidRDefault="0083199D">
            <w:pPr>
              <w:rPr>
                <w:rFonts w:ascii="Times New Roman" w:hAnsi="Times New Roman" w:cs="Times New Roman"/>
                <w:b/>
                <w:sz w:val="24"/>
                <w:szCs w:val="24"/>
                <w:lang w:val="sv-SE"/>
              </w:rPr>
            </w:pPr>
          </w:p>
        </w:tc>
      </w:tr>
    </w:tbl>
    <w:p w14:paraId="1005AEEE" w14:textId="65079A92" w:rsidR="003A1D83" w:rsidRPr="003D53F1" w:rsidRDefault="00124592" w:rsidP="009C4C2D">
      <w:pPr>
        <w:rPr>
          <w:rFonts w:ascii="Times New Roman" w:hAnsi="Times New Roman" w:cs="Times New Roman"/>
          <w:b/>
          <w:sz w:val="24"/>
          <w:szCs w:val="24"/>
          <w:lang w:val="sv-SE"/>
        </w:rPr>
      </w:pPr>
      <w:r w:rsidRPr="00712F9C">
        <w:rPr>
          <w:rFonts w:ascii="Times New Roman" w:hAnsi="Times New Roman" w:cs="Times New Roman"/>
          <w:b/>
          <w:sz w:val="24"/>
          <w:szCs w:val="24"/>
          <w:lang w:val="sv-SE"/>
        </w:rPr>
        <w:br w:type="page"/>
      </w:r>
      <w:r w:rsidR="001C2A69" w:rsidRPr="00AE6F7F">
        <w:rPr>
          <w:rFonts w:ascii="Times New Roman" w:hAnsi="Times New Roman" w:cs="Times New Roman"/>
          <w:b/>
          <w:bCs/>
          <w:sz w:val="28"/>
          <w:szCs w:val="28"/>
          <w:lang w:val="sv-SE"/>
        </w:rPr>
        <w:lastRenderedPageBreak/>
        <w:t>SAMMANFATTNING</w:t>
      </w:r>
      <w:r w:rsidR="00AA6CE7">
        <w:rPr>
          <w:rFonts w:ascii="Times New Roman" w:hAnsi="Times New Roman" w:cs="Times New Roman"/>
          <w:b/>
          <w:bCs/>
          <w:sz w:val="28"/>
          <w:szCs w:val="28"/>
          <w:lang w:val="sv-SE"/>
        </w:rPr>
        <w:t xml:space="preserve"> </w:t>
      </w:r>
    </w:p>
    <w:p w14:paraId="355468D4" w14:textId="173AE4C0" w:rsidR="003874E7" w:rsidRPr="00564417" w:rsidRDefault="003874E7" w:rsidP="006F121C">
      <w:pPr>
        <w:jc w:val="both"/>
        <w:rPr>
          <w:rFonts w:ascii="Times New Roman" w:hAnsi="Times New Roman" w:cs="Times New Roman"/>
          <w:b/>
          <w:bCs/>
          <w:sz w:val="28"/>
          <w:szCs w:val="28"/>
          <w:lang w:val="sv-SE"/>
        </w:rPr>
      </w:pPr>
      <w:r w:rsidRPr="00AE6F7F">
        <w:rPr>
          <w:rFonts w:ascii="Times New Roman" w:hAnsi="Times New Roman" w:cs="Times New Roman"/>
          <w:b/>
          <w:bCs/>
          <w:sz w:val="28"/>
          <w:szCs w:val="28"/>
          <w:lang w:val="sv-SE"/>
        </w:rPr>
        <w:t>Bakgrund</w:t>
      </w:r>
      <w:r>
        <w:rPr>
          <w:rFonts w:ascii="Times New Roman" w:hAnsi="Times New Roman" w:cs="Times New Roman"/>
          <w:b/>
          <w:bCs/>
          <w:sz w:val="28"/>
          <w:szCs w:val="28"/>
          <w:lang w:val="sv-SE"/>
        </w:rPr>
        <w:br/>
      </w:r>
      <w:r>
        <w:rPr>
          <w:rFonts w:ascii="Times New Roman" w:hAnsi="Times New Roman" w:cs="Times New Roman"/>
          <w:sz w:val="24"/>
          <w:szCs w:val="24"/>
          <w:lang w:val="sv-SE"/>
        </w:rPr>
        <w:t xml:space="preserve">Vid axelproblematik rekommenderas ofta utåtrotationsövningar för att stärka rotatorkuffen, främst </w:t>
      </w:r>
      <w:r w:rsidR="00050105">
        <w:rPr>
          <w:rFonts w:ascii="Times New Roman" w:hAnsi="Times New Roman" w:cs="Times New Roman"/>
          <w:sz w:val="24"/>
          <w:szCs w:val="24"/>
          <w:lang w:val="sv-SE"/>
        </w:rPr>
        <w:t>m</w:t>
      </w:r>
      <w:r>
        <w:rPr>
          <w:rFonts w:ascii="Times New Roman" w:hAnsi="Times New Roman" w:cs="Times New Roman"/>
          <w:sz w:val="24"/>
          <w:szCs w:val="24"/>
          <w:lang w:val="sv-SE"/>
        </w:rPr>
        <w:t xml:space="preserve">. infraspinatus. Vid dessa övningar aktiveras även </w:t>
      </w:r>
      <w:r w:rsidR="00050105">
        <w:rPr>
          <w:rFonts w:ascii="Times New Roman" w:hAnsi="Times New Roman" w:cs="Times New Roman"/>
          <w:sz w:val="24"/>
          <w:szCs w:val="24"/>
          <w:lang w:val="sv-SE"/>
        </w:rPr>
        <w:t>m</w:t>
      </w:r>
      <w:r>
        <w:rPr>
          <w:rFonts w:ascii="Times New Roman" w:hAnsi="Times New Roman" w:cs="Times New Roman"/>
          <w:sz w:val="24"/>
          <w:szCs w:val="24"/>
          <w:lang w:val="sv-SE"/>
        </w:rPr>
        <w:t xml:space="preserve">. deltoideus, som kan komprimera det subakromiella rummet. För att undvika detta har en strategi föreslagits där man utför adduktion </w:t>
      </w:r>
      <w:r w:rsidR="00963A11">
        <w:rPr>
          <w:rFonts w:ascii="Times New Roman" w:hAnsi="Times New Roman" w:cs="Times New Roman"/>
          <w:sz w:val="24"/>
          <w:szCs w:val="24"/>
          <w:lang w:val="sv-SE"/>
        </w:rPr>
        <w:t>med samtidig</w:t>
      </w:r>
      <w:r>
        <w:rPr>
          <w:rFonts w:ascii="Times New Roman" w:hAnsi="Times New Roman" w:cs="Times New Roman"/>
          <w:sz w:val="24"/>
          <w:szCs w:val="24"/>
          <w:lang w:val="sv-SE"/>
        </w:rPr>
        <w:t xml:space="preserve"> utåtrotation, för att genom reciprok inhibering minska aktiviteten i </w:t>
      </w:r>
      <w:r w:rsidR="001E61E0">
        <w:rPr>
          <w:rFonts w:ascii="Times New Roman" w:hAnsi="Times New Roman" w:cs="Times New Roman"/>
          <w:sz w:val="24"/>
          <w:szCs w:val="24"/>
          <w:lang w:val="sv-SE"/>
        </w:rPr>
        <w:t>m</w:t>
      </w:r>
      <w:r>
        <w:rPr>
          <w:rFonts w:ascii="Times New Roman" w:hAnsi="Times New Roman" w:cs="Times New Roman"/>
          <w:sz w:val="24"/>
          <w:szCs w:val="24"/>
          <w:lang w:val="sv-SE"/>
        </w:rPr>
        <w:t xml:space="preserve">. deltoideus.  </w:t>
      </w:r>
    </w:p>
    <w:p w14:paraId="024669A2" w14:textId="431D56C0" w:rsidR="003874E7" w:rsidRPr="00564417" w:rsidRDefault="003874E7" w:rsidP="006F121C">
      <w:pPr>
        <w:jc w:val="both"/>
        <w:rPr>
          <w:rFonts w:ascii="Times New Roman" w:hAnsi="Times New Roman" w:cs="Times New Roman"/>
          <w:b/>
          <w:bCs/>
          <w:sz w:val="28"/>
          <w:szCs w:val="28"/>
          <w:lang w:val="sv-SE"/>
        </w:rPr>
      </w:pPr>
      <w:r w:rsidRPr="00AE6F7F">
        <w:rPr>
          <w:rFonts w:ascii="Times New Roman" w:hAnsi="Times New Roman" w:cs="Times New Roman"/>
          <w:b/>
          <w:bCs/>
          <w:sz w:val="28"/>
          <w:szCs w:val="28"/>
          <w:lang w:val="sv-SE"/>
        </w:rPr>
        <w:t>Syfte</w:t>
      </w:r>
      <w:r w:rsidR="00665CAE">
        <w:rPr>
          <w:rFonts w:ascii="Times New Roman" w:hAnsi="Times New Roman" w:cs="Times New Roman"/>
          <w:b/>
          <w:bCs/>
          <w:sz w:val="28"/>
          <w:szCs w:val="28"/>
          <w:lang w:val="sv-SE"/>
        </w:rPr>
        <w:t xml:space="preserve"> </w:t>
      </w:r>
      <w:r>
        <w:rPr>
          <w:rFonts w:ascii="Times New Roman" w:hAnsi="Times New Roman" w:cs="Times New Roman"/>
          <w:b/>
          <w:bCs/>
          <w:sz w:val="28"/>
          <w:szCs w:val="28"/>
          <w:lang w:val="sv-SE"/>
        </w:rPr>
        <w:br/>
      </w:r>
      <w:r w:rsidR="00A9034D">
        <w:rPr>
          <w:rFonts w:ascii="Times New Roman" w:hAnsi="Times New Roman" w:cs="Times New Roman"/>
          <w:sz w:val="24"/>
          <w:szCs w:val="24"/>
          <w:lang w:val="sv-SE"/>
        </w:rPr>
        <w:t>Syftet</w:t>
      </w:r>
      <w:r w:rsidR="008573D9">
        <w:rPr>
          <w:rFonts w:ascii="Times New Roman" w:hAnsi="Times New Roman" w:cs="Times New Roman"/>
          <w:sz w:val="24"/>
          <w:szCs w:val="24"/>
          <w:lang w:val="sv-SE"/>
        </w:rPr>
        <w:t xml:space="preserve"> </w:t>
      </w:r>
      <w:r w:rsidR="002B0104">
        <w:rPr>
          <w:rFonts w:ascii="Times New Roman" w:hAnsi="Times New Roman" w:cs="Times New Roman"/>
          <w:sz w:val="24"/>
          <w:szCs w:val="24"/>
          <w:lang w:val="sv-SE"/>
        </w:rPr>
        <w:t>med arbetet</w:t>
      </w:r>
      <w:r w:rsidR="00B639BD">
        <w:rPr>
          <w:rFonts w:ascii="Times New Roman" w:hAnsi="Times New Roman" w:cs="Times New Roman"/>
          <w:sz w:val="24"/>
          <w:szCs w:val="24"/>
          <w:lang w:val="sv-SE"/>
        </w:rPr>
        <w:t xml:space="preserve"> var att</w:t>
      </w:r>
      <w:r w:rsidRPr="00B60749">
        <w:rPr>
          <w:rFonts w:ascii="Times New Roman" w:hAnsi="Times New Roman" w:cs="Times New Roman"/>
          <w:sz w:val="24"/>
          <w:szCs w:val="24"/>
          <w:lang w:val="sv-SE"/>
        </w:rPr>
        <w:t xml:space="preserve"> genom EMG-analys av </w:t>
      </w:r>
      <w:r w:rsidR="00A40E42">
        <w:rPr>
          <w:rFonts w:ascii="Times New Roman" w:hAnsi="Times New Roman" w:cs="Times New Roman"/>
          <w:sz w:val="24"/>
          <w:szCs w:val="24"/>
          <w:lang w:val="sv-SE"/>
        </w:rPr>
        <w:t>m</w:t>
      </w:r>
      <w:r w:rsidRPr="00B60749">
        <w:rPr>
          <w:rFonts w:ascii="Times New Roman" w:hAnsi="Times New Roman" w:cs="Times New Roman"/>
          <w:sz w:val="24"/>
          <w:szCs w:val="24"/>
          <w:lang w:val="sv-SE"/>
        </w:rPr>
        <w:t xml:space="preserve">. infraspinatus och </w:t>
      </w:r>
      <w:r w:rsidR="00A40E42">
        <w:rPr>
          <w:rFonts w:ascii="Times New Roman" w:hAnsi="Times New Roman" w:cs="Times New Roman"/>
          <w:sz w:val="24"/>
          <w:szCs w:val="24"/>
          <w:lang w:val="sv-SE"/>
        </w:rPr>
        <w:t>m</w:t>
      </w:r>
      <w:r w:rsidRPr="00B60749">
        <w:rPr>
          <w:rFonts w:ascii="Times New Roman" w:hAnsi="Times New Roman" w:cs="Times New Roman"/>
          <w:sz w:val="24"/>
          <w:szCs w:val="24"/>
          <w:lang w:val="sv-SE"/>
        </w:rPr>
        <w:t xml:space="preserve">. deltoideus undersöka om </w:t>
      </w:r>
      <w:r>
        <w:rPr>
          <w:rFonts w:ascii="Times New Roman" w:hAnsi="Times New Roman" w:cs="Times New Roman"/>
          <w:sz w:val="24"/>
          <w:szCs w:val="24"/>
          <w:lang w:val="sv-SE"/>
        </w:rPr>
        <w:t xml:space="preserve">en </w:t>
      </w:r>
      <w:r w:rsidRPr="00B60749">
        <w:rPr>
          <w:rFonts w:ascii="Times New Roman" w:hAnsi="Times New Roman" w:cs="Times New Roman"/>
          <w:sz w:val="24"/>
          <w:szCs w:val="24"/>
          <w:lang w:val="sv-SE"/>
        </w:rPr>
        <w:t xml:space="preserve">adduktionskraft </w:t>
      </w:r>
      <w:r w:rsidR="00D34C66">
        <w:rPr>
          <w:rFonts w:ascii="Times New Roman" w:hAnsi="Times New Roman" w:cs="Times New Roman"/>
          <w:sz w:val="24"/>
          <w:szCs w:val="24"/>
          <w:lang w:val="sv-SE"/>
        </w:rPr>
        <w:t xml:space="preserve">vid utåtrotation </w:t>
      </w:r>
      <w:r>
        <w:rPr>
          <w:rFonts w:ascii="Times New Roman" w:hAnsi="Times New Roman" w:cs="Times New Roman"/>
          <w:sz w:val="24"/>
          <w:szCs w:val="24"/>
          <w:lang w:val="sv-SE"/>
        </w:rPr>
        <w:t xml:space="preserve">kan påverka </w:t>
      </w:r>
      <w:r w:rsidR="004D63F8">
        <w:rPr>
          <w:rFonts w:ascii="Times New Roman" w:hAnsi="Times New Roman" w:cs="Times New Roman"/>
          <w:sz w:val="24"/>
          <w:szCs w:val="24"/>
          <w:lang w:val="sv-SE"/>
        </w:rPr>
        <w:t>förhållandet</w:t>
      </w:r>
      <w:r>
        <w:rPr>
          <w:rFonts w:ascii="Times New Roman" w:hAnsi="Times New Roman" w:cs="Times New Roman"/>
          <w:sz w:val="24"/>
          <w:szCs w:val="24"/>
          <w:lang w:val="sv-SE"/>
        </w:rPr>
        <w:t xml:space="preserve"> av muskelaktivering. </w:t>
      </w:r>
      <w:r w:rsidR="00DB5088">
        <w:rPr>
          <w:rFonts w:ascii="Times New Roman" w:hAnsi="Times New Roman" w:cs="Times New Roman"/>
          <w:sz w:val="24"/>
          <w:szCs w:val="24"/>
          <w:lang w:val="sv-SE"/>
        </w:rPr>
        <w:t>Leder adduktion</w:t>
      </w:r>
      <w:r w:rsidR="00D85246">
        <w:rPr>
          <w:rFonts w:ascii="Times New Roman" w:hAnsi="Times New Roman" w:cs="Times New Roman"/>
          <w:sz w:val="24"/>
          <w:szCs w:val="24"/>
          <w:lang w:val="sv-SE"/>
        </w:rPr>
        <w:t xml:space="preserve">en till en ökad isolering av </w:t>
      </w:r>
      <w:r w:rsidR="0003413C">
        <w:rPr>
          <w:rFonts w:ascii="Times New Roman" w:hAnsi="Times New Roman" w:cs="Times New Roman"/>
          <w:sz w:val="24"/>
          <w:szCs w:val="24"/>
          <w:lang w:val="sv-SE"/>
        </w:rPr>
        <w:t>m</w:t>
      </w:r>
      <w:r w:rsidR="00D85246">
        <w:rPr>
          <w:rFonts w:ascii="Times New Roman" w:hAnsi="Times New Roman" w:cs="Times New Roman"/>
          <w:sz w:val="24"/>
          <w:szCs w:val="24"/>
          <w:lang w:val="sv-SE"/>
        </w:rPr>
        <w:t>. infraspinatus?</w:t>
      </w:r>
    </w:p>
    <w:p w14:paraId="624F0C72" w14:textId="77777777" w:rsidR="003874E7" w:rsidRPr="00AE6F7F" w:rsidRDefault="003874E7" w:rsidP="003874E7">
      <w:pPr>
        <w:rPr>
          <w:rFonts w:ascii="Times New Roman" w:hAnsi="Times New Roman" w:cs="Times New Roman"/>
          <w:b/>
          <w:bCs/>
          <w:sz w:val="28"/>
          <w:szCs w:val="28"/>
          <w:lang w:val="sv-SE"/>
        </w:rPr>
      </w:pPr>
      <w:r w:rsidRPr="00AE6F7F">
        <w:rPr>
          <w:rFonts w:ascii="Times New Roman" w:hAnsi="Times New Roman" w:cs="Times New Roman"/>
          <w:b/>
          <w:bCs/>
          <w:sz w:val="28"/>
          <w:szCs w:val="28"/>
          <w:lang w:val="sv-SE"/>
        </w:rPr>
        <w:t xml:space="preserve">Studiedesign </w:t>
      </w:r>
      <w:r>
        <w:rPr>
          <w:rFonts w:ascii="Times New Roman" w:hAnsi="Times New Roman" w:cs="Times New Roman"/>
          <w:b/>
          <w:bCs/>
          <w:sz w:val="28"/>
          <w:szCs w:val="28"/>
          <w:lang w:val="sv-SE"/>
        </w:rPr>
        <w:br/>
      </w:r>
      <w:r>
        <w:rPr>
          <w:rFonts w:ascii="Times New Roman" w:hAnsi="Times New Roman" w:cs="Times New Roman"/>
          <w:sz w:val="24"/>
          <w:szCs w:val="24"/>
          <w:lang w:val="sv-SE"/>
        </w:rPr>
        <w:t xml:space="preserve">Kvantitativ </w:t>
      </w:r>
      <w:r w:rsidRPr="2A47249F">
        <w:rPr>
          <w:rFonts w:ascii="Times New Roman" w:hAnsi="Times New Roman" w:cs="Times New Roman"/>
          <w:sz w:val="24"/>
          <w:szCs w:val="24"/>
          <w:lang w:val="sv-SE"/>
        </w:rPr>
        <w:t xml:space="preserve">experimentell </w:t>
      </w:r>
      <w:r>
        <w:rPr>
          <w:rFonts w:ascii="Times New Roman" w:hAnsi="Times New Roman" w:cs="Times New Roman"/>
          <w:sz w:val="24"/>
          <w:szCs w:val="24"/>
          <w:lang w:val="sv-SE"/>
        </w:rPr>
        <w:t>tvärsnitts</w:t>
      </w:r>
      <w:r w:rsidRPr="2A47249F">
        <w:rPr>
          <w:rFonts w:ascii="Times New Roman" w:hAnsi="Times New Roman" w:cs="Times New Roman"/>
          <w:sz w:val="24"/>
          <w:szCs w:val="24"/>
          <w:lang w:val="sv-SE"/>
        </w:rPr>
        <w:t>studie</w:t>
      </w:r>
      <w:r>
        <w:rPr>
          <w:rFonts w:ascii="Times New Roman" w:hAnsi="Times New Roman" w:cs="Times New Roman"/>
          <w:sz w:val="24"/>
          <w:szCs w:val="24"/>
          <w:lang w:val="sv-SE"/>
        </w:rPr>
        <w:t>.</w:t>
      </w:r>
    </w:p>
    <w:p w14:paraId="0D9D4BC9" w14:textId="0F2F2BBD" w:rsidR="003874E7" w:rsidRDefault="003874E7" w:rsidP="006F121C">
      <w:pPr>
        <w:jc w:val="both"/>
        <w:rPr>
          <w:rFonts w:ascii="Times New Roman" w:hAnsi="Times New Roman" w:cs="Times New Roman"/>
          <w:sz w:val="24"/>
          <w:szCs w:val="24"/>
          <w:shd w:val="clear" w:color="auto" w:fill="FFFFFF"/>
          <w:lang w:val="sv-SE"/>
        </w:rPr>
      </w:pPr>
      <w:r w:rsidRPr="00AE6F7F">
        <w:rPr>
          <w:rFonts w:ascii="Times New Roman" w:hAnsi="Times New Roman" w:cs="Times New Roman"/>
          <w:b/>
          <w:bCs/>
          <w:sz w:val="28"/>
          <w:szCs w:val="28"/>
          <w:lang w:val="sv-SE"/>
        </w:rPr>
        <w:t>M</w:t>
      </w:r>
      <w:r w:rsidR="00177D72">
        <w:rPr>
          <w:rFonts w:ascii="Times New Roman" w:hAnsi="Times New Roman" w:cs="Times New Roman"/>
          <w:b/>
          <w:bCs/>
          <w:sz w:val="28"/>
          <w:szCs w:val="28"/>
          <w:lang w:val="sv-SE"/>
        </w:rPr>
        <w:t xml:space="preserve">etod </w:t>
      </w:r>
      <w:r>
        <w:rPr>
          <w:rFonts w:ascii="Times New Roman" w:hAnsi="Times New Roman" w:cs="Times New Roman"/>
          <w:b/>
          <w:bCs/>
          <w:sz w:val="28"/>
          <w:szCs w:val="28"/>
          <w:lang w:val="sv-SE"/>
        </w:rPr>
        <w:br/>
      </w:r>
      <w:r>
        <w:rPr>
          <w:rFonts w:ascii="Times New Roman" w:hAnsi="Times New Roman" w:cs="Times New Roman"/>
          <w:sz w:val="24"/>
          <w:szCs w:val="24"/>
          <w:lang w:val="sv-SE"/>
        </w:rPr>
        <w:t xml:space="preserve">Deltagarna bestod av 11 kvinnor och 6 män </w:t>
      </w:r>
      <w:r>
        <w:rPr>
          <w:rFonts w:ascii="Times New Roman" w:hAnsi="Times New Roman" w:cs="Times New Roman"/>
          <w:sz w:val="24"/>
          <w:szCs w:val="24"/>
          <w:shd w:val="clear" w:color="auto" w:fill="FFFFFF"/>
          <w:lang w:val="sv-SE"/>
        </w:rPr>
        <w:t xml:space="preserve">med friska axlar. Ytelektroder fästes </w:t>
      </w:r>
      <w:r w:rsidR="00EB0218">
        <w:rPr>
          <w:rFonts w:ascii="Times New Roman" w:hAnsi="Times New Roman" w:cs="Times New Roman"/>
          <w:sz w:val="24"/>
          <w:szCs w:val="24"/>
          <w:shd w:val="clear" w:color="auto" w:fill="FFFFFF"/>
          <w:lang w:val="sv-SE"/>
        </w:rPr>
        <w:t xml:space="preserve">unilateralt </w:t>
      </w:r>
      <w:r>
        <w:rPr>
          <w:rFonts w:ascii="Times New Roman" w:hAnsi="Times New Roman" w:cs="Times New Roman"/>
          <w:sz w:val="24"/>
          <w:szCs w:val="24"/>
          <w:shd w:val="clear" w:color="auto" w:fill="FFFFFF"/>
          <w:lang w:val="sv-SE"/>
        </w:rPr>
        <w:t xml:space="preserve">över </w:t>
      </w:r>
      <w:r w:rsidR="007F017A">
        <w:rPr>
          <w:rFonts w:ascii="Times New Roman" w:hAnsi="Times New Roman" w:cs="Times New Roman"/>
          <w:sz w:val="24"/>
          <w:szCs w:val="24"/>
          <w:shd w:val="clear" w:color="auto" w:fill="FFFFFF"/>
          <w:lang w:val="sv-SE"/>
        </w:rPr>
        <w:t>m</w:t>
      </w:r>
      <w:r>
        <w:rPr>
          <w:rFonts w:ascii="Times New Roman" w:hAnsi="Times New Roman" w:cs="Times New Roman"/>
          <w:sz w:val="24"/>
          <w:szCs w:val="24"/>
          <w:shd w:val="clear" w:color="auto" w:fill="FFFFFF"/>
          <w:lang w:val="sv-SE"/>
        </w:rPr>
        <w:t xml:space="preserve">. infraspinatus, </w:t>
      </w:r>
      <w:r w:rsidR="007F017A">
        <w:rPr>
          <w:rFonts w:ascii="Times New Roman" w:hAnsi="Times New Roman" w:cs="Times New Roman"/>
          <w:sz w:val="24"/>
          <w:szCs w:val="24"/>
          <w:shd w:val="clear" w:color="auto" w:fill="FFFFFF"/>
          <w:lang w:val="sv-SE"/>
        </w:rPr>
        <w:t>m</w:t>
      </w:r>
      <w:r>
        <w:rPr>
          <w:rFonts w:ascii="Times New Roman" w:hAnsi="Times New Roman" w:cs="Times New Roman"/>
          <w:sz w:val="24"/>
          <w:szCs w:val="24"/>
          <w:shd w:val="clear" w:color="auto" w:fill="FFFFFF"/>
          <w:lang w:val="sv-SE"/>
        </w:rPr>
        <w:t xml:space="preserve">. deltoideus pars intermedia, och </w:t>
      </w:r>
      <w:r w:rsidR="007F017A">
        <w:rPr>
          <w:rFonts w:ascii="Times New Roman" w:hAnsi="Times New Roman" w:cs="Times New Roman"/>
          <w:sz w:val="24"/>
          <w:szCs w:val="24"/>
          <w:shd w:val="clear" w:color="auto" w:fill="FFFFFF"/>
          <w:lang w:val="sv-SE"/>
        </w:rPr>
        <w:t>m</w:t>
      </w:r>
      <w:r>
        <w:rPr>
          <w:rFonts w:ascii="Times New Roman" w:hAnsi="Times New Roman" w:cs="Times New Roman"/>
          <w:sz w:val="24"/>
          <w:szCs w:val="24"/>
          <w:shd w:val="clear" w:color="auto" w:fill="FFFFFF"/>
          <w:lang w:val="sv-SE"/>
        </w:rPr>
        <w:t>. deltoideus pars posterior</w:t>
      </w:r>
      <w:r w:rsidR="000C0615">
        <w:rPr>
          <w:rFonts w:ascii="Times New Roman" w:hAnsi="Times New Roman" w:cs="Times New Roman"/>
          <w:sz w:val="24"/>
          <w:szCs w:val="24"/>
          <w:shd w:val="clear" w:color="auto" w:fill="FFFFFF"/>
          <w:lang w:val="sv-SE"/>
        </w:rPr>
        <w:t xml:space="preserve">, och alla mätningar </w:t>
      </w:r>
      <w:r w:rsidR="00C9183F">
        <w:rPr>
          <w:rFonts w:ascii="Times New Roman" w:hAnsi="Times New Roman" w:cs="Times New Roman"/>
          <w:sz w:val="24"/>
          <w:szCs w:val="24"/>
          <w:shd w:val="clear" w:color="auto" w:fill="FFFFFF"/>
          <w:lang w:val="sv-SE"/>
        </w:rPr>
        <w:t xml:space="preserve">utfördes </w:t>
      </w:r>
      <w:r w:rsidR="006B5485">
        <w:rPr>
          <w:rFonts w:ascii="Times New Roman" w:hAnsi="Times New Roman" w:cs="Times New Roman"/>
          <w:sz w:val="24"/>
          <w:szCs w:val="24"/>
          <w:shd w:val="clear" w:color="auto" w:fill="FFFFFF"/>
          <w:lang w:val="sv-SE"/>
        </w:rPr>
        <w:t>under</w:t>
      </w:r>
      <w:r w:rsidR="000C0615">
        <w:rPr>
          <w:rFonts w:ascii="Times New Roman" w:hAnsi="Times New Roman" w:cs="Times New Roman"/>
          <w:sz w:val="24"/>
          <w:szCs w:val="24"/>
          <w:shd w:val="clear" w:color="auto" w:fill="FFFFFF"/>
          <w:lang w:val="sv-SE"/>
        </w:rPr>
        <w:t xml:space="preserve"> isometriska kontraktioner</w:t>
      </w:r>
      <w:r>
        <w:rPr>
          <w:rFonts w:ascii="Times New Roman" w:hAnsi="Times New Roman" w:cs="Times New Roman"/>
          <w:sz w:val="24"/>
          <w:szCs w:val="24"/>
          <w:shd w:val="clear" w:color="auto" w:fill="FFFFFF"/>
          <w:lang w:val="sv-SE"/>
        </w:rPr>
        <w:t xml:space="preserve">. </w:t>
      </w:r>
      <w:r w:rsidR="0068154B">
        <w:rPr>
          <w:rFonts w:ascii="Times New Roman" w:hAnsi="Times New Roman" w:cs="Times New Roman"/>
          <w:sz w:val="24"/>
          <w:szCs w:val="24"/>
          <w:shd w:val="clear" w:color="auto" w:fill="FFFFFF"/>
          <w:lang w:val="sv-SE"/>
        </w:rPr>
        <w:t xml:space="preserve">EMG-aktiviteten normaliserades genom </w:t>
      </w:r>
      <w:r w:rsidR="00601DCD">
        <w:rPr>
          <w:rFonts w:ascii="Times New Roman" w:hAnsi="Times New Roman" w:cs="Times New Roman"/>
          <w:sz w:val="24"/>
          <w:szCs w:val="24"/>
          <w:shd w:val="clear" w:color="auto" w:fill="FFFFFF"/>
          <w:lang w:val="sv-SE"/>
        </w:rPr>
        <w:t xml:space="preserve">maximal </w:t>
      </w:r>
      <w:r w:rsidR="006F1A00">
        <w:rPr>
          <w:rFonts w:ascii="Times New Roman" w:hAnsi="Times New Roman" w:cs="Times New Roman"/>
          <w:sz w:val="24"/>
          <w:szCs w:val="24"/>
          <w:shd w:val="clear" w:color="auto" w:fill="FFFFFF"/>
          <w:lang w:val="sv-SE"/>
        </w:rPr>
        <w:t>viljemässig</w:t>
      </w:r>
      <w:r w:rsidR="00601DCD">
        <w:rPr>
          <w:rFonts w:ascii="Times New Roman" w:hAnsi="Times New Roman" w:cs="Times New Roman"/>
          <w:sz w:val="24"/>
          <w:szCs w:val="24"/>
          <w:shd w:val="clear" w:color="auto" w:fill="FFFFFF"/>
          <w:lang w:val="sv-SE"/>
        </w:rPr>
        <w:t xml:space="preserve"> isometrisk kontraktion (</w:t>
      </w:r>
      <w:r w:rsidR="0068154B">
        <w:rPr>
          <w:rFonts w:ascii="Times New Roman" w:hAnsi="Times New Roman" w:cs="Times New Roman"/>
          <w:sz w:val="24"/>
          <w:szCs w:val="24"/>
          <w:shd w:val="clear" w:color="auto" w:fill="FFFFFF"/>
          <w:lang w:val="sv-SE"/>
        </w:rPr>
        <w:t>MVIC</w:t>
      </w:r>
      <w:r w:rsidR="00601DCD">
        <w:rPr>
          <w:rFonts w:ascii="Times New Roman" w:hAnsi="Times New Roman" w:cs="Times New Roman"/>
          <w:sz w:val="24"/>
          <w:szCs w:val="24"/>
          <w:shd w:val="clear" w:color="auto" w:fill="FFFFFF"/>
          <w:lang w:val="sv-SE"/>
        </w:rPr>
        <w:t>)</w:t>
      </w:r>
      <w:r w:rsidR="006A7951">
        <w:rPr>
          <w:rFonts w:ascii="Times New Roman" w:hAnsi="Times New Roman" w:cs="Times New Roman"/>
          <w:sz w:val="24"/>
          <w:szCs w:val="24"/>
          <w:shd w:val="clear" w:color="auto" w:fill="FFFFFF"/>
          <w:lang w:val="sv-SE"/>
        </w:rPr>
        <w:t xml:space="preserve"> </w:t>
      </w:r>
      <w:r w:rsidR="00753C53">
        <w:rPr>
          <w:rFonts w:ascii="Times New Roman" w:hAnsi="Times New Roman" w:cs="Times New Roman"/>
          <w:sz w:val="24"/>
          <w:szCs w:val="24"/>
          <w:shd w:val="clear" w:color="auto" w:fill="FFFFFF"/>
          <w:lang w:val="sv-SE"/>
        </w:rPr>
        <w:t>av</w:t>
      </w:r>
      <w:r w:rsidR="006A7951">
        <w:rPr>
          <w:rFonts w:ascii="Times New Roman" w:hAnsi="Times New Roman" w:cs="Times New Roman"/>
          <w:sz w:val="24"/>
          <w:szCs w:val="24"/>
          <w:shd w:val="clear" w:color="auto" w:fill="FFFFFF"/>
          <w:lang w:val="sv-SE"/>
        </w:rPr>
        <w:t xml:space="preserve"> varje muskel</w:t>
      </w:r>
      <w:r w:rsidR="006F56A4">
        <w:rPr>
          <w:rFonts w:ascii="Times New Roman" w:hAnsi="Times New Roman" w:cs="Times New Roman"/>
          <w:sz w:val="24"/>
          <w:szCs w:val="24"/>
          <w:shd w:val="clear" w:color="auto" w:fill="FFFFFF"/>
          <w:lang w:val="sv-SE"/>
        </w:rPr>
        <w:t>.</w:t>
      </w:r>
      <w:r w:rsidR="00F75328">
        <w:rPr>
          <w:rFonts w:ascii="Times New Roman" w:hAnsi="Times New Roman" w:cs="Times New Roman"/>
          <w:sz w:val="24"/>
          <w:szCs w:val="24"/>
          <w:shd w:val="clear" w:color="auto" w:fill="FFFFFF"/>
          <w:lang w:val="sv-SE"/>
        </w:rPr>
        <w:t xml:space="preserve"> Aktivitet </w:t>
      </w:r>
      <w:r w:rsidR="00F6088A">
        <w:rPr>
          <w:rFonts w:ascii="Times New Roman" w:hAnsi="Times New Roman" w:cs="Times New Roman"/>
          <w:sz w:val="24"/>
          <w:szCs w:val="24"/>
          <w:shd w:val="clear" w:color="auto" w:fill="FFFFFF"/>
          <w:lang w:val="sv-SE"/>
        </w:rPr>
        <w:t>vid</w:t>
      </w:r>
      <w:r w:rsidR="00B003B9">
        <w:rPr>
          <w:rFonts w:ascii="Times New Roman" w:hAnsi="Times New Roman" w:cs="Times New Roman"/>
          <w:sz w:val="24"/>
          <w:szCs w:val="24"/>
          <w:shd w:val="clear" w:color="auto" w:fill="FFFFFF"/>
          <w:lang w:val="sv-SE"/>
        </w:rPr>
        <w:t xml:space="preserve"> utåtrotation</w:t>
      </w:r>
      <w:r w:rsidR="00A969E7">
        <w:rPr>
          <w:rFonts w:ascii="Times New Roman" w:hAnsi="Times New Roman" w:cs="Times New Roman"/>
          <w:sz w:val="24"/>
          <w:szCs w:val="24"/>
          <w:shd w:val="clear" w:color="auto" w:fill="FFFFFF"/>
          <w:lang w:val="sv-SE"/>
        </w:rPr>
        <w:t xml:space="preserve"> </w:t>
      </w:r>
      <w:r w:rsidR="00121C60">
        <w:rPr>
          <w:rFonts w:ascii="Times New Roman" w:hAnsi="Times New Roman" w:cs="Times New Roman"/>
          <w:sz w:val="24"/>
          <w:szCs w:val="24"/>
          <w:shd w:val="clear" w:color="auto" w:fill="FFFFFF"/>
          <w:lang w:val="sv-SE"/>
        </w:rPr>
        <w:t xml:space="preserve">med och utan </w:t>
      </w:r>
      <w:r w:rsidR="001A07AF">
        <w:rPr>
          <w:rFonts w:ascii="Times New Roman" w:hAnsi="Times New Roman" w:cs="Times New Roman"/>
          <w:sz w:val="24"/>
          <w:szCs w:val="24"/>
          <w:shd w:val="clear" w:color="auto" w:fill="FFFFFF"/>
          <w:lang w:val="sv-SE"/>
        </w:rPr>
        <w:t>adduktionskraft</w:t>
      </w:r>
      <w:r w:rsidR="00930C95">
        <w:rPr>
          <w:rFonts w:ascii="Times New Roman" w:hAnsi="Times New Roman" w:cs="Times New Roman"/>
          <w:sz w:val="24"/>
          <w:szCs w:val="24"/>
          <w:shd w:val="clear" w:color="auto" w:fill="FFFFFF"/>
          <w:lang w:val="sv-SE"/>
        </w:rPr>
        <w:t xml:space="preserve"> </w:t>
      </w:r>
      <w:r w:rsidR="001A07AF">
        <w:rPr>
          <w:rFonts w:ascii="Times New Roman" w:hAnsi="Times New Roman" w:cs="Times New Roman"/>
          <w:sz w:val="24"/>
          <w:szCs w:val="24"/>
          <w:shd w:val="clear" w:color="auto" w:fill="FFFFFF"/>
          <w:lang w:val="sv-SE"/>
        </w:rPr>
        <w:t>mättes med</w:t>
      </w:r>
      <w:r w:rsidR="00AE3DBC">
        <w:rPr>
          <w:rFonts w:ascii="Times New Roman" w:hAnsi="Times New Roman" w:cs="Times New Roman"/>
          <w:sz w:val="24"/>
          <w:szCs w:val="24"/>
          <w:shd w:val="clear" w:color="auto" w:fill="FFFFFF"/>
          <w:lang w:val="sv-SE"/>
        </w:rPr>
        <w:t xml:space="preserve"> armen abducerad 30</w:t>
      </w:r>
      <w:r w:rsidR="00AE3DBC" w:rsidRPr="00544ED1">
        <w:rPr>
          <w:rFonts w:ascii="Times New Roman" w:hAnsi="Times New Roman" w:cs="Times New Roman"/>
          <w:color w:val="000000"/>
          <w:sz w:val="24"/>
          <w:szCs w:val="24"/>
          <w:lang w:val="sv-SE"/>
        </w:rPr>
        <w:t>°</w:t>
      </w:r>
      <w:r w:rsidR="00877D6C">
        <w:rPr>
          <w:rFonts w:ascii="Times New Roman" w:hAnsi="Times New Roman" w:cs="Times New Roman"/>
          <w:color w:val="000000"/>
          <w:sz w:val="24"/>
          <w:szCs w:val="24"/>
          <w:lang w:val="sv-SE"/>
        </w:rPr>
        <w:t>, adduktions</w:t>
      </w:r>
      <w:r w:rsidR="002E502F">
        <w:rPr>
          <w:rFonts w:ascii="Times New Roman" w:hAnsi="Times New Roman" w:cs="Times New Roman"/>
          <w:color w:val="000000"/>
          <w:sz w:val="24"/>
          <w:szCs w:val="24"/>
          <w:lang w:val="sv-SE"/>
        </w:rPr>
        <w:t>kraft</w:t>
      </w:r>
      <w:r w:rsidR="008C1458">
        <w:rPr>
          <w:rFonts w:ascii="Times New Roman" w:hAnsi="Times New Roman" w:cs="Times New Roman"/>
          <w:color w:val="000000"/>
          <w:sz w:val="24"/>
          <w:szCs w:val="24"/>
          <w:lang w:val="sv-SE"/>
        </w:rPr>
        <w:t xml:space="preserve"> på</w:t>
      </w:r>
      <w:r w:rsidR="00877D6C">
        <w:rPr>
          <w:rFonts w:ascii="Times New Roman" w:hAnsi="Times New Roman" w:cs="Times New Roman"/>
          <w:color w:val="000000"/>
          <w:sz w:val="24"/>
          <w:szCs w:val="24"/>
          <w:lang w:val="sv-SE"/>
        </w:rPr>
        <w:t xml:space="preserve"> 50% av </w:t>
      </w:r>
      <w:r w:rsidR="00661BEB">
        <w:rPr>
          <w:rFonts w:ascii="Times New Roman" w:hAnsi="Times New Roman" w:cs="Times New Roman"/>
          <w:color w:val="000000"/>
          <w:sz w:val="24"/>
          <w:szCs w:val="24"/>
          <w:lang w:val="sv-SE"/>
        </w:rPr>
        <w:t>MV</w:t>
      </w:r>
      <w:r w:rsidR="005001FA">
        <w:rPr>
          <w:rFonts w:ascii="Times New Roman" w:hAnsi="Times New Roman" w:cs="Times New Roman"/>
          <w:color w:val="000000"/>
          <w:sz w:val="24"/>
          <w:szCs w:val="24"/>
          <w:lang w:val="sv-SE"/>
        </w:rPr>
        <w:t>I</w:t>
      </w:r>
      <w:r w:rsidR="00661BEB">
        <w:rPr>
          <w:rFonts w:ascii="Times New Roman" w:hAnsi="Times New Roman" w:cs="Times New Roman"/>
          <w:color w:val="000000"/>
          <w:sz w:val="24"/>
          <w:szCs w:val="24"/>
          <w:lang w:val="sv-SE"/>
        </w:rPr>
        <w:t>C</w:t>
      </w:r>
      <w:r w:rsidR="00E5030D">
        <w:rPr>
          <w:rFonts w:ascii="Times New Roman" w:hAnsi="Times New Roman" w:cs="Times New Roman"/>
          <w:color w:val="000000"/>
          <w:sz w:val="24"/>
          <w:szCs w:val="24"/>
          <w:lang w:val="sv-SE"/>
        </w:rPr>
        <w:t xml:space="preserve">, och </w:t>
      </w:r>
      <w:r w:rsidR="00FE1CB1">
        <w:rPr>
          <w:rFonts w:ascii="Times New Roman" w:hAnsi="Times New Roman" w:cs="Times New Roman"/>
          <w:color w:val="000000"/>
          <w:sz w:val="24"/>
          <w:szCs w:val="24"/>
          <w:lang w:val="sv-SE"/>
        </w:rPr>
        <w:t>belastning i utåtrotation 50% av M</w:t>
      </w:r>
      <w:r w:rsidR="005E7847">
        <w:rPr>
          <w:rFonts w:ascii="Times New Roman" w:hAnsi="Times New Roman" w:cs="Times New Roman"/>
          <w:color w:val="000000"/>
          <w:sz w:val="24"/>
          <w:szCs w:val="24"/>
          <w:lang w:val="sv-SE"/>
        </w:rPr>
        <w:t>VIC</w:t>
      </w:r>
      <w:r w:rsidR="00B8589D">
        <w:rPr>
          <w:rFonts w:ascii="Times New Roman" w:hAnsi="Times New Roman" w:cs="Times New Roman"/>
          <w:sz w:val="24"/>
          <w:szCs w:val="24"/>
          <w:shd w:val="clear" w:color="auto" w:fill="FFFFFF"/>
          <w:lang w:val="sv-SE"/>
        </w:rPr>
        <w:t xml:space="preserve">. </w:t>
      </w:r>
      <w:r>
        <w:rPr>
          <w:rFonts w:ascii="Times New Roman" w:hAnsi="Times New Roman" w:cs="Times New Roman"/>
          <w:sz w:val="24"/>
          <w:szCs w:val="24"/>
          <w:shd w:val="clear" w:color="auto" w:fill="FFFFFF"/>
          <w:lang w:val="sv-SE"/>
        </w:rPr>
        <w:t>EMG-signal</w:t>
      </w:r>
      <w:r w:rsidR="00F52DDB">
        <w:rPr>
          <w:rFonts w:ascii="Times New Roman" w:hAnsi="Times New Roman" w:cs="Times New Roman"/>
          <w:sz w:val="24"/>
          <w:szCs w:val="24"/>
          <w:shd w:val="clear" w:color="auto" w:fill="FFFFFF"/>
          <w:lang w:val="sv-SE"/>
        </w:rPr>
        <w:t>en</w:t>
      </w:r>
      <w:r>
        <w:rPr>
          <w:rFonts w:ascii="Times New Roman" w:hAnsi="Times New Roman" w:cs="Times New Roman"/>
          <w:sz w:val="24"/>
          <w:szCs w:val="24"/>
          <w:shd w:val="clear" w:color="auto" w:fill="FFFFFF"/>
          <w:lang w:val="sv-SE"/>
        </w:rPr>
        <w:t xml:space="preserve"> bearbetades med bandpassfilter på 15-400 Hz </w:t>
      </w:r>
      <w:r w:rsidR="005C2B8B">
        <w:rPr>
          <w:rFonts w:ascii="Times New Roman" w:hAnsi="Times New Roman" w:cs="Times New Roman"/>
          <w:sz w:val="24"/>
          <w:szCs w:val="24"/>
          <w:shd w:val="clear" w:color="auto" w:fill="FFFFFF"/>
          <w:lang w:val="sv-SE"/>
        </w:rPr>
        <w:t>samt</w:t>
      </w:r>
      <w:r w:rsidR="007B3372">
        <w:rPr>
          <w:rFonts w:ascii="Times New Roman" w:hAnsi="Times New Roman" w:cs="Times New Roman"/>
          <w:sz w:val="24"/>
          <w:szCs w:val="24"/>
          <w:shd w:val="clear" w:color="auto" w:fill="FFFFFF"/>
          <w:lang w:val="sv-SE"/>
        </w:rPr>
        <w:t xml:space="preserve"> </w:t>
      </w:r>
      <w:r>
        <w:rPr>
          <w:rFonts w:ascii="Times New Roman" w:hAnsi="Times New Roman" w:cs="Times New Roman"/>
          <w:sz w:val="24"/>
          <w:szCs w:val="24"/>
          <w:shd w:val="clear" w:color="auto" w:fill="FFFFFF"/>
          <w:lang w:val="sv-SE"/>
        </w:rPr>
        <w:t xml:space="preserve">notch-filter på 50 Hz, </w:t>
      </w:r>
      <w:r w:rsidR="005C2B8B">
        <w:rPr>
          <w:rFonts w:ascii="Times New Roman" w:hAnsi="Times New Roman" w:cs="Times New Roman"/>
          <w:sz w:val="24"/>
          <w:szCs w:val="24"/>
          <w:shd w:val="clear" w:color="auto" w:fill="FFFFFF"/>
          <w:lang w:val="sv-SE"/>
        </w:rPr>
        <w:t>och</w:t>
      </w:r>
      <w:r>
        <w:rPr>
          <w:rFonts w:ascii="Times New Roman" w:hAnsi="Times New Roman" w:cs="Times New Roman"/>
          <w:sz w:val="24"/>
          <w:szCs w:val="24"/>
          <w:shd w:val="clear" w:color="auto" w:fill="FFFFFF"/>
          <w:lang w:val="sv-SE"/>
        </w:rPr>
        <w:t xml:space="preserve"> fullvågsrektifierades</w:t>
      </w:r>
      <w:r w:rsidR="005C2B8B">
        <w:rPr>
          <w:rFonts w:ascii="Times New Roman" w:hAnsi="Times New Roman" w:cs="Times New Roman"/>
          <w:sz w:val="24"/>
          <w:szCs w:val="24"/>
          <w:shd w:val="clear" w:color="auto" w:fill="FFFFFF"/>
          <w:lang w:val="sv-SE"/>
        </w:rPr>
        <w:t xml:space="preserve"> </w:t>
      </w:r>
      <w:r>
        <w:rPr>
          <w:rFonts w:ascii="Times New Roman" w:hAnsi="Times New Roman" w:cs="Times New Roman"/>
          <w:sz w:val="24"/>
          <w:szCs w:val="24"/>
          <w:shd w:val="clear" w:color="auto" w:fill="FFFFFF"/>
          <w:lang w:val="sv-SE"/>
        </w:rPr>
        <w:t>med root mean square. För varje muskel och testposition beräknades gruppens medelvärde och standardavvikelse. Signifikans beräknades med parvisa t-test.</w:t>
      </w:r>
    </w:p>
    <w:p w14:paraId="009E3107" w14:textId="1279E842" w:rsidR="006047BD" w:rsidRPr="006047BD" w:rsidRDefault="003874E7" w:rsidP="006F121C">
      <w:pPr>
        <w:jc w:val="both"/>
        <w:rPr>
          <w:rFonts w:ascii="Times New Roman" w:hAnsi="Times New Roman" w:cs="Times New Roman"/>
          <w:sz w:val="24"/>
          <w:szCs w:val="24"/>
          <w:lang w:val="sv-SE"/>
        </w:rPr>
      </w:pPr>
      <w:r w:rsidRPr="00AE6F7F">
        <w:rPr>
          <w:rFonts w:ascii="Times New Roman" w:hAnsi="Times New Roman" w:cs="Times New Roman"/>
          <w:b/>
          <w:bCs/>
          <w:sz w:val="28"/>
          <w:szCs w:val="28"/>
          <w:lang w:val="sv-SE"/>
        </w:rPr>
        <w:t xml:space="preserve">Resultat </w:t>
      </w:r>
      <w:r>
        <w:rPr>
          <w:rFonts w:ascii="Times New Roman" w:hAnsi="Times New Roman" w:cs="Times New Roman"/>
          <w:b/>
          <w:bCs/>
          <w:sz w:val="28"/>
          <w:szCs w:val="28"/>
          <w:lang w:val="sv-SE"/>
        </w:rPr>
        <w:br/>
      </w:r>
      <w:r>
        <w:rPr>
          <w:rFonts w:ascii="Times New Roman" w:hAnsi="Times New Roman" w:cs="Times New Roman"/>
          <w:sz w:val="24"/>
          <w:szCs w:val="24"/>
          <w:lang w:val="sv-SE"/>
        </w:rPr>
        <w:t xml:space="preserve">Resultaten visade </w:t>
      </w:r>
      <w:r w:rsidR="0049008B">
        <w:rPr>
          <w:rFonts w:ascii="Times New Roman" w:hAnsi="Times New Roman" w:cs="Times New Roman"/>
          <w:sz w:val="24"/>
          <w:szCs w:val="24"/>
          <w:lang w:val="sv-SE"/>
        </w:rPr>
        <w:t xml:space="preserve">en </w:t>
      </w:r>
      <w:r>
        <w:rPr>
          <w:rFonts w:ascii="Times New Roman" w:hAnsi="Times New Roman" w:cs="Times New Roman"/>
          <w:sz w:val="24"/>
          <w:szCs w:val="24"/>
          <w:lang w:val="sv-SE"/>
        </w:rPr>
        <w:t xml:space="preserve">signifikant </w:t>
      </w:r>
      <w:r w:rsidR="00DE3320">
        <w:rPr>
          <w:rFonts w:ascii="Times New Roman" w:hAnsi="Times New Roman" w:cs="Times New Roman"/>
          <w:sz w:val="24"/>
          <w:szCs w:val="24"/>
          <w:lang w:val="sv-SE"/>
        </w:rPr>
        <w:t>lägre nivå</w:t>
      </w:r>
      <w:r>
        <w:rPr>
          <w:rFonts w:ascii="Times New Roman" w:hAnsi="Times New Roman" w:cs="Times New Roman"/>
          <w:sz w:val="24"/>
          <w:szCs w:val="24"/>
          <w:lang w:val="sv-SE"/>
        </w:rPr>
        <w:t xml:space="preserve"> EMG-aktivitet i </w:t>
      </w:r>
      <w:r w:rsidR="00975349">
        <w:rPr>
          <w:rFonts w:ascii="Times New Roman" w:hAnsi="Times New Roman" w:cs="Times New Roman"/>
          <w:sz w:val="24"/>
          <w:szCs w:val="24"/>
          <w:lang w:val="sv-SE"/>
        </w:rPr>
        <w:t>m</w:t>
      </w:r>
      <w:r>
        <w:rPr>
          <w:rFonts w:ascii="Times New Roman" w:hAnsi="Times New Roman" w:cs="Times New Roman"/>
          <w:sz w:val="24"/>
          <w:szCs w:val="24"/>
          <w:lang w:val="sv-SE"/>
        </w:rPr>
        <w:t>. deltoideus pars intermedia i testpositionen med adduktionskraft</w:t>
      </w:r>
      <w:r w:rsidR="00797C42">
        <w:rPr>
          <w:rFonts w:ascii="Times New Roman" w:hAnsi="Times New Roman" w:cs="Times New Roman"/>
          <w:sz w:val="24"/>
          <w:szCs w:val="24"/>
          <w:lang w:val="sv-SE"/>
        </w:rPr>
        <w:t xml:space="preserve"> (p</w:t>
      </w:r>
      <w:r w:rsidR="00DC5DB3">
        <w:rPr>
          <w:rFonts w:ascii="Times New Roman" w:hAnsi="Times New Roman" w:cs="Times New Roman"/>
          <w:sz w:val="24"/>
          <w:szCs w:val="24"/>
          <w:lang w:val="sv-SE"/>
        </w:rPr>
        <w:t>&lt;</w:t>
      </w:r>
      <w:r w:rsidR="00797C42">
        <w:rPr>
          <w:rFonts w:ascii="Times New Roman" w:hAnsi="Times New Roman" w:cs="Times New Roman"/>
          <w:sz w:val="24"/>
          <w:szCs w:val="24"/>
          <w:lang w:val="sv-SE"/>
        </w:rPr>
        <w:t>0,0</w:t>
      </w:r>
      <w:r w:rsidR="0068604C">
        <w:rPr>
          <w:rFonts w:ascii="Times New Roman" w:hAnsi="Times New Roman" w:cs="Times New Roman"/>
          <w:sz w:val="24"/>
          <w:szCs w:val="24"/>
          <w:lang w:val="sv-SE"/>
        </w:rPr>
        <w:t>0</w:t>
      </w:r>
      <w:r w:rsidR="00DC5DB3">
        <w:rPr>
          <w:rFonts w:ascii="Times New Roman" w:hAnsi="Times New Roman" w:cs="Times New Roman"/>
          <w:sz w:val="24"/>
          <w:szCs w:val="24"/>
          <w:lang w:val="sv-SE"/>
        </w:rPr>
        <w:t>1</w:t>
      </w:r>
      <w:r w:rsidR="00797C42">
        <w:rPr>
          <w:rFonts w:ascii="Times New Roman" w:hAnsi="Times New Roman" w:cs="Times New Roman"/>
          <w:sz w:val="24"/>
          <w:szCs w:val="24"/>
          <w:lang w:val="sv-SE"/>
        </w:rPr>
        <w:t>)</w:t>
      </w:r>
      <w:r w:rsidR="00DE3320">
        <w:rPr>
          <w:rFonts w:ascii="Times New Roman" w:hAnsi="Times New Roman" w:cs="Times New Roman"/>
          <w:sz w:val="24"/>
          <w:szCs w:val="24"/>
          <w:lang w:val="sv-SE"/>
        </w:rPr>
        <w:t>,</w:t>
      </w:r>
      <w:r w:rsidR="006D7967">
        <w:rPr>
          <w:rFonts w:ascii="Times New Roman" w:hAnsi="Times New Roman" w:cs="Times New Roman"/>
          <w:sz w:val="24"/>
          <w:szCs w:val="24"/>
          <w:lang w:val="sv-SE"/>
        </w:rPr>
        <w:t xml:space="preserve"> </w:t>
      </w:r>
      <w:r w:rsidR="00DE3320">
        <w:rPr>
          <w:rFonts w:ascii="Times New Roman" w:hAnsi="Times New Roman" w:cs="Times New Roman"/>
          <w:sz w:val="24"/>
          <w:szCs w:val="24"/>
          <w:lang w:val="sv-SE"/>
        </w:rPr>
        <w:t>men ingen signifikant skillnad</w:t>
      </w:r>
      <w:r w:rsidR="002B0BE9">
        <w:rPr>
          <w:rFonts w:ascii="Times New Roman" w:hAnsi="Times New Roman" w:cs="Times New Roman"/>
          <w:sz w:val="24"/>
          <w:szCs w:val="24"/>
          <w:lang w:val="sv-SE"/>
        </w:rPr>
        <w:t xml:space="preserve"> sågs</w:t>
      </w:r>
      <w:r w:rsidR="00DE3320">
        <w:rPr>
          <w:rFonts w:ascii="Times New Roman" w:hAnsi="Times New Roman" w:cs="Times New Roman"/>
          <w:sz w:val="24"/>
          <w:szCs w:val="24"/>
          <w:lang w:val="sv-SE"/>
        </w:rPr>
        <w:t xml:space="preserve"> i </w:t>
      </w:r>
      <w:r w:rsidR="00975349">
        <w:rPr>
          <w:rFonts w:ascii="Times New Roman" w:hAnsi="Times New Roman" w:cs="Times New Roman"/>
          <w:sz w:val="24"/>
          <w:szCs w:val="24"/>
          <w:lang w:val="sv-SE"/>
        </w:rPr>
        <w:t>m</w:t>
      </w:r>
      <w:r w:rsidR="00DE3320">
        <w:rPr>
          <w:rFonts w:ascii="Times New Roman" w:hAnsi="Times New Roman" w:cs="Times New Roman"/>
          <w:sz w:val="24"/>
          <w:szCs w:val="24"/>
          <w:lang w:val="sv-SE"/>
        </w:rPr>
        <w:t xml:space="preserve">. infraspinatus eller </w:t>
      </w:r>
      <w:r w:rsidR="00975349">
        <w:rPr>
          <w:rFonts w:ascii="Times New Roman" w:hAnsi="Times New Roman" w:cs="Times New Roman"/>
          <w:sz w:val="24"/>
          <w:szCs w:val="24"/>
          <w:lang w:val="sv-SE"/>
        </w:rPr>
        <w:t>m</w:t>
      </w:r>
      <w:r w:rsidR="00DE3320">
        <w:rPr>
          <w:rFonts w:ascii="Times New Roman" w:hAnsi="Times New Roman" w:cs="Times New Roman"/>
          <w:sz w:val="24"/>
          <w:szCs w:val="24"/>
          <w:lang w:val="sv-SE"/>
        </w:rPr>
        <w:t xml:space="preserve">. deltoideus pars posterior. </w:t>
      </w:r>
      <w:r w:rsidR="006D7967">
        <w:rPr>
          <w:rFonts w:ascii="Times New Roman" w:hAnsi="Times New Roman" w:cs="Times New Roman"/>
          <w:sz w:val="24"/>
          <w:szCs w:val="24"/>
          <w:lang w:val="sv-SE"/>
        </w:rPr>
        <w:t>M</w:t>
      </w:r>
      <w:r w:rsidR="003C1F77">
        <w:rPr>
          <w:rFonts w:ascii="Times New Roman" w:hAnsi="Times New Roman" w:cs="Times New Roman"/>
          <w:sz w:val="24"/>
          <w:szCs w:val="24"/>
          <w:shd w:val="clear" w:color="auto" w:fill="FFFFFF"/>
          <w:lang w:val="sv-SE"/>
        </w:rPr>
        <w:t xml:space="preserve">. infraspinatus bidrog med 48,84% </w:t>
      </w:r>
      <w:r w:rsidR="003C1F77" w:rsidRPr="00C742F1">
        <w:rPr>
          <w:rFonts w:ascii="Times New Roman" w:hAnsi="Times New Roman" w:cs="Times New Roman"/>
          <w:sz w:val="24"/>
          <w:szCs w:val="24"/>
          <w:shd w:val="clear" w:color="auto" w:fill="FFFFFF"/>
          <w:lang w:val="sv-SE"/>
        </w:rPr>
        <w:t>±</w:t>
      </w:r>
      <w:r w:rsidR="003C1F77">
        <w:rPr>
          <w:rFonts w:ascii="Times New Roman" w:hAnsi="Times New Roman" w:cs="Times New Roman"/>
          <w:sz w:val="24"/>
          <w:szCs w:val="24"/>
          <w:shd w:val="clear" w:color="auto" w:fill="FFFFFF"/>
          <w:lang w:val="sv-SE"/>
        </w:rPr>
        <w:t xml:space="preserve"> 9,62 av den totala muskelaktiviteten utan adduktion, och 57,77% </w:t>
      </w:r>
      <w:r w:rsidR="003C1F77" w:rsidRPr="00C742F1">
        <w:rPr>
          <w:rFonts w:ascii="Times New Roman" w:hAnsi="Times New Roman" w:cs="Times New Roman"/>
          <w:sz w:val="24"/>
          <w:szCs w:val="24"/>
          <w:shd w:val="clear" w:color="auto" w:fill="FFFFFF"/>
          <w:lang w:val="sv-SE"/>
        </w:rPr>
        <w:t>±</w:t>
      </w:r>
      <w:r w:rsidR="003C1F77">
        <w:rPr>
          <w:rFonts w:ascii="Times New Roman" w:hAnsi="Times New Roman" w:cs="Times New Roman"/>
          <w:sz w:val="24"/>
          <w:szCs w:val="24"/>
          <w:shd w:val="clear" w:color="auto" w:fill="FFFFFF"/>
          <w:lang w:val="sv-SE"/>
        </w:rPr>
        <w:t xml:space="preserve"> 12,61 med adduktion (p=0,005).</w:t>
      </w:r>
      <w:r w:rsidR="00DE3320">
        <w:rPr>
          <w:rFonts w:ascii="Times New Roman" w:hAnsi="Times New Roman" w:cs="Times New Roman"/>
          <w:sz w:val="24"/>
          <w:szCs w:val="24"/>
          <w:shd w:val="clear" w:color="auto" w:fill="FFFFFF"/>
          <w:lang w:val="sv-SE"/>
        </w:rPr>
        <w:t xml:space="preserve"> </w:t>
      </w:r>
    </w:p>
    <w:p w14:paraId="5F99B7D0" w14:textId="444AAFF0" w:rsidR="003C1F77" w:rsidRPr="0094389E" w:rsidRDefault="003874E7" w:rsidP="006F121C">
      <w:pPr>
        <w:jc w:val="both"/>
        <w:rPr>
          <w:rFonts w:ascii="Times New Roman" w:hAnsi="Times New Roman" w:cs="Times New Roman"/>
          <w:b/>
          <w:bCs/>
          <w:sz w:val="28"/>
          <w:szCs w:val="28"/>
          <w:lang w:val="sv-SE"/>
        </w:rPr>
      </w:pPr>
      <w:r w:rsidRPr="00AE6F7F">
        <w:rPr>
          <w:rFonts w:ascii="Times New Roman" w:hAnsi="Times New Roman" w:cs="Times New Roman"/>
          <w:b/>
          <w:bCs/>
          <w:sz w:val="28"/>
          <w:szCs w:val="28"/>
          <w:lang w:val="sv-SE"/>
        </w:rPr>
        <w:t xml:space="preserve">Slutsats </w:t>
      </w:r>
      <w:r w:rsidR="0094389E">
        <w:rPr>
          <w:rFonts w:ascii="Times New Roman" w:hAnsi="Times New Roman" w:cs="Times New Roman"/>
          <w:b/>
          <w:bCs/>
          <w:sz w:val="28"/>
          <w:szCs w:val="28"/>
          <w:lang w:val="sv-SE"/>
        </w:rPr>
        <w:br/>
      </w:r>
      <w:r w:rsidR="003C1F77">
        <w:rPr>
          <w:rFonts w:ascii="Times New Roman" w:hAnsi="Times New Roman" w:cs="Times New Roman"/>
          <w:sz w:val="24"/>
          <w:szCs w:val="24"/>
          <w:lang w:val="sv-SE"/>
        </w:rPr>
        <w:t xml:space="preserve">Samtidig adduktion vid en utåtrotationsövning </w:t>
      </w:r>
      <w:r w:rsidR="003C1F77">
        <w:rPr>
          <w:rFonts w:ascii="Times New Roman" w:hAnsi="Times New Roman" w:cs="Times New Roman"/>
          <w:color w:val="000000"/>
          <w:sz w:val="24"/>
          <w:szCs w:val="24"/>
          <w:lang w:val="sv-SE"/>
        </w:rPr>
        <w:t xml:space="preserve">kan öka isoleringen av muskelaktivitet i </w:t>
      </w:r>
      <w:r w:rsidR="00DF1C40">
        <w:rPr>
          <w:rFonts w:ascii="Times New Roman" w:hAnsi="Times New Roman" w:cs="Times New Roman"/>
          <w:color w:val="000000"/>
          <w:sz w:val="24"/>
          <w:szCs w:val="24"/>
          <w:lang w:val="sv-SE"/>
        </w:rPr>
        <w:t>m</w:t>
      </w:r>
      <w:r w:rsidR="003C1F77">
        <w:rPr>
          <w:rFonts w:ascii="Times New Roman" w:hAnsi="Times New Roman" w:cs="Times New Roman"/>
          <w:color w:val="000000"/>
          <w:sz w:val="24"/>
          <w:szCs w:val="24"/>
          <w:lang w:val="sv-SE"/>
        </w:rPr>
        <w:t xml:space="preserve">. infraspinatus, främst genom minskad aktivitet i </w:t>
      </w:r>
      <w:r w:rsidR="00DF1C40">
        <w:rPr>
          <w:rFonts w:ascii="Times New Roman" w:hAnsi="Times New Roman" w:cs="Times New Roman"/>
          <w:color w:val="000000"/>
          <w:sz w:val="24"/>
          <w:szCs w:val="24"/>
          <w:lang w:val="sv-SE"/>
        </w:rPr>
        <w:t>m</w:t>
      </w:r>
      <w:r w:rsidR="003C1F77">
        <w:rPr>
          <w:rFonts w:ascii="Times New Roman" w:hAnsi="Times New Roman" w:cs="Times New Roman"/>
          <w:color w:val="000000"/>
          <w:sz w:val="24"/>
          <w:szCs w:val="24"/>
          <w:lang w:val="sv-SE"/>
        </w:rPr>
        <w:t xml:space="preserve">. deltoideus pars intermedia. </w:t>
      </w:r>
      <w:bookmarkStart w:id="0" w:name="_Hlk26950501"/>
      <w:r w:rsidR="003C1F77">
        <w:rPr>
          <w:rFonts w:ascii="Times New Roman" w:hAnsi="Times New Roman" w:cs="Times New Roman"/>
          <w:color w:val="000000"/>
          <w:sz w:val="24"/>
          <w:szCs w:val="24"/>
          <w:lang w:val="sv-SE"/>
        </w:rPr>
        <w:t xml:space="preserve">Detta kan vara fördelaktigt i kliniska sammanhang när man vill utföra utåtrotationsövningar för att stärka </w:t>
      </w:r>
      <w:r w:rsidR="00E17008">
        <w:rPr>
          <w:rFonts w:ascii="Times New Roman" w:hAnsi="Times New Roman" w:cs="Times New Roman"/>
          <w:color w:val="000000"/>
          <w:sz w:val="24"/>
          <w:szCs w:val="24"/>
          <w:lang w:val="sv-SE"/>
        </w:rPr>
        <w:t>m</w:t>
      </w:r>
      <w:r w:rsidR="003C1F77">
        <w:rPr>
          <w:rFonts w:ascii="Times New Roman" w:hAnsi="Times New Roman" w:cs="Times New Roman"/>
          <w:color w:val="000000"/>
          <w:sz w:val="24"/>
          <w:szCs w:val="24"/>
          <w:lang w:val="sv-SE"/>
        </w:rPr>
        <w:t xml:space="preserve">. infraspinatus och samtidigt hålla nere aktiviteten i </w:t>
      </w:r>
      <w:r w:rsidR="00335548">
        <w:rPr>
          <w:rFonts w:ascii="Times New Roman" w:hAnsi="Times New Roman" w:cs="Times New Roman"/>
          <w:color w:val="000000"/>
          <w:sz w:val="24"/>
          <w:szCs w:val="24"/>
          <w:lang w:val="sv-SE"/>
        </w:rPr>
        <w:t>m</w:t>
      </w:r>
      <w:r w:rsidR="003C1F77">
        <w:rPr>
          <w:rFonts w:ascii="Times New Roman" w:hAnsi="Times New Roman" w:cs="Times New Roman"/>
          <w:color w:val="000000"/>
          <w:sz w:val="24"/>
          <w:szCs w:val="24"/>
          <w:lang w:val="sv-SE"/>
        </w:rPr>
        <w:t>. deltoideus.</w:t>
      </w:r>
      <w:bookmarkEnd w:id="0"/>
    </w:p>
    <w:p w14:paraId="421CFA99" w14:textId="77777777" w:rsidR="0094389E" w:rsidRPr="005117C1" w:rsidRDefault="003874E7">
      <w:pPr>
        <w:rPr>
          <w:rFonts w:ascii="Times New Roman" w:hAnsi="Times New Roman" w:cs="Times New Roman"/>
          <w:i/>
          <w:sz w:val="24"/>
          <w:szCs w:val="24"/>
          <w:lang w:val="sv-SE"/>
        </w:rPr>
      </w:pPr>
      <w:r w:rsidRPr="00EB74A6">
        <w:rPr>
          <w:rFonts w:ascii="Times New Roman" w:hAnsi="Times New Roman" w:cs="Times New Roman"/>
          <w:b/>
          <w:iCs/>
          <w:sz w:val="28"/>
          <w:szCs w:val="28"/>
          <w:lang w:val="sv-SE"/>
        </w:rPr>
        <w:t>Sökord</w:t>
      </w:r>
      <w:r w:rsidR="0094389E" w:rsidRPr="005117C1">
        <w:rPr>
          <w:rFonts w:ascii="Times New Roman" w:hAnsi="Times New Roman" w:cs="Times New Roman"/>
          <w:b/>
          <w:i/>
          <w:sz w:val="28"/>
          <w:szCs w:val="28"/>
          <w:lang w:val="sv-SE"/>
        </w:rPr>
        <w:br/>
      </w:r>
      <w:r w:rsidR="003C1F77" w:rsidRPr="00EB74A6">
        <w:rPr>
          <w:rFonts w:ascii="Times New Roman" w:hAnsi="Times New Roman" w:cs="Times New Roman"/>
          <w:iCs/>
          <w:sz w:val="24"/>
          <w:szCs w:val="24"/>
          <w:lang w:val="sv-SE"/>
        </w:rPr>
        <w:t xml:space="preserve">Elektromyografi, </w:t>
      </w:r>
      <w:r w:rsidR="0090431A" w:rsidRPr="00EB74A6">
        <w:rPr>
          <w:rFonts w:ascii="Times New Roman" w:hAnsi="Times New Roman" w:cs="Times New Roman"/>
          <w:iCs/>
          <w:sz w:val="24"/>
          <w:szCs w:val="24"/>
          <w:lang w:val="sv-SE"/>
        </w:rPr>
        <w:t xml:space="preserve">skuldra, </w:t>
      </w:r>
      <w:r w:rsidR="003C1F77" w:rsidRPr="00EB74A6">
        <w:rPr>
          <w:rFonts w:ascii="Times New Roman" w:hAnsi="Times New Roman" w:cs="Times New Roman"/>
          <w:iCs/>
          <w:sz w:val="24"/>
          <w:szCs w:val="24"/>
          <w:lang w:val="sv-SE"/>
        </w:rPr>
        <w:t xml:space="preserve">rotatorkuff, </w:t>
      </w:r>
      <w:r w:rsidR="0090431A" w:rsidRPr="00EB74A6">
        <w:rPr>
          <w:rFonts w:ascii="Times New Roman" w:hAnsi="Times New Roman" w:cs="Times New Roman"/>
          <w:iCs/>
          <w:sz w:val="24"/>
          <w:szCs w:val="24"/>
          <w:lang w:val="sv-SE"/>
        </w:rPr>
        <w:t>rehabilitering, utåtrotation</w:t>
      </w:r>
      <w:r w:rsidR="0090431A" w:rsidRPr="005117C1">
        <w:rPr>
          <w:rFonts w:ascii="Times New Roman" w:hAnsi="Times New Roman" w:cs="Times New Roman"/>
          <w:i/>
          <w:sz w:val="24"/>
          <w:szCs w:val="24"/>
          <w:lang w:val="sv-SE"/>
        </w:rPr>
        <w:t>.</w:t>
      </w:r>
      <w:r w:rsidR="003C1F77" w:rsidRPr="005117C1">
        <w:rPr>
          <w:rFonts w:ascii="Times New Roman" w:hAnsi="Times New Roman" w:cs="Times New Roman"/>
          <w:i/>
          <w:sz w:val="24"/>
          <w:szCs w:val="24"/>
          <w:lang w:val="sv-SE"/>
        </w:rPr>
        <w:t xml:space="preserve"> </w:t>
      </w:r>
    </w:p>
    <w:p w14:paraId="18BC6423" w14:textId="77777777" w:rsidR="0094389E" w:rsidRDefault="0094389E">
      <w:pPr>
        <w:rPr>
          <w:rFonts w:ascii="Times New Roman" w:hAnsi="Times New Roman" w:cs="Times New Roman"/>
          <w:sz w:val="24"/>
          <w:szCs w:val="24"/>
          <w:lang w:val="sv-SE"/>
        </w:rPr>
      </w:pPr>
    </w:p>
    <w:p w14:paraId="04B49549" w14:textId="77777777" w:rsidR="005B7DDE" w:rsidRPr="00AC6DC2" w:rsidRDefault="005B7DDE">
      <w:pPr>
        <w:rPr>
          <w:rFonts w:ascii="Times New Roman" w:hAnsi="Times New Roman" w:cs="Times New Roman"/>
          <w:b/>
          <w:sz w:val="28"/>
          <w:szCs w:val="28"/>
          <w:lang w:val="sv-SE"/>
        </w:rPr>
      </w:pPr>
      <w:r w:rsidRPr="00AC6DC2">
        <w:rPr>
          <w:rFonts w:ascii="Times New Roman" w:hAnsi="Times New Roman" w:cs="Times New Roman"/>
          <w:b/>
          <w:sz w:val="28"/>
          <w:szCs w:val="28"/>
          <w:lang w:val="sv-SE"/>
        </w:rPr>
        <w:br w:type="page"/>
      </w:r>
    </w:p>
    <w:p w14:paraId="2D5C47B4" w14:textId="73EB748C" w:rsidR="004E6EF8" w:rsidRPr="00821124" w:rsidRDefault="004E6EF8" w:rsidP="004E6EF8">
      <w:pPr>
        <w:rPr>
          <w:rFonts w:ascii="Times New Roman" w:hAnsi="Times New Roman" w:cs="Times New Roman"/>
          <w:b/>
          <w:bCs/>
          <w:sz w:val="28"/>
          <w:szCs w:val="28"/>
          <w:lang w:val="en-GB"/>
        </w:rPr>
      </w:pPr>
      <w:r w:rsidRPr="00821124">
        <w:rPr>
          <w:rFonts w:ascii="Times New Roman" w:hAnsi="Times New Roman" w:cs="Times New Roman"/>
          <w:b/>
          <w:bCs/>
          <w:sz w:val="28"/>
          <w:szCs w:val="28"/>
          <w:lang w:val="en-GB"/>
        </w:rPr>
        <w:lastRenderedPageBreak/>
        <w:t>ABSTRACT</w:t>
      </w:r>
      <w:r w:rsidR="00AD25EB">
        <w:rPr>
          <w:rFonts w:ascii="Times New Roman" w:hAnsi="Times New Roman" w:cs="Times New Roman"/>
          <w:b/>
          <w:bCs/>
          <w:sz w:val="28"/>
          <w:szCs w:val="28"/>
          <w:lang w:val="en-GB"/>
        </w:rPr>
        <w:t xml:space="preserve"> </w:t>
      </w:r>
    </w:p>
    <w:p w14:paraId="6DBD8213" w14:textId="5B6C8127" w:rsidR="004E6EF8" w:rsidRDefault="004E6EF8" w:rsidP="00474FE9">
      <w:pPr>
        <w:jc w:val="both"/>
        <w:rPr>
          <w:rFonts w:ascii="Times New Roman" w:hAnsi="Times New Roman" w:cs="Times New Roman"/>
          <w:sz w:val="24"/>
          <w:szCs w:val="24"/>
          <w:lang w:val="en-GB"/>
        </w:rPr>
      </w:pPr>
      <w:r w:rsidRPr="00821124">
        <w:rPr>
          <w:rFonts w:ascii="Times New Roman" w:hAnsi="Times New Roman" w:cs="Times New Roman"/>
          <w:b/>
          <w:bCs/>
          <w:sz w:val="28"/>
          <w:szCs w:val="28"/>
          <w:lang w:val="en-GB"/>
        </w:rPr>
        <w:t>Background</w:t>
      </w:r>
      <w:r w:rsidR="0094389E">
        <w:rPr>
          <w:rFonts w:ascii="Times New Roman" w:hAnsi="Times New Roman" w:cs="Times New Roman"/>
          <w:b/>
          <w:bCs/>
          <w:sz w:val="28"/>
          <w:szCs w:val="28"/>
          <w:lang w:val="en-GB"/>
        </w:rPr>
        <w:br/>
      </w:r>
      <w:r w:rsidRPr="00385FAB">
        <w:rPr>
          <w:rFonts w:ascii="Times New Roman" w:hAnsi="Times New Roman" w:cs="Times New Roman"/>
          <w:sz w:val="24"/>
          <w:szCs w:val="24"/>
          <w:lang w:val="en-GB"/>
        </w:rPr>
        <w:t>P</w:t>
      </w:r>
      <w:r>
        <w:rPr>
          <w:rFonts w:ascii="Times New Roman" w:hAnsi="Times New Roman" w:cs="Times New Roman"/>
          <w:sz w:val="24"/>
          <w:szCs w:val="24"/>
          <w:lang w:val="en-GB"/>
        </w:rPr>
        <w:t>eople</w:t>
      </w:r>
      <w:r w:rsidRPr="00385FAB">
        <w:rPr>
          <w:rFonts w:ascii="Times New Roman" w:hAnsi="Times New Roman" w:cs="Times New Roman"/>
          <w:sz w:val="24"/>
          <w:szCs w:val="24"/>
          <w:lang w:val="en-GB"/>
        </w:rPr>
        <w:t xml:space="preserve"> affected by shoulder</w:t>
      </w:r>
      <w:r>
        <w:rPr>
          <w:rFonts w:ascii="Times New Roman" w:hAnsi="Times New Roman" w:cs="Times New Roman"/>
          <w:sz w:val="24"/>
          <w:szCs w:val="24"/>
          <w:lang w:val="en-GB"/>
        </w:rPr>
        <w:t xml:space="preserve"> debilitations are often recommended external rotation exercises with the purpose of strengthening the rotator cuff, in particular the infraspinatus muscle. </w:t>
      </w:r>
      <w:r w:rsidR="005F22BF">
        <w:rPr>
          <w:rFonts w:ascii="Times New Roman" w:hAnsi="Times New Roman" w:cs="Times New Roman"/>
          <w:sz w:val="24"/>
          <w:szCs w:val="24"/>
          <w:lang w:val="en-GB"/>
        </w:rPr>
        <w:t xml:space="preserve">These </w:t>
      </w:r>
      <w:r w:rsidRPr="00926B20">
        <w:rPr>
          <w:rFonts w:ascii="Times New Roman" w:hAnsi="Times New Roman" w:cs="Times New Roman"/>
          <w:sz w:val="24"/>
          <w:szCs w:val="24"/>
          <w:lang w:val="en-GB"/>
        </w:rPr>
        <w:t xml:space="preserve">exercises </w:t>
      </w:r>
      <w:r w:rsidR="005F22BF">
        <w:rPr>
          <w:rFonts w:ascii="Times New Roman" w:hAnsi="Times New Roman" w:cs="Times New Roman"/>
          <w:sz w:val="24"/>
          <w:szCs w:val="24"/>
          <w:lang w:val="en-GB"/>
        </w:rPr>
        <w:t xml:space="preserve">also </w:t>
      </w:r>
      <w:r>
        <w:rPr>
          <w:rFonts w:ascii="Times New Roman" w:hAnsi="Times New Roman" w:cs="Times New Roman"/>
          <w:sz w:val="24"/>
          <w:szCs w:val="24"/>
          <w:lang w:val="en-GB"/>
        </w:rPr>
        <w:t xml:space="preserve">activate </w:t>
      </w:r>
      <w:r w:rsidRPr="00926B20">
        <w:rPr>
          <w:rFonts w:ascii="Times New Roman" w:hAnsi="Times New Roman" w:cs="Times New Roman"/>
          <w:sz w:val="24"/>
          <w:szCs w:val="24"/>
          <w:lang w:val="en-GB"/>
        </w:rPr>
        <w:t>the deltoid muscle</w:t>
      </w:r>
      <w:r>
        <w:rPr>
          <w:rFonts w:ascii="Times New Roman" w:hAnsi="Times New Roman" w:cs="Times New Roman"/>
          <w:sz w:val="24"/>
          <w:szCs w:val="24"/>
          <w:lang w:val="en-GB"/>
        </w:rPr>
        <w:t>,</w:t>
      </w:r>
      <w:r w:rsidRPr="00926B20">
        <w:rPr>
          <w:rFonts w:ascii="Times New Roman" w:hAnsi="Times New Roman" w:cs="Times New Roman"/>
          <w:sz w:val="24"/>
          <w:szCs w:val="24"/>
          <w:lang w:val="en-GB"/>
        </w:rPr>
        <w:t xml:space="preserve"> which c</w:t>
      </w:r>
      <w:r>
        <w:rPr>
          <w:rFonts w:ascii="Times New Roman" w:hAnsi="Times New Roman" w:cs="Times New Roman"/>
          <w:sz w:val="24"/>
          <w:szCs w:val="24"/>
          <w:lang w:val="en-GB"/>
        </w:rPr>
        <w:t xml:space="preserve">an compress the subacromial space. To avoid this, a strategy has been proposed where one performs adduction during external rotation to lower the activity in the deltoid muscle through reciprocal inhibition. </w:t>
      </w:r>
    </w:p>
    <w:p w14:paraId="4F133EEF" w14:textId="45A310ED" w:rsidR="00870F70" w:rsidRDefault="004E6EF8" w:rsidP="00474FE9">
      <w:pPr>
        <w:jc w:val="both"/>
        <w:rPr>
          <w:rFonts w:ascii="Times New Roman" w:hAnsi="Times New Roman" w:cs="Times New Roman"/>
          <w:sz w:val="24"/>
          <w:szCs w:val="24"/>
          <w:lang w:val="en-GB"/>
        </w:rPr>
      </w:pPr>
      <w:r w:rsidRPr="00821124">
        <w:rPr>
          <w:rFonts w:ascii="Times New Roman" w:hAnsi="Times New Roman" w:cs="Times New Roman"/>
          <w:b/>
          <w:bCs/>
          <w:sz w:val="28"/>
          <w:szCs w:val="28"/>
          <w:lang w:val="en-GB"/>
        </w:rPr>
        <w:t>Purpose</w:t>
      </w:r>
      <w:r w:rsidR="0094389E">
        <w:rPr>
          <w:rFonts w:ascii="Times New Roman" w:hAnsi="Times New Roman" w:cs="Times New Roman"/>
          <w:b/>
          <w:bCs/>
          <w:sz w:val="28"/>
          <w:szCs w:val="28"/>
          <w:lang w:val="en-GB"/>
        </w:rPr>
        <w:br/>
      </w:r>
      <w:r w:rsidR="007F1069">
        <w:rPr>
          <w:rFonts w:ascii="Times New Roman" w:hAnsi="Times New Roman" w:cs="Times New Roman"/>
          <w:sz w:val="24"/>
          <w:szCs w:val="24"/>
          <w:lang w:val="en-GB"/>
        </w:rPr>
        <w:t>The purpose</w:t>
      </w:r>
      <w:r w:rsidR="0016229F">
        <w:rPr>
          <w:rFonts w:ascii="Times New Roman" w:hAnsi="Times New Roman" w:cs="Times New Roman"/>
          <w:sz w:val="24"/>
          <w:szCs w:val="24"/>
          <w:lang w:val="en-GB"/>
        </w:rPr>
        <w:t xml:space="preserve"> of the study</w:t>
      </w:r>
      <w:r w:rsidR="007F1069">
        <w:rPr>
          <w:rFonts w:ascii="Times New Roman" w:hAnsi="Times New Roman" w:cs="Times New Roman"/>
          <w:sz w:val="24"/>
          <w:szCs w:val="24"/>
          <w:lang w:val="en-GB"/>
        </w:rPr>
        <w:t xml:space="preserve"> </w:t>
      </w:r>
      <w:r w:rsidR="00665CAE">
        <w:rPr>
          <w:rFonts w:ascii="Times New Roman" w:hAnsi="Times New Roman" w:cs="Times New Roman"/>
          <w:sz w:val="24"/>
          <w:szCs w:val="24"/>
          <w:lang w:val="en-GB"/>
        </w:rPr>
        <w:t>was</w:t>
      </w:r>
      <w:r w:rsidR="007F1069">
        <w:rPr>
          <w:rFonts w:ascii="Times New Roman" w:hAnsi="Times New Roman" w:cs="Times New Roman"/>
          <w:sz w:val="24"/>
          <w:szCs w:val="24"/>
          <w:lang w:val="en-GB"/>
        </w:rPr>
        <w:t xml:space="preserve"> to</w:t>
      </w:r>
      <w:r w:rsidRPr="00926B20">
        <w:rPr>
          <w:rFonts w:ascii="Times New Roman" w:hAnsi="Times New Roman" w:cs="Times New Roman"/>
          <w:sz w:val="24"/>
          <w:szCs w:val="24"/>
          <w:lang w:val="en-GB"/>
        </w:rPr>
        <w:t xml:space="preserve"> </w:t>
      </w:r>
      <w:r w:rsidR="007F1069">
        <w:rPr>
          <w:rFonts w:ascii="Times New Roman" w:hAnsi="Times New Roman" w:cs="Times New Roman"/>
          <w:sz w:val="24"/>
          <w:szCs w:val="24"/>
          <w:lang w:val="en-GB"/>
        </w:rPr>
        <w:t xml:space="preserve">analyze EMG-activity </w:t>
      </w:r>
      <w:r w:rsidR="00D54C78">
        <w:rPr>
          <w:rFonts w:ascii="Times New Roman" w:hAnsi="Times New Roman" w:cs="Times New Roman"/>
          <w:sz w:val="24"/>
          <w:szCs w:val="24"/>
          <w:lang w:val="en-GB"/>
        </w:rPr>
        <w:t>of</w:t>
      </w:r>
      <w:r>
        <w:rPr>
          <w:rFonts w:ascii="Times New Roman" w:hAnsi="Times New Roman" w:cs="Times New Roman"/>
          <w:sz w:val="24"/>
          <w:szCs w:val="24"/>
          <w:lang w:val="en-GB"/>
        </w:rPr>
        <w:t xml:space="preserve"> the infraspinatus, medial deltoid, and posterior deltoid</w:t>
      </w:r>
      <w:r w:rsidR="00704E44">
        <w:rPr>
          <w:rFonts w:ascii="Times New Roman" w:hAnsi="Times New Roman" w:cs="Times New Roman"/>
          <w:sz w:val="24"/>
          <w:szCs w:val="24"/>
          <w:lang w:val="en-GB"/>
        </w:rPr>
        <w:t xml:space="preserve"> muscles</w:t>
      </w:r>
      <w:r w:rsidR="009B6D79">
        <w:rPr>
          <w:rFonts w:ascii="Times New Roman" w:hAnsi="Times New Roman" w:cs="Times New Roman"/>
          <w:sz w:val="24"/>
          <w:szCs w:val="24"/>
          <w:lang w:val="en-GB"/>
        </w:rPr>
        <w:t xml:space="preserve"> </w:t>
      </w:r>
      <w:r w:rsidR="004F7889">
        <w:rPr>
          <w:rFonts w:ascii="Times New Roman" w:hAnsi="Times New Roman" w:cs="Times New Roman"/>
          <w:sz w:val="24"/>
          <w:szCs w:val="24"/>
          <w:lang w:val="en-GB"/>
        </w:rPr>
        <w:t xml:space="preserve">during external rotation </w:t>
      </w:r>
      <w:r w:rsidR="009B6D79">
        <w:rPr>
          <w:rFonts w:ascii="Times New Roman" w:hAnsi="Times New Roman" w:cs="Times New Roman"/>
          <w:sz w:val="24"/>
          <w:szCs w:val="24"/>
          <w:lang w:val="en-GB"/>
        </w:rPr>
        <w:t>and</w:t>
      </w:r>
      <w:r>
        <w:rPr>
          <w:rFonts w:ascii="Times New Roman" w:hAnsi="Times New Roman" w:cs="Times New Roman"/>
          <w:sz w:val="24"/>
          <w:szCs w:val="24"/>
          <w:lang w:val="en-GB"/>
        </w:rPr>
        <w:t xml:space="preserve"> see</w:t>
      </w:r>
      <w:r w:rsidR="00782C70">
        <w:rPr>
          <w:rFonts w:ascii="Times New Roman" w:hAnsi="Times New Roman" w:cs="Times New Roman"/>
          <w:sz w:val="24"/>
          <w:szCs w:val="24"/>
          <w:lang w:val="en-GB"/>
        </w:rPr>
        <w:t xml:space="preserve"> if an</w:t>
      </w:r>
      <w:r>
        <w:rPr>
          <w:rFonts w:ascii="Times New Roman" w:hAnsi="Times New Roman" w:cs="Times New Roman"/>
          <w:sz w:val="24"/>
          <w:szCs w:val="24"/>
          <w:lang w:val="en-GB"/>
        </w:rPr>
        <w:t xml:space="preserve"> adduction force </w:t>
      </w:r>
      <w:r w:rsidR="00870F70">
        <w:rPr>
          <w:rFonts w:ascii="Times New Roman" w:hAnsi="Times New Roman" w:cs="Times New Roman"/>
          <w:sz w:val="24"/>
          <w:szCs w:val="24"/>
          <w:lang w:val="en-GB"/>
        </w:rPr>
        <w:t>affect</w:t>
      </w:r>
      <w:r w:rsidR="007111B4">
        <w:rPr>
          <w:rFonts w:ascii="Times New Roman" w:hAnsi="Times New Roman" w:cs="Times New Roman"/>
          <w:sz w:val="24"/>
          <w:szCs w:val="24"/>
          <w:lang w:val="en-GB"/>
        </w:rPr>
        <w:t>s</w:t>
      </w:r>
      <w:r w:rsidR="00C06ADD">
        <w:rPr>
          <w:rFonts w:ascii="Times New Roman" w:hAnsi="Times New Roman" w:cs="Times New Roman"/>
          <w:sz w:val="24"/>
          <w:szCs w:val="24"/>
          <w:lang w:val="en-GB"/>
        </w:rPr>
        <w:t xml:space="preserve"> </w:t>
      </w:r>
      <w:r w:rsidR="006546AE">
        <w:rPr>
          <w:rFonts w:ascii="Times New Roman" w:hAnsi="Times New Roman" w:cs="Times New Roman"/>
          <w:sz w:val="24"/>
          <w:szCs w:val="24"/>
          <w:lang w:val="en-GB"/>
        </w:rPr>
        <w:t xml:space="preserve">the </w:t>
      </w:r>
      <w:r w:rsidR="00C06ADD">
        <w:rPr>
          <w:rFonts w:ascii="Times New Roman" w:hAnsi="Times New Roman" w:cs="Times New Roman"/>
          <w:sz w:val="24"/>
          <w:szCs w:val="24"/>
          <w:lang w:val="en-GB"/>
        </w:rPr>
        <w:t>relative contributions</w:t>
      </w:r>
      <w:r w:rsidR="00826A0E">
        <w:rPr>
          <w:rFonts w:ascii="Times New Roman" w:hAnsi="Times New Roman" w:cs="Times New Roman"/>
          <w:sz w:val="24"/>
          <w:szCs w:val="24"/>
          <w:lang w:val="en-GB"/>
        </w:rPr>
        <w:t xml:space="preserve"> of activity.</w:t>
      </w:r>
      <w:r w:rsidR="00E91620">
        <w:rPr>
          <w:rFonts w:ascii="Times New Roman" w:hAnsi="Times New Roman" w:cs="Times New Roman"/>
          <w:sz w:val="24"/>
          <w:szCs w:val="24"/>
          <w:lang w:val="en-GB"/>
        </w:rPr>
        <w:t xml:space="preserve"> </w:t>
      </w:r>
      <w:r w:rsidR="008466BE">
        <w:rPr>
          <w:rFonts w:ascii="Times New Roman" w:hAnsi="Times New Roman" w:cs="Times New Roman"/>
          <w:sz w:val="24"/>
          <w:szCs w:val="24"/>
          <w:lang w:val="en-GB"/>
        </w:rPr>
        <w:t>D</w:t>
      </w:r>
      <w:r w:rsidR="00453780">
        <w:rPr>
          <w:rFonts w:ascii="Times New Roman" w:hAnsi="Times New Roman" w:cs="Times New Roman"/>
          <w:sz w:val="24"/>
          <w:szCs w:val="24"/>
          <w:lang w:val="en-GB"/>
        </w:rPr>
        <w:t>oes adduction lead to increased isolation of the infraspinatus muscle?</w:t>
      </w:r>
    </w:p>
    <w:p w14:paraId="0F0274A9" w14:textId="15486DA3" w:rsidR="004E6EF8" w:rsidRPr="0094389E" w:rsidRDefault="004E6EF8" w:rsidP="004E6EF8">
      <w:pPr>
        <w:rPr>
          <w:rFonts w:ascii="Times New Roman" w:hAnsi="Times New Roman" w:cs="Times New Roman"/>
          <w:b/>
          <w:bCs/>
          <w:sz w:val="28"/>
          <w:szCs w:val="28"/>
          <w:lang w:val="en-GB"/>
        </w:rPr>
      </w:pPr>
      <w:r w:rsidRPr="00821124">
        <w:rPr>
          <w:rFonts w:ascii="Times New Roman" w:hAnsi="Times New Roman" w:cs="Times New Roman"/>
          <w:b/>
          <w:bCs/>
          <w:sz w:val="28"/>
          <w:szCs w:val="28"/>
          <w:lang w:val="en-GB"/>
        </w:rPr>
        <w:t>Design</w:t>
      </w:r>
      <w:r w:rsidR="0094389E">
        <w:rPr>
          <w:rFonts w:ascii="Times New Roman" w:hAnsi="Times New Roman" w:cs="Times New Roman"/>
          <w:b/>
          <w:bCs/>
          <w:sz w:val="28"/>
          <w:szCs w:val="28"/>
          <w:lang w:val="en-GB"/>
        </w:rPr>
        <w:br/>
      </w:r>
      <w:r>
        <w:rPr>
          <w:rFonts w:ascii="Times New Roman" w:hAnsi="Times New Roman" w:cs="Times New Roman"/>
          <w:sz w:val="24"/>
          <w:szCs w:val="24"/>
          <w:lang w:val="en-GB"/>
        </w:rPr>
        <w:t>Quantitative experimental cross-sectional study.</w:t>
      </w:r>
    </w:p>
    <w:p w14:paraId="687FF05A" w14:textId="179D18B1" w:rsidR="00DC1E59" w:rsidRPr="00CD07C7" w:rsidRDefault="00DC1E59" w:rsidP="00474FE9">
      <w:pPr>
        <w:jc w:val="both"/>
        <w:rPr>
          <w:rFonts w:ascii="Times New Roman" w:hAnsi="Times New Roman" w:cs="Times New Roman"/>
          <w:sz w:val="24"/>
          <w:szCs w:val="24"/>
          <w:shd w:val="clear" w:color="auto" w:fill="FFFFFF"/>
          <w:lang w:val="en-GB"/>
        </w:rPr>
      </w:pPr>
      <w:r>
        <w:rPr>
          <w:rFonts w:ascii="Times New Roman" w:hAnsi="Times New Roman" w:cs="Times New Roman"/>
          <w:b/>
          <w:bCs/>
          <w:sz w:val="28"/>
          <w:szCs w:val="28"/>
          <w:lang w:val="en-GB"/>
        </w:rPr>
        <w:t>Method</w:t>
      </w:r>
      <w:r w:rsidR="0094389E">
        <w:rPr>
          <w:rFonts w:ascii="Times New Roman" w:hAnsi="Times New Roman" w:cs="Times New Roman"/>
          <w:b/>
          <w:bCs/>
          <w:sz w:val="28"/>
          <w:szCs w:val="28"/>
          <w:lang w:val="en-GB"/>
        </w:rPr>
        <w:br/>
      </w:r>
      <w:r w:rsidR="001F54DB">
        <w:rPr>
          <w:rFonts w:ascii="Times New Roman" w:hAnsi="Times New Roman" w:cs="Times New Roman"/>
          <w:sz w:val="24"/>
          <w:szCs w:val="24"/>
          <w:lang w:val="en-GB"/>
        </w:rPr>
        <w:t xml:space="preserve">The participants </w:t>
      </w:r>
      <w:r w:rsidR="00B44AFB">
        <w:rPr>
          <w:rFonts w:ascii="Times New Roman" w:hAnsi="Times New Roman" w:cs="Times New Roman"/>
          <w:sz w:val="24"/>
          <w:szCs w:val="24"/>
          <w:lang w:val="en-GB"/>
        </w:rPr>
        <w:t>included</w:t>
      </w:r>
      <w:r w:rsidR="001F54DB">
        <w:rPr>
          <w:rFonts w:ascii="Times New Roman" w:hAnsi="Times New Roman" w:cs="Times New Roman"/>
          <w:sz w:val="24"/>
          <w:szCs w:val="24"/>
          <w:lang w:val="en-GB"/>
        </w:rPr>
        <w:t xml:space="preserve"> 11 women and 6 men </w:t>
      </w:r>
      <w:r w:rsidR="001F54DB">
        <w:rPr>
          <w:rFonts w:ascii="Times New Roman" w:hAnsi="Times New Roman" w:cs="Times New Roman"/>
          <w:sz w:val="24"/>
          <w:szCs w:val="24"/>
          <w:shd w:val="clear" w:color="auto" w:fill="FFFFFF"/>
          <w:lang w:val="en-GB"/>
        </w:rPr>
        <w:t>with healthy shoulders</w:t>
      </w:r>
      <w:r w:rsidR="00B118C7">
        <w:rPr>
          <w:rFonts w:ascii="Times New Roman" w:hAnsi="Times New Roman" w:cs="Times New Roman"/>
          <w:sz w:val="24"/>
          <w:szCs w:val="24"/>
          <w:shd w:val="clear" w:color="auto" w:fill="FFFFFF"/>
          <w:lang w:val="en-GB"/>
        </w:rPr>
        <w:t xml:space="preserve">. </w:t>
      </w:r>
      <w:r w:rsidR="001F54DB">
        <w:rPr>
          <w:rFonts w:ascii="Times New Roman" w:hAnsi="Times New Roman" w:cs="Times New Roman"/>
          <w:sz w:val="24"/>
          <w:szCs w:val="24"/>
          <w:shd w:val="clear" w:color="auto" w:fill="FFFFFF"/>
          <w:lang w:val="en-GB"/>
        </w:rPr>
        <w:t xml:space="preserve">Surface electrodes were placed </w:t>
      </w:r>
      <w:r w:rsidR="00B118C7">
        <w:rPr>
          <w:rFonts w:ascii="Times New Roman" w:hAnsi="Times New Roman" w:cs="Times New Roman"/>
          <w:sz w:val="24"/>
          <w:szCs w:val="24"/>
          <w:shd w:val="clear" w:color="auto" w:fill="FFFFFF"/>
          <w:lang w:val="en-GB"/>
        </w:rPr>
        <w:t xml:space="preserve">unilaterally </w:t>
      </w:r>
      <w:r w:rsidR="001F54DB">
        <w:rPr>
          <w:rFonts w:ascii="Times New Roman" w:hAnsi="Times New Roman" w:cs="Times New Roman"/>
          <w:sz w:val="24"/>
          <w:szCs w:val="24"/>
          <w:shd w:val="clear" w:color="auto" w:fill="FFFFFF"/>
          <w:lang w:val="en-GB"/>
        </w:rPr>
        <w:t>over the infraspinatus, middle deltoid, and posterior deltoid</w:t>
      </w:r>
      <w:r w:rsidR="00B118C7">
        <w:rPr>
          <w:rFonts w:ascii="Times New Roman" w:hAnsi="Times New Roman" w:cs="Times New Roman"/>
          <w:sz w:val="24"/>
          <w:szCs w:val="24"/>
          <w:shd w:val="clear" w:color="auto" w:fill="FFFFFF"/>
          <w:lang w:val="en-GB"/>
        </w:rPr>
        <w:t xml:space="preserve"> muscles</w:t>
      </w:r>
      <w:r w:rsidR="00736D26">
        <w:rPr>
          <w:rFonts w:ascii="Times New Roman" w:hAnsi="Times New Roman" w:cs="Times New Roman"/>
          <w:sz w:val="24"/>
          <w:szCs w:val="24"/>
          <w:shd w:val="clear" w:color="auto" w:fill="FFFFFF"/>
          <w:lang w:val="en-GB"/>
        </w:rPr>
        <w:t>, and</w:t>
      </w:r>
      <w:r w:rsidR="001308C2">
        <w:rPr>
          <w:rFonts w:ascii="Times New Roman" w:hAnsi="Times New Roman" w:cs="Times New Roman"/>
          <w:sz w:val="24"/>
          <w:szCs w:val="24"/>
          <w:shd w:val="clear" w:color="auto" w:fill="FFFFFF"/>
          <w:lang w:val="en-GB"/>
        </w:rPr>
        <w:t xml:space="preserve"> </w:t>
      </w:r>
      <w:r w:rsidR="00736D26">
        <w:rPr>
          <w:rFonts w:ascii="Times New Roman" w:hAnsi="Times New Roman" w:cs="Times New Roman"/>
          <w:color w:val="000000"/>
          <w:sz w:val="24"/>
          <w:szCs w:val="24"/>
          <w:lang w:val="en-GB"/>
        </w:rPr>
        <w:t>a</w:t>
      </w:r>
      <w:r w:rsidR="00795161">
        <w:rPr>
          <w:rFonts w:ascii="Times New Roman" w:hAnsi="Times New Roman" w:cs="Times New Roman"/>
          <w:color w:val="000000"/>
          <w:sz w:val="24"/>
          <w:szCs w:val="24"/>
          <w:lang w:val="en-GB"/>
        </w:rPr>
        <w:t xml:space="preserve">ll measurements were </w:t>
      </w:r>
      <w:r w:rsidR="00474FE9">
        <w:rPr>
          <w:rFonts w:ascii="Times New Roman" w:hAnsi="Times New Roman" w:cs="Times New Roman"/>
          <w:color w:val="000000"/>
          <w:sz w:val="24"/>
          <w:szCs w:val="24"/>
          <w:lang w:val="en-GB"/>
        </w:rPr>
        <w:t>taken</w:t>
      </w:r>
      <w:r w:rsidR="00795161">
        <w:rPr>
          <w:rFonts w:ascii="Times New Roman" w:hAnsi="Times New Roman" w:cs="Times New Roman"/>
          <w:color w:val="000000"/>
          <w:sz w:val="24"/>
          <w:szCs w:val="24"/>
          <w:lang w:val="en-GB"/>
        </w:rPr>
        <w:t xml:space="preserve"> during isometric contractions. </w:t>
      </w:r>
      <w:r w:rsidR="00894D52">
        <w:rPr>
          <w:rFonts w:ascii="Times New Roman" w:hAnsi="Times New Roman" w:cs="Times New Roman"/>
          <w:sz w:val="24"/>
          <w:szCs w:val="24"/>
          <w:shd w:val="clear" w:color="auto" w:fill="FFFFFF"/>
          <w:lang w:val="en-GB"/>
        </w:rPr>
        <w:t xml:space="preserve">The EMG-activity was normalized </w:t>
      </w:r>
      <w:r w:rsidR="00C54523">
        <w:rPr>
          <w:rFonts w:ascii="Times New Roman" w:hAnsi="Times New Roman" w:cs="Times New Roman"/>
          <w:sz w:val="24"/>
          <w:szCs w:val="24"/>
          <w:shd w:val="clear" w:color="auto" w:fill="FFFFFF"/>
          <w:lang w:val="en-GB"/>
        </w:rPr>
        <w:t xml:space="preserve">through </w:t>
      </w:r>
      <w:r w:rsidR="001C18C1">
        <w:rPr>
          <w:rFonts w:ascii="Times New Roman" w:hAnsi="Times New Roman" w:cs="Times New Roman"/>
          <w:sz w:val="24"/>
          <w:szCs w:val="24"/>
          <w:shd w:val="clear" w:color="auto" w:fill="FFFFFF"/>
          <w:lang w:val="en-GB"/>
        </w:rPr>
        <w:t>maximum vol</w:t>
      </w:r>
      <w:r w:rsidR="006640C2">
        <w:rPr>
          <w:rFonts w:ascii="Times New Roman" w:hAnsi="Times New Roman" w:cs="Times New Roman"/>
          <w:sz w:val="24"/>
          <w:szCs w:val="24"/>
          <w:shd w:val="clear" w:color="auto" w:fill="FFFFFF"/>
          <w:lang w:val="en-GB"/>
        </w:rPr>
        <w:t>u</w:t>
      </w:r>
      <w:r w:rsidR="001C18C1">
        <w:rPr>
          <w:rFonts w:ascii="Times New Roman" w:hAnsi="Times New Roman" w:cs="Times New Roman"/>
          <w:sz w:val="24"/>
          <w:szCs w:val="24"/>
          <w:shd w:val="clear" w:color="auto" w:fill="FFFFFF"/>
          <w:lang w:val="en-GB"/>
        </w:rPr>
        <w:t>ntary isometric contra</w:t>
      </w:r>
      <w:r w:rsidR="006640C2">
        <w:rPr>
          <w:rFonts w:ascii="Times New Roman" w:hAnsi="Times New Roman" w:cs="Times New Roman"/>
          <w:sz w:val="24"/>
          <w:szCs w:val="24"/>
          <w:shd w:val="clear" w:color="auto" w:fill="FFFFFF"/>
          <w:lang w:val="en-GB"/>
        </w:rPr>
        <w:t>ction (</w:t>
      </w:r>
      <w:r w:rsidR="00C54523">
        <w:rPr>
          <w:rFonts w:ascii="Times New Roman" w:hAnsi="Times New Roman" w:cs="Times New Roman"/>
          <w:sz w:val="24"/>
          <w:szCs w:val="24"/>
          <w:shd w:val="clear" w:color="auto" w:fill="FFFFFF"/>
          <w:lang w:val="en-GB"/>
        </w:rPr>
        <w:t>MVIC</w:t>
      </w:r>
      <w:r w:rsidR="006640C2">
        <w:rPr>
          <w:rFonts w:ascii="Times New Roman" w:hAnsi="Times New Roman" w:cs="Times New Roman"/>
          <w:sz w:val="24"/>
          <w:szCs w:val="24"/>
          <w:shd w:val="clear" w:color="auto" w:fill="FFFFFF"/>
          <w:lang w:val="en-GB"/>
        </w:rPr>
        <w:t>)</w:t>
      </w:r>
      <w:r w:rsidR="00C8121E">
        <w:rPr>
          <w:rFonts w:ascii="Times New Roman" w:hAnsi="Times New Roman" w:cs="Times New Roman"/>
          <w:sz w:val="24"/>
          <w:szCs w:val="24"/>
          <w:shd w:val="clear" w:color="auto" w:fill="FFFFFF"/>
          <w:lang w:val="en-GB"/>
        </w:rPr>
        <w:t xml:space="preserve"> of each </w:t>
      </w:r>
      <w:r w:rsidR="002512E0">
        <w:rPr>
          <w:rFonts w:ascii="Times New Roman" w:hAnsi="Times New Roman" w:cs="Times New Roman"/>
          <w:sz w:val="24"/>
          <w:szCs w:val="24"/>
          <w:shd w:val="clear" w:color="auto" w:fill="FFFFFF"/>
          <w:lang w:val="en-GB"/>
        </w:rPr>
        <w:t>muscle</w:t>
      </w:r>
      <w:r w:rsidR="004E7DC5">
        <w:rPr>
          <w:rFonts w:ascii="Times New Roman" w:hAnsi="Times New Roman" w:cs="Times New Roman"/>
          <w:sz w:val="24"/>
          <w:szCs w:val="24"/>
          <w:shd w:val="clear" w:color="auto" w:fill="FFFFFF"/>
          <w:lang w:val="en-GB"/>
        </w:rPr>
        <w:t>.</w:t>
      </w:r>
      <w:r w:rsidR="002C457E">
        <w:rPr>
          <w:rFonts w:ascii="Times New Roman" w:hAnsi="Times New Roman" w:cs="Times New Roman"/>
          <w:sz w:val="24"/>
          <w:szCs w:val="24"/>
          <w:shd w:val="clear" w:color="auto" w:fill="FFFFFF"/>
          <w:lang w:val="en-GB"/>
        </w:rPr>
        <w:t xml:space="preserve"> </w:t>
      </w:r>
      <w:r w:rsidR="00A109FE">
        <w:rPr>
          <w:rFonts w:ascii="Times New Roman" w:hAnsi="Times New Roman" w:cs="Times New Roman"/>
          <w:sz w:val="24"/>
          <w:szCs w:val="24"/>
          <w:shd w:val="clear" w:color="auto" w:fill="FFFFFF"/>
          <w:lang w:val="en-GB"/>
        </w:rPr>
        <w:t>Activity during e</w:t>
      </w:r>
      <w:r w:rsidR="003922A2">
        <w:rPr>
          <w:rFonts w:ascii="Times New Roman" w:hAnsi="Times New Roman" w:cs="Times New Roman"/>
          <w:sz w:val="24"/>
          <w:szCs w:val="24"/>
          <w:shd w:val="clear" w:color="auto" w:fill="FFFFFF"/>
          <w:lang w:val="en-GB"/>
        </w:rPr>
        <w:t>xternal rotation</w:t>
      </w:r>
      <w:r w:rsidR="00231CDE">
        <w:rPr>
          <w:rFonts w:ascii="Times New Roman" w:hAnsi="Times New Roman" w:cs="Times New Roman"/>
          <w:sz w:val="24"/>
          <w:szCs w:val="24"/>
          <w:shd w:val="clear" w:color="auto" w:fill="FFFFFF"/>
          <w:lang w:val="en-GB"/>
        </w:rPr>
        <w:t xml:space="preserve"> with and without an adduction force</w:t>
      </w:r>
      <w:r w:rsidR="00A109FE">
        <w:rPr>
          <w:rFonts w:ascii="Times New Roman" w:hAnsi="Times New Roman" w:cs="Times New Roman"/>
          <w:sz w:val="24"/>
          <w:szCs w:val="24"/>
          <w:shd w:val="clear" w:color="auto" w:fill="FFFFFF"/>
          <w:lang w:val="en-GB"/>
        </w:rPr>
        <w:t xml:space="preserve"> was measured</w:t>
      </w:r>
      <w:r w:rsidR="00A82229">
        <w:rPr>
          <w:rFonts w:ascii="Times New Roman" w:hAnsi="Times New Roman" w:cs="Times New Roman"/>
          <w:sz w:val="24"/>
          <w:szCs w:val="24"/>
          <w:shd w:val="clear" w:color="auto" w:fill="FFFFFF"/>
          <w:lang w:val="en-GB"/>
        </w:rPr>
        <w:t>, with the</w:t>
      </w:r>
      <w:r w:rsidR="00554180">
        <w:rPr>
          <w:rFonts w:ascii="Times New Roman" w:hAnsi="Times New Roman" w:cs="Times New Roman"/>
          <w:sz w:val="24"/>
          <w:szCs w:val="24"/>
          <w:shd w:val="clear" w:color="auto" w:fill="FFFFFF"/>
          <w:lang w:val="en-GB"/>
        </w:rPr>
        <w:t xml:space="preserve"> arm abducted </w:t>
      </w:r>
      <w:r w:rsidR="00554180" w:rsidRPr="001F54DB">
        <w:rPr>
          <w:rFonts w:ascii="Times New Roman" w:hAnsi="Times New Roman" w:cs="Times New Roman"/>
          <w:sz w:val="24"/>
          <w:szCs w:val="24"/>
          <w:shd w:val="clear" w:color="auto" w:fill="FFFFFF"/>
          <w:lang w:val="en-GB"/>
        </w:rPr>
        <w:t>30</w:t>
      </w:r>
      <w:r w:rsidR="00554180" w:rsidRPr="001F54DB">
        <w:rPr>
          <w:rFonts w:ascii="Times New Roman" w:hAnsi="Times New Roman" w:cs="Times New Roman"/>
          <w:color w:val="000000"/>
          <w:sz w:val="24"/>
          <w:szCs w:val="24"/>
          <w:lang w:val="en-GB"/>
        </w:rPr>
        <w:t>°</w:t>
      </w:r>
      <w:r w:rsidR="00554180">
        <w:rPr>
          <w:rFonts w:ascii="Times New Roman" w:hAnsi="Times New Roman" w:cs="Times New Roman"/>
          <w:color w:val="000000"/>
          <w:sz w:val="24"/>
          <w:szCs w:val="24"/>
          <w:lang w:val="en-GB"/>
        </w:rPr>
        <w:t>,</w:t>
      </w:r>
      <w:r w:rsidR="00AE6B34">
        <w:rPr>
          <w:rFonts w:ascii="Times New Roman" w:hAnsi="Times New Roman" w:cs="Times New Roman"/>
          <w:color w:val="000000"/>
          <w:sz w:val="24"/>
          <w:szCs w:val="24"/>
          <w:lang w:val="en-GB"/>
        </w:rPr>
        <w:t xml:space="preserve"> adduction force </w:t>
      </w:r>
      <w:r w:rsidR="00A82229">
        <w:rPr>
          <w:rFonts w:ascii="Times New Roman" w:hAnsi="Times New Roman" w:cs="Times New Roman"/>
          <w:color w:val="000000"/>
          <w:sz w:val="24"/>
          <w:szCs w:val="24"/>
          <w:lang w:val="en-GB"/>
        </w:rPr>
        <w:t>at</w:t>
      </w:r>
      <w:r w:rsidR="00AE6B34">
        <w:rPr>
          <w:rFonts w:ascii="Times New Roman" w:hAnsi="Times New Roman" w:cs="Times New Roman"/>
          <w:color w:val="000000"/>
          <w:sz w:val="24"/>
          <w:szCs w:val="24"/>
          <w:lang w:val="en-GB"/>
        </w:rPr>
        <w:t xml:space="preserve"> 50% of MVIC, and </w:t>
      </w:r>
      <w:r w:rsidR="00E60CFF">
        <w:rPr>
          <w:rFonts w:ascii="Times New Roman" w:hAnsi="Times New Roman" w:cs="Times New Roman"/>
          <w:color w:val="000000"/>
          <w:sz w:val="24"/>
          <w:szCs w:val="24"/>
          <w:lang w:val="en-GB"/>
        </w:rPr>
        <w:t xml:space="preserve">external rotation </w:t>
      </w:r>
      <w:r w:rsidR="00034351">
        <w:rPr>
          <w:rFonts w:ascii="Times New Roman" w:hAnsi="Times New Roman" w:cs="Times New Roman"/>
          <w:color w:val="000000"/>
          <w:sz w:val="24"/>
          <w:szCs w:val="24"/>
          <w:lang w:val="en-GB"/>
        </w:rPr>
        <w:t>forc</w:t>
      </w:r>
      <w:r w:rsidR="00E60CFF">
        <w:rPr>
          <w:rFonts w:ascii="Times New Roman" w:hAnsi="Times New Roman" w:cs="Times New Roman"/>
          <w:color w:val="000000"/>
          <w:sz w:val="24"/>
          <w:szCs w:val="24"/>
          <w:lang w:val="en-GB"/>
        </w:rPr>
        <w:t xml:space="preserve">e </w:t>
      </w:r>
      <w:r w:rsidR="00A82229">
        <w:rPr>
          <w:rFonts w:ascii="Times New Roman" w:hAnsi="Times New Roman" w:cs="Times New Roman"/>
          <w:color w:val="000000"/>
          <w:sz w:val="24"/>
          <w:szCs w:val="24"/>
          <w:lang w:val="en-GB"/>
        </w:rPr>
        <w:t>at</w:t>
      </w:r>
      <w:r w:rsidR="00E60CFF">
        <w:rPr>
          <w:rFonts w:ascii="Times New Roman" w:hAnsi="Times New Roman" w:cs="Times New Roman"/>
          <w:color w:val="000000"/>
          <w:sz w:val="24"/>
          <w:szCs w:val="24"/>
          <w:lang w:val="en-GB"/>
        </w:rPr>
        <w:t xml:space="preserve"> 50% of MVIC. </w:t>
      </w:r>
      <w:r w:rsidR="004C28F3">
        <w:rPr>
          <w:rFonts w:ascii="Times New Roman" w:hAnsi="Times New Roman" w:cs="Times New Roman"/>
          <w:color w:val="000000"/>
          <w:sz w:val="24"/>
          <w:szCs w:val="24"/>
          <w:lang w:val="en-GB"/>
        </w:rPr>
        <w:t xml:space="preserve">The EMG-signal was processed with a bandpass filter </w:t>
      </w:r>
      <w:r w:rsidR="00D11124">
        <w:rPr>
          <w:rFonts w:ascii="Times New Roman" w:hAnsi="Times New Roman" w:cs="Times New Roman"/>
          <w:color w:val="000000"/>
          <w:sz w:val="24"/>
          <w:szCs w:val="24"/>
          <w:lang w:val="en-GB"/>
        </w:rPr>
        <w:t xml:space="preserve">set to </w:t>
      </w:r>
      <w:r w:rsidR="00EF165A">
        <w:rPr>
          <w:rFonts w:ascii="Times New Roman" w:hAnsi="Times New Roman" w:cs="Times New Roman"/>
          <w:color w:val="000000"/>
          <w:sz w:val="24"/>
          <w:szCs w:val="24"/>
          <w:lang w:val="en-GB"/>
        </w:rPr>
        <w:t>15-400</w:t>
      </w:r>
      <w:r w:rsidR="00042604">
        <w:rPr>
          <w:rFonts w:ascii="Times New Roman" w:hAnsi="Times New Roman" w:cs="Times New Roman"/>
          <w:color w:val="000000"/>
          <w:sz w:val="24"/>
          <w:szCs w:val="24"/>
          <w:lang w:val="en-GB"/>
        </w:rPr>
        <w:t xml:space="preserve"> Hz and a notch filter</w:t>
      </w:r>
      <w:r w:rsidR="009171F8">
        <w:rPr>
          <w:rFonts w:ascii="Times New Roman" w:hAnsi="Times New Roman" w:cs="Times New Roman"/>
          <w:color w:val="000000"/>
          <w:sz w:val="24"/>
          <w:szCs w:val="24"/>
          <w:lang w:val="en-GB"/>
        </w:rPr>
        <w:t xml:space="preserve"> at 50 Hz</w:t>
      </w:r>
      <w:r w:rsidR="00D5773E">
        <w:rPr>
          <w:rFonts w:ascii="Times New Roman" w:hAnsi="Times New Roman" w:cs="Times New Roman"/>
          <w:color w:val="000000"/>
          <w:sz w:val="24"/>
          <w:szCs w:val="24"/>
          <w:lang w:val="en-GB"/>
        </w:rPr>
        <w:t xml:space="preserve">, and then </w:t>
      </w:r>
      <w:r w:rsidR="000E5747">
        <w:rPr>
          <w:rFonts w:ascii="Times New Roman" w:hAnsi="Times New Roman" w:cs="Times New Roman"/>
          <w:color w:val="000000"/>
          <w:sz w:val="24"/>
          <w:szCs w:val="24"/>
          <w:lang w:val="en-GB"/>
        </w:rPr>
        <w:t>full-wave rectified</w:t>
      </w:r>
      <w:r w:rsidR="00B51E0D">
        <w:rPr>
          <w:rFonts w:ascii="Times New Roman" w:hAnsi="Times New Roman" w:cs="Times New Roman"/>
          <w:color w:val="000000"/>
          <w:sz w:val="24"/>
          <w:szCs w:val="24"/>
          <w:lang w:val="en-GB"/>
        </w:rPr>
        <w:t xml:space="preserve"> using </w:t>
      </w:r>
      <w:r w:rsidR="00AF4E6B">
        <w:rPr>
          <w:rFonts w:ascii="Times New Roman" w:hAnsi="Times New Roman" w:cs="Times New Roman"/>
          <w:color w:val="000000"/>
          <w:sz w:val="24"/>
          <w:szCs w:val="24"/>
          <w:lang w:val="en-GB"/>
        </w:rPr>
        <w:t xml:space="preserve">the </w:t>
      </w:r>
      <w:r w:rsidR="00B51E0D">
        <w:rPr>
          <w:rFonts w:ascii="Times New Roman" w:hAnsi="Times New Roman" w:cs="Times New Roman"/>
          <w:color w:val="000000"/>
          <w:sz w:val="24"/>
          <w:szCs w:val="24"/>
          <w:lang w:val="en-GB"/>
        </w:rPr>
        <w:t xml:space="preserve">root mean square. </w:t>
      </w:r>
      <w:r w:rsidR="00CD07C7" w:rsidRPr="00B44AFB">
        <w:rPr>
          <w:rFonts w:ascii="Times New Roman" w:hAnsi="Times New Roman" w:cs="Times New Roman"/>
          <w:color w:val="000000"/>
          <w:sz w:val="24"/>
          <w:szCs w:val="24"/>
          <w:lang w:val="en-GB"/>
        </w:rPr>
        <w:t>For every muscle and test position, the mean</w:t>
      </w:r>
      <w:r w:rsidR="00CD07C7">
        <w:rPr>
          <w:rFonts w:ascii="Times New Roman" w:hAnsi="Times New Roman" w:cs="Times New Roman"/>
          <w:color w:val="000000"/>
          <w:sz w:val="24"/>
          <w:szCs w:val="24"/>
          <w:lang w:val="en-GB"/>
        </w:rPr>
        <w:t>s</w:t>
      </w:r>
      <w:r w:rsidR="00CD07C7" w:rsidRPr="00B44AFB">
        <w:rPr>
          <w:rFonts w:ascii="Times New Roman" w:hAnsi="Times New Roman" w:cs="Times New Roman"/>
          <w:color w:val="000000"/>
          <w:sz w:val="24"/>
          <w:szCs w:val="24"/>
          <w:lang w:val="en-GB"/>
        </w:rPr>
        <w:t xml:space="preserve"> and s</w:t>
      </w:r>
      <w:r w:rsidR="00CD07C7">
        <w:rPr>
          <w:rFonts w:ascii="Times New Roman" w:hAnsi="Times New Roman" w:cs="Times New Roman"/>
          <w:color w:val="000000"/>
          <w:sz w:val="24"/>
          <w:szCs w:val="24"/>
          <w:lang w:val="en-GB"/>
        </w:rPr>
        <w:t xml:space="preserve">tandard deviations of the group were calculated. </w:t>
      </w:r>
      <w:r w:rsidR="00CD07C7" w:rsidRPr="00C55B17">
        <w:rPr>
          <w:rFonts w:ascii="Times New Roman" w:hAnsi="Times New Roman" w:cs="Times New Roman"/>
          <w:color w:val="000000"/>
          <w:sz w:val="24"/>
          <w:szCs w:val="24"/>
          <w:lang w:val="en-GB"/>
        </w:rPr>
        <w:t>Significance was calculated using paired t-tests</w:t>
      </w:r>
      <w:r w:rsidR="000178F7">
        <w:rPr>
          <w:rFonts w:ascii="Times New Roman" w:hAnsi="Times New Roman" w:cs="Times New Roman"/>
          <w:color w:val="000000"/>
          <w:sz w:val="24"/>
          <w:szCs w:val="24"/>
          <w:lang w:val="en-GB"/>
        </w:rPr>
        <w:t>.</w:t>
      </w:r>
    </w:p>
    <w:p w14:paraId="1A97C2CF" w14:textId="2F89AD9F" w:rsidR="005F04D8" w:rsidRPr="00D03207" w:rsidRDefault="004E6EF8" w:rsidP="00474FE9">
      <w:pPr>
        <w:jc w:val="both"/>
        <w:rPr>
          <w:rFonts w:ascii="Times New Roman" w:hAnsi="Times New Roman" w:cs="Times New Roman"/>
          <w:sz w:val="24"/>
          <w:szCs w:val="24"/>
          <w:shd w:val="clear" w:color="auto" w:fill="FFFFFF"/>
          <w:lang w:val="en-GB"/>
        </w:rPr>
      </w:pPr>
      <w:r w:rsidRPr="004E6EF8">
        <w:rPr>
          <w:rFonts w:ascii="Times New Roman" w:hAnsi="Times New Roman" w:cs="Times New Roman"/>
          <w:b/>
          <w:bCs/>
          <w:sz w:val="28"/>
          <w:szCs w:val="28"/>
          <w:lang w:val="en-GB"/>
        </w:rPr>
        <w:t>Results</w:t>
      </w:r>
      <w:r w:rsidR="0094389E">
        <w:rPr>
          <w:rFonts w:ascii="Times New Roman" w:hAnsi="Times New Roman" w:cs="Times New Roman"/>
          <w:b/>
          <w:bCs/>
          <w:sz w:val="28"/>
          <w:szCs w:val="28"/>
          <w:lang w:val="en-GB"/>
        </w:rPr>
        <w:br/>
      </w:r>
      <w:r w:rsidR="0090431A" w:rsidRPr="0090431A">
        <w:rPr>
          <w:rFonts w:ascii="Times New Roman" w:hAnsi="Times New Roman" w:cs="Times New Roman"/>
          <w:sz w:val="24"/>
          <w:szCs w:val="24"/>
          <w:lang w:val="en-GB"/>
        </w:rPr>
        <w:t>The results showed a s</w:t>
      </w:r>
      <w:r w:rsidR="0090431A">
        <w:rPr>
          <w:rFonts w:ascii="Times New Roman" w:hAnsi="Times New Roman" w:cs="Times New Roman"/>
          <w:sz w:val="24"/>
          <w:szCs w:val="24"/>
          <w:lang w:val="en-GB"/>
        </w:rPr>
        <w:t>ignificantly lower level of EMG-activity in the middle deltoid muscle in the test position with adduction force</w:t>
      </w:r>
      <w:r w:rsidR="007B0DB5">
        <w:rPr>
          <w:rFonts w:ascii="Times New Roman" w:hAnsi="Times New Roman" w:cs="Times New Roman"/>
          <w:sz w:val="24"/>
          <w:szCs w:val="24"/>
          <w:lang w:val="en-GB"/>
        </w:rPr>
        <w:t xml:space="preserve"> (p</w:t>
      </w:r>
      <w:r w:rsidR="0068604C">
        <w:rPr>
          <w:rFonts w:ascii="Times New Roman" w:hAnsi="Times New Roman" w:cs="Times New Roman"/>
          <w:sz w:val="24"/>
          <w:szCs w:val="24"/>
          <w:lang w:val="en-GB"/>
        </w:rPr>
        <w:t>&lt;</w:t>
      </w:r>
      <w:r w:rsidR="007B0DB5">
        <w:rPr>
          <w:rFonts w:ascii="Times New Roman" w:hAnsi="Times New Roman" w:cs="Times New Roman"/>
          <w:sz w:val="24"/>
          <w:szCs w:val="24"/>
          <w:lang w:val="en-GB"/>
        </w:rPr>
        <w:t>0,00</w:t>
      </w:r>
      <w:r w:rsidR="0068604C">
        <w:rPr>
          <w:rFonts w:ascii="Times New Roman" w:hAnsi="Times New Roman" w:cs="Times New Roman"/>
          <w:sz w:val="24"/>
          <w:szCs w:val="24"/>
          <w:lang w:val="en-GB"/>
        </w:rPr>
        <w:t>1</w:t>
      </w:r>
      <w:r w:rsidR="007B0DB5">
        <w:rPr>
          <w:rFonts w:ascii="Times New Roman" w:hAnsi="Times New Roman" w:cs="Times New Roman"/>
          <w:sz w:val="24"/>
          <w:szCs w:val="24"/>
          <w:lang w:val="en-GB"/>
        </w:rPr>
        <w:t>)</w:t>
      </w:r>
      <w:r w:rsidR="0090431A">
        <w:rPr>
          <w:rFonts w:ascii="Times New Roman" w:hAnsi="Times New Roman" w:cs="Times New Roman"/>
          <w:sz w:val="24"/>
          <w:szCs w:val="24"/>
          <w:lang w:val="en-GB"/>
        </w:rPr>
        <w:t>, but no significant difference in the infraspinatus or posterior deltoid muscles</w:t>
      </w:r>
      <w:r w:rsidR="001B54CA">
        <w:rPr>
          <w:rFonts w:ascii="Times New Roman" w:hAnsi="Times New Roman" w:cs="Times New Roman"/>
          <w:sz w:val="24"/>
          <w:szCs w:val="24"/>
          <w:lang w:val="en-GB"/>
        </w:rPr>
        <w:t xml:space="preserve"> were seen</w:t>
      </w:r>
      <w:r w:rsidR="0090431A">
        <w:rPr>
          <w:rFonts w:ascii="Times New Roman" w:hAnsi="Times New Roman" w:cs="Times New Roman"/>
          <w:sz w:val="24"/>
          <w:szCs w:val="24"/>
          <w:lang w:val="en-GB"/>
        </w:rPr>
        <w:t xml:space="preserve">. </w:t>
      </w:r>
      <w:r w:rsidR="0094389E" w:rsidRPr="0094389E">
        <w:rPr>
          <w:rFonts w:ascii="Times New Roman" w:hAnsi="Times New Roman" w:cs="Times New Roman"/>
          <w:sz w:val="24"/>
          <w:szCs w:val="24"/>
          <w:shd w:val="clear" w:color="auto" w:fill="FFFFFF"/>
          <w:lang w:val="en-GB"/>
        </w:rPr>
        <w:t>The infraspinatus muscle contributed with 48,84% ± 9,62 of the total muscle a</w:t>
      </w:r>
      <w:r w:rsidR="0094389E">
        <w:rPr>
          <w:rFonts w:ascii="Times New Roman" w:hAnsi="Times New Roman" w:cs="Times New Roman"/>
          <w:sz w:val="24"/>
          <w:szCs w:val="24"/>
          <w:shd w:val="clear" w:color="auto" w:fill="FFFFFF"/>
          <w:lang w:val="en-GB"/>
        </w:rPr>
        <w:t xml:space="preserve">ctivity without adduction, and </w:t>
      </w:r>
      <w:r w:rsidR="0094389E" w:rsidRPr="0094389E">
        <w:rPr>
          <w:rFonts w:ascii="Times New Roman" w:hAnsi="Times New Roman" w:cs="Times New Roman"/>
          <w:sz w:val="24"/>
          <w:szCs w:val="24"/>
          <w:shd w:val="clear" w:color="auto" w:fill="FFFFFF"/>
          <w:lang w:val="en-GB"/>
        </w:rPr>
        <w:t>57,77% ± 12,61</w:t>
      </w:r>
      <w:r w:rsidR="0094389E">
        <w:rPr>
          <w:rFonts w:ascii="Times New Roman" w:hAnsi="Times New Roman" w:cs="Times New Roman"/>
          <w:sz w:val="24"/>
          <w:szCs w:val="24"/>
          <w:shd w:val="clear" w:color="auto" w:fill="FFFFFF"/>
          <w:lang w:val="en-GB"/>
        </w:rPr>
        <w:t xml:space="preserve"> with adduction (p=0,005).</w:t>
      </w:r>
    </w:p>
    <w:p w14:paraId="4A7B6F53" w14:textId="199A68CC" w:rsidR="0094389E" w:rsidRPr="0094389E" w:rsidRDefault="004E6EF8" w:rsidP="00474FE9">
      <w:pPr>
        <w:jc w:val="both"/>
        <w:rPr>
          <w:rFonts w:ascii="Times New Roman" w:hAnsi="Times New Roman" w:cs="Times New Roman"/>
          <w:b/>
          <w:bCs/>
          <w:sz w:val="28"/>
          <w:szCs w:val="28"/>
          <w:lang w:val="en-GB"/>
        </w:rPr>
      </w:pPr>
      <w:r w:rsidRPr="004E6EF8">
        <w:rPr>
          <w:rFonts w:ascii="Times New Roman" w:hAnsi="Times New Roman" w:cs="Times New Roman"/>
          <w:b/>
          <w:bCs/>
          <w:sz w:val="28"/>
          <w:szCs w:val="28"/>
          <w:lang w:val="en-GB"/>
        </w:rPr>
        <w:t>Conclusion</w:t>
      </w:r>
      <w:r w:rsidR="0094389E">
        <w:rPr>
          <w:rFonts w:ascii="Times New Roman" w:hAnsi="Times New Roman" w:cs="Times New Roman"/>
          <w:b/>
          <w:bCs/>
          <w:sz w:val="28"/>
          <w:szCs w:val="28"/>
          <w:lang w:val="en-GB"/>
        </w:rPr>
        <w:br/>
      </w:r>
      <w:r w:rsidR="0094389E">
        <w:rPr>
          <w:rFonts w:ascii="Times New Roman" w:hAnsi="Times New Roman" w:cs="Times New Roman"/>
          <w:sz w:val="24"/>
          <w:szCs w:val="24"/>
          <w:lang w:val="en-GB"/>
        </w:rPr>
        <w:t xml:space="preserve">Simultaneous adduction </w:t>
      </w:r>
      <w:r w:rsidR="005F600E">
        <w:rPr>
          <w:rFonts w:ascii="Times New Roman" w:hAnsi="Times New Roman" w:cs="Times New Roman"/>
          <w:sz w:val="24"/>
          <w:szCs w:val="24"/>
          <w:lang w:val="en-GB"/>
        </w:rPr>
        <w:t>with</w:t>
      </w:r>
      <w:r w:rsidR="0094389E">
        <w:rPr>
          <w:rFonts w:ascii="Times New Roman" w:hAnsi="Times New Roman" w:cs="Times New Roman"/>
          <w:sz w:val="24"/>
          <w:szCs w:val="24"/>
          <w:lang w:val="en-GB"/>
        </w:rPr>
        <w:t xml:space="preserve"> external rotation </w:t>
      </w:r>
      <w:r w:rsidR="0094389E">
        <w:rPr>
          <w:rFonts w:ascii="Times New Roman" w:hAnsi="Times New Roman" w:cs="Times New Roman"/>
          <w:color w:val="000000"/>
          <w:sz w:val="24"/>
          <w:szCs w:val="24"/>
          <w:lang w:val="en-GB"/>
        </w:rPr>
        <w:t xml:space="preserve">can increase isolation of muscle activity in the infraspinatus muscle, primarily through lowered activity in the middle deltoid muscle. </w:t>
      </w:r>
      <w:r w:rsidR="0094389E" w:rsidRPr="0094389E">
        <w:rPr>
          <w:rFonts w:ascii="Times New Roman" w:hAnsi="Times New Roman" w:cs="Times New Roman"/>
          <w:color w:val="000000"/>
          <w:sz w:val="24"/>
          <w:szCs w:val="24"/>
          <w:lang w:val="en-GB"/>
        </w:rPr>
        <w:t>This can be preferable in clinical settings where one w</w:t>
      </w:r>
      <w:r w:rsidR="0094389E">
        <w:rPr>
          <w:rFonts w:ascii="Times New Roman" w:hAnsi="Times New Roman" w:cs="Times New Roman"/>
          <w:color w:val="000000"/>
          <w:sz w:val="24"/>
          <w:szCs w:val="24"/>
          <w:lang w:val="en-GB"/>
        </w:rPr>
        <w:t>ishes to perform external rotation exercises to strengthen the infraspinatus muscle while keeping the activity in the middle deltoid low.</w:t>
      </w:r>
    </w:p>
    <w:p w14:paraId="0EC9B8C8" w14:textId="7E84332D" w:rsidR="0094389E" w:rsidRPr="00136DCE" w:rsidRDefault="004E6EF8">
      <w:pPr>
        <w:rPr>
          <w:rFonts w:ascii="Times New Roman" w:hAnsi="Times New Roman" w:cs="Times New Roman"/>
          <w:b/>
          <w:sz w:val="28"/>
          <w:szCs w:val="28"/>
          <w:lang w:val="en-GB"/>
        </w:rPr>
      </w:pPr>
      <w:r w:rsidRPr="00136DCE">
        <w:rPr>
          <w:rFonts w:ascii="Times New Roman" w:hAnsi="Times New Roman" w:cs="Times New Roman"/>
          <w:b/>
          <w:sz w:val="28"/>
          <w:szCs w:val="28"/>
          <w:lang w:val="en-GB"/>
        </w:rPr>
        <w:t>Keywords</w:t>
      </w:r>
      <w:r w:rsidR="0094389E" w:rsidRPr="00136DCE">
        <w:rPr>
          <w:rFonts w:ascii="Times New Roman" w:hAnsi="Times New Roman" w:cs="Times New Roman"/>
          <w:b/>
          <w:sz w:val="28"/>
          <w:szCs w:val="28"/>
          <w:lang w:val="en-GB"/>
        </w:rPr>
        <w:br/>
      </w:r>
      <w:r w:rsidR="0094389E" w:rsidRPr="00136DCE">
        <w:rPr>
          <w:rFonts w:ascii="Times New Roman" w:hAnsi="Times New Roman" w:cs="Times New Roman"/>
          <w:sz w:val="24"/>
          <w:szCs w:val="24"/>
          <w:lang w:val="en-GB"/>
        </w:rPr>
        <w:t>Electromyography, shoulder, rotator cuff, rehabilitation, external rotation.</w:t>
      </w:r>
    </w:p>
    <w:p w14:paraId="30AC463A" w14:textId="77777777" w:rsidR="0094389E" w:rsidRPr="0094389E" w:rsidRDefault="0094389E">
      <w:pPr>
        <w:rPr>
          <w:rFonts w:ascii="Times New Roman" w:hAnsi="Times New Roman" w:cs="Times New Roman"/>
          <w:b/>
          <w:bCs/>
          <w:sz w:val="28"/>
          <w:szCs w:val="28"/>
          <w:lang w:val="en-GB"/>
        </w:rPr>
      </w:pPr>
    </w:p>
    <w:p w14:paraId="07550814" w14:textId="77777777" w:rsidR="00C3494F" w:rsidRPr="00AC6DC2" w:rsidRDefault="00C3494F">
      <w:pPr>
        <w:rPr>
          <w:rFonts w:ascii="Times New Roman" w:hAnsi="Times New Roman" w:cs="Times New Roman"/>
          <w:b/>
          <w:sz w:val="24"/>
          <w:szCs w:val="24"/>
        </w:rPr>
      </w:pPr>
      <w:r w:rsidRPr="00AC6DC2">
        <w:rPr>
          <w:rFonts w:ascii="Times New Roman" w:hAnsi="Times New Roman" w:cs="Times New Roman"/>
          <w:b/>
          <w:sz w:val="24"/>
          <w:szCs w:val="24"/>
        </w:rPr>
        <w:br w:type="page"/>
      </w:r>
    </w:p>
    <w:p w14:paraId="467E3567" w14:textId="6F4C2C08" w:rsidR="00F661BD" w:rsidRDefault="00FD57FD" w:rsidP="00A47E8C">
      <w:pPr>
        <w:rPr>
          <w:rFonts w:ascii="Times New Roman" w:hAnsi="Times New Roman" w:cs="Times New Roman"/>
          <w:b/>
          <w:sz w:val="24"/>
          <w:szCs w:val="24"/>
          <w:lang w:val="sv-SE"/>
        </w:rPr>
      </w:pPr>
      <w:r w:rsidRPr="00EE5F14">
        <w:rPr>
          <w:rFonts w:ascii="Times New Roman" w:hAnsi="Times New Roman" w:cs="Times New Roman"/>
          <w:b/>
          <w:sz w:val="24"/>
          <w:szCs w:val="24"/>
          <w:lang w:val="sv-SE"/>
        </w:rPr>
        <w:lastRenderedPageBreak/>
        <w:t>ORDLISTA</w:t>
      </w:r>
      <w:r w:rsidR="001028CF">
        <w:rPr>
          <w:rFonts w:ascii="Times New Roman" w:hAnsi="Times New Roman" w:cs="Times New Roman"/>
          <w:b/>
          <w:sz w:val="24"/>
          <w:szCs w:val="24"/>
          <w:lang w:val="sv-SE"/>
        </w:rPr>
        <w:t xml:space="preserve"> </w:t>
      </w:r>
    </w:p>
    <w:p w14:paraId="3823FAE2" w14:textId="77777777" w:rsidR="00F661BD" w:rsidRDefault="006F25B5" w:rsidP="00A47E8C">
      <w:pPr>
        <w:rPr>
          <w:rFonts w:ascii="Times New Roman" w:hAnsi="Times New Roman" w:cs="Times New Roman"/>
          <w:sz w:val="24"/>
          <w:szCs w:val="24"/>
          <w:lang w:val="sv-SE"/>
        </w:rPr>
      </w:pPr>
      <w:r w:rsidRPr="00544ED1">
        <w:rPr>
          <w:rFonts w:ascii="Times New Roman" w:hAnsi="Times New Roman" w:cs="Times New Roman"/>
          <w:sz w:val="24"/>
          <w:szCs w:val="24"/>
          <w:lang w:val="sv-SE"/>
        </w:rPr>
        <w:br/>
      </w:r>
      <w:r w:rsidRPr="00544ED1">
        <w:rPr>
          <w:rFonts w:ascii="Times New Roman" w:hAnsi="Times New Roman" w:cs="Times New Roman"/>
          <w:b/>
          <w:bCs/>
          <w:sz w:val="24"/>
          <w:szCs w:val="24"/>
          <w:lang w:val="sv-SE"/>
        </w:rPr>
        <w:t>1RM</w:t>
      </w:r>
      <w:r w:rsidRPr="00544ED1">
        <w:rPr>
          <w:rFonts w:ascii="Times New Roman" w:hAnsi="Times New Roman" w:cs="Times New Roman"/>
          <w:sz w:val="24"/>
          <w:szCs w:val="24"/>
          <w:lang w:val="sv-SE"/>
        </w:rPr>
        <w:t xml:space="preserve"> = 1 </w:t>
      </w:r>
      <w:r w:rsidR="00691A47" w:rsidRPr="00544ED1">
        <w:rPr>
          <w:rFonts w:ascii="Times New Roman" w:hAnsi="Times New Roman" w:cs="Times New Roman"/>
          <w:sz w:val="24"/>
          <w:szCs w:val="24"/>
          <w:lang w:val="sv-SE"/>
        </w:rPr>
        <w:t>repetition max</w:t>
      </w:r>
      <w:r w:rsidR="003F2850" w:rsidRPr="00544ED1">
        <w:rPr>
          <w:rFonts w:ascii="Times New Roman" w:hAnsi="Times New Roman" w:cs="Times New Roman"/>
          <w:sz w:val="24"/>
          <w:szCs w:val="24"/>
          <w:lang w:val="sv-SE"/>
        </w:rPr>
        <w:t xml:space="preserve">: det maximala motståndet som en person kan </w:t>
      </w:r>
      <w:r w:rsidR="0014794B" w:rsidRPr="00544ED1">
        <w:rPr>
          <w:rFonts w:ascii="Times New Roman" w:hAnsi="Times New Roman" w:cs="Times New Roman"/>
          <w:sz w:val="24"/>
          <w:szCs w:val="24"/>
          <w:lang w:val="sv-SE"/>
        </w:rPr>
        <w:t xml:space="preserve">övervinna </w:t>
      </w:r>
      <w:r w:rsidR="003F3F72" w:rsidRPr="00544ED1">
        <w:rPr>
          <w:rFonts w:ascii="Times New Roman" w:hAnsi="Times New Roman" w:cs="Times New Roman"/>
          <w:sz w:val="24"/>
          <w:szCs w:val="24"/>
          <w:lang w:val="sv-SE"/>
        </w:rPr>
        <w:t>i en repetition</w:t>
      </w:r>
      <w:r w:rsidR="006C16E8" w:rsidRPr="00544ED1">
        <w:rPr>
          <w:rFonts w:ascii="Times New Roman" w:hAnsi="Times New Roman" w:cs="Times New Roman"/>
          <w:sz w:val="24"/>
          <w:szCs w:val="24"/>
          <w:lang w:val="sv-SE"/>
        </w:rPr>
        <w:t xml:space="preserve"> (men inte två)</w:t>
      </w:r>
      <w:r w:rsidR="003F3F72" w:rsidRPr="00544ED1">
        <w:rPr>
          <w:rFonts w:ascii="Times New Roman" w:hAnsi="Times New Roman" w:cs="Times New Roman"/>
          <w:sz w:val="24"/>
          <w:szCs w:val="24"/>
          <w:lang w:val="sv-SE"/>
        </w:rPr>
        <w:t>.</w:t>
      </w:r>
    </w:p>
    <w:p w14:paraId="58F7A48C" w14:textId="77777777" w:rsidR="004C78EE" w:rsidRDefault="00465DC9" w:rsidP="00A47E8C">
      <w:pPr>
        <w:rPr>
          <w:rFonts w:ascii="Times New Roman" w:hAnsi="Times New Roman" w:cs="Times New Roman"/>
          <w:sz w:val="24"/>
          <w:szCs w:val="24"/>
          <w:lang w:val="sv-SE"/>
        </w:rPr>
      </w:pPr>
      <w:r w:rsidRPr="00544ED1">
        <w:rPr>
          <w:rFonts w:ascii="Times New Roman" w:hAnsi="Times New Roman" w:cs="Times New Roman"/>
          <w:sz w:val="24"/>
          <w:szCs w:val="24"/>
          <w:lang w:val="sv-SE"/>
        </w:rPr>
        <w:br/>
      </w:r>
      <w:r w:rsidR="00616ED0" w:rsidRPr="00544ED1">
        <w:rPr>
          <w:rFonts w:ascii="Times New Roman" w:hAnsi="Times New Roman" w:cs="Times New Roman"/>
          <w:b/>
          <w:bCs/>
          <w:sz w:val="24"/>
          <w:szCs w:val="24"/>
          <w:lang w:val="sv-SE"/>
        </w:rPr>
        <w:t>DPA</w:t>
      </w:r>
      <w:r w:rsidR="00616ED0" w:rsidRPr="00544ED1">
        <w:rPr>
          <w:rFonts w:ascii="Times New Roman" w:hAnsi="Times New Roman" w:cs="Times New Roman"/>
          <w:sz w:val="24"/>
          <w:szCs w:val="24"/>
          <w:lang w:val="sv-SE"/>
        </w:rPr>
        <w:t xml:space="preserve"> = </w:t>
      </w:r>
      <w:r w:rsidR="00EE1F5B" w:rsidRPr="00544ED1">
        <w:rPr>
          <w:rFonts w:ascii="Times New Roman" w:hAnsi="Times New Roman" w:cs="Times New Roman"/>
          <w:sz w:val="24"/>
          <w:szCs w:val="24"/>
          <w:lang w:val="sv-SE"/>
        </w:rPr>
        <w:t>M. d</w:t>
      </w:r>
      <w:r w:rsidR="00616ED0" w:rsidRPr="00544ED1">
        <w:rPr>
          <w:rFonts w:ascii="Times New Roman" w:hAnsi="Times New Roman" w:cs="Times New Roman"/>
          <w:sz w:val="24"/>
          <w:szCs w:val="24"/>
          <w:lang w:val="sv-SE"/>
        </w:rPr>
        <w:t xml:space="preserve">eltoideus pars </w:t>
      </w:r>
      <w:r w:rsidR="00344ADD" w:rsidRPr="00544ED1">
        <w:rPr>
          <w:rFonts w:ascii="Times New Roman" w:hAnsi="Times New Roman" w:cs="Times New Roman"/>
          <w:sz w:val="24"/>
          <w:szCs w:val="24"/>
          <w:lang w:val="sv-SE"/>
        </w:rPr>
        <w:t>anterior</w:t>
      </w:r>
      <w:r w:rsidR="00701575">
        <w:rPr>
          <w:rFonts w:ascii="Times New Roman" w:hAnsi="Times New Roman" w:cs="Times New Roman"/>
          <w:sz w:val="24"/>
          <w:szCs w:val="24"/>
          <w:lang w:val="sv-SE"/>
        </w:rPr>
        <w:t>.</w:t>
      </w:r>
    </w:p>
    <w:p w14:paraId="057917B2" w14:textId="77777777" w:rsidR="004C78EE" w:rsidRDefault="00FD57FD" w:rsidP="00A47E8C">
      <w:pPr>
        <w:rPr>
          <w:rFonts w:ascii="Times New Roman" w:hAnsi="Times New Roman" w:cs="Times New Roman"/>
          <w:sz w:val="24"/>
          <w:szCs w:val="24"/>
          <w:lang w:val="sv-SE"/>
        </w:rPr>
      </w:pPr>
      <w:r w:rsidRPr="00544ED1">
        <w:rPr>
          <w:rFonts w:ascii="Times New Roman" w:hAnsi="Times New Roman" w:cs="Times New Roman"/>
          <w:sz w:val="24"/>
          <w:szCs w:val="24"/>
          <w:lang w:val="sv-SE"/>
        </w:rPr>
        <w:br/>
      </w:r>
      <w:r w:rsidRPr="00544ED1">
        <w:rPr>
          <w:rFonts w:ascii="Times New Roman" w:hAnsi="Times New Roman" w:cs="Times New Roman"/>
          <w:b/>
          <w:sz w:val="24"/>
          <w:szCs w:val="24"/>
          <w:lang w:val="sv-SE"/>
        </w:rPr>
        <w:t>DP</w:t>
      </w:r>
      <w:r w:rsidR="0005487F" w:rsidRPr="00544ED1">
        <w:rPr>
          <w:rFonts w:ascii="Times New Roman" w:hAnsi="Times New Roman" w:cs="Times New Roman"/>
          <w:b/>
          <w:sz w:val="24"/>
          <w:szCs w:val="24"/>
          <w:lang w:val="sv-SE"/>
        </w:rPr>
        <w:t>P</w:t>
      </w:r>
      <w:r w:rsidRPr="00544ED1">
        <w:rPr>
          <w:rFonts w:ascii="Times New Roman" w:hAnsi="Times New Roman" w:cs="Times New Roman"/>
          <w:sz w:val="24"/>
          <w:szCs w:val="24"/>
          <w:lang w:val="sv-SE"/>
        </w:rPr>
        <w:t xml:space="preserve"> = </w:t>
      </w:r>
      <w:r w:rsidR="00EE1F5B" w:rsidRPr="00544ED1">
        <w:rPr>
          <w:rFonts w:ascii="Times New Roman" w:hAnsi="Times New Roman" w:cs="Times New Roman"/>
          <w:sz w:val="24"/>
          <w:szCs w:val="24"/>
          <w:lang w:val="sv-SE"/>
        </w:rPr>
        <w:t>M. d</w:t>
      </w:r>
      <w:r w:rsidRPr="00544ED1">
        <w:rPr>
          <w:rFonts w:ascii="Times New Roman" w:hAnsi="Times New Roman" w:cs="Times New Roman"/>
          <w:sz w:val="24"/>
          <w:szCs w:val="24"/>
          <w:lang w:val="sv-SE"/>
        </w:rPr>
        <w:t xml:space="preserve">eltoideus pars </w:t>
      </w:r>
      <w:r w:rsidR="0005487F" w:rsidRPr="00544ED1">
        <w:rPr>
          <w:rFonts w:ascii="Times New Roman" w:hAnsi="Times New Roman" w:cs="Times New Roman"/>
          <w:sz w:val="24"/>
          <w:szCs w:val="24"/>
          <w:lang w:val="sv-SE"/>
        </w:rPr>
        <w:t>posterior</w:t>
      </w:r>
      <w:r w:rsidR="00701575">
        <w:rPr>
          <w:rFonts w:ascii="Times New Roman" w:hAnsi="Times New Roman" w:cs="Times New Roman"/>
          <w:sz w:val="24"/>
          <w:szCs w:val="24"/>
          <w:lang w:val="sv-SE"/>
        </w:rPr>
        <w:t>.</w:t>
      </w:r>
    </w:p>
    <w:p w14:paraId="3C0F7D47" w14:textId="77777777" w:rsidR="0052097C" w:rsidRDefault="00FD57FD" w:rsidP="00A47E8C">
      <w:pPr>
        <w:rPr>
          <w:rFonts w:ascii="Times New Roman" w:hAnsi="Times New Roman" w:cs="Times New Roman"/>
          <w:bCs/>
          <w:sz w:val="24"/>
          <w:szCs w:val="24"/>
          <w:lang w:val="sv-SE"/>
        </w:rPr>
      </w:pPr>
      <w:r w:rsidRPr="00544ED1">
        <w:rPr>
          <w:rFonts w:ascii="Times New Roman" w:hAnsi="Times New Roman" w:cs="Times New Roman"/>
          <w:sz w:val="24"/>
          <w:szCs w:val="24"/>
          <w:lang w:val="sv-SE"/>
        </w:rPr>
        <w:br/>
      </w:r>
      <w:r w:rsidR="004B4AA2" w:rsidRPr="00544ED1">
        <w:rPr>
          <w:rFonts w:ascii="Times New Roman" w:hAnsi="Times New Roman" w:cs="Times New Roman"/>
          <w:b/>
          <w:sz w:val="24"/>
          <w:szCs w:val="24"/>
          <w:lang w:val="sv-SE"/>
        </w:rPr>
        <w:t>DPI</w:t>
      </w:r>
      <w:r w:rsidR="00751F34" w:rsidRPr="00544ED1">
        <w:rPr>
          <w:rFonts w:ascii="Times New Roman" w:hAnsi="Times New Roman" w:cs="Times New Roman"/>
          <w:b/>
          <w:sz w:val="24"/>
          <w:szCs w:val="24"/>
          <w:lang w:val="sv-SE"/>
        </w:rPr>
        <w:t xml:space="preserve"> = </w:t>
      </w:r>
      <w:r w:rsidR="00EE1F5B" w:rsidRPr="00544ED1">
        <w:rPr>
          <w:rFonts w:ascii="Times New Roman" w:hAnsi="Times New Roman" w:cs="Times New Roman"/>
          <w:bCs/>
          <w:sz w:val="24"/>
          <w:szCs w:val="24"/>
          <w:lang w:val="sv-SE"/>
        </w:rPr>
        <w:t>M. d</w:t>
      </w:r>
      <w:r w:rsidR="00751F34" w:rsidRPr="00544ED1">
        <w:rPr>
          <w:rFonts w:ascii="Times New Roman" w:hAnsi="Times New Roman" w:cs="Times New Roman"/>
          <w:bCs/>
          <w:sz w:val="24"/>
          <w:szCs w:val="24"/>
          <w:lang w:val="sv-SE"/>
        </w:rPr>
        <w:t xml:space="preserve">eltoideus pars </w:t>
      </w:r>
      <w:r w:rsidR="00D45739" w:rsidRPr="00544ED1">
        <w:rPr>
          <w:rFonts w:ascii="Times New Roman" w:hAnsi="Times New Roman" w:cs="Times New Roman"/>
          <w:bCs/>
          <w:sz w:val="24"/>
          <w:szCs w:val="24"/>
          <w:lang w:val="sv-SE"/>
        </w:rPr>
        <w:t>intermedia</w:t>
      </w:r>
      <w:r w:rsidR="00701575">
        <w:rPr>
          <w:rFonts w:ascii="Times New Roman" w:hAnsi="Times New Roman" w:cs="Times New Roman"/>
          <w:bCs/>
          <w:sz w:val="24"/>
          <w:szCs w:val="24"/>
          <w:lang w:val="sv-SE"/>
        </w:rPr>
        <w:t>.</w:t>
      </w:r>
    </w:p>
    <w:p w14:paraId="22699DFE" w14:textId="77777777" w:rsidR="005F343B" w:rsidRDefault="005F343B" w:rsidP="00A47E8C">
      <w:pPr>
        <w:rPr>
          <w:rFonts w:ascii="Times New Roman" w:hAnsi="Times New Roman" w:cs="Times New Roman"/>
          <w:bCs/>
          <w:sz w:val="24"/>
          <w:szCs w:val="24"/>
          <w:lang w:val="sv-SE"/>
        </w:rPr>
      </w:pPr>
    </w:p>
    <w:p w14:paraId="124789B2" w14:textId="25575521" w:rsidR="00F661BD" w:rsidRDefault="0052097C" w:rsidP="00A47E8C">
      <w:pPr>
        <w:rPr>
          <w:rFonts w:ascii="Times New Roman" w:hAnsi="Times New Roman" w:cs="Times New Roman"/>
          <w:b/>
          <w:sz w:val="24"/>
          <w:szCs w:val="24"/>
          <w:lang w:val="sv-SE"/>
        </w:rPr>
      </w:pPr>
      <w:r w:rsidRPr="00544ED1">
        <w:rPr>
          <w:rFonts w:ascii="Times New Roman" w:hAnsi="Times New Roman" w:cs="Times New Roman"/>
          <w:b/>
          <w:sz w:val="24"/>
          <w:szCs w:val="24"/>
          <w:lang w:val="sv-SE"/>
        </w:rPr>
        <w:t>INF</w:t>
      </w:r>
      <w:r w:rsidRPr="00544ED1">
        <w:rPr>
          <w:rFonts w:ascii="Times New Roman" w:hAnsi="Times New Roman" w:cs="Times New Roman"/>
          <w:sz w:val="24"/>
          <w:szCs w:val="24"/>
          <w:lang w:val="sv-SE"/>
        </w:rPr>
        <w:t xml:space="preserve"> = M. Infraspinatus</w:t>
      </w:r>
      <w:r>
        <w:rPr>
          <w:rFonts w:ascii="Times New Roman" w:hAnsi="Times New Roman" w:cs="Times New Roman"/>
          <w:sz w:val="24"/>
          <w:szCs w:val="24"/>
          <w:lang w:val="sv-SE"/>
        </w:rPr>
        <w:t>.</w:t>
      </w:r>
      <w:r w:rsidR="00465DC9" w:rsidRPr="00544ED1">
        <w:rPr>
          <w:rFonts w:ascii="Times New Roman" w:hAnsi="Times New Roman" w:cs="Times New Roman"/>
          <w:sz w:val="24"/>
          <w:szCs w:val="24"/>
          <w:lang w:val="sv-SE"/>
        </w:rPr>
        <w:br/>
      </w:r>
    </w:p>
    <w:p w14:paraId="44895EE3" w14:textId="19B24B79" w:rsidR="009719B7" w:rsidRDefault="00FD57FD" w:rsidP="00A47E8C">
      <w:pPr>
        <w:rPr>
          <w:rFonts w:ascii="Times New Roman" w:hAnsi="Times New Roman" w:cs="Times New Roman"/>
          <w:sz w:val="24"/>
          <w:szCs w:val="24"/>
          <w:lang w:val="sv-SE"/>
        </w:rPr>
      </w:pPr>
      <w:r w:rsidRPr="00544ED1">
        <w:rPr>
          <w:rFonts w:ascii="Times New Roman" w:hAnsi="Times New Roman" w:cs="Times New Roman"/>
          <w:b/>
          <w:sz w:val="24"/>
          <w:szCs w:val="24"/>
          <w:lang w:val="sv-SE"/>
        </w:rPr>
        <w:t>EMG</w:t>
      </w:r>
      <w:r w:rsidRPr="00544ED1">
        <w:rPr>
          <w:rFonts w:ascii="Times New Roman" w:hAnsi="Times New Roman" w:cs="Times New Roman"/>
          <w:sz w:val="24"/>
          <w:szCs w:val="24"/>
          <w:lang w:val="sv-SE"/>
        </w:rPr>
        <w:t>= Elektromyografi</w:t>
      </w:r>
      <w:r w:rsidR="00701575">
        <w:rPr>
          <w:rFonts w:ascii="Times New Roman" w:hAnsi="Times New Roman" w:cs="Times New Roman"/>
          <w:sz w:val="24"/>
          <w:szCs w:val="24"/>
          <w:lang w:val="sv-SE"/>
        </w:rPr>
        <w:t>.</w:t>
      </w:r>
    </w:p>
    <w:p w14:paraId="68061FAB" w14:textId="77777777" w:rsidR="004C78EE" w:rsidRPr="00A47E8C" w:rsidRDefault="004C78EE" w:rsidP="00A47E8C">
      <w:pPr>
        <w:rPr>
          <w:rFonts w:ascii="Times New Roman" w:hAnsi="Times New Roman" w:cs="Times New Roman"/>
          <w:b/>
          <w:sz w:val="24"/>
          <w:szCs w:val="24"/>
          <w:lang w:val="sv-SE"/>
        </w:rPr>
      </w:pPr>
    </w:p>
    <w:p w14:paraId="2C5D7DDD" w14:textId="77777777" w:rsidR="004C78EE" w:rsidRDefault="009719B7" w:rsidP="005C3A64">
      <w:pPr>
        <w:spacing w:line="276" w:lineRule="auto"/>
        <w:rPr>
          <w:rFonts w:ascii="Times New Roman" w:eastAsia="Times New Roman" w:hAnsi="Times New Roman" w:cs="Times New Roman"/>
          <w:color w:val="000000" w:themeColor="text1"/>
          <w:sz w:val="24"/>
          <w:szCs w:val="24"/>
          <w:lang w:val="sv-SE"/>
        </w:rPr>
      </w:pPr>
      <w:r>
        <w:rPr>
          <w:rFonts w:ascii="Times New Roman" w:eastAsia="Times New Roman" w:hAnsi="Times New Roman" w:cs="Times New Roman"/>
          <w:b/>
          <w:color w:val="000000" w:themeColor="text1"/>
          <w:sz w:val="24"/>
          <w:szCs w:val="24"/>
          <w:lang w:val="sv-SE"/>
        </w:rPr>
        <w:t>s</w:t>
      </w:r>
      <w:r w:rsidRPr="00EE5F14">
        <w:rPr>
          <w:rFonts w:ascii="Times New Roman" w:eastAsia="Times New Roman" w:hAnsi="Times New Roman" w:cs="Times New Roman"/>
          <w:b/>
          <w:color w:val="000000" w:themeColor="text1"/>
          <w:sz w:val="24"/>
          <w:szCs w:val="24"/>
          <w:lang w:val="sv-SE"/>
        </w:rPr>
        <w:t>EMG</w:t>
      </w:r>
      <w:r w:rsidRPr="00EE5F14">
        <w:rPr>
          <w:rFonts w:ascii="Times New Roman" w:eastAsia="Times New Roman" w:hAnsi="Times New Roman" w:cs="Times New Roman"/>
          <w:color w:val="000000" w:themeColor="text1"/>
          <w:sz w:val="24"/>
          <w:szCs w:val="24"/>
          <w:lang w:val="sv-SE"/>
        </w:rPr>
        <w:t xml:space="preserve"> = Surface Electrmyography</w:t>
      </w:r>
      <w:r w:rsidRPr="00EE5F14">
        <w:rPr>
          <w:rFonts w:eastAsia="Times New Roman" w:cs="Times New Roman"/>
          <w:color w:val="000000" w:themeColor="text1"/>
          <w:szCs w:val="24"/>
          <w:lang w:val="sv-SE"/>
        </w:rPr>
        <w:t xml:space="preserve">, </w:t>
      </w:r>
      <w:r w:rsidRPr="00EE5F14">
        <w:rPr>
          <w:rFonts w:ascii="Times New Roman" w:eastAsia="Times New Roman" w:hAnsi="Times New Roman" w:cs="Times New Roman"/>
          <w:color w:val="000000" w:themeColor="text1"/>
          <w:sz w:val="24"/>
          <w:szCs w:val="24"/>
          <w:lang w:val="sv-SE"/>
        </w:rPr>
        <w:t>Ytelektromyografi</w:t>
      </w:r>
    </w:p>
    <w:p w14:paraId="296D0861" w14:textId="48DEEC4B" w:rsidR="0052097C" w:rsidRDefault="00FD57FD" w:rsidP="005C3A64">
      <w:pPr>
        <w:spacing w:line="276" w:lineRule="auto"/>
        <w:rPr>
          <w:rFonts w:ascii="Times New Roman" w:hAnsi="Times New Roman" w:cs="Times New Roman"/>
          <w:sz w:val="24"/>
          <w:szCs w:val="24"/>
          <w:lang w:val="sv-SE"/>
        </w:rPr>
      </w:pPr>
      <w:r w:rsidRPr="00544ED1">
        <w:rPr>
          <w:rFonts w:ascii="Times New Roman" w:hAnsi="Times New Roman" w:cs="Times New Roman"/>
          <w:sz w:val="24"/>
          <w:szCs w:val="24"/>
          <w:lang w:val="sv-SE"/>
        </w:rPr>
        <w:br/>
      </w:r>
      <w:r w:rsidRPr="00544ED1">
        <w:rPr>
          <w:rFonts w:ascii="Times New Roman" w:hAnsi="Times New Roman" w:cs="Times New Roman"/>
          <w:b/>
          <w:sz w:val="24"/>
          <w:szCs w:val="24"/>
          <w:lang w:val="sv-SE"/>
        </w:rPr>
        <w:t>MUAPS</w:t>
      </w:r>
      <w:r w:rsidRPr="00544ED1">
        <w:rPr>
          <w:rFonts w:ascii="Times New Roman" w:hAnsi="Times New Roman" w:cs="Times New Roman"/>
          <w:sz w:val="24"/>
          <w:szCs w:val="24"/>
          <w:lang w:val="sv-SE"/>
        </w:rPr>
        <w:t xml:space="preserve"> = Motor Unit Action Potentials: den samlade elektriska aktiviteten i en motorisk enhet.</w:t>
      </w:r>
    </w:p>
    <w:p w14:paraId="016079A4" w14:textId="77777777" w:rsidR="0052097C" w:rsidRPr="001028CF" w:rsidRDefault="00FD57FD" w:rsidP="005C3A64">
      <w:pPr>
        <w:spacing w:line="276" w:lineRule="auto"/>
        <w:rPr>
          <w:rFonts w:ascii="Times New Roman" w:hAnsi="Times New Roman" w:cs="Times New Roman"/>
          <w:sz w:val="24"/>
          <w:szCs w:val="24"/>
          <w:lang w:val="en-GB"/>
        </w:rPr>
      </w:pPr>
      <w:r w:rsidRPr="00F65E03">
        <w:rPr>
          <w:rFonts w:ascii="Times New Roman" w:hAnsi="Times New Roman" w:cs="Times New Roman"/>
          <w:sz w:val="24"/>
          <w:szCs w:val="24"/>
          <w:lang w:val="en-GB"/>
        </w:rPr>
        <w:br/>
      </w:r>
      <w:r w:rsidRPr="001028CF">
        <w:rPr>
          <w:rFonts w:ascii="Times New Roman" w:hAnsi="Times New Roman" w:cs="Times New Roman"/>
          <w:b/>
          <w:sz w:val="24"/>
          <w:szCs w:val="24"/>
          <w:lang w:val="en-GB"/>
        </w:rPr>
        <w:t>MVC</w:t>
      </w:r>
      <w:r w:rsidRPr="001028CF">
        <w:rPr>
          <w:rFonts w:ascii="Times New Roman" w:hAnsi="Times New Roman" w:cs="Times New Roman"/>
          <w:sz w:val="24"/>
          <w:szCs w:val="24"/>
          <w:lang w:val="en-GB"/>
        </w:rPr>
        <w:t xml:space="preserve"> = Maximum Voluntary Contraction</w:t>
      </w:r>
      <w:r w:rsidR="00701575" w:rsidRPr="001028CF">
        <w:rPr>
          <w:rFonts w:ascii="Times New Roman" w:hAnsi="Times New Roman" w:cs="Times New Roman"/>
          <w:sz w:val="24"/>
          <w:szCs w:val="24"/>
          <w:lang w:val="en-GB"/>
        </w:rPr>
        <w:t>.</w:t>
      </w:r>
      <w:r w:rsidRPr="001028CF">
        <w:rPr>
          <w:rFonts w:ascii="Times New Roman" w:hAnsi="Times New Roman" w:cs="Times New Roman"/>
          <w:sz w:val="24"/>
          <w:szCs w:val="24"/>
          <w:lang w:val="en-GB"/>
        </w:rPr>
        <w:t xml:space="preserve"> </w:t>
      </w:r>
    </w:p>
    <w:p w14:paraId="75A700EA" w14:textId="6D273DC6" w:rsidR="00F661BD" w:rsidRPr="001028CF" w:rsidRDefault="00FD57FD" w:rsidP="005C3A64">
      <w:pPr>
        <w:spacing w:line="276" w:lineRule="auto"/>
        <w:rPr>
          <w:rFonts w:ascii="Times New Roman" w:eastAsia="Times New Roman" w:hAnsi="Times New Roman" w:cs="Times New Roman"/>
          <w:color w:val="000000" w:themeColor="text1"/>
          <w:sz w:val="24"/>
          <w:szCs w:val="24"/>
          <w:lang w:val="en-GB"/>
        </w:rPr>
      </w:pPr>
      <w:r w:rsidRPr="001028CF">
        <w:rPr>
          <w:rFonts w:ascii="Times New Roman" w:hAnsi="Times New Roman" w:cs="Times New Roman"/>
          <w:sz w:val="24"/>
          <w:szCs w:val="24"/>
          <w:lang w:val="en-GB"/>
        </w:rPr>
        <w:br/>
      </w:r>
      <w:r w:rsidRPr="001028CF">
        <w:rPr>
          <w:rFonts w:ascii="Times New Roman" w:eastAsia="Times New Roman" w:hAnsi="Times New Roman" w:cs="Times New Roman"/>
          <w:b/>
          <w:color w:val="000000" w:themeColor="text1"/>
          <w:sz w:val="24"/>
          <w:szCs w:val="24"/>
          <w:lang w:val="en-GB"/>
        </w:rPr>
        <w:t>MVIC</w:t>
      </w:r>
      <w:r w:rsidRPr="001028CF">
        <w:rPr>
          <w:rFonts w:ascii="Times New Roman" w:eastAsia="Times New Roman" w:hAnsi="Times New Roman" w:cs="Times New Roman"/>
          <w:color w:val="000000" w:themeColor="text1"/>
          <w:sz w:val="24"/>
          <w:szCs w:val="24"/>
          <w:lang w:val="en-GB"/>
        </w:rPr>
        <w:t xml:space="preserve"> = Maximum Voluntary Isometric Contraction</w:t>
      </w:r>
      <w:r w:rsidR="00BF6972" w:rsidRPr="001028CF">
        <w:rPr>
          <w:rFonts w:ascii="Times New Roman" w:eastAsia="Times New Roman" w:hAnsi="Times New Roman" w:cs="Times New Roman"/>
          <w:color w:val="000000" w:themeColor="text1"/>
          <w:sz w:val="24"/>
          <w:szCs w:val="24"/>
          <w:lang w:val="en-GB"/>
        </w:rPr>
        <w:t>.</w:t>
      </w:r>
    </w:p>
    <w:p w14:paraId="1579D3CA" w14:textId="77777777" w:rsidR="0052097C" w:rsidRPr="001028CF" w:rsidRDefault="0052097C" w:rsidP="005C3A64">
      <w:pPr>
        <w:spacing w:line="276" w:lineRule="auto"/>
        <w:rPr>
          <w:rFonts w:ascii="Times New Roman" w:eastAsia="Times New Roman" w:hAnsi="Times New Roman" w:cs="Times New Roman"/>
          <w:color w:val="000000" w:themeColor="text1"/>
          <w:sz w:val="24"/>
          <w:szCs w:val="24"/>
          <w:lang w:val="en-GB"/>
        </w:rPr>
      </w:pPr>
    </w:p>
    <w:p w14:paraId="42A27CC6" w14:textId="7C376EEA" w:rsidR="00F661BD" w:rsidRPr="00F661BD" w:rsidRDefault="00A47E8C" w:rsidP="005C3A64">
      <w:pPr>
        <w:spacing w:line="276" w:lineRule="auto"/>
        <w:rPr>
          <w:rFonts w:ascii="Times New Roman" w:eastAsia="Times New Roman" w:hAnsi="Times New Roman" w:cs="Times New Roman"/>
          <w:color w:val="000000" w:themeColor="text1"/>
          <w:sz w:val="24"/>
          <w:szCs w:val="24"/>
          <w:lang w:val="sv-SE"/>
        </w:rPr>
      </w:pPr>
      <w:r w:rsidRPr="00544ED1">
        <w:rPr>
          <w:rFonts w:ascii="Times New Roman" w:hAnsi="Times New Roman" w:cs="Times New Roman"/>
          <w:b/>
          <w:sz w:val="24"/>
          <w:szCs w:val="24"/>
          <w:lang w:val="sv-SE"/>
        </w:rPr>
        <w:t>%MVIC</w:t>
      </w:r>
      <w:r w:rsidRPr="00544ED1">
        <w:rPr>
          <w:rFonts w:ascii="Times New Roman" w:hAnsi="Times New Roman" w:cs="Times New Roman"/>
          <w:sz w:val="24"/>
          <w:szCs w:val="24"/>
          <w:lang w:val="sv-SE"/>
        </w:rPr>
        <w:t xml:space="preserve"> = Andel MVIC: ett mått på andel elektrisk aktivitet normaliserat mot MVIC.</w:t>
      </w:r>
    </w:p>
    <w:p w14:paraId="324FC7B0" w14:textId="3776FF8A" w:rsidR="005D5A03" w:rsidRDefault="00FD57FD" w:rsidP="005C3A64">
      <w:pPr>
        <w:spacing w:line="276" w:lineRule="auto"/>
        <w:rPr>
          <w:rFonts w:ascii="Times New Roman" w:eastAsia="Times New Roman" w:hAnsi="Times New Roman" w:cs="Times New Roman"/>
          <w:color w:val="000000" w:themeColor="text1"/>
          <w:sz w:val="24"/>
          <w:szCs w:val="24"/>
          <w:lang w:val="sv-SE"/>
        </w:rPr>
      </w:pPr>
      <w:r w:rsidRPr="00544ED1">
        <w:rPr>
          <w:rFonts w:ascii="Times New Roman" w:eastAsia="Times New Roman" w:hAnsi="Times New Roman" w:cs="Times New Roman"/>
          <w:color w:val="000000" w:themeColor="text1"/>
          <w:sz w:val="24"/>
          <w:szCs w:val="24"/>
          <w:lang w:val="sv-SE"/>
        </w:rPr>
        <w:br/>
      </w:r>
      <w:r w:rsidRPr="00544ED1">
        <w:rPr>
          <w:rFonts w:ascii="Times New Roman" w:eastAsia="Times New Roman" w:hAnsi="Times New Roman" w:cs="Times New Roman"/>
          <w:b/>
          <w:color w:val="000000" w:themeColor="text1"/>
          <w:sz w:val="24"/>
          <w:szCs w:val="24"/>
          <w:lang w:val="sv-SE"/>
        </w:rPr>
        <w:t>RMS</w:t>
      </w:r>
      <w:r w:rsidRPr="00544ED1">
        <w:rPr>
          <w:rFonts w:ascii="Times New Roman" w:eastAsia="Times New Roman" w:hAnsi="Times New Roman" w:cs="Times New Roman"/>
          <w:color w:val="000000" w:themeColor="text1"/>
          <w:sz w:val="24"/>
          <w:szCs w:val="24"/>
          <w:lang w:val="sv-SE"/>
        </w:rPr>
        <w:t xml:space="preserve"> = Root Mean Square: ett medelvärde på data för att få en jämn kurva.</w:t>
      </w:r>
    </w:p>
    <w:p w14:paraId="6B362892" w14:textId="17BF6845" w:rsidR="005D5A03" w:rsidRDefault="005D5A03" w:rsidP="005C3A64">
      <w:pPr>
        <w:spacing w:line="276" w:lineRule="auto"/>
        <w:rPr>
          <w:rFonts w:ascii="Times New Roman" w:eastAsia="Times New Roman" w:hAnsi="Times New Roman" w:cs="Times New Roman"/>
          <w:color w:val="000000" w:themeColor="text1"/>
          <w:sz w:val="24"/>
          <w:szCs w:val="24"/>
          <w:lang w:val="sv-SE"/>
        </w:rPr>
      </w:pPr>
    </w:p>
    <w:p w14:paraId="250FE307" w14:textId="4E1EDCFF" w:rsidR="005D5A03" w:rsidRDefault="005D5A03" w:rsidP="005C3A64">
      <w:pPr>
        <w:spacing w:line="276" w:lineRule="auto"/>
        <w:rPr>
          <w:rFonts w:ascii="Times New Roman" w:eastAsia="Times New Roman" w:hAnsi="Times New Roman" w:cs="Times New Roman"/>
          <w:color w:val="000000" w:themeColor="text1"/>
          <w:sz w:val="24"/>
          <w:szCs w:val="24"/>
          <w:lang w:val="sv-SE"/>
        </w:rPr>
      </w:pPr>
      <w:r w:rsidRPr="00CE0DFE">
        <w:rPr>
          <w:rFonts w:ascii="Times New Roman" w:hAnsi="Times New Roman" w:cs="Times New Roman"/>
          <w:b/>
          <w:bCs/>
          <w:sz w:val="24"/>
          <w:szCs w:val="24"/>
          <w:lang w:val="sv-SE"/>
        </w:rPr>
        <w:t>mV</w:t>
      </w:r>
      <w:r>
        <w:rPr>
          <w:rFonts w:ascii="Times New Roman" w:hAnsi="Times New Roman" w:cs="Times New Roman"/>
          <w:b/>
          <w:bCs/>
          <w:sz w:val="24"/>
          <w:szCs w:val="24"/>
          <w:lang w:val="sv-SE"/>
        </w:rPr>
        <w:t xml:space="preserve"> = </w:t>
      </w:r>
      <w:r>
        <w:rPr>
          <w:rFonts w:ascii="Times New Roman" w:hAnsi="Times New Roman" w:cs="Times New Roman"/>
          <w:sz w:val="24"/>
          <w:szCs w:val="24"/>
          <w:lang w:val="sv-SE"/>
        </w:rPr>
        <w:t>Millivolt.</w:t>
      </w:r>
    </w:p>
    <w:p w14:paraId="5741DCFF" w14:textId="77777777" w:rsidR="005D5A03" w:rsidRDefault="00FD57FD" w:rsidP="005C3A64">
      <w:pPr>
        <w:spacing w:line="276" w:lineRule="auto"/>
        <w:rPr>
          <w:rFonts w:ascii="Times New Roman" w:hAnsi="Times New Roman" w:cs="Times New Roman"/>
          <w:sz w:val="24"/>
          <w:szCs w:val="24"/>
          <w:lang w:val="sv-SE"/>
        </w:rPr>
      </w:pPr>
      <w:r w:rsidRPr="00544ED1">
        <w:rPr>
          <w:rFonts w:ascii="Times New Roman" w:eastAsia="Times New Roman" w:hAnsi="Times New Roman" w:cs="Times New Roman"/>
          <w:color w:val="000000" w:themeColor="text1"/>
          <w:sz w:val="24"/>
          <w:szCs w:val="24"/>
          <w:lang w:val="sv-SE"/>
        </w:rPr>
        <w:br/>
      </w:r>
      <w:r w:rsidRPr="00EE5F14">
        <w:rPr>
          <w:rFonts w:ascii="Times New Roman" w:eastAsia="Times New Roman" w:hAnsi="Times New Roman" w:cs="Times New Roman"/>
          <w:b/>
          <w:color w:val="000000" w:themeColor="text1"/>
          <w:sz w:val="24"/>
          <w:szCs w:val="24"/>
          <w:lang w:val="sv-SE"/>
        </w:rPr>
        <w:t>SAI</w:t>
      </w:r>
      <w:r w:rsidRPr="00EE5F14">
        <w:rPr>
          <w:rFonts w:ascii="Times New Roman" w:eastAsia="Times New Roman" w:hAnsi="Times New Roman" w:cs="Times New Roman"/>
          <w:color w:val="000000" w:themeColor="text1"/>
          <w:sz w:val="24"/>
          <w:szCs w:val="24"/>
          <w:lang w:val="sv-SE"/>
        </w:rPr>
        <w:t xml:space="preserve"> = Subacromial impingement</w:t>
      </w:r>
      <w:r w:rsidR="00274F46" w:rsidRPr="00EE5F14">
        <w:rPr>
          <w:rFonts w:ascii="Times New Roman" w:eastAsia="Times New Roman" w:hAnsi="Times New Roman" w:cs="Times New Roman"/>
          <w:color w:val="000000" w:themeColor="text1"/>
          <w:sz w:val="24"/>
          <w:szCs w:val="24"/>
          <w:lang w:val="sv-SE"/>
        </w:rPr>
        <w:t xml:space="preserve">, </w:t>
      </w:r>
      <w:r w:rsidR="00274F46" w:rsidRPr="00544ED1">
        <w:rPr>
          <w:rFonts w:ascii="Times New Roman" w:hAnsi="Times New Roman" w:cs="Times New Roman"/>
          <w:sz w:val="24"/>
          <w:szCs w:val="24"/>
          <w:lang w:val="sv-SE"/>
        </w:rPr>
        <w:t>Subakromiellt impingementsyndrom</w:t>
      </w:r>
      <w:r w:rsidR="00BF6972">
        <w:rPr>
          <w:rFonts w:ascii="Times New Roman" w:hAnsi="Times New Roman" w:cs="Times New Roman"/>
          <w:sz w:val="24"/>
          <w:szCs w:val="24"/>
          <w:lang w:val="sv-SE"/>
        </w:rPr>
        <w:t>.</w:t>
      </w:r>
    </w:p>
    <w:p w14:paraId="0EC299B5" w14:textId="77777777" w:rsidR="00E64697" w:rsidRDefault="005A700A" w:rsidP="005C3A64">
      <w:pPr>
        <w:spacing w:line="276" w:lineRule="auto"/>
        <w:rPr>
          <w:rFonts w:ascii="Times New Roman" w:hAnsi="Times New Roman" w:cs="Times New Roman"/>
          <w:sz w:val="24"/>
          <w:szCs w:val="24"/>
          <w:lang w:val="sv-SE"/>
        </w:rPr>
      </w:pPr>
      <w:r>
        <w:rPr>
          <w:rFonts w:ascii="Times New Roman" w:eastAsia="Times New Roman" w:hAnsi="Times New Roman" w:cs="Times New Roman"/>
          <w:color w:val="000000" w:themeColor="text1"/>
          <w:sz w:val="24"/>
          <w:szCs w:val="24"/>
          <w:lang w:val="sv-SE"/>
        </w:rPr>
        <w:br/>
      </w:r>
      <w:r w:rsidR="000C6507" w:rsidRPr="00EE5F14">
        <w:rPr>
          <w:rFonts w:ascii="Times New Roman" w:hAnsi="Times New Roman" w:cs="Times New Roman"/>
          <w:b/>
          <w:bCs/>
          <w:sz w:val="24"/>
          <w:szCs w:val="24"/>
          <w:lang w:val="sv-SE"/>
        </w:rPr>
        <w:t xml:space="preserve">Translation </w:t>
      </w:r>
      <w:r w:rsidR="000C6507" w:rsidRPr="00EE5F14">
        <w:rPr>
          <w:rFonts w:ascii="Times New Roman" w:hAnsi="Times New Roman" w:cs="Times New Roman"/>
          <w:sz w:val="24"/>
          <w:szCs w:val="24"/>
          <w:lang w:val="sv-SE"/>
        </w:rPr>
        <w:t xml:space="preserve">= </w:t>
      </w:r>
      <w:r w:rsidR="000116AC" w:rsidRPr="00EE5F14">
        <w:rPr>
          <w:rFonts w:ascii="Times New Roman" w:hAnsi="Times New Roman" w:cs="Times New Roman"/>
          <w:sz w:val="24"/>
          <w:szCs w:val="24"/>
          <w:lang w:val="sv-SE"/>
        </w:rPr>
        <w:t xml:space="preserve">Glidning </w:t>
      </w:r>
      <w:r w:rsidR="008809AD" w:rsidRPr="00EE5F14">
        <w:rPr>
          <w:rFonts w:ascii="Times New Roman" w:hAnsi="Times New Roman" w:cs="Times New Roman"/>
          <w:sz w:val="24"/>
          <w:szCs w:val="24"/>
          <w:lang w:val="sv-SE"/>
        </w:rPr>
        <w:t>av benstruktur</w:t>
      </w:r>
      <w:r w:rsidR="00782C33">
        <w:rPr>
          <w:rFonts w:ascii="Times New Roman" w:hAnsi="Times New Roman" w:cs="Times New Roman"/>
          <w:sz w:val="24"/>
          <w:szCs w:val="24"/>
          <w:lang w:val="sv-SE"/>
        </w:rPr>
        <w:t>.</w:t>
      </w:r>
    </w:p>
    <w:p w14:paraId="24B3CB49" w14:textId="49E91B21" w:rsidR="000C2F61" w:rsidRDefault="00926F8B" w:rsidP="005C3A64">
      <w:pPr>
        <w:spacing w:line="276" w:lineRule="auto"/>
        <w:rPr>
          <w:rFonts w:ascii="Times New Roman" w:hAnsi="Times New Roman" w:cs="Times New Roman"/>
          <w:sz w:val="24"/>
          <w:szCs w:val="24"/>
          <w:lang w:val="sv-SE"/>
        </w:rPr>
      </w:pPr>
      <w:r w:rsidRPr="00EE5F14">
        <w:rPr>
          <w:rFonts w:ascii="Times New Roman" w:hAnsi="Times New Roman" w:cs="Times New Roman"/>
          <w:b/>
          <w:bCs/>
          <w:sz w:val="24"/>
          <w:szCs w:val="24"/>
          <w:lang w:val="sv-SE"/>
        </w:rPr>
        <w:lastRenderedPageBreak/>
        <w:t>Reciprok inhibering</w:t>
      </w:r>
      <w:r w:rsidRPr="00EE5F14">
        <w:rPr>
          <w:rFonts w:ascii="Times New Roman" w:hAnsi="Times New Roman" w:cs="Times New Roman"/>
          <w:sz w:val="24"/>
          <w:szCs w:val="24"/>
          <w:lang w:val="sv-SE"/>
        </w:rPr>
        <w:t xml:space="preserve"> = </w:t>
      </w:r>
      <w:r w:rsidR="0057610C" w:rsidRPr="00EE5F14">
        <w:rPr>
          <w:rFonts w:ascii="Times New Roman" w:hAnsi="Times New Roman" w:cs="Times New Roman"/>
          <w:sz w:val="24"/>
          <w:szCs w:val="24"/>
          <w:lang w:val="sv-SE"/>
        </w:rPr>
        <w:t>När</w:t>
      </w:r>
      <w:r w:rsidR="000044AF" w:rsidRPr="00EE5F14">
        <w:rPr>
          <w:rFonts w:ascii="Times New Roman" w:hAnsi="Times New Roman" w:cs="Times New Roman"/>
          <w:sz w:val="24"/>
          <w:szCs w:val="24"/>
          <w:lang w:val="sv-SE"/>
        </w:rPr>
        <w:t xml:space="preserve"> </w:t>
      </w:r>
      <w:r w:rsidR="00122B23" w:rsidRPr="00EE5F14">
        <w:rPr>
          <w:rFonts w:ascii="Times New Roman" w:hAnsi="Times New Roman" w:cs="Times New Roman"/>
          <w:sz w:val="24"/>
          <w:szCs w:val="24"/>
          <w:lang w:val="sv-SE"/>
        </w:rPr>
        <w:t>en eller flera</w:t>
      </w:r>
      <w:r w:rsidR="00EA3EE7" w:rsidRPr="00EE5F14">
        <w:rPr>
          <w:rFonts w:ascii="Times New Roman" w:hAnsi="Times New Roman" w:cs="Times New Roman"/>
          <w:sz w:val="24"/>
          <w:szCs w:val="24"/>
          <w:lang w:val="sv-SE"/>
        </w:rPr>
        <w:t xml:space="preserve"> antagonistiska</w:t>
      </w:r>
      <w:r w:rsidR="00122B23" w:rsidRPr="00EE5F14">
        <w:rPr>
          <w:rFonts w:ascii="Times New Roman" w:hAnsi="Times New Roman" w:cs="Times New Roman"/>
          <w:sz w:val="24"/>
          <w:szCs w:val="24"/>
          <w:lang w:val="sv-SE"/>
        </w:rPr>
        <w:t xml:space="preserve"> muskler på en sida om en led slap</w:t>
      </w:r>
      <w:r w:rsidR="0057610C" w:rsidRPr="00EE5F14">
        <w:rPr>
          <w:rFonts w:ascii="Times New Roman" w:hAnsi="Times New Roman" w:cs="Times New Roman"/>
          <w:sz w:val="24"/>
          <w:szCs w:val="24"/>
          <w:lang w:val="sv-SE"/>
        </w:rPr>
        <w:t>p</w:t>
      </w:r>
      <w:r w:rsidR="00122B23" w:rsidRPr="00EE5F14">
        <w:rPr>
          <w:rFonts w:ascii="Times New Roman" w:hAnsi="Times New Roman" w:cs="Times New Roman"/>
          <w:sz w:val="24"/>
          <w:szCs w:val="24"/>
          <w:lang w:val="sv-SE"/>
        </w:rPr>
        <w:t xml:space="preserve">nar </w:t>
      </w:r>
      <w:r w:rsidR="002C725F" w:rsidRPr="00EE5F14">
        <w:rPr>
          <w:rFonts w:ascii="Times New Roman" w:hAnsi="Times New Roman" w:cs="Times New Roman"/>
          <w:sz w:val="24"/>
          <w:szCs w:val="24"/>
          <w:lang w:val="sv-SE"/>
        </w:rPr>
        <w:t xml:space="preserve">av för att underlätta rörelsen </w:t>
      </w:r>
      <w:r w:rsidR="00EA3EE7" w:rsidRPr="00EE5F14">
        <w:rPr>
          <w:rFonts w:ascii="Times New Roman" w:hAnsi="Times New Roman" w:cs="Times New Roman"/>
          <w:sz w:val="24"/>
          <w:szCs w:val="24"/>
          <w:lang w:val="sv-SE"/>
        </w:rPr>
        <w:t xml:space="preserve">för den agonistiska muskeln som kontraheras på andra sidan leden. </w:t>
      </w:r>
      <w:r w:rsidR="000044AF" w:rsidRPr="00EE5F14">
        <w:rPr>
          <w:rFonts w:ascii="Times New Roman" w:hAnsi="Times New Roman" w:cs="Times New Roman"/>
          <w:sz w:val="24"/>
          <w:szCs w:val="24"/>
          <w:lang w:val="sv-SE"/>
        </w:rPr>
        <w:t xml:space="preserve"> </w:t>
      </w:r>
    </w:p>
    <w:p w14:paraId="3CE13130" w14:textId="77777777" w:rsidR="00325B04" w:rsidRDefault="00152D3F" w:rsidP="005C3A64">
      <w:pPr>
        <w:spacing w:line="276" w:lineRule="auto"/>
        <w:rPr>
          <w:rFonts w:ascii="Times New Roman" w:hAnsi="Times New Roman" w:cs="Times New Roman"/>
          <w:sz w:val="24"/>
          <w:szCs w:val="24"/>
          <w:lang w:val="sv-SE"/>
        </w:rPr>
      </w:pPr>
      <w:r>
        <w:rPr>
          <w:rFonts w:ascii="Times New Roman" w:eastAsia="Times New Roman" w:hAnsi="Times New Roman" w:cs="Times New Roman"/>
          <w:color w:val="000000" w:themeColor="text1"/>
          <w:sz w:val="24"/>
          <w:szCs w:val="24"/>
          <w:lang w:val="sv-SE"/>
        </w:rPr>
        <w:br/>
      </w:r>
      <w:r w:rsidR="0025135D" w:rsidRPr="00EE5F14">
        <w:rPr>
          <w:rFonts w:ascii="Times New Roman" w:hAnsi="Times New Roman" w:cs="Times New Roman"/>
          <w:b/>
          <w:bCs/>
          <w:sz w:val="24"/>
          <w:szCs w:val="24"/>
          <w:lang w:val="sv-SE"/>
        </w:rPr>
        <w:t>Framhorn</w:t>
      </w:r>
      <w:r w:rsidR="00652FC8" w:rsidRPr="00EE5F14">
        <w:rPr>
          <w:rFonts w:ascii="Times New Roman" w:hAnsi="Times New Roman" w:cs="Times New Roman"/>
          <w:sz w:val="24"/>
          <w:szCs w:val="24"/>
          <w:lang w:val="sv-SE"/>
        </w:rPr>
        <w:t xml:space="preserve"> </w:t>
      </w:r>
      <w:r w:rsidR="0025135D" w:rsidRPr="00EE5F14">
        <w:rPr>
          <w:rFonts w:ascii="Times New Roman" w:hAnsi="Times New Roman" w:cs="Times New Roman"/>
          <w:sz w:val="24"/>
          <w:szCs w:val="24"/>
          <w:lang w:val="sv-SE"/>
        </w:rPr>
        <w:t>=</w:t>
      </w:r>
      <w:r w:rsidR="0041193E" w:rsidRPr="00EE5F14">
        <w:rPr>
          <w:rFonts w:ascii="Times New Roman" w:hAnsi="Times New Roman" w:cs="Times New Roman"/>
          <w:sz w:val="24"/>
          <w:szCs w:val="24"/>
          <w:lang w:val="sv-SE"/>
        </w:rPr>
        <w:t xml:space="preserve"> </w:t>
      </w:r>
      <w:r w:rsidR="001A1FE0" w:rsidRPr="00EE5F14">
        <w:rPr>
          <w:rFonts w:ascii="Times New Roman" w:hAnsi="Times New Roman" w:cs="Times New Roman"/>
          <w:sz w:val="24"/>
          <w:szCs w:val="24"/>
          <w:lang w:val="sv-SE"/>
        </w:rPr>
        <w:t xml:space="preserve">Främre delen av den grå substansen </w:t>
      </w:r>
      <w:r w:rsidR="00150743" w:rsidRPr="00EE5F14">
        <w:rPr>
          <w:rFonts w:ascii="Times New Roman" w:hAnsi="Times New Roman" w:cs="Times New Roman"/>
          <w:sz w:val="24"/>
          <w:szCs w:val="24"/>
          <w:lang w:val="sv-SE"/>
        </w:rPr>
        <w:t>i ryggmärgen</w:t>
      </w:r>
      <w:r w:rsidR="001C1D8D" w:rsidRPr="00EE5F14">
        <w:rPr>
          <w:rFonts w:ascii="Times New Roman" w:hAnsi="Times New Roman" w:cs="Times New Roman"/>
          <w:sz w:val="24"/>
          <w:szCs w:val="24"/>
          <w:lang w:val="sv-SE"/>
        </w:rPr>
        <w:t xml:space="preserve">. Här finns de </w:t>
      </w:r>
      <w:r w:rsidR="006D7BCF" w:rsidRPr="00EE5F14">
        <w:rPr>
          <w:rFonts w:ascii="Times New Roman" w:hAnsi="Times New Roman" w:cs="Times New Roman"/>
          <w:sz w:val="24"/>
          <w:szCs w:val="24"/>
          <w:lang w:val="sv-SE"/>
        </w:rPr>
        <w:t xml:space="preserve">motoriska </w:t>
      </w:r>
      <w:r w:rsidR="00475663" w:rsidRPr="00EE5F14">
        <w:rPr>
          <w:rFonts w:ascii="Times New Roman" w:hAnsi="Times New Roman" w:cs="Times New Roman"/>
          <w:sz w:val="24"/>
          <w:szCs w:val="24"/>
          <w:lang w:val="sv-SE"/>
        </w:rPr>
        <w:t>nervcellerna</w:t>
      </w:r>
      <w:r w:rsidR="00CA37B3" w:rsidRPr="00EE5F14">
        <w:rPr>
          <w:rFonts w:ascii="Times New Roman" w:hAnsi="Times New Roman" w:cs="Times New Roman"/>
          <w:sz w:val="24"/>
          <w:szCs w:val="24"/>
          <w:lang w:val="sv-SE"/>
        </w:rPr>
        <w:t xml:space="preserve"> kallade</w:t>
      </w:r>
      <w:r w:rsidR="008E4E97" w:rsidRPr="00EE5F14">
        <w:rPr>
          <w:rFonts w:ascii="Times New Roman" w:hAnsi="Times New Roman" w:cs="Times New Roman"/>
          <w:sz w:val="24"/>
          <w:szCs w:val="24"/>
          <w:lang w:val="sv-SE"/>
        </w:rPr>
        <w:t xml:space="preserve"> nedre</w:t>
      </w:r>
      <w:r w:rsidR="00CA37B3" w:rsidRPr="00EE5F14">
        <w:rPr>
          <w:rFonts w:ascii="Times New Roman" w:hAnsi="Times New Roman" w:cs="Times New Roman"/>
          <w:sz w:val="24"/>
          <w:szCs w:val="24"/>
          <w:lang w:val="sv-SE"/>
        </w:rPr>
        <w:t xml:space="preserve"> motorneuron. </w:t>
      </w:r>
    </w:p>
    <w:p w14:paraId="0637C1E7" w14:textId="77777777" w:rsidR="00325B04" w:rsidRDefault="00152D3F" w:rsidP="005C3A64">
      <w:pPr>
        <w:spacing w:line="276" w:lineRule="auto"/>
        <w:rPr>
          <w:rFonts w:ascii="Times New Roman" w:hAnsi="Times New Roman" w:cs="Times New Roman"/>
          <w:sz w:val="24"/>
          <w:szCs w:val="24"/>
          <w:lang w:val="sv-SE"/>
        </w:rPr>
      </w:pPr>
      <w:r>
        <w:rPr>
          <w:rFonts w:ascii="Times New Roman" w:eastAsia="Times New Roman" w:hAnsi="Times New Roman" w:cs="Times New Roman"/>
          <w:color w:val="000000" w:themeColor="text1"/>
          <w:sz w:val="24"/>
          <w:szCs w:val="24"/>
          <w:lang w:val="sv-SE"/>
        </w:rPr>
        <w:br/>
      </w:r>
      <w:r w:rsidR="00652FC8" w:rsidRPr="00EE5F14">
        <w:rPr>
          <w:rFonts w:ascii="Times New Roman" w:hAnsi="Times New Roman" w:cs="Times New Roman"/>
          <w:b/>
          <w:bCs/>
          <w:sz w:val="24"/>
          <w:szCs w:val="24"/>
          <w:lang w:val="sv-SE"/>
        </w:rPr>
        <w:t>Motorneuron</w:t>
      </w:r>
      <w:r w:rsidR="00652FC8" w:rsidRPr="00EE5F14">
        <w:rPr>
          <w:rFonts w:ascii="Times New Roman" w:hAnsi="Times New Roman" w:cs="Times New Roman"/>
          <w:sz w:val="24"/>
          <w:szCs w:val="24"/>
          <w:lang w:val="sv-SE"/>
        </w:rPr>
        <w:t xml:space="preserve"> =</w:t>
      </w:r>
      <w:r w:rsidR="00C6754C" w:rsidRPr="00EE5F14">
        <w:rPr>
          <w:rFonts w:ascii="Times New Roman" w:hAnsi="Times New Roman" w:cs="Times New Roman"/>
          <w:sz w:val="24"/>
          <w:szCs w:val="24"/>
          <w:lang w:val="sv-SE"/>
        </w:rPr>
        <w:t xml:space="preserve"> </w:t>
      </w:r>
      <w:r w:rsidR="001D2585" w:rsidRPr="00EE5F14">
        <w:rPr>
          <w:rFonts w:ascii="Times New Roman" w:hAnsi="Times New Roman" w:cs="Times New Roman"/>
          <w:sz w:val="24"/>
          <w:szCs w:val="24"/>
          <w:lang w:val="sv-SE"/>
        </w:rPr>
        <w:t>De ne</w:t>
      </w:r>
      <w:r w:rsidR="006568C8" w:rsidRPr="00EE5F14">
        <w:rPr>
          <w:rFonts w:ascii="Times New Roman" w:hAnsi="Times New Roman" w:cs="Times New Roman"/>
          <w:sz w:val="24"/>
          <w:szCs w:val="24"/>
          <w:lang w:val="sv-SE"/>
        </w:rPr>
        <w:t xml:space="preserve">rvceller som </w:t>
      </w:r>
      <w:r w:rsidR="00FD70DA" w:rsidRPr="00EE5F14">
        <w:rPr>
          <w:rFonts w:ascii="Times New Roman" w:hAnsi="Times New Roman" w:cs="Times New Roman"/>
          <w:sz w:val="24"/>
          <w:szCs w:val="24"/>
          <w:lang w:val="sv-SE"/>
        </w:rPr>
        <w:t>innerverar</w:t>
      </w:r>
      <w:r w:rsidR="00301535" w:rsidRPr="00EE5F14">
        <w:rPr>
          <w:rFonts w:ascii="Times New Roman" w:hAnsi="Times New Roman" w:cs="Times New Roman"/>
          <w:sz w:val="24"/>
          <w:szCs w:val="24"/>
          <w:lang w:val="sv-SE"/>
        </w:rPr>
        <w:t xml:space="preserve"> och således styr kontraktioner av</w:t>
      </w:r>
      <w:r w:rsidR="00FD70DA" w:rsidRPr="00EE5F14">
        <w:rPr>
          <w:rFonts w:ascii="Times New Roman" w:hAnsi="Times New Roman" w:cs="Times New Roman"/>
          <w:sz w:val="24"/>
          <w:szCs w:val="24"/>
          <w:lang w:val="sv-SE"/>
        </w:rPr>
        <w:t xml:space="preserve"> </w:t>
      </w:r>
      <w:r w:rsidR="005D2342" w:rsidRPr="00EE5F14">
        <w:rPr>
          <w:rFonts w:ascii="Times New Roman" w:hAnsi="Times New Roman" w:cs="Times New Roman"/>
          <w:sz w:val="24"/>
          <w:szCs w:val="24"/>
          <w:lang w:val="sv-SE"/>
        </w:rPr>
        <w:t>muskelfibrer</w:t>
      </w:r>
      <w:r w:rsidR="00301535" w:rsidRPr="00EE5F14">
        <w:rPr>
          <w:rFonts w:ascii="Times New Roman" w:hAnsi="Times New Roman" w:cs="Times New Roman"/>
          <w:sz w:val="24"/>
          <w:szCs w:val="24"/>
          <w:lang w:val="sv-SE"/>
        </w:rPr>
        <w:t>.</w:t>
      </w:r>
    </w:p>
    <w:p w14:paraId="0B5C6CF4" w14:textId="77777777" w:rsidR="00325B04" w:rsidRDefault="00AD661D" w:rsidP="005C3A64">
      <w:pPr>
        <w:spacing w:line="276" w:lineRule="auto"/>
        <w:rPr>
          <w:rFonts w:ascii="Times New Roman" w:hAnsi="Times New Roman" w:cs="Times New Roman"/>
          <w:sz w:val="24"/>
          <w:szCs w:val="24"/>
          <w:lang w:val="sv-SE"/>
        </w:rPr>
      </w:pPr>
      <w:r>
        <w:rPr>
          <w:rFonts w:ascii="Times New Roman" w:hAnsi="Times New Roman" w:cs="Times New Roman"/>
          <w:sz w:val="24"/>
          <w:szCs w:val="24"/>
          <w:lang w:val="sv-SE"/>
        </w:rPr>
        <w:br/>
      </w:r>
      <w:r w:rsidR="00652FC8" w:rsidRPr="00EE5F14">
        <w:rPr>
          <w:rFonts w:ascii="Times New Roman" w:hAnsi="Times New Roman" w:cs="Times New Roman"/>
          <w:b/>
          <w:bCs/>
          <w:sz w:val="24"/>
          <w:szCs w:val="24"/>
          <w:lang w:val="sv-SE"/>
        </w:rPr>
        <w:t>Motorisk ändplatta</w:t>
      </w:r>
      <w:r w:rsidR="00652FC8" w:rsidRPr="00EE5F14">
        <w:rPr>
          <w:rFonts w:ascii="Times New Roman" w:hAnsi="Times New Roman" w:cs="Times New Roman"/>
          <w:sz w:val="24"/>
          <w:szCs w:val="24"/>
          <w:lang w:val="sv-SE"/>
        </w:rPr>
        <w:t xml:space="preserve"> = </w:t>
      </w:r>
      <w:r w:rsidR="005F06CE" w:rsidRPr="00EE5F14">
        <w:rPr>
          <w:rFonts w:ascii="Times New Roman" w:hAnsi="Times New Roman" w:cs="Times New Roman"/>
          <w:sz w:val="24"/>
          <w:szCs w:val="24"/>
          <w:lang w:val="sv-SE"/>
        </w:rPr>
        <w:t>Stället där</w:t>
      </w:r>
      <w:r w:rsidR="00A01CAC" w:rsidRPr="00EE5F14">
        <w:rPr>
          <w:rFonts w:ascii="Times New Roman" w:hAnsi="Times New Roman" w:cs="Times New Roman"/>
          <w:sz w:val="24"/>
          <w:szCs w:val="24"/>
          <w:lang w:val="sv-SE"/>
        </w:rPr>
        <w:t xml:space="preserve"> motorneuronet möter mus</w:t>
      </w:r>
      <w:r w:rsidR="004B4CC5" w:rsidRPr="00EE5F14">
        <w:rPr>
          <w:rFonts w:ascii="Times New Roman" w:hAnsi="Times New Roman" w:cs="Times New Roman"/>
          <w:sz w:val="24"/>
          <w:szCs w:val="24"/>
          <w:lang w:val="sv-SE"/>
        </w:rPr>
        <w:t xml:space="preserve">kelfibrerna som </w:t>
      </w:r>
      <w:r w:rsidR="001A1FB8" w:rsidRPr="00EE5F14">
        <w:rPr>
          <w:rFonts w:ascii="Times New Roman" w:hAnsi="Times New Roman" w:cs="Times New Roman"/>
          <w:sz w:val="24"/>
          <w:szCs w:val="24"/>
          <w:lang w:val="sv-SE"/>
        </w:rPr>
        <w:t>den innerverar</w:t>
      </w:r>
      <w:r w:rsidR="001711AF" w:rsidRPr="00EE5F14">
        <w:rPr>
          <w:rFonts w:ascii="Times New Roman" w:hAnsi="Times New Roman" w:cs="Times New Roman"/>
          <w:sz w:val="24"/>
          <w:szCs w:val="24"/>
          <w:lang w:val="sv-SE"/>
        </w:rPr>
        <w:t>.</w:t>
      </w:r>
    </w:p>
    <w:p w14:paraId="08250785" w14:textId="77777777" w:rsidR="00325B04" w:rsidRDefault="00AD661D" w:rsidP="005C3A64">
      <w:pPr>
        <w:spacing w:line="276" w:lineRule="auto"/>
        <w:rPr>
          <w:rFonts w:ascii="Times New Roman" w:hAnsi="Times New Roman" w:cs="Times New Roman"/>
          <w:sz w:val="24"/>
          <w:szCs w:val="24"/>
          <w:lang w:val="sv-SE"/>
        </w:rPr>
      </w:pPr>
      <w:r>
        <w:rPr>
          <w:rFonts w:ascii="Times New Roman" w:hAnsi="Times New Roman" w:cs="Times New Roman"/>
          <w:sz w:val="24"/>
          <w:szCs w:val="24"/>
          <w:lang w:val="sv-SE"/>
        </w:rPr>
        <w:br/>
      </w:r>
      <w:r w:rsidR="00727CFD" w:rsidRPr="00EE5F14">
        <w:rPr>
          <w:rFonts w:ascii="Times New Roman" w:hAnsi="Times New Roman" w:cs="Times New Roman"/>
          <w:b/>
          <w:bCs/>
          <w:sz w:val="24"/>
          <w:szCs w:val="24"/>
          <w:lang w:val="sv-SE"/>
        </w:rPr>
        <w:t xml:space="preserve">Aktionspotential </w:t>
      </w:r>
      <w:r w:rsidR="00727CFD" w:rsidRPr="00EE5F14">
        <w:rPr>
          <w:rFonts w:ascii="Times New Roman" w:hAnsi="Times New Roman" w:cs="Times New Roman"/>
          <w:sz w:val="24"/>
          <w:szCs w:val="24"/>
          <w:lang w:val="sv-SE"/>
        </w:rPr>
        <w:t xml:space="preserve">= </w:t>
      </w:r>
      <w:r w:rsidR="000622F6" w:rsidRPr="00EE5F14">
        <w:rPr>
          <w:rFonts w:ascii="Times New Roman" w:hAnsi="Times New Roman" w:cs="Times New Roman"/>
          <w:sz w:val="24"/>
          <w:szCs w:val="24"/>
          <w:lang w:val="sv-SE"/>
        </w:rPr>
        <w:t xml:space="preserve">De elektriska </w:t>
      </w:r>
      <w:r w:rsidR="007E4FB1" w:rsidRPr="00EE5F14">
        <w:rPr>
          <w:rFonts w:ascii="Times New Roman" w:hAnsi="Times New Roman" w:cs="Times New Roman"/>
          <w:sz w:val="24"/>
          <w:szCs w:val="24"/>
          <w:lang w:val="sv-SE"/>
        </w:rPr>
        <w:t>signaler</w:t>
      </w:r>
      <w:r w:rsidR="00E10354" w:rsidRPr="00EE5F14">
        <w:rPr>
          <w:rFonts w:ascii="Times New Roman" w:hAnsi="Times New Roman" w:cs="Times New Roman"/>
          <w:sz w:val="24"/>
          <w:szCs w:val="24"/>
          <w:lang w:val="sv-SE"/>
        </w:rPr>
        <w:t xml:space="preserve"> </w:t>
      </w:r>
      <w:r w:rsidR="00574C9B" w:rsidRPr="00EE5F14">
        <w:rPr>
          <w:rFonts w:ascii="Times New Roman" w:hAnsi="Times New Roman" w:cs="Times New Roman"/>
          <w:sz w:val="24"/>
          <w:szCs w:val="24"/>
          <w:lang w:val="sv-SE"/>
        </w:rPr>
        <w:t xml:space="preserve">som sprids </w:t>
      </w:r>
      <w:r w:rsidR="000356D5" w:rsidRPr="00EE5F14">
        <w:rPr>
          <w:rFonts w:ascii="Times New Roman" w:hAnsi="Times New Roman" w:cs="Times New Roman"/>
          <w:sz w:val="24"/>
          <w:szCs w:val="24"/>
          <w:lang w:val="sv-SE"/>
        </w:rPr>
        <w:t xml:space="preserve">genom </w:t>
      </w:r>
      <w:r w:rsidR="00980D10" w:rsidRPr="00EE5F14">
        <w:rPr>
          <w:rFonts w:ascii="Times New Roman" w:hAnsi="Times New Roman" w:cs="Times New Roman"/>
          <w:sz w:val="24"/>
          <w:szCs w:val="24"/>
          <w:lang w:val="sv-SE"/>
        </w:rPr>
        <w:t>nervcellers axon</w:t>
      </w:r>
      <w:r w:rsidR="0060629D" w:rsidRPr="00EE5F14">
        <w:rPr>
          <w:rFonts w:ascii="Times New Roman" w:hAnsi="Times New Roman" w:cs="Times New Roman"/>
          <w:sz w:val="24"/>
          <w:szCs w:val="24"/>
          <w:lang w:val="sv-SE"/>
        </w:rPr>
        <w:t xml:space="preserve">. </w:t>
      </w:r>
    </w:p>
    <w:p w14:paraId="489E2EE5" w14:textId="73CC855C" w:rsidR="00A325B9" w:rsidRPr="00763BF2" w:rsidRDefault="00906FF1" w:rsidP="005C3A64">
      <w:pPr>
        <w:spacing w:line="276" w:lineRule="auto"/>
        <w:rPr>
          <w:rFonts w:ascii="Times New Roman" w:hAnsi="Times New Roman" w:cs="Times New Roman"/>
          <w:sz w:val="24"/>
          <w:szCs w:val="24"/>
          <w:lang w:val="sv-SE"/>
        </w:rPr>
      </w:pPr>
      <w:r>
        <w:rPr>
          <w:rFonts w:ascii="Times New Roman" w:eastAsia="Times New Roman" w:hAnsi="Times New Roman" w:cs="Times New Roman"/>
          <w:color w:val="000000" w:themeColor="text1"/>
          <w:sz w:val="24"/>
          <w:szCs w:val="24"/>
          <w:lang w:val="sv-SE"/>
        </w:rPr>
        <w:br/>
      </w:r>
      <w:r w:rsidR="004E7D5B" w:rsidRPr="00EE5F14">
        <w:rPr>
          <w:rFonts w:ascii="Times New Roman" w:hAnsi="Times New Roman" w:cs="Times New Roman"/>
          <w:b/>
          <w:bCs/>
          <w:sz w:val="24"/>
          <w:szCs w:val="24"/>
          <w:lang w:val="sv-SE"/>
        </w:rPr>
        <w:t xml:space="preserve">Myelin = </w:t>
      </w:r>
      <w:r w:rsidR="007E4378" w:rsidRPr="00EE5F14">
        <w:rPr>
          <w:rFonts w:ascii="Times New Roman" w:hAnsi="Times New Roman" w:cs="Times New Roman"/>
          <w:sz w:val="24"/>
          <w:szCs w:val="24"/>
          <w:lang w:val="sv-SE"/>
        </w:rPr>
        <w:t>U</w:t>
      </w:r>
      <w:r w:rsidR="007A574A" w:rsidRPr="00EE5F14">
        <w:rPr>
          <w:rFonts w:ascii="Times New Roman" w:hAnsi="Times New Roman" w:cs="Times New Roman"/>
          <w:sz w:val="24"/>
          <w:szCs w:val="24"/>
          <w:lang w:val="sv-SE"/>
        </w:rPr>
        <w:t xml:space="preserve">tskott från nervcellernas axon </w:t>
      </w:r>
      <w:r w:rsidR="007E4378" w:rsidRPr="00EE5F14">
        <w:rPr>
          <w:rFonts w:ascii="Times New Roman" w:hAnsi="Times New Roman" w:cs="Times New Roman"/>
          <w:sz w:val="24"/>
          <w:szCs w:val="24"/>
          <w:lang w:val="sv-SE"/>
        </w:rPr>
        <w:t xml:space="preserve">som </w:t>
      </w:r>
      <w:r w:rsidR="005F664C" w:rsidRPr="00EE5F14">
        <w:rPr>
          <w:rFonts w:ascii="Times New Roman" w:hAnsi="Times New Roman" w:cs="Times New Roman"/>
          <w:sz w:val="24"/>
          <w:szCs w:val="24"/>
          <w:lang w:val="sv-SE"/>
        </w:rPr>
        <w:t>har en isolerande förmåga vilket gör att en aktionspotential kan spridas snabbare</w:t>
      </w:r>
      <w:r w:rsidR="00782C33">
        <w:rPr>
          <w:rFonts w:ascii="Times New Roman" w:hAnsi="Times New Roman" w:cs="Times New Roman"/>
          <w:sz w:val="24"/>
          <w:szCs w:val="24"/>
          <w:lang w:val="sv-SE"/>
        </w:rPr>
        <w:t>.</w:t>
      </w:r>
      <w:r w:rsidR="00026000">
        <w:rPr>
          <w:rFonts w:ascii="Times New Roman" w:eastAsia="Times New Roman" w:hAnsi="Times New Roman" w:cs="Times New Roman"/>
          <w:color w:val="000000" w:themeColor="text1"/>
          <w:sz w:val="24"/>
          <w:szCs w:val="24"/>
          <w:lang w:val="sv-SE"/>
        </w:rPr>
        <w:br/>
      </w:r>
      <w:r w:rsidR="00A325B9">
        <w:rPr>
          <w:sz w:val="36"/>
          <w:szCs w:val="36"/>
          <w:lang w:val="sv-SE"/>
        </w:rPr>
        <w:br w:type="page"/>
      </w:r>
    </w:p>
    <w:p w14:paraId="706DDEFE" w14:textId="6EA19A02" w:rsidR="009318E6" w:rsidRPr="00915418" w:rsidRDefault="009318E6" w:rsidP="009318E6">
      <w:pPr>
        <w:rPr>
          <w:sz w:val="36"/>
          <w:szCs w:val="36"/>
          <w:lang w:val="sv-SE"/>
        </w:rPr>
      </w:pPr>
      <w:r w:rsidRPr="00915418">
        <w:rPr>
          <w:sz w:val="36"/>
          <w:szCs w:val="36"/>
          <w:lang w:val="sv-SE"/>
        </w:rPr>
        <w:lastRenderedPageBreak/>
        <w:t>I</w:t>
      </w:r>
      <w:r w:rsidR="00D54586" w:rsidRPr="00915418">
        <w:rPr>
          <w:sz w:val="36"/>
          <w:szCs w:val="36"/>
          <w:lang w:val="sv-SE"/>
        </w:rPr>
        <w:t>NNEHÅLL</w:t>
      </w:r>
    </w:p>
    <w:sdt>
      <w:sdtPr>
        <w:rPr>
          <w:rFonts w:asciiTheme="minorHAnsi" w:eastAsiaTheme="minorHAnsi" w:hAnsiTheme="minorHAnsi" w:cstheme="minorBidi"/>
          <w:b w:val="0"/>
          <w:bCs w:val="0"/>
          <w:noProof w:val="0"/>
          <w:sz w:val="22"/>
          <w:szCs w:val="22"/>
          <w:lang w:val="en-US"/>
        </w:rPr>
        <w:id w:val="2114399007"/>
        <w:docPartObj>
          <w:docPartGallery w:val="Table of Contents"/>
          <w:docPartUnique/>
        </w:docPartObj>
      </w:sdtPr>
      <w:sdtEndPr>
        <w:rPr>
          <w:rFonts w:eastAsiaTheme="minorEastAsia"/>
        </w:rPr>
      </w:sdtEndPr>
      <w:sdtContent>
        <w:p w14:paraId="5EECA49E" w14:textId="546A581B" w:rsidR="003D53F1" w:rsidRPr="003D53F1" w:rsidRDefault="00541887">
          <w:pPr>
            <w:pStyle w:val="Innehll1"/>
            <w:rPr>
              <w:rFonts w:asciiTheme="minorHAnsi" w:hAnsiTheme="minorHAnsi" w:cstheme="minorBidi"/>
              <w:sz w:val="22"/>
              <w:szCs w:val="22"/>
              <w:lang w:eastAsia="sv-SE"/>
            </w:rPr>
          </w:pPr>
          <w:r w:rsidRPr="00641996">
            <w:rPr>
              <w:rFonts w:ascii="Times New Roman" w:hAnsi="Times New Roman" w:cs="Times New Roman"/>
              <w:noProof w:val="0"/>
              <w:sz w:val="24"/>
              <w:szCs w:val="24"/>
            </w:rPr>
            <w:fldChar w:fldCharType="begin"/>
          </w:r>
          <w:r w:rsidRPr="00641996">
            <w:rPr>
              <w:rFonts w:ascii="Times New Roman" w:hAnsi="Times New Roman" w:cs="Times New Roman"/>
            </w:rPr>
            <w:instrText xml:space="preserve"> TOC \o "1-3" \h \z \u </w:instrText>
          </w:r>
          <w:r w:rsidRPr="00641996">
            <w:rPr>
              <w:rFonts w:ascii="Times New Roman" w:hAnsi="Times New Roman" w:cs="Times New Roman"/>
              <w:noProof w:val="0"/>
              <w:sz w:val="24"/>
              <w:szCs w:val="24"/>
            </w:rPr>
            <w:fldChar w:fldCharType="separate"/>
          </w:r>
          <w:hyperlink w:anchor="_Toc38476823" w:history="1">
            <w:r w:rsidR="003D53F1" w:rsidRPr="003D53F1">
              <w:rPr>
                <w:rStyle w:val="Hyperlnk"/>
              </w:rPr>
              <w:t>Bakgrund</w:t>
            </w:r>
            <w:r w:rsidR="003D53F1" w:rsidRPr="003D53F1">
              <w:rPr>
                <w:webHidden/>
              </w:rPr>
              <w:tab/>
            </w:r>
            <w:r w:rsidR="003D53F1" w:rsidRPr="003D53F1">
              <w:rPr>
                <w:webHidden/>
              </w:rPr>
              <w:fldChar w:fldCharType="begin"/>
            </w:r>
            <w:r w:rsidR="003D53F1" w:rsidRPr="003D53F1">
              <w:rPr>
                <w:webHidden/>
              </w:rPr>
              <w:instrText xml:space="preserve"> PAGEREF _Toc38476823 \h </w:instrText>
            </w:r>
            <w:r w:rsidR="003D53F1" w:rsidRPr="003D53F1">
              <w:rPr>
                <w:webHidden/>
              </w:rPr>
            </w:r>
            <w:r w:rsidR="003D53F1" w:rsidRPr="003D53F1">
              <w:rPr>
                <w:webHidden/>
              </w:rPr>
              <w:fldChar w:fldCharType="separate"/>
            </w:r>
            <w:r w:rsidR="003D53F1" w:rsidRPr="003D53F1">
              <w:rPr>
                <w:webHidden/>
              </w:rPr>
              <w:t>1</w:t>
            </w:r>
            <w:r w:rsidR="003D53F1" w:rsidRPr="003D53F1">
              <w:rPr>
                <w:webHidden/>
              </w:rPr>
              <w:fldChar w:fldCharType="end"/>
            </w:r>
          </w:hyperlink>
        </w:p>
        <w:p w14:paraId="377432EA" w14:textId="6AA563F3" w:rsidR="003D53F1" w:rsidRPr="003D53F1" w:rsidRDefault="009E3066">
          <w:pPr>
            <w:pStyle w:val="Innehll2"/>
            <w:rPr>
              <w:rFonts w:asciiTheme="minorHAnsi" w:hAnsiTheme="minorHAnsi" w:cstheme="minorBidi"/>
              <w:sz w:val="22"/>
              <w:szCs w:val="22"/>
              <w:lang w:eastAsia="sv-SE"/>
            </w:rPr>
          </w:pPr>
          <w:hyperlink w:anchor="_Toc38476824" w:history="1">
            <w:r w:rsidR="003D53F1" w:rsidRPr="003D53F1">
              <w:rPr>
                <w:rStyle w:val="Hyperlnk"/>
              </w:rPr>
              <w:t>Axelns anatomi och biomekanik</w:t>
            </w:r>
            <w:r w:rsidR="003D53F1" w:rsidRPr="003D53F1">
              <w:rPr>
                <w:webHidden/>
              </w:rPr>
              <w:tab/>
            </w:r>
            <w:r w:rsidR="003D53F1" w:rsidRPr="003D53F1">
              <w:rPr>
                <w:webHidden/>
              </w:rPr>
              <w:fldChar w:fldCharType="begin"/>
            </w:r>
            <w:r w:rsidR="003D53F1" w:rsidRPr="003D53F1">
              <w:rPr>
                <w:webHidden/>
              </w:rPr>
              <w:instrText xml:space="preserve"> PAGEREF _Toc38476824 \h </w:instrText>
            </w:r>
            <w:r w:rsidR="003D53F1" w:rsidRPr="003D53F1">
              <w:rPr>
                <w:webHidden/>
              </w:rPr>
            </w:r>
            <w:r w:rsidR="003D53F1" w:rsidRPr="003D53F1">
              <w:rPr>
                <w:webHidden/>
              </w:rPr>
              <w:fldChar w:fldCharType="separate"/>
            </w:r>
            <w:r w:rsidR="003D53F1" w:rsidRPr="003D53F1">
              <w:rPr>
                <w:webHidden/>
              </w:rPr>
              <w:t>1</w:t>
            </w:r>
            <w:r w:rsidR="003D53F1" w:rsidRPr="003D53F1">
              <w:rPr>
                <w:webHidden/>
              </w:rPr>
              <w:fldChar w:fldCharType="end"/>
            </w:r>
          </w:hyperlink>
        </w:p>
        <w:p w14:paraId="7FD21BF6" w14:textId="51054474" w:rsidR="003D53F1" w:rsidRPr="003D53F1" w:rsidRDefault="009E3066">
          <w:pPr>
            <w:pStyle w:val="Innehll2"/>
            <w:rPr>
              <w:rFonts w:asciiTheme="minorHAnsi" w:hAnsiTheme="minorHAnsi" w:cstheme="minorBidi"/>
              <w:sz w:val="22"/>
              <w:szCs w:val="22"/>
              <w:lang w:eastAsia="sv-SE"/>
            </w:rPr>
          </w:pPr>
          <w:hyperlink w:anchor="_Toc38476825" w:history="1">
            <w:r w:rsidR="003D53F1" w:rsidRPr="003D53F1">
              <w:rPr>
                <w:rStyle w:val="Hyperlnk"/>
              </w:rPr>
              <w:t>Neuromuskulära kopplingen</w:t>
            </w:r>
            <w:r w:rsidR="003D53F1" w:rsidRPr="003D53F1">
              <w:rPr>
                <w:webHidden/>
              </w:rPr>
              <w:tab/>
            </w:r>
            <w:r w:rsidR="003D53F1" w:rsidRPr="003D53F1">
              <w:rPr>
                <w:webHidden/>
              </w:rPr>
              <w:fldChar w:fldCharType="begin"/>
            </w:r>
            <w:r w:rsidR="003D53F1" w:rsidRPr="003D53F1">
              <w:rPr>
                <w:webHidden/>
              </w:rPr>
              <w:instrText xml:space="preserve"> PAGEREF _Toc38476825 \h </w:instrText>
            </w:r>
            <w:r w:rsidR="003D53F1" w:rsidRPr="003D53F1">
              <w:rPr>
                <w:webHidden/>
              </w:rPr>
            </w:r>
            <w:r w:rsidR="003D53F1" w:rsidRPr="003D53F1">
              <w:rPr>
                <w:webHidden/>
              </w:rPr>
              <w:fldChar w:fldCharType="separate"/>
            </w:r>
            <w:r w:rsidR="003D53F1" w:rsidRPr="003D53F1">
              <w:rPr>
                <w:webHidden/>
              </w:rPr>
              <w:t>2</w:t>
            </w:r>
            <w:r w:rsidR="003D53F1" w:rsidRPr="003D53F1">
              <w:rPr>
                <w:webHidden/>
              </w:rPr>
              <w:fldChar w:fldCharType="end"/>
            </w:r>
          </w:hyperlink>
        </w:p>
        <w:p w14:paraId="3A87AE38" w14:textId="49BB3B1C" w:rsidR="003D53F1" w:rsidRPr="003D53F1" w:rsidRDefault="009E3066">
          <w:pPr>
            <w:pStyle w:val="Innehll2"/>
            <w:rPr>
              <w:rFonts w:asciiTheme="minorHAnsi" w:hAnsiTheme="minorHAnsi" w:cstheme="minorBidi"/>
              <w:sz w:val="22"/>
              <w:szCs w:val="22"/>
              <w:lang w:eastAsia="sv-SE"/>
            </w:rPr>
          </w:pPr>
          <w:hyperlink w:anchor="_Toc38476826" w:history="1">
            <w:r w:rsidR="003D53F1" w:rsidRPr="003D53F1">
              <w:rPr>
                <w:rStyle w:val="Hyperlnk"/>
              </w:rPr>
              <w:t>Elektromyografi</w:t>
            </w:r>
            <w:r w:rsidR="003D53F1" w:rsidRPr="003D53F1">
              <w:rPr>
                <w:webHidden/>
              </w:rPr>
              <w:tab/>
            </w:r>
            <w:r w:rsidR="003D53F1" w:rsidRPr="003D53F1">
              <w:rPr>
                <w:webHidden/>
              </w:rPr>
              <w:fldChar w:fldCharType="begin"/>
            </w:r>
            <w:r w:rsidR="003D53F1" w:rsidRPr="003D53F1">
              <w:rPr>
                <w:webHidden/>
              </w:rPr>
              <w:instrText xml:space="preserve"> PAGEREF _Toc38476826 \h </w:instrText>
            </w:r>
            <w:r w:rsidR="003D53F1" w:rsidRPr="003D53F1">
              <w:rPr>
                <w:webHidden/>
              </w:rPr>
            </w:r>
            <w:r w:rsidR="003D53F1" w:rsidRPr="003D53F1">
              <w:rPr>
                <w:webHidden/>
              </w:rPr>
              <w:fldChar w:fldCharType="separate"/>
            </w:r>
            <w:r w:rsidR="003D53F1" w:rsidRPr="003D53F1">
              <w:rPr>
                <w:webHidden/>
              </w:rPr>
              <w:t>4</w:t>
            </w:r>
            <w:r w:rsidR="003D53F1" w:rsidRPr="003D53F1">
              <w:rPr>
                <w:webHidden/>
              </w:rPr>
              <w:fldChar w:fldCharType="end"/>
            </w:r>
          </w:hyperlink>
        </w:p>
        <w:p w14:paraId="02336BF2" w14:textId="1DBDB94D" w:rsidR="003D53F1" w:rsidRPr="003D53F1" w:rsidRDefault="009E3066">
          <w:pPr>
            <w:pStyle w:val="Innehll2"/>
            <w:rPr>
              <w:rFonts w:asciiTheme="minorHAnsi" w:hAnsiTheme="minorHAnsi" w:cstheme="minorBidi"/>
              <w:sz w:val="22"/>
              <w:szCs w:val="22"/>
              <w:lang w:eastAsia="sv-SE"/>
            </w:rPr>
          </w:pPr>
          <w:hyperlink w:anchor="_Toc38476827" w:history="1">
            <w:r w:rsidR="003D53F1" w:rsidRPr="003D53F1">
              <w:rPr>
                <w:rStyle w:val="Hyperlnk"/>
              </w:rPr>
              <w:t>Patologi/impingement</w:t>
            </w:r>
            <w:r w:rsidR="003D53F1" w:rsidRPr="003D53F1">
              <w:rPr>
                <w:webHidden/>
              </w:rPr>
              <w:tab/>
            </w:r>
            <w:r w:rsidR="003D53F1" w:rsidRPr="003D53F1">
              <w:rPr>
                <w:webHidden/>
              </w:rPr>
              <w:fldChar w:fldCharType="begin"/>
            </w:r>
            <w:r w:rsidR="003D53F1" w:rsidRPr="003D53F1">
              <w:rPr>
                <w:webHidden/>
              </w:rPr>
              <w:instrText xml:space="preserve"> PAGEREF _Toc38476827 \h </w:instrText>
            </w:r>
            <w:r w:rsidR="003D53F1" w:rsidRPr="003D53F1">
              <w:rPr>
                <w:webHidden/>
              </w:rPr>
            </w:r>
            <w:r w:rsidR="003D53F1" w:rsidRPr="003D53F1">
              <w:rPr>
                <w:webHidden/>
              </w:rPr>
              <w:fldChar w:fldCharType="separate"/>
            </w:r>
            <w:r w:rsidR="003D53F1" w:rsidRPr="003D53F1">
              <w:rPr>
                <w:webHidden/>
              </w:rPr>
              <w:t>5</w:t>
            </w:r>
            <w:r w:rsidR="003D53F1" w:rsidRPr="003D53F1">
              <w:rPr>
                <w:webHidden/>
              </w:rPr>
              <w:fldChar w:fldCharType="end"/>
            </w:r>
          </w:hyperlink>
        </w:p>
        <w:p w14:paraId="09C0CEFA" w14:textId="7722BA9A" w:rsidR="003D53F1" w:rsidRPr="003D53F1" w:rsidRDefault="009E3066">
          <w:pPr>
            <w:pStyle w:val="Innehll2"/>
            <w:rPr>
              <w:rFonts w:asciiTheme="minorHAnsi" w:hAnsiTheme="minorHAnsi" w:cstheme="minorBidi"/>
              <w:sz w:val="22"/>
              <w:szCs w:val="22"/>
              <w:lang w:eastAsia="sv-SE"/>
            </w:rPr>
          </w:pPr>
          <w:hyperlink w:anchor="_Toc38476828" w:history="1">
            <w:r w:rsidR="003D53F1" w:rsidRPr="003D53F1">
              <w:rPr>
                <w:rStyle w:val="Hyperlnk"/>
              </w:rPr>
              <w:t>Terapeutiska övningar</w:t>
            </w:r>
            <w:r w:rsidR="003D53F1" w:rsidRPr="003D53F1">
              <w:rPr>
                <w:webHidden/>
              </w:rPr>
              <w:tab/>
            </w:r>
            <w:r w:rsidR="003D53F1" w:rsidRPr="003D53F1">
              <w:rPr>
                <w:webHidden/>
              </w:rPr>
              <w:fldChar w:fldCharType="begin"/>
            </w:r>
            <w:r w:rsidR="003D53F1" w:rsidRPr="003D53F1">
              <w:rPr>
                <w:webHidden/>
              </w:rPr>
              <w:instrText xml:space="preserve"> PAGEREF _Toc38476828 \h </w:instrText>
            </w:r>
            <w:r w:rsidR="003D53F1" w:rsidRPr="003D53F1">
              <w:rPr>
                <w:webHidden/>
              </w:rPr>
            </w:r>
            <w:r w:rsidR="003D53F1" w:rsidRPr="003D53F1">
              <w:rPr>
                <w:webHidden/>
              </w:rPr>
              <w:fldChar w:fldCharType="separate"/>
            </w:r>
            <w:r w:rsidR="003D53F1" w:rsidRPr="003D53F1">
              <w:rPr>
                <w:webHidden/>
              </w:rPr>
              <w:t>5</w:t>
            </w:r>
            <w:r w:rsidR="003D53F1" w:rsidRPr="003D53F1">
              <w:rPr>
                <w:webHidden/>
              </w:rPr>
              <w:fldChar w:fldCharType="end"/>
            </w:r>
          </w:hyperlink>
        </w:p>
        <w:p w14:paraId="44D0F8CE" w14:textId="29B5426D" w:rsidR="003D53F1" w:rsidRPr="003D53F1" w:rsidRDefault="009E3066">
          <w:pPr>
            <w:pStyle w:val="Innehll1"/>
            <w:rPr>
              <w:rFonts w:asciiTheme="minorHAnsi" w:hAnsiTheme="minorHAnsi" w:cstheme="minorBidi"/>
              <w:sz w:val="22"/>
              <w:szCs w:val="22"/>
              <w:lang w:eastAsia="sv-SE"/>
            </w:rPr>
          </w:pPr>
          <w:hyperlink w:anchor="_Toc38476829" w:history="1">
            <w:r w:rsidR="003D53F1" w:rsidRPr="003D53F1">
              <w:rPr>
                <w:rStyle w:val="Hyperlnk"/>
              </w:rPr>
              <w:t>Syfte</w:t>
            </w:r>
            <w:r w:rsidR="003D53F1" w:rsidRPr="003D53F1">
              <w:rPr>
                <w:webHidden/>
              </w:rPr>
              <w:tab/>
            </w:r>
            <w:r w:rsidR="003D53F1" w:rsidRPr="003D53F1">
              <w:rPr>
                <w:webHidden/>
              </w:rPr>
              <w:fldChar w:fldCharType="begin"/>
            </w:r>
            <w:r w:rsidR="003D53F1" w:rsidRPr="003D53F1">
              <w:rPr>
                <w:webHidden/>
              </w:rPr>
              <w:instrText xml:space="preserve"> PAGEREF _Toc38476829 \h </w:instrText>
            </w:r>
            <w:r w:rsidR="003D53F1" w:rsidRPr="003D53F1">
              <w:rPr>
                <w:webHidden/>
              </w:rPr>
            </w:r>
            <w:r w:rsidR="003D53F1" w:rsidRPr="003D53F1">
              <w:rPr>
                <w:webHidden/>
              </w:rPr>
              <w:fldChar w:fldCharType="separate"/>
            </w:r>
            <w:r w:rsidR="003D53F1" w:rsidRPr="003D53F1">
              <w:rPr>
                <w:webHidden/>
              </w:rPr>
              <w:t>6</w:t>
            </w:r>
            <w:r w:rsidR="003D53F1" w:rsidRPr="003D53F1">
              <w:rPr>
                <w:webHidden/>
              </w:rPr>
              <w:fldChar w:fldCharType="end"/>
            </w:r>
          </w:hyperlink>
        </w:p>
        <w:p w14:paraId="1FE5D936" w14:textId="251B51D1" w:rsidR="003D53F1" w:rsidRPr="003D53F1" w:rsidRDefault="009E3066">
          <w:pPr>
            <w:pStyle w:val="Innehll1"/>
            <w:rPr>
              <w:rFonts w:asciiTheme="minorHAnsi" w:hAnsiTheme="minorHAnsi" w:cstheme="minorBidi"/>
              <w:sz w:val="22"/>
              <w:szCs w:val="22"/>
              <w:lang w:eastAsia="sv-SE"/>
            </w:rPr>
          </w:pPr>
          <w:hyperlink w:anchor="_Toc38476830" w:history="1">
            <w:r w:rsidR="003D53F1" w:rsidRPr="003D53F1">
              <w:rPr>
                <w:rStyle w:val="Hyperlnk"/>
              </w:rPr>
              <w:t>Frågeställningar</w:t>
            </w:r>
            <w:r w:rsidR="003D53F1" w:rsidRPr="003D53F1">
              <w:rPr>
                <w:webHidden/>
              </w:rPr>
              <w:tab/>
            </w:r>
            <w:r w:rsidR="003D53F1" w:rsidRPr="003D53F1">
              <w:rPr>
                <w:webHidden/>
              </w:rPr>
              <w:fldChar w:fldCharType="begin"/>
            </w:r>
            <w:r w:rsidR="003D53F1" w:rsidRPr="003D53F1">
              <w:rPr>
                <w:webHidden/>
              </w:rPr>
              <w:instrText xml:space="preserve"> PAGEREF _Toc38476830 \h </w:instrText>
            </w:r>
            <w:r w:rsidR="003D53F1" w:rsidRPr="003D53F1">
              <w:rPr>
                <w:webHidden/>
              </w:rPr>
            </w:r>
            <w:r w:rsidR="003D53F1" w:rsidRPr="003D53F1">
              <w:rPr>
                <w:webHidden/>
              </w:rPr>
              <w:fldChar w:fldCharType="separate"/>
            </w:r>
            <w:r w:rsidR="003D53F1" w:rsidRPr="003D53F1">
              <w:rPr>
                <w:webHidden/>
              </w:rPr>
              <w:t>6</w:t>
            </w:r>
            <w:r w:rsidR="003D53F1" w:rsidRPr="003D53F1">
              <w:rPr>
                <w:webHidden/>
              </w:rPr>
              <w:fldChar w:fldCharType="end"/>
            </w:r>
          </w:hyperlink>
        </w:p>
        <w:p w14:paraId="4FCAA3C4" w14:textId="3C610E59" w:rsidR="003D53F1" w:rsidRPr="003D53F1" w:rsidRDefault="009E3066">
          <w:pPr>
            <w:pStyle w:val="Innehll1"/>
            <w:rPr>
              <w:rFonts w:asciiTheme="minorHAnsi" w:hAnsiTheme="minorHAnsi" w:cstheme="minorBidi"/>
              <w:sz w:val="22"/>
              <w:szCs w:val="22"/>
              <w:lang w:eastAsia="sv-SE"/>
            </w:rPr>
          </w:pPr>
          <w:hyperlink w:anchor="_Toc38476831" w:history="1">
            <w:r w:rsidR="003D53F1" w:rsidRPr="003D53F1">
              <w:rPr>
                <w:rStyle w:val="Hyperlnk"/>
              </w:rPr>
              <w:t>Metod</w:t>
            </w:r>
            <w:r w:rsidR="003D53F1" w:rsidRPr="003D53F1">
              <w:rPr>
                <w:webHidden/>
              </w:rPr>
              <w:tab/>
            </w:r>
            <w:r w:rsidR="003D53F1" w:rsidRPr="003D53F1">
              <w:rPr>
                <w:webHidden/>
              </w:rPr>
              <w:fldChar w:fldCharType="begin"/>
            </w:r>
            <w:r w:rsidR="003D53F1" w:rsidRPr="003D53F1">
              <w:rPr>
                <w:webHidden/>
              </w:rPr>
              <w:instrText xml:space="preserve"> PAGEREF _Toc38476831 \h </w:instrText>
            </w:r>
            <w:r w:rsidR="003D53F1" w:rsidRPr="003D53F1">
              <w:rPr>
                <w:webHidden/>
              </w:rPr>
            </w:r>
            <w:r w:rsidR="003D53F1" w:rsidRPr="003D53F1">
              <w:rPr>
                <w:webHidden/>
              </w:rPr>
              <w:fldChar w:fldCharType="separate"/>
            </w:r>
            <w:r w:rsidR="003D53F1" w:rsidRPr="003D53F1">
              <w:rPr>
                <w:webHidden/>
              </w:rPr>
              <w:t>6</w:t>
            </w:r>
            <w:r w:rsidR="003D53F1" w:rsidRPr="003D53F1">
              <w:rPr>
                <w:webHidden/>
              </w:rPr>
              <w:fldChar w:fldCharType="end"/>
            </w:r>
          </w:hyperlink>
        </w:p>
        <w:p w14:paraId="2BF9640E" w14:textId="17EC74F6" w:rsidR="003D53F1" w:rsidRPr="003D53F1" w:rsidRDefault="009E3066">
          <w:pPr>
            <w:pStyle w:val="Innehll2"/>
            <w:rPr>
              <w:rFonts w:asciiTheme="minorHAnsi" w:hAnsiTheme="minorHAnsi" w:cstheme="minorBidi"/>
              <w:sz w:val="22"/>
              <w:szCs w:val="22"/>
              <w:lang w:eastAsia="sv-SE"/>
            </w:rPr>
          </w:pPr>
          <w:hyperlink w:anchor="_Toc38476832" w:history="1">
            <w:r w:rsidR="003D53F1" w:rsidRPr="003D53F1">
              <w:rPr>
                <w:rStyle w:val="Hyperlnk"/>
              </w:rPr>
              <w:t>Design</w:t>
            </w:r>
            <w:r w:rsidR="003D53F1" w:rsidRPr="003D53F1">
              <w:rPr>
                <w:webHidden/>
              </w:rPr>
              <w:tab/>
            </w:r>
            <w:r w:rsidR="003D53F1" w:rsidRPr="003D53F1">
              <w:rPr>
                <w:webHidden/>
              </w:rPr>
              <w:fldChar w:fldCharType="begin"/>
            </w:r>
            <w:r w:rsidR="003D53F1" w:rsidRPr="003D53F1">
              <w:rPr>
                <w:webHidden/>
              </w:rPr>
              <w:instrText xml:space="preserve"> PAGEREF _Toc38476832 \h </w:instrText>
            </w:r>
            <w:r w:rsidR="003D53F1" w:rsidRPr="003D53F1">
              <w:rPr>
                <w:webHidden/>
              </w:rPr>
            </w:r>
            <w:r w:rsidR="003D53F1" w:rsidRPr="003D53F1">
              <w:rPr>
                <w:webHidden/>
              </w:rPr>
              <w:fldChar w:fldCharType="separate"/>
            </w:r>
            <w:r w:rsidR="003D53F1" w:rsidRPr="003D53F1">
              <w:rPr>
                <w:webHidden/>
              </w:rPr>
              <w:t>6</w:t>
            </w:r>
            <w:r w:rsidR="003D53F1" w:rsidRPr="003D53F1">
              <w:rPr>
                <w:webHidden/>
              </w:rPr>
              <w:fldChar w:fldCharType="end"/>
            </w:r>
          </w:hyperlink>
        </w:p>
        <w:p w14:paraId="19803C5D" w14:textId="4A8ECF52" w:rsidR="003D53F1" w:rsidRPr="003D53F1" w:rsidRDefault="009E3066">
          <w:pPr>
            <w:pStyle w:val="Innehll2"/>
            <w:rPr>
              <w:rFonts w:asciiTheme="minorHAnsi" w:hAnsiTheme="minorHAnsi" w:cstheme="minorBidi"/>
              <w:sz w:val="22"/>
              <w:szCs w:val="22"/>
              <w:lang w:eastAsia="sv-SE"/>
            </w:rPr>
          </w:pPr>
          <w:hyperlink w:anchor="_Toc38476833" w:history="1">
            <w:r w:rsidR="003D53F1" w:rsidRPr="003D53F1">
              <w:rPr>
                <w:rStyle w:val="Hyperlnk"/>
              </w:rPr>
              <w:t>Undersökningsgrupp</w:t>
            </w:r>
            <w:r w:rsidR="003D53F1" w:rsidRPr="003D53F1">
              <w:rPr>
                <w:webHidden/>
              </w:rPr>
              <w:tab/>
            </w:r>
            <w:r w:rsidR="003D53F1" w:rsidRPr="003D53F1">
              <w:rPr>
                <w:webHidden/>
              </w:rPr>
              <w:fldChar w:fldCharType="begin"/>
            </w:r>
            <w:r w:rsidR="003D53F1" w:rsidRPr="003D53F1">
              <w:rPr>
                <w:webHidden/>
              </w:rPr>
              <w:instrText xml:space="preserve"> PAGEREF _Toc38476833 \h </w:instrText>
            </w:r>
            <w:r w:rsidR="003D53F1" w:rsidRPr="003D53F1">
              <w:rPr>
                <w:webHidden/>
              </w:rPr>
            </w:r>
            <w:r w:rsidR="003D53F1" w:rsidRPr="003D53F1">
              <w:rPr>
                <w:webHidden/>
              </w:rPr>
              <w:fldChar w:fldCharType="separate"/>
            </w:r>
            <w:r w:rsidR="003D53F1" w:rsidRPr="003D53F1">
              <w:rPr>
                <w:webHidden/>
              </w:rPr>
              <w:t>6</w:t>
            </w:r>
            <w:r w:rsidR="003D53F1" w:rsidRPr="003D53F1">
              <w:rPr>
                <w:webHidden/>
              </w:rPr>
              <w:fldChar w:fldCharType="end"/>
            </w:r>
          </w:hyperlink>
        </w:p>
        <w:p w14:paraId="67987601" w14:textId="47B9BB45" w:rsidR="003D53F1" w:rsidRPr="003D53F1" w:rsidRDefault="009E3066">
          <w:pPr>
            <w:pStyle w:val="Innehll2"/>
            <w:rPr>
              <w:rFonts w:asciiTheme="minorHAnsi" w:hAnsiTheme="minorHAnsi" w:cstheme="minorBidi"/>
              <w:sz w:val="22"/>
              <w:szCs w:val="22"/>
              <w:lang w:eastAsia="sv-SE"/>
            </w:rPr>
          </w:pPr>
          <w:hyperlink w:anchor="_Toc38476834" w:history="1">
            <w:r w:rsidR="003D53F1" w:rsidRPr="003D53F1">
              <w:rPr>
                <w:rStyle w:val="Hyperlnk"/>
              </w:rPr>
              <w:t>Utrustning</w:t>
            </w:r>
            <w:r w:rsidR="003D53F1" w:rsidRPr="003D53F1">
              <w:rPr>
                <w:webHidden/>
              </w:rPr>
              <w:tab/>
            </w:r>
            <w:r w:rsidR="003D53F1" w:rsidRPr="003D53F1">
              <w:rPr>
                <w:webHidden/>
              </w:rPr>
              <w:fldChar w:fldCharType="begin"/>
            </w:r>
            <w:r w:rsidR="003D53F1" w:rsidRPr="003D53F1">
              <w:rPr>
                <w:webHidden/>
              </w:rPr>
              <w:instrText xml:space="preserve"> PAGEREF _Toc38476834 \h </w:instrText>
            </w:r>
            <w:r w:rsidR="003D53F1" w:rsidRPr="003D53F1">
              <w:rPr>
                <w:webHidden/>
              </w:rPr>
            </w:r>
            <w:r w:rsidR="003D53F1" w:rsidRPr="003D53F1">
              <w:rPr>
                <w:webHidden/>
              </w:rPr>
              <w:fldChar w:fldCharType="separate"/>
            </w:r>
            <w:r w:rsidR="003D53F1" w:rsidRPr="003D53F1">
              <w:rPr>
                <w:webHidden/>
              </w:rPr>
              <w:t>7</w:t>
            </w:r>
            <w:r w:rsidR="003D53F1" w:rsidRPr="003D53F1">
              <w:rPr>
                <w:webHidden/>
              </w:rPr>
              <w:fldChar w:fldCharType="end"/>
            </w:r>
          </w:hyperlink>
        </w:p>
        <w:p w14:paraId="5EF3E35F" w14:textId="123E5D5D" w:rsidR="003D53F1" w:rsidRPr="003D53F1" w:rsidRDefault="009E3066">
          <w:pPr>
            <w:pStyle w:val="Innehll3"/>
            <w:tabs>
              <w:tab w:val="right" w:leader="dot" w:pos="9016"/>
            </w:tabs>
            <w:rPr>
              <w:b/>
              <w:bCs/>
              <w:noProof/>
              <w:lang w:val="sv-SE" w:eastAsia="sv-SE"/>
            </w:rPr>
          </w:pPr>
          <w:hyperlink w:anchor="_Toc38476835" w:history="1">
            <w:r w:rsidR="003D53F1" w:rsidRPr="003D53F1">
              <w:rPr>
                <w:rStyle w:val="Hyperlnk"/>
                <w:b/>
                <w:bCs/>
                <w:noProof/>
                <w:lang w:val="sv-SE"/>
              </w:rPr>
              <w:t>EMG</w:t>
            </w:r>
            <w:r w:rsidR="003D53F1" w:rsidRPr="003D53F1">
              <w:rPr>
                <w:b/>
                <w:bCs/>
                <w:noProof/>
                <w:webHidden/>
              </w:rPr>
              <w:tab/>
            </w:r>
            <w:r w:rsidR="003D53F1" w:rsidRPr="003D53F1">
              <w:rPr>
                <w:b/>
                <w:bCs/>
                <w:noProof/>
                <w:webHidden/>
              </w:rPr>
              <w:fldChar w:fldCharType="begin"/>
            </w:r>
            <w:r w:rsidR="003D53F1" w:rsidRPr="003D53F1">
              <w:rPr>
                <w:b/>
                <w:bCs/>
                <w:noProof/>
                <w:webHidden/>
              </w:rPr>
              <w:instrText xml:space="preserve"> PAGEREF _Toc38476835 \h </w:instrText>
            </w:r>
            <w:r w:rsidR="003D53F1" w:rsidRPr="003D53F1">
              <w:rPr>
                <w:b/>
                <w:bCs/>
                <w:noProof/>
                <w:webHidden/>
              </w:rPr>
            </w:r>
            <w:r w:rsidR="003D53F1" w:rsidRPr="003D53F1">
              <w:rPr>
                <w:b/>
                <w:bCs/>
                <w:noProof/>
                <w:webHidden/>
              </w:rPr>
              <w:fldChar w:fldCharType="separate"/>
            </w:r>
            <w:r w:rsidR="003D53F1" w:rsidRPr="003D53F1">
              <w:rPr>
                <w:b/>
                <w:bCs/>
                <w:noProof/>
                <w:webHidden/>
              </w:rPr>
              <w:t>7</w:t>
            </w:r>
            <w:r w:rsidR="003D53F1" w:rsidRPr="003D53F1">
              <w:rPr>
                <w:b/>
                <w:bCs/>
                <w:noProof/>
                <w:webHidden/>
              </w:rPr>
              <w:fldChar w:fldCharType="end"/>
            </w:r>
          </w:hyperlink>
        </w:p>
        <w:p w14:paraId="4D6699A3" w14:textId="11C94D90" w:rsidR="003D53F1" w:rsidRPr="003D53F1" w:rsidRDefault="009E3066">
          <w:pPr>
            <w:pStyle w:val="Innehll3"/>
            <w:tabs>
              <w:tab w:val="right" w:leader="dot" w:pos="9016"/>
            </w:tabs>
            <w:rPr>
              <w:b/>
              <w:bCs/>
              <w:noProof/>
              <w:lang w:val="sv-SE" w:eastAsia="sv-SE"/>
            </w:rPr>
          </w:pPr>
          <w:hyperlink w:anchor="_Toc38476836" w:history="1">
            <w:r w:rsidR="003D53F1" w:rsidRPr="003D53F1">
              <w:rPr>
                <w:rStyle w:val="Hyperlnk"/>
                <w:b/>
                <w:bCs/>
                <w:noProof/>
                <w:lang w:val="sv-SE"/>
              </w:rPr>
              <w:t>Sphygmomanometer och blodtrycksmanschett</w:t>
            </w:r>
            <w:r w:rsidR="003D53F1" w:rsidRPr="003D53F1">
              <w:rPr>
                <w:b/>
                <w:bCs/>
                <w:noProof/>
                <w:webHidden/>
              </w:rPr>
              <w:tab/>
            </w:r>
            <w:r w:rsidR="003D53F1" w:rsidRPr="003D53F1">
              <w:rPr>
                <w:b/>
                <w:bCs/>
                <w:noProof/>
                <w:webHidden/>
              </w:rPr>
              <w:fldChar w:fldCharType="begin"/>
            </w:r>
            <w:r w:rsidR="003D53F1" w:rsidRPr="003D53F1">
              <w:rPr>
                <w:b/>
                <w:bCs/>
                <w:noProof/>
                <w:webHidden/>
              </w:rPr>
              <w:instrText xml:space="preserve"> PAGEREF _Toc38476836 \h </w:instrText>
            </w:r>
            <w:r w:rsidR="003D53F1" w:rsidRPr="003D53F1">
              <w:rPr>
                <w:b/>
                <w:bCs/>
                <w:noProof/>
                <w:webHidden/>
              </w:rPr>
            </w:r>
            <w:r w:rsidR="003D53F1" w:rsidRPr="003D53F1">
              <w:rPr>
                <w:b/>
                <w:bCs/>
                <w:noProof/>
                <w:webHidden/>
              </w:rPr>
              <w:fldChar w:fldCharType="separate"/>
            </w:r>
            <w:r w:rsidR="003D53F1" w:rsidRPr="003D53F1">
              <w:rPr>
                <w:b/>
                <w:bCs/>
                <w:noProof/>
                <w:webHidden/>
              </w:rPr>
              <w:t>7</w:t>
            </w:r>
            <w:r w:rsidR="003D53F1" w:rsidRPr="003D53F1">
              <w:rPr>
                <w:b/>
                <w:bCs/>
                <w:noProof/>
                <w:webHidden/>
              </w:rPr>
              <w:fldChar w:fldCharType="end"/>
            </w:r>
          </w:hyperlink>
        </w:p>
        <w:p w14:paraId="7420F228" w14:textId="539DB6A3" w:rsidR="003D53F1" w:rsidRPr="003D53F1" w:rsidRDefault="009E3066">
          <w:pPr>
            <w:pStyle w:val="Innehll3"/>
            <w:tabs>
              <w:tab w:val="right" w:leader="dot" w:pos="9016"/>
            </w:tabs>
            <w:rPr>
              <w:b/>
              <w:bCs/>
              <w:noProof/>
              <w:lang w:val="sv-SE" w:eastAsia="sv-SE"/>
            </w:rPr>
          </w:pPr>
          <w:hyperlink w:anchor="_Toc38476837" w:history="1">
            <w:r w:rsidR="003D53F1" w:rsidRPr="003D53F1">
              <w:rPr>
                <w:rStyle w:val="Hyperlnk"/>
                <w:b/>
                <w:bCs/>
                <w:noProof/>
                <w:lang w:val="sv-SE"/>
              </w:rPr>
              <w:t>Dragmaskin</w:t>
            </w:r>
            <w:r w:rsidR="003D53F1" w:rsidRPr="003D53F1">
              <w:rPr>
                <w:b/>
                <w:bCs/>
                <w:noProof/>
                <w:webHidden/>
              </w:rPr>
              <w:tab/>
            </w:r>
            <w:r w:rsidR="003D53F1" w:rsidRPr="003D53F1">
              <w:rPr>
                <w:b/>
                <w:bCs/>
                <w:noProof/>
                <w:webHidden/>
              </w:rPr>
              <w:fldChar w:fldCharType="begin"/>
            </w:r>
            <w:r w:rsidR="003D53F1" w:rsidRPr="003D53F1">
              <w:rPr>
                <w:b/>
                <w:bCs/>
                <w:noProof/>
                <w:webHidden/>
              </w:rPr>
              <w:instrText xml:space="preserve"> PAGEREF _Toc38476837 \h </w:instrText>
            </w:r>
            <w:r w:rsidR="003D53F1" w:rsidRPr="003D53F1">
              <w:rPr>
                <w:b/>
                <w:bCs/>
                <w:noProof/>
                <w:webHidden/>
              </w:rPr>
            </w:r>
            <w:r w:rsidR="003D53F1" w:rsidRPr="003D53F1">
              <w:rPr>
                <w:b/>
                <w:bCs/>
                <w:noProof/>
                <w:webHidden/>
              </w:rPr>
              <w:fldChar w:fldCharType="separate"/>
            </w:r>
            <w:r w:rsidR="003D53F1" w:rsidRPr="003D53F1">
              <w:rPr>
                <w:b/>
                <w:bCs/>
                <w:noProof/>
                <w:webHidden/>
              </w:rPr>
              <w:t>7</w:t>
            </w:r>
            <w:r w:rsidR="003D53F1" w:rsidRPr="003D53F1">
              <w:rPr>
                <w:b/>
                <w:bCs/>
                <w:noProof/>
                <w:webHidden/>
              </w:rPr>
              <w:fldChar w:fldCharType="end"/>
            </w:r>
          </w:hyperlink>
        </w:p>
        <w:p w14:paraId="2EF6D09C" w14:textId="7F578211" w:rsidR="003D53F1" w:rsidRPr="003D53F1" w:rsidRDefault="009E3066">
          <w:pPr>
            <w:pStyle w:val="Innehll3"/>
            <w:tabs>
              <w:tab w:val="right" w:leader="dot" w:pos="9016"/>
            </w:tabs>
            <w:rPr>
              <w:b/>
              <w:bCs/>
              <w:noProof/>
              <w:lang w:val="sv-SE" w:eastAsia="sv-SE"/>
            </w:rPr>
          </w:pPr>
          <w:hyperlink w:anchor="_Toc38476838" w:history="1">
            <w:r w:rsidR="003D53F1" w:rsidRPr="003D53F1">
              <w:rPr>
                <w:rStyle w:val="Hyperlnk"/>
                <w:b/>
                <w:bCs/>
                <w:noProof/>
                <w:lang w:val="sv-SE"/>
              </w:rPr>
              <w:t>Fjädervåg</w:t>
            </w:r>
            <w:r w:rsidR="003D53F1" w:rsidRPr="003D53F1">
              <w:rPr>
                <w:b/>
                <w:bCs/>
                <w:noProof/>
                <w:webHidden/>
              </w:rPr>
              <w:tab/>
            </w:r>
            <w:r w:rsidR="003D53F1" w:rsidRPr="003D53F1">
              <w:rPr>
                <w:b/>
                <w:bCs/>
                <w:noProof/>
                <w:webHidden/>
              </w:rPr>
              <w:fldChar w:fldCharType="begin"/>
            </w:r>
            <w:r w:rsidR="003D53F1" w:rsidRPr="003D53F1">
              <w:rPr>
                <w:b/>
                <w:bCs/>
                <w:noProof/>
                <w:webHidden/>
              </w:rPr>
              <w:instrText xml:space="preserve"> PAGEREF _Toc38476838 \h </w:instrText>
            </w:r>
            <w:r w:rsidR="003D53F1" w:rsidRPr="003D53F1">
              <w:rPr>
                <w:b/>
                <w:bCs/>
                <w:noProof/>
                <w:webHidden/>
              </w:rPr>
            </w:r>
            <w:r w:rsidR="003D53F1" w:rsidRPr="003D53F1">
              <w:rPr>
                <w:b/>
                <w:bCs/>
                <w:noProof/>
                <w:webHidden/>
              </w:rPr>
              <w:fldChar w:fldCharType="separate"/>
            </w:r>
            <w:r w:rsidR="003D53F1" w:rsidRPr="003D53F1">
              <w:rPr>
                <w:b/>
                <w:bCs/>
                <w:noProof/>
                <w:webHidden/>
              </w:rPr>
              <w:t>8</w:t>
            </w:r>
            <w:r w:rsidR="003D53F1" w:rsidRPr="003D53F1">
              <w:rPr>
                <w:b/>
                <w:bCs/>
                <w:noProof/>
                <w:webHidden/>
              </w:rPr>
              <w:fldChar w:fldCharType="end"/>
            </w:r>
          </w:hyperlink>
        </w:p>
        <w:p w14:paraId="4DADAFB0" w14:textId="4817B7C1" w:rsidR="003D53F1" w:rsidRPr="003D53F1" w:rsidRDefault="009E3066">
          <w:pPr>
            <w:pStyle w:val="Innehll2"/>
            <w:rPr>
              <w:rFonts w:asciiTheme="minorHAnsi" w:hAnsiTheme="minorHAnsi" w:cstheme="minorBidi"/>
              <w:sz w:val="22"/>
              <w:szCs w:val="22"/>
              <w:lang w:eastAsia="sv-SE"/>
            </w:rPr>
          </w:pPr>
          <w:hyperlink w:anchor="_Toc38476839" w:history="1">
            <w:r w:rsidR="003D53F1" w:rsidRPr="003D53F1">
              <w:rPr>
                <w:rStyle w:val="Hyperlnk"/>
              </w:rPr>
              <w:t>Experimentet</w:t>
            </w:r>
            <w:r w:rsidR="003D53F1" w:rsidRPr="003D53F1">
              <w:rPr>
                <w:webHidden/>
              </w:rPr>
              <w:tab/>
            </w:r>
            <w:r w:rsidR="003D53F1" w:rsidRPr="003D53F1">
              <w:rPr>
                <w:webHidden/>
              </w:rPr>
              <w:fldChar w:fldCharType="begin"/>
            </w:r>
            <w:r w:rsidR="003D53F1" w:rsidRPr="003D53F1">
              <w:rPr>
                <w:webHidden/>
              </w:rPr>
              <w:instrText xml:space="preserve"> PAGEREF _Toc38476839 \h </w:instrText>
            </w:r>
            <w:r w:rsidR="003D53F1" w:rsidRPr="003D53F1">
              <w:rPr>
                <w:webHidden/>
              </w:rPr>
            </w:r>
            <w:r w:rsidR="003D53F1" w:rsidRPr="003D53F1">
              <w:rPr>
                <w:webHidden/>
              </w:rPr>
              <w:fldChar w:fldCharType="separate"/>
            </w:r>
            <w:r w:rsidR="003D53F1" w:rsidRPr="003D53F1">
              <w:rPr>
                <w:webHidden/>
              </w:rPr>
              <w:t>8</w:t>
            </w:r>
            <w:r w:rsidR="003D53F1" w:rsidRPr="003D53F1">
              <w:rPr>
                <w:webHidden/>
              </w:rPr>
              <w:fldChar w:fldCharType="end"/>
            </w:r>
          </w:hyperlink>
        </w:p>
        <w:p w14:paraId="1B39C390" w14:textId="75B66A75" w:rsidR="003D53F1" w:rsidRPr="003D53F1" w:rsidRDefault="009E3066">
          <w:pPr>
            <w:pStyle w:val="Innehll3"/>
            <w:tabs>
              <w:tab w:val="right" w:leader="dot" w:pos="9016"/>
            </w:tabs>
            <w:rPr>
              <w:b/>
              <w:bCs/>
              <w:noProof/>
              <w:lang w:val="sv-SE" w:eastAsia="sv-SE"/>
            </w:rPr>
          </w:pPr>
          <w:hyperlink w:anchor="_Toc38476840" w:history="1">
            <w:r w:rsidR="003D53F1" w:rsidRPr="003D53F1">
              <w:rPr>
                <w:rStyle w:val="Hyperlnk"/>
                <w:b/>
                <w:bCs/>
                <w:noProof/>
                <w:lang w:val="sv-SE"/>
              </w:rPr>
              <w:t>Information och blanketter</w:t>
            </w:r>
            <w:r w:rsidR="003D53F1" w:rsidRPr="003D53F1">
              <w:rPr>
                <w:b/>
                <w:bCs/>
                <w:noProof/>
                <w:webHidden/>
              </w:rPr>
              <w:tab/>
            </w:r>
            <w:r w:rsidR="003D53F1" w:rsidRPr="003D53F1">
              <w:rPr>
                <w:b/>
                <w:bCs/>
                <w:noProof/>
                <w:webHidden/>
              </w:rPr>
              <w:fldChar w:fldCharType="begin"/>
            </w:r>
            <w:r w:rsidR="003D53F1" w:rsidRPr="003D53F1">
              <w:rPr>
                <w:b/>
                <w:bCs/>
                <w:noProof/>
                <w:webHidden/>
              </w:rPr>
              <w:instrText xml:space="preserve"> PAGEREF _Toc38476840 \h </w:instrText>
            </w:r>
            <w:r w:rsidR="003D53F1" w:rsidRPr="003D53F1">
              <w:rPr>
                <w:b/>
                <w:bCs/>
                <w:noProof/>
                <w:webHidden/>
              </w:rPr>
            </w:r>
            <w:r w:rsidR="003D53F1" w:rsidRPr="003D53F1">
              <w:rPr>
                <w:b/>
                <w:bCs/>
                <w:noProof/>
                <w:webHidden/>
              </w:rPr>
              <w:fldChar w:fldCharType="separate"/>
            </w:r>
            <w:r w:rsidR="003D53F1" w:rsidRPr="003D53F1">
              <w:rPr>
                <w:b/>
                <w:bCs/>
                <w:noProof/>
                <w:webHidden/>
              </w:rPr>
              <w:t>8</w:t>
            </w:r>
            <w:r w:rsidR="003D53F1" w:rsidRPr="003D53F1">
              <w:rPr>
                <w:b/>
                <w:bCs/>
                <w:noProof/>
                <w:webHidden/>
              </w:rPr>
              <w:fldChar w:fldCharType="end"/>
            </w:r>
          </w:hyperlink>
        </w:p>
        <w:p w14:paraId="12102FE0" w14:textId="5E3B2F60" w:rsidR="003D53F1" w:rsidRPr="003D53F1" w:rsidRDefault="009E3066">
          <w:pPr>
            <w:pStyle w:val="Innehll3"/>
            <w:tabs>
              <w:tab w:val="right" w:leader="dot" w:pos="9016"/>
            </w:tabs>
            <w:rPr>
              <w:b/>
              <w:bCs/>
              <w:noProof/>
              <w:lang w:val="sv-SE" w:eastAsia="sv-SE"/>
            </w:rPr>
          </w:pPr>
          <w:hyperlink w:anchor="_Toc38476841" w:history="1">
            <w:r w:rsidR="003D53F1" w:rsidRPr="003D53F1">
              <w:rPr>
                <w:rStyle w:val="Hyperlnk"/>
                <w:b/>
                <w:bCs/>
                <w:noProof/>
                <w:lang w:val="sv-SE"/>
              </w:rPr>
              <w:t>Justering av utrustning</w:t>
            </w:r>
            <w:r w:rsidR="003D53F1" w:rsidRPr="003D53F1">
              <w:rPr>
                <w:b/>
                <w:bCs/>
                <w:noProof/>
                <w:webHidden/>
              </w:rPr>
              <w:tab/>
            </w:r>
            <w:r w:rsidR="003D53F1" w:rsidRPr="003D53F1">
              <w:rPr>
                <w:b/>
                <w:bCs/>
                <w:noProof/>
                <w:webHidden/>
              </w:rPr>
              <w:fldChar w:fldCharType="begin"/>
            </w:r>
            <w:r w:rsidR="003D53F1" w:rsidRPr="003D53F1">
              <w:rPr>
                <w:b/>
                <w:bCs/>
                <w:noProof/>
                <w:webHidden/>
              </w:rPr>
              <w:instrText xml:space="preserve"> PAGEREF _Toc38476841 \h </w:instrText>
            </w:r>
            <w:r w:rsidR="003D53F1" w:rsidRPr="003D53F1">
              <w:rPr>
                <w:b/>
                <w:bCs/>
                <w:noProof/>
                <w:webHidden/>
              </w:rPr>
            </w:r>
            <w:r w:rsidR="003D53F1" w:rsidRPr="003D53F1">
              <w:rPr>
                <w:b/>
                <w:bCs/>
                <w:noProof/>
                <w:webHidden/>
              </w:rPr>
              <w:fldChar w:fldCharType="separate"/>
            </w:r>
            <w:r w:rsidR="003D53F1" w:rsidRPr="003D53F1">
              <w:rPr>
                <w:b/>
                <w:bCs/>
                <w:noProof/>
                <w:webHidden/>
              </w:rPr>
              <w:t>8</w:t>
            </w:r>
            <w:r w:rsidR="003D53F1" w:rsidRPr="003D53F1">
              <w:rPr>
                <w:b/>
                <w:bCs/>
                <w:noProof/>
                <w:webHidden/>
              </w:rPr>
              <w:fldChar w:fldCharType="end"/>
            </w:r>
          </w:hyperlink>
        </w:p>
        <w:p w14:paraId="12095F92" w14:textId="76D0F91E" w:rsidR="003D53F1" w:rsidRPr="003D53F1" w:rsidRDefault="009E3066">
          <w:pPr>
            <w:pStyle w:val="Innehll3"/>
            <w:tabs>
              <w:tab w:val="right" w:leader="dot" w:pos="9016"/>
            </w:tabs>
            <w:rPr>
              <w:b/>
              <w:bCs/>
              <w:noProof/>
              <w:lang w:val="sv-SE" w:eastAsia="sv-SE"/>
            </w:rPr>
          </w:pPr>
          <w:hyperlink w:anchor="_Toc38476842" w:history="1">
            <w:r w:rsidR="003D53F1" w:rsidRPr="003D53F1">
              <w:rPr>
                <w:rStyle w:val="Hyperlnk"/>
                <w:b/>
                <w:bCs/>
                <w:noProof/>
                <w:lang w:val="sv-SE"/>
              </w:rPr>
              <w:t>Elektrodplacering</w:t>
            </w:r>
            <w:r w:rsidR="003D53F1" w:rsidRPr="003D53F1">
              <w:rPr>
                <w:b/>
                <w:bCs/>
                <w:noProof/>
                <w:webHidden/>
              </w:rPr>
              <w:tab/>
            </w:r>
            <w:r w:rsidR="003D53F1" w:rsidRPr="003D53F1">
              <w:rPr>
                <w:b/>
                <w:bCs/>
                <w:noProof/>
                <w:webHidden/>
              </w:rPr>
              <w:fldChar w:fldCharType="begin"/>
            </w:r>
            <w:r w:rsidR="003D53F1" w:rsidRPr="003D53F1">
              <w:rPr>
                <w:b/>
                <w:bCs/>
                <w:noProof/>
                <w:webHidden/>
              </w:rPr>
              <w:instrText xml:space="preserve"> PAGEREF _Toc38476842 \h </w:instrText>
            </w:r>
            <w:r w:rsidR="003D53F1" w:rsidRPr="003D53F1">
              <w:rPr>
                <w:b/>
                <w:bCs/>
                <w:noProof/>
                <w:webHidden/>
              </w:rPr>
            </w:r>
            <w:r w:rsidR="003D53F1" w:rsidRPr="003D53F1">
              <w:rPr>
                <w:b/>
                <w:bCs/>
                <w:noProof/>
                <w:webHidden/>
              </w:rPr>
              <w:fldChar w:fldCharType="separate"/>
            </w:r>
            <w:r w:rsidR="003D53F1" w:rsidRPr="003D53F1">
              <w:rPr>
                <w:b/>
                <w:bCs/>
                <w:noProof/>
                <w:webHidden/>
              </w:rPr>
              <w:t>8</w:t>
            </w:r>
            <w:r w:rsidR="003D53F1" w:rsidRPr="003D53F1">
              <w:rPr>
                <w:b/>
                <w:bCs/>
                <w:noProof/>
                <w:webHidden/>
              </w:rPr>
              <w:fldChar w:fldCharType="end"/>
            </w:r>
          </w:hyperlink>
        </w:p>
        <w:p w14:paraId="0CA42A8D" w14:textId="02120824" w:rsidR="003D53F1" w:rsidRPr="003D53F1" w:rsidRDefault="009E3066">
          <w:pPr>
            <w:pStyle w:val="Innehll3"/>
            <w:tabs>
              <w:tab w:val="right" w:leader="dot" w:pos="9016"/>
            </w:tabs>
            <w:rPr>
              <w:b/>
              <w:bCs/>
              <w:noProof/>
              <w:lang w:val="sv-SE" w:eastAsia="sv-SE"/>
            </w:rPr>
          </w:pPr>
          <w:hyperlink w:anchor="_Toc38476843" w:history="1">
            <w:r w:rsidR="003D53F1" w:rsidRPr="003D53F1">
              <w:rPr>
                <w:rStyle w:val="Hyperlnk"/>
                <w:b/>
                <w:bCs/>
                <w:noProof/>
                <w:lang w:val="sv-SE"/>
              </w:rPr>
              <w:t>Uppvärmning</w:t>
            </w:r>
            <w:r w:rsidR="003D53F1" w:rsidRPr="003D53F1">
              <w:rPr>
                <w:b/>
                <w:bCs/>
                <w:noProof/>
                <w:webHidden/>
              </w:rPr>
              <w:tab/>
            </w:r>
            <w:r w:rsidR="003D53F1" w:rsidRPr="003D53F1">
              <w:rPr>
                <w:b/>
                <w:bCs/>
                <w:noProof/>
                <w:webHidden/>
              </w:rPr>
              <w:fldChar w:fldCharType="begin"/>
            </w:r>
            <w:r w:rsidR="003D53F1" w:rsidRPr="003D53F1">
              <w:rPr>
                <w:b/>
                <w:bCs/>
                <w:noProof/>
                <w:webHidden/>
              </w:rPr>
              <w:instrText xml:space="preserve"> PAGEREF _Toc38476843 \h </w:instrText>
            </w:r>
            <w:r w:rsidR="003D53F1" w:rsidRPr="003D53F1">
              <w:rPr>
                <w:b/>
                <w:bCs/>
                <w:noProof/>
                <w:webHidden/>
              </w:rPr>
            </w:r>
            <w:r w:rsidR="003D53F1" w:rsidRPr="003D53F1">
              <w:rPr>
                <w:b/>
                <w:bCs/>
                <w:noProof/>
                <w:webHidden/>
              </w:rPr>
              <w:fldChar w:fldCharType="separate"/>
            </w:r>
            <w:r w:rsidR="003D53F1" w:rsidRPr="003D53F1">
              <w:rPr>
                <w:b/>
                <w:bCs/>
                <w:noProof/>
                <w:webHidden/>
              </w:rPr>
              <w:t>10</w:t>
            </w:r>
            <w:r w:rsidR="003D53F1" w:rsidRPr="003D53F1">
              <w:rPr>
                <w:b/>
                <w:bCs/>
                <w:noProof/>
                <w:webHidden/>
              </w:rPr>
              <w:fldChar w:fldCharType="end"/>
            </w:r>
          </w:hyperlink>
        </w:p>
        <w:p w14:paraId="110113C8" w14:textId="0D96DA80" w:rsidR="003D53F1" w:rsidRPr="003D53F1" w:rsidRDefault="009E3066">
          <w:pPr>
            <w:pStyle w:val="Innehll3"/>
            <w:tabs>
              <w:tab w:val="right" w:leader="dot" w:pos="9016"/>
            </w:tabs>
            <w:rPr>
              <w:b/>
              <w:bCs/>
              <w:noProof/>
              <w:lang w:val="sv-SE" w:eastAsia="sv-SE"/>
            </w:rPr>
          </w:pPr>
          <w:hyperlink w:anchor="_Toc38476844" w:history="1">
            <w:r w:rsidR="003D53F1" w:rsidRPr="003D53F1">
              <w:rPr>
                <w:rStyle w:val="Hyperlnk"/>
                <w:b/>
                <w:bCs/>
                <w:noProof/>
                <w:lang w:val="sv-SE"/>
              </w:rPr>
              <w:t>Övning av utförande</w:t>
            </w:r>
            <w:r w:rsidR="003D53F1" w:rsidRPr="003D53F1">
              <w:rPr>
                <w:b/>
                <w:bCs/>
                <w:noProof/>
                <w:webHidden/>
              </w:rPr>
              <w:tab/>
            </w:r>
            <w:r w:rsidR="003D53F1" w:rsidRPr="003D53F1">
              <w:rPr>
                <w:b/>
                <w:bCs/>
                <w:noProof/>
                <w:webHidden/>
              </w:rPr>
              <w:fldChar w:fldCharType="begin"/>
            </w:r>
            <w:r w:rsidR="003D53F1" w:rsidRPr="003D53F1">
              <w:rPr>
                <w:b/>
                <w:bCs/>
                <w:noProof/>
                <w:webHidden/>
              </w:rPr>
              <w:instrText xml:space="preserve"> PAGEREF _Toc38476844 \h </w:instrText>
            </w:r>
            <w:r w:rsidR="003D53F1" w:rsidRPr="003D53F1">
              <w:rPr>
                <w:b/>
                <w:bCs/>
                <w:noProof/>
                <w:webHidden/>
              </w:rPr>
            </w:r>
            <w:r w:rsidR="003D53F1" w:rsidRPr="003D53F1">
              <w:rPr>
                <w:b/>
                <w:bCs/>
                <w:noProof/>
                <w:webHidden/>
              </w:rPr>
              <w:fldChar w:fldCharType="separate"/>
            </w:r>
            <w:r w:rsidR="003D53F1" w:rsidRPr="003D53F1">
              <w:rPr>
                <w:b/>
                <w:bCs/>
                <w:noProof/>
                <w:webHidden/>
              </w:rPr>
              <w:t>10</w:t>
            </w:r>
            <w:r w:rsidR="003D53F1" w:rsidRPr="003D53F1">
              <w:rPr>
                <w:b/>
                <w:bCs/>
                <w:noProof/>
                <w:webHidden/>
              </w:rPr>
              <w:fldChar w:fldCharType="end"/>
            </w:r>
          </w:hyperlink>
        </w:p>
        <w:p w14:paraId="716087BD" w14:textId="182AF7AC" w:rsidR="003D53F1" w:rsidRPr="003D53F1" w:rsidRDefault="009E3066">
          <w:pPr>
            <w:pStyle w:val="Innehll3"/>
            <w:tabs>
              <w:tab w:val="right" w:leader="dot" w:pos="9016"/>
            </w:tabs>
            <w:rPr>
              <w:b/>
              <w:bCs/>
              <w:noProof/>
              <w:lang w:val="sv-SE" w:eastAsia="sv-SE"/>
            </w:rPr>
          </w:pPr>
          <w:hyperlink w:anchor="_Toc38476845" w:history="1">
            <w:r w:rsidR="003D53F1" w:rsidRPr="003D53F1">
              <w:rPr>
                <w:rStyle w:val="Hyperlnk"/>
                <w:b/>
                <w:bCs/>
                <w:noProof/>
                <w:lang w:val="sv-SE"/>
              </w:rPr>
              <w:t>Mätning av MVIC</w:t>
            </w:r>
            <w:r w:rsidR="003D53F1" w:rsidRPr="003D53F1">
              <w:rPr>
                <w:b/>
                <w:bCs/>
                <w:noProof/>
                <w:webHidden/>
              </w:rPr>
              <w:tab/>
            </w:r>
            <w:r w:rsidR="003D53F1" w:rsidRPr="003D53F1">
              <w:rPr>
                <w:b/>
                <w:bCs/>
                <w:noProof/>
                <w:webHidden/>
              </w:rPr>
              <w:fldChar w:fldCharType="begin"/>
            </w:r>
            <w:r w:rsidR="003D53F1" w:rsidRPr="003D53F1">
              <w:rPr>
                <w:b/>
                <w:bCs/>
                <w:noProof/>
                <w:webHidden/>
              </w:rPr>
              <w:instrText xml:space="preserve"> PAGEREF _Toc38476845 \h </w:instrText>
            </w:r>
            <w:r w:rsidR="003D53F1" w:rsidRPr="003D53F1">
              <w:rPr>
                <w:b/>
                <w:bCs/>
                <w:noProof/>
                <w:webHidden/>
              </w:rPr>
            </w:r>
            <w:r w:rsidR="003D53F1" w:rsidRPr="003D53F1">
              <w:rPr>
                <w:b/>
                <w:bCs/>
                <w:noProof/>
                <w:webHidden/>
              </w:rPr>
              <w:fldChar w:fldCharType="separate"/>
            </w:r>
            <w:r w:rsidR="003D53F1" w:rsidRPr="003D53F1">
              <w:rPr>
                <w:b/>
                <w:bCs/>
                <w:noProof/>
                <w:webHidden/>
              </w:rPr>
              <w:t>10</w:t>
            </w:r>
            <w:r w:rsidR="003D53F1" w:rsidRPr="003D53F1">
              <w:rPr>
                <w:b/>
                <w:bCs/>
                <w:noProof/>
                <w:webHidden/>
              </w:rPr>
              <w:fldChar w:fldCharType="end"/>
            </w:r>
          </w:hyperlink>
        </w:p>
        <w:p w14:paraId="1F4464AF" w14:textId="13E53582" w:rsidR="003D53F1" w:rsidRPr="003D53F1" w:rsidRDefault="009E3066">
          <w:pPr>
            <w:pStyle w:val="Innehll3"/>
            <w:tabs>
              <w:tab w:val="right" w:leader="dot" w:pos="9016"/>
            </w:tabs>
            <w:rPr>
              <w:b/>
              <w:bCs/>
              <w:noProof/>
              <w:lang w:val="sv-SE" w:eastAsia="sv-SE"/>
            </w:rPr>
          </w:pPr>
          <w:hyperlink w:anchor="_Toc38476846" w:history="1">
            <w:r w:rsidR="003D53F1" w:rsidRPr="003D53F1">
              <w:rPr>
                <w:rStyle w:val="Hyperlnk"/>
                <w:b/>
                <w:bCs/>
                <w:noProof/>
                <w:lang w:val="sv-SE"/>
              </w:rPr>
              <w:t>Mätning av styrkevärden</w:t>
            </w:r>
            <w:r w:rsidR="003D53F1" w:rsidRPr="003D53F1">
              <w:rPr>
                <w:b/>
                <w:bCs/>
                <w:noProof/>
                <w:webHidden/>
              </w:rPr>
              <w:tab/>
            </w:r>
            <w:r w:rsidR="003D53F1" w:rsidRPr="003D53F1">
              <w:rPr>
                <w:b/>
                <w:bCs/>
                <w:noProof/>
                <w:webHidden/>
              </w:rPr>
              <w:fldChar w:fldCharType="begin"/>
            </w:r>
            <w:r w:rsidR="003D53F1" w:rsidRPr="003D53F1">
              <w:rPr>
                <w:b/>
                <w:bCs/>
                <w:noProof/>
                <w:webHidden/>
              </w:rPr>
              <w:instrText xml:space="preserve"> PAGEREF _Toc38476846 \h </w:instrText>
            </w:r>
            <w:r w:rsidR="003D53F1" w:rsidRPr="003D53F1">
              <w:rPr>
                <w:b/>
                <w:bCs/>
                <w:noProof/>
                <w:webHidden/>
              </w:rPr>
            </w:r>
            <w:r w:rsidR="003D53F1" w:rsidRPr="003D53F1">
              <w:rPr>
                <w:b/>
                <w:bCs/>
                <w:noProof/>
                <w:webHidden/>
              </w:rPr>
              <w:fldChar w:fldCharType="separate"/>
            </w:r>
            <w:r w:rsidR="003D53F1" w:rsidRPr="003D53F1">
              <w:rPr>
                <w:b/>
                <w:bCs/>
                <w:noProof/>
                <w:webHidden/>
              </w:rPr>
              <w:t>11</w:t>
            </w:r>
            <w:r w:rsidR="003D53F1" w:rsidRPr="003D53F1">
              <w:rPr>
                <w:b/>
                <w:bCs/>
                <w:noProof/>
                <w:webHidden/>
              </w:rPr>
              <w:fldChar w:fldCharType="end"/>
            </w:r>
          </w:hyperlink>
        </w:p>
        <w:p w14:paraId="1DD74D57" w14:textId="05A47381" w:rsidR="003D53F1" w:rsidRPr="003D53F1" w:rsidRDefault="009E3066">
          <w:pPr>
            <w:pStyle w:val="Innehll3"/>
            <w:tabs>
              <w:tab w:val="right" w:leader="dot" w:pos="9016"/>
            </w:tabs>
            <w:rPr>
              <w:b/>
              <w:bCs/>
              <w:noProof/>
              <w:lang w:val="sv-SE" w:eastAsia="sv-SE"/>
            </w:rPr>
          </w:pPr>
          <w:hyperlink w:anchor="_Toc38476847" w:history="1">
            <w:r w:rsidR="003D53F1" w:rsidRPr="003D53F1">
              <w:rPr>
                <w:rStyle w:val="Hyperlnk"/>
                <w:b/>
                <w:bCs/>
                <w:noProof/>
                <w:lang w:val="sv-SE"/>
              </w:rPr>
              <w:t>Mätning vid utåtrotation med och utan adduktion</w:t>
            </w:r>
            <w:r w:rsidR="003D53F1" w:rsidRPr="003D53F1">
              <w:rPr>
                <w:b/>
                <w:bCs/>
                <w:noProof/>
                <w:webHidden/>
              </w:rPr>
              <w:tab/>
            </w:r>
            <w:r w:rsidR="003D53F1" w:rsidRPr="003D53F1">
              <w:rPr>
                <w:b/>
                <w:bCs/>
                <w:noProof/>
                <w:webHidden/>
              </w:rPr>
              <w:fldChar w:fldCharType="begin"/>
            </w:r>
            <w:r w:rsidR="003D53F1" w:rsidRPr="003D53F1">
              <w:rPr>
                <w:b/>
                <w:bCs/>
                <w:noProof/>
                <w:webHidden/>
              </w:rPr>
              <w:instrText xml:space="preserve"> PAGEREF _Toc38476847 \h </w:instrText>
            </w:r>
            <w:r w:rsidR="003D53F1" w:rsidRPr="003D53F1">
              <w:rPr>
                <w:b/>
                <w:bCs/>
                <w:noProof/>
                <w:webHidden/>
              </w:rPr>
            </w:r>
            <w:r w:rsidR="003D53F1" w:rsidRPr="003D53F1">
              <w:rPr>
                <w:b/>
                <w:bCs/>
                <w:noProof/>
                <w:webHidden/>
              </w:rPr>
              <w:fldChar w:fldCharType="separate"/>
            </w:r>
            <w:r w:rsidR="003D53F1" w:rsidRPr="003D53F1">
              <w:rPr>
                <w:b/>
                <w:bCs/>
                <w:noProof/>
                <w:webHidden/>
              </w:rPr>
              <w:t>11</w:t>
            </w:r>
            <w:r w:rsidR="003D53F1" w:rsidRPr="003D53F1">
              <w:rPr>
                <w:b/>
                <w:bCs/>
                <w:noProof/>
                <w:webHidden/>
              </w:rPr>
              <w:fldChar w:fldCharType="end"/>
            </w:r>
          </w:hyperlink>
        </w:p>
        <w:p w14:paraId="67BECC2F" w14:textId="7631FC0D" w:rsidR="003D53F1" w:rsidRPr="003D53F1" w:rsidRDefault="009E3066">
          <w:pPr>
            <w:pStyle w:val="Innehll2"/>
            <w:rPr>
              <w:rFonts w:asciiTheme="minorHAnsi" w:hAnsiTheme="minorHAnsi" w:cstheme="minorBidi"/>
              <w:sz w:val="22"/>
              <w:szCs w:val="22"/>
              <w:lang w:eastAsia="sv-SE"/>
            </w:rPr>
          </w:pPr>
          <w:hyperlink w:anchor="_Toc38476848" w:history="1">
            <w:r w:rsidR="003D53F1" w:rsidRPr="003D53F1">
              <w:rPr>
                <w:rStyle w:val="Hyperlnk"/>
              </w:rPr>
              <w:t>Bearbetning av signalen</w:t>
            </w:r>
            <w:r w:rsidR="003D53F1" w:rsidRPr="003D53F1">
              <w:rPr>
                <w:webHidden/>
              </w:rPr>
              <w:tab/>
            </w:r>
            <w:r w:rsidR="003D53F1" w:rsidRPr="003D53F1">
              <w:rPr>
                <w:webHidden/>
              </w:rPr>
              <w:fldChar w:fldCharType="begin"/>
            </w:r>
            <w:r w:rsidR="003D53F1" w:rsidRPr="003D53F1">
              <w:rPr>
                <w:webHidden/>
              </w:rPr>
              <w:instrText xml:space="preserve"> PAGEREF _Toc38476848 \h </w:instrText>
            </w:r>
            <w:r w:rsidR="003D53F1" w:rsidRPr="003D53F1">
              <w:rPr>
                <w:webHidden/>
              </w:rPr>
            </w:r>
            <w:r w:rsidR="003D53F1" w:rsidRPr="003D53F1">
              <w:rPr>
                <w:webHidden/>
              </w:rPr>
              <w:fldChar w:fldCharType="separate"/>
            </w:r>
            <w:r w:rsidR="003D53F1" w:rsidRPr="003D53F1">
              <w:rPr>
                <w:webHidden/>
              </w:rPr>
              <w:t>12</w:t>
            </w:r>
            <w:r w:rsidR="003D53F1" w:rsidRPr="003D53F1">
              <w:rPr>
                <w:webHidden/>
              </w:rPr>
              <w:fldChar w:fldCharType="end"/>
            </w:r>
          </w:hyperlink>
        </w:p>
        <w:p w14:paraId="1DAC0F27" w14:textId="0558B572" w:rsidR="003D53F1" w:rsidRPr="003D53F1" w:rsidRDefault="009E3066">
          <w:pPr>
            <w:pStyle w:val="Innehll2"/>
            <w:rPr>
              <w:rFonts w:asciiTheme="minorHAnsi" w:hAnsiTheme="minorHAnsi" w:cstheme="minorBidi"/>
              <w:sz w:val="22"/>
              <w:szCs w:val="22"/>
              <w:lang w:eastAsia="sv-SE"/>
            </w:rPr>
          </w:pPr>
          <w:hyperlink w:anchor="_Toc38476849" w:history="1">
            <w:r w:rsidR="003D53F1" w:rsidRPr="003D53F1">
              <w:rPr>
                <w:rStyle w:val="Hyperlnk"/>
              </w:rPr>
              <w:t>Analys av data</w:t>
            </w:r>
            <w:r w:rsidR="003D53F1" w:rsidRPr="003D53F1">
              <w:rPr>
                <w:webHidden/>
              </w:rPr>
              <w:tab/>
            </w:r>
            <w:r w:rsidR="003D53F1" w:rsidRPr="003D53F1">
              <w:rPr>
                <w:webHidden/>
              </w:rPr>
              <w:fldChar w:fldCharType="begin"/>
            </w:r>
            <w:r w:rsidR="003D53F1" w:rsidRPr="003D53F1">
              <w:rPr>
                <w:webHidden/>
              </w:rPr>
              <w:instrText xml:space="preserve"> PAGEREF _Toc38476849 \h </w:instrText>
            </w:r>
            <w:r w:rsidR="003D53F1" w:rsidRPr="003D53F1">
              <w:rPr>
                <w:webHidden/>
              </w:rPr>
            </w:r>
            <w:r w:rsidR="003D53F1" w:rsidRPr="003D53F1">
              <w:rPr>
                <w:webHidden/>
              </w:rPr>
              <w:fldChar w:fldCharType="separate"/>
            </w:r>
            <w:r w:rsidR="003D53F1" w:rsidRPr="003D53F1">
              <w:rPr>
                <w:webHidden/>
              </w:rPr>
              <w:t>12</w:t>
            </w:r>
            <w:r w:rsidR="003D53F1" w:rsidRPr="003D53F1">
              <w:rPr>
                <w:webHidden/>
              </w:rPr>
              <w:fldChar w:fldCharType="end"/>
            </w:r>
          </w:hyperlink>
        </w:p>
        <w:p w14:paraId="6CCE0A1B" w14:textId="406227B1" w:rsidR="003D53F1" w:rsidRPr="003D53F1" w:rsidRDefault="009E3066">
          <w:pPr>
            <w:pStyle w:val="Innehll2"/>
            <w:rPr>
              <w:rFonts w:asciiTheme="minorHAnsi" w:hAnsiTheme="minorHAnsi" w:cstheme="minorBidi"/>
              <w:sz w:val="22"/>
              <w:szCs w:val="22"/>
              <w:lang w:eastAsia="sv-SE"/>
            </w:rPr>
          </w:pPr>
          <w:hyperlink w:anchor="_Toc38476850" w:history="1">
            <w:r w:rsidR="003D53F1" w:rsidRPr="003D53F1">
              <w:rPr>
                <w:rStyle w:val="Hyperlnk"/>
              </w:rPr>
              <w:t>Etiska ställningstaganden</w:t>
            </w:r>
            <w:r w:rsidR="003D53F1" w:rsidRPr="003D53F1">
              <w:rPr>
                <w:webHidden/>
              </w:rPr>
              <w:tab/>
            </w:r>
            <w:r w:rsidR="003D53F1" w:rsidRPr="003D53F1">
              <w:rPr>
                <w:webHidden/>
              </w:rPr>
              <w:fldChar w:fldCharType="begin"/>
            </w:r>
            <w:r w:rsidR="003D53F1" w:rsidRPr="003D53F1">
              <w:rPr>
                <w:webHidden/>
              </w:rPr>
              <w:instrText xml:space="preserve"> PAGEREF _Toc38476850 \h </w:instrText>
            </w:r>
            <w:r w:rsidR="003D53F1" w:rsidRPr="003D53F1">
              <w:rPr>
                <w:webHidden/>
              </w:rPr>
            </w:r>
            <w:r w:rsidR="003D53F1" w:rsidRPr="003D53F1">
              <w:rPr>
                <w:webHidden/>
              </w:rPr>
              <w:fldChar w:fldCharType="separate"/>
            </w:r>
            <w:r w:rsidR="003D53F1" w:rsidRPr="003D53F1">
              <w:rPr>
                <w:webHidden/>
              </w:rPr>
              <w:t>13</w:t>
            </w:r>
            <w:r w:rsidR="003D53F1" w:rsidRPr="003D53F1">
              <w:rPr>
                <w:webHidden/>
              </w:rPr>
              <w:fldChar w:fldCharType="end"/>
            </w:r>
          </w:hyperlink>
        </w:p>
        <w:p w14:paraId="37669DD4" w14:textId="6AFC35CD" w:rsidR="003D53F1" w:rsidRPr="003D53F1" w:rsidRDefault="009E3066">
          <w:pPr>
            <w:pStyle w:val="Innehll1"/>
            <w:rPr>
              <w:rFonts w:asciiTheme="minorHAnsi" w:hAnsiTheme="minorHAnsi" w:cstheme="minorBidi"/>
              <w:sz w:val="22"/>
              <w:szCs w:val="22"/>
              <w:lang w:eastAsia="sv-SE"/>
            </w:rPr>
          </w:pPr>
          <w:hyperlink w:anchor="_Toc38476851" w:history="1">
            <w:r w:rsidR="003D53F1" w:rsidRPr="003D53F1">
              <w:rPr>
                <w:rStyle w:val="Hyperlnk"/>
              </w:rPr>
              <w:t>Resultat</w:t>
            </w:r>
            <w:r w:rsidR="003D53F1" w:rsidRPr="003D53F1">
              <w:rPr>
                <w:webHidden/>
              </w:rPr>
              <w:tab/>
            </w:r>
            <w:r w:rsidR="003D53F1" w:rsidRPr="003D53F1">
              <w:rPr>
                <w:webHidden/>
              </w:rPr>
              <w:fldChar w:fldCharType="begin"/>
            </w:r>
            <w:r w:rsidR="003D53F1" w:rsidRPr="003D53F1">
              <w:rPr>
                <w:webHidden/>
              </w:rPr>
              <w:instrText xml:space="preserve"> PAGEREF _Toc38476851 \h </w:instrText>
            </w:r>
            <w:r w:rsidR="003D53F1" w:rsidRPr="003D53F1">
              <w:rPr>
                <w:webHidden/>
              </w:rPr>
            </w:r>
            <w:r w:rsidR="003D53F1" w:rsidRPr="003D53F1">
              <w:rPr>
                <w:webHidden/>
              </w:rPr>
              <w:fldChar w:fldCharType="separate"/>
            </w:r>
            <w:r w:rsidR="003D53F1" w:rsidRPr="003D53F1">
              <w:rPr>
                <w:webHidden/>
              </w:rPr>
              <w:t>14</w:t>
            </w:r>
            <w:r w:rsidR="003D53F1" w:rsidRPr="003D53F1">
              <w:rPr>
                <w:webHidden/>
              </w:rPr>
              <w:fldChar w:fldCharType="end"/>
            </w:r>
          </w:hyperlink>
        </w:p>
        <w:p w14:paraId="76C196C5" w14:textId="70258C38" w:rsidR="003D53F1" w:rsidRPr="003D53F1" w:rsidRDefault="009E3066">
          <w:pPr>
            <w:pStyle w:val="Innehll1"/>
            <w:rPr>
              <w:rFonts w:asciiTheme="minorHAnsi" w:hAnsiTheme="minorHAnsi" w:cstheme="minorBidi"/>
              <w:sz w:val="22"/>
              <w:szCs w:val="22"/>
              <w:lang w:eastAsia="sv-SE"/>
            </w:rPr>
          </w:pPr>
          <w:hyperlink w:anchor="_Toc38476852" w:history="1">
            <w:r w:rsidR="003D53F1" w:rsidRPr="003D53F1">
              <w:rPr>
                <w:rStyle w:val="Hyperlnk"/>
              </w:rPr>
              <w:t>Diskussion</w:t>
            </w:r>
            <w:r w:rsidR="003D53F1" w:rsidRPr="003D53F1">
              <w:rPr>
                <w:webHidden/>
              </w:rPr>
              <w:tab/>
            </w:r>
            <w:r w:rsidR="003D53F1" w:rsidRPr="003D53F1">
              <w:rPr>
                <w:webHidden/>
              </w:rPr>
              <w:fldChar w:fldCharType="begin"/>
            </w:r>
            <w:r w:rsidR="003D53F1" w:rsidRPr="003D53F1">
              <w:rPr>
                <w:webHidden/>
              </w:rPr>
              <w:instrText xml:space="preserve"> PAGEREF _Toc38476852 \h </w:instrText>
            </w:r>
            <w:r w:rsidR="003D53F1" w:rsidRPr="003D53F1">
              <w:rPr>
                <w:webHidden/>
              </w:rPr>
            </w:r>
            <w:r w:rsidR="003D53F1" w:rsidRPr="003D53F1">
              <w:rPr>
                <w:webHidden/>
              </w:rPr>
              <w:fldChar w:fldCharType="separate"/>
            </w:r>
            <w:r w:rsidR="003D53F1" w:rsidRPr="003D53F1">
              <w:rPr>
                <w:webHidden/>
              </w:rPr>
              <w:t>16</w:t>
            </w:r>
            <w:r w:rsidR="003D53F1" w:rsidRPr="003D53F1">
              <w:rPr>
                <w:webHidden/>
              </w:rPr>
              <w:fldChar w:fldCharType="end"/>
            </w:r>
          </w:hyperlink>
        </w:p>
        <w:p w14:paraId="7BC1EBB7" w14:textId="79E88C79" w:rsidR="003D53F1" w:rsidRPr="003D53F1" w:rsidRDefault="009E3066">
          <w:pPr>
            <w:pStyle w:val="Innehll2"/>
            <w:rPr>
              <w:rFonts w:asciiTheme="minorHAnsi" w:hAnsiTheme="minorHAnsi" w:cstheme="minorBidi"/>
              <w:sz w:val="22"/>
              <w:szCs w:val="22"/>
              <w:lang w:eastAsia="sv-SE"/>
            </w:rPr>
          </w:pPr>
          <w:hyperlink w:anchor="_Toc38476853" w:history="1">
            <w:r w:rsidR="003D53F1" w:rsidRPr="003D53F1">
              <w:rPr>
                <w:rStyle w:val="Hyperlnk"/>
              </w:rPr>
              <w:t>Material- och metoddiskussion</w:t>
            </w:r>
            <w:r w:rsidR="003D53F1" w:rsidRPr="003D53F1">
              <w:rPr>
                <w:webHidden/>
              </w:rPr>
              <w:tab/>
            </w:r>
            <w:r w:rsidR="003D53F1" w:rsidRPr="003D53F1">
              <w:rPr>
                <w:webHidden/>
              </w:rPr>
              <w:fldChar w:fldCharType="begin"/>
            </w:r>
            <w:r w:rsidR="003D53F1" w:rsidRPr="003D53F1">
              <w:rPr>
                <w:webHidden/>
              </w:rPr>
              <w:instrText xml:space="preserve"> PAGEREF _Toc38476853 \h </w:instrText>
            </w:r>
            <w:r w:rsidR="003D53F1" w:rsidRPr="003D53F1">
              <w:rPr>
                <w:webHidden/>
              </w:rPr>
            </w:r>
            <w:r w:rsidR="003D53F1" w:rsidRPr="003D53F1">
              <w:rPr>
                <w:webHidden/>
              </w:rPr>
              <w:fldChar w:fldCharType="separate"/>
            </w:r>
            <w:r w:rsidR="003D53F1" w:rsidRPr="003D53F1">
              <w:rPr>
                <w:webHidden/>
              </w:rPr>
              <w:t>16</w:t>
            </w:r>
            <w:r w:rsidR="003D53F1" w:rsidRPr="003D53F1">
              <w:rPr>
                <w:webHidden/>
              </w:rPr>
              <w:fldChar w:fldCharType="end"/>
            </w:r>
          </w:hyperlink>
        </w:p>
        <w:p w14:paraId="597CB7E7" w14:textId="6DF21522" w:rsidR="003D53F1" w:rsidRPr="003D53F1" w:rsidRDefault="009E3066">
          <w:pPr>
            <w:pStyle w:val="Innehll2"/>
            <w:rPr>
              <w:rFonts w:asciiTheme="minorHAnsi" w:hAnsiTheme="minorHAnsi" w:cstheme="minorBidi"/>
              <w:sz w:val="22"/>
              <w:szCs w:val="22"/>
              <w:lang w:eastAsia="sv-SE"/>
            </w:rPr>
          </w:pPr>
          <w:hyperlink w:anchor="_Toc38476854" w:history="1">
            <w:r w:rsidR="003D53F1" w:rsidRPr="003D53F1">
              <w:rPr>
                <w:rStyle w:val="Hyperlnk"/>
              </w:rPr>
              <w:t>Resultatdiskussion</w:t>
            </w:r>
            <w:r w:rsidR="003D53F1" w:rsidRPr="003D53F1">
              <w:rPr>
                <w:webHidden/>
              </w:rPr>
              <w:tab/>
            </w:r>
            <w:r w:rsidR="003D53F1" w:rsidRPr="003D53F1">
              <w:rPr>
                <w:webHidden/>
              </w:rPr>
              <w:fldChar w:fldCharType="begin"/>
            </w:r>
            <w:r w:rsidR="003D53F1" w:rsidRPr="003D53F1">
              <w:rPr>
                <w:webHidden/>
              </w:rPr>
              <w:instrText xml:space="preserve"> PAGEREF _Toc38476854 \h </w:instrText>
            </w:r>
            <w:r w:rsidR="003D53F1" w:rsidRPr="003D53F1">
              <w:rPr>
                <w:webHidden/>
              </w:rPr>
            </w:r>
            <w:r w:rsidR="003D53F1" w:rsidRPr="003D53F1">
              <w:rPr>
                <w:webHidden/>
              </w:rPr>
              <w:fldChar w:fldCharType="separate"/>
            </w:r>
            <w:r w:rsidR="003D53F1" w:rsidRPr="003D53F1">
              <w:rPr>
                <w:webHidden/>
              </w:rPr>
              <w:t>17</w:t>
            </w:r>
            <w:r w:rsidR="003D53F1" w:rsidRPr="003D53F1">
              <w:rPr>
                <w:webHidden/>
              </w:rPr>
              <w:fldChar w:fldCharType="end"/>
            </w:r>
          </w:hyperlink>
        </w:p>
        <w:p w14:paraId="20A7EC77" w14:textId="6595F8FB" w:rsidR="003D53F1" w:rsidRPr="003D53F1" w:rsidRDefault="009E3066">
          <w:pPr>
            <w:pStyle w:val="Innehll1"/>
            <w:rPr>
              <w:rFonts w:asciiTheme="minorHAnsi" w:hAnsiTheme="minorHAnsi" w:cstheme="minorBidi"/>
              <w:sz w:val="22"/>
              <w:szCs w:val="22"/>
              <w:lang w:eastAsia="sv-SE"/>
            </w:rPr>
          </w:pPr>
          <w:hyperlink w:anchor="_Toc38476855" w:history="1">
            <w:r w:rsidR="003D53F1" w:rsidRPr="003D53F1">
              <w:rPr>
                <w:rStyle w:val="Hyperlnk"/>
              </w:rPr>
              <w:t>Betydelse/Klinisk relevans</w:t>
            </w:r>
            <w:r w:rsidR="003D53F1" w:rsidRPr="003D53F1">
              <w:rPr>
                <w:webHidden/>
              </w:rPr>
              <w:tab/>
            </w:r>
            <w:r w:rsidR="003D53F1" w:rsidRPr="003D53F1">
              <w:rPr>
                <w:webHidden/>
              </w:rPr>
              <w:fldChar w:fldCharType="begin"/>
            </w:r>
            <w:r w:rsidR="003D53F1" w:rsidRPr="003D53F1">
              <w:rPr>
                <w:webHidden/>
              </w:rPr>
              <w:instrText xml:space="preserve"> PAGEREF _Toc38476855 \h </w:instrText>
            </w:r>
            <w:r w:rsidR="003D53F1" w:rsidRPr="003D53F1">
              <w:rPr>
                <w:webHidden/>
              </w:rPr>
            </w:r>
            <w:r w:rsidR="003D53F1" w:rsidRPr="003D53F1">
              <w:rPr>
                <w:webHidden/>
              </w:rPr>
              <w:fldChar w:fldCharType="separate"/>
            </w:r>
            <w:r w:rsidR="003D53F1" w:rsidRPr="003D53F1">
              <w:rPr>
                <w:webHidden/>
              </w:rPr>
              <w:t>18</w:t>
            </w:r>
            <w:r w:rsidR="003D53F1" w:rsidRPr="003D53F1">
              <w:rPr>
                <w:webHidden/>
              </w:rPr>
              <w:fldChar w:fldCharType="end"/>
            </w:r>
          </w:hyperlink>
        </w:p>
        <w:p w14:paraId="65275903" w14:textId="31114449" w:rsidR="003D53F1" w:rsidRPr="003D53F1" w:rsidRDefault="009E3066">
          <w:pPr>
            <w:pStyle w:val="Innehll1"/>
            <w:rPr>
              <w:rFonts w:asciiTheme="minorHAnsi" w:hAnsiTheme="minorHAnsi" w:cstheme="minorBidi"/>
              <w:sz w:val="22"/>
              <w:szCs w:val="22"/>
              <w:lang w:eastAsia="sv-SE"/>
            </w:rPr>
          </w:pPr>
          <w:hyperlink w:anchor="_Toc38476856" w:history="1">
            <w:r w:rsidR="003D53F1" w:rsidRPr="003D53F1">
              <w:rPr>
                <w:rStyle w:val="Hyperlnk"/>
              </w:rPr>
              <w:t>Konklusion</w:t>
            </w:r>
            <w:r w:rsidR="003D53F1" w:rsidRPr="003D53F1">
              <w:rPr>
                <w:webHidden/>
              </w:rPr>
              <w:tab/>
            </w:r>
            <w:r w:rsidR="003D53F1" w:rsidRPr="003D53F1">
              <w:rPr>
                <w:webHidden/>
              </w:rPr>
              <w:fldChar w:fldCharType="begin"/>
            </w:r>
            <w:r w:rsidR="003D53F1" w:rsidRPr="003D53F1">
              <w:rPr>
                <w:webHidden/>
              </w:rPr>
              <w:instrText xml:space="preserve"> PAGEREF _Toc38476856 \h </w:instrText>
            </w:r>
            <w:r w:rsidR="003D53F1" w:rsidRPr="003D53F1">
              <w:rPr>
                <w:webHidden/>
              </w:rPr>
            </w:r>
            <w:r w:rsidR="003D53F1" w:rsidRPr="003D53F1">
              <w:rPr>
                <w:webHidden/>
              </w:rPr>
              <w:fldChar w:fldCharType="separate"/>
            </w:r>
            <w:r w:rsidR="003D53F1" w:rsidRPr="003D53F1">
              <w:rPr>
                <w:webHidden/>
              </w:rPr>
              <w:t>18</w:t>
            </w:r>
            <w:r w:rsidR="003D53F1" w:rsidRPr="003D53F1">
              <w:rPr>
                <w:webHidden/>
              </w:rPr>
              <w:fldChar w:fldCharType="end"/>
            </w:r>
          </w:hyperlink>
        </w:p>
        <w:p w14:paraId="318EA261" w14:textId="47E4EB1E" w:rsidR="003D53F1" w:rsidRPr="003D53F1" w:rsidRDefault="009E3066">
          <w:pPr>
            <w:pStyle w:val="Innehll1"/>
            <w:rPr>
              <w:rFonts w:asciiTheme="minorHAnsi" w:hAnsiTheme="minorHAnsi" w:cstheme="minorBidi"/>
              <w:sz w:val="22"/>
              <w:szCs w:val="22"/>
              <w:lang w:eastAsia="sv-SE"/>
            </w:rPr>
          </w:pPr>
          <w:hyperlink w:anchor="_Toc38476857" w:history="1">
            <w:r w:rsidR="003D53F1" w:rsidRPr="003D53F1">
              <w:rPr>
                <w:rStyle w:val="Hyperlnk"/>
              </w:rPr>
              <w:t>Referenser</w:t>
            </w:r>
            <w:r w:rsidR="003D53F1" w:rsidRPr="003D53F1">
              <w:rPr>
                <w:webHidden/>
              </w:rPr>
              <w:tab/>
            </w:r>
            <w:r w:rsidR="003D53F1" w:rsidRPr="003D53F1">
              <w:rPr>
                <w:webHidden/>
              </w:rPr>
              <w:fldChar w:fldCharType="begin"/>
            </w:r>
            <w:r w:rsidR="003D53F1" w:rsidRPr="003D53F1">
              <w:rPr>
                <w:webHidden/>
              </w:rPr>
              <w:instrText xml:space="preserve"> PAGEREF _Toc38476857 \h </w:instrText>
            </w:r>
            <w:r w:rsidR="003D53F1" w:rsidRPr="003D53F1">
              <w:rPr>
                <w:webHidden/>
              </w:rPr>
            </w:r>
            <w:r w:rsidR="003D53F1" w:rsidRPr="003D53F1">
              <w:rPr>
                <w:webHidden/>
              </w:rPr>
              <w:fldChar w:fldCharType="separate"/>
            </w:r>
            <w:r w:rsidR="003D53F1" w:rsidRPr="003D53F1">
              <w:rPr>
                <w:webHidden/>
              </w:rPr>
              <w:t>19</w:t>
            </w:r>
            <w:r w:rsidR="003D53F1" w:rsidRPr="003D53F1">
              <w:rPr>
                <w:webHidden/>
              </w:rPr>
              <w:fldChar w:fldCharType="end"/>
            </w:r>
          </w:hyperlink>
        </w:p>
        <w:p w14:paraId="47F8385B" w14:textId="17CE3ED5" w:rsidR="003D53F1" w:rsidRPr="003D53F1" w:rsidRDefault="009E3066">
          <w:pPr>
            <w:pStyle w:val="Innehll1"/>
            <w:rPr>
              <w:rFonts w:asciiTheme="minorHAnsi" w:hAnsiTheme="minorHAnsi" w:cstheme="minorBidi"/>
              <w:sz w:val="22"/>
              <w:szCs w:val="22"/>
              <w:lang w:eastAsia="sv-SE"/>
            </w:rPr>
          </w:pPr>
          <w:hyperlink w:anchor="_Toc38476858" w:history="1">
            <w:r w:rsidR="003D53F1" w:rsidRPr="003D53F1">
              <w:rPr>
                <w:rStyle w:val="Hyperlnk"/>
              </w:rPr>
              <w:t>Bilaga 1: Informationsbrev</w:t>
            </w:r>
            <w:r w:rsidR="003D53F1" w:rsidRPr="003D53F1">
              <w:rPr>
                <w:webHidden/>
              </w:rPr>
              <w:tab/>
            </w:r>
            <w:r w:rsidR="003D53F1" w:rsidRPr="003D53F1">
              <w:rPr>
                <w:webHidden/>
              </w:rPr>
              <w:fldChar w:fldCharType="begin"/>
            </w:r>
            <w:r w:rsidR="003D53F1" w:rsidRPr="003D53F1">
              <w:rPr>
                <w:webHidden/>
              </w:rPr>
              <w:instrText xml:space="preserve"> PAGEREF _Toc38476858 \h </w:instrText>
            </w:r>
            <w:r w:rsidR="003D53F1" w:rsidRPr="003D53F1">
              <w:rPr>
                <w:webHidden/>
              </w:rPr>
            </w:r>
            <w:r w:rsidR="003D53F1" w:rsidRPr="003D53F1">
              <w:rPr>
                <w:webHidden/>
              </w:rPr>
              <w:fldChar w:fldCharType="separate"/>
            </w:r>
            <w:r w:rsidR="003D53F1" w:rsidRPr="003D53F1">
              <w:rPr>
                <w:webHidden/>
              </w:rPr>
              <w:t>22</w:t>
            </w:r>
            <w:r w:rsidR="003D53F1" w:rsidRPr="003D53F1">
              <w:rPr>
                <w:webHidden/>
              </w:rPr>
              <w:fldChar w:fldCharType="end"/>
            </w:r>
          </w:hyperlink>
        </w:p>
        <w:p w14:paraId="1896E216" w14:textId="49D6049C" w:rsidR="003D53F1" w:rsidRPr="003D53F1" w:rsidRDefault="009E3066">
          <w:pPr>
            <w:pStyle w:val="Innehll1"/>
            <w:rPr>
              <w:rFonts w:asciiTheme="minorHAnsi" w:hAnsiTheme="minorHAnsi" w:cstheme="minorBidi"/>
              <w:sz w:val="22"/>
              <w:szCs w:val="22"/>
              <w:lang w:eastAsia="sv-SE"/>
            </w:rPr>
          </w:pPr>
          <w:hyperlink w:anchor="_Toc38476859" w:history="1">
            <w:r w:rsidR="003D53F1" w:rsidRPr="003D53F1">
              <w:rPr>
                <w:rStyle w:val="Hyperlnk"/>
              </w:rPr>
              <w:t>Bilaga 2: Samtyckesblankett</w:t>
            </w:r>
            <w:r w:rsidR="003D53F1" w:rsidRPr="003D53F1">
              <w:rPr>
                <w:webHidden/>
              </w:rPr>
              <w:tab/>
            </w:r>
            <w:r w:rsidR="003D53F1" w:rsidRPr="003D53F1">
              <w:rPr>
                <w:webHidden/>
              </w:rPr>
              <w:fldChar w:fldCharType="begin"/>
            </w:r>
            <w:r w:rsidR="003D53F1" w:rsidRPr="003D53F1">
              <w:rPr>
                <w:webHidden/>
              </w:rPr>
              <w:instrText xml:space="preserve"> PAGEREF _Toc38476859 \h </w:instrText>
            </w:r>
            <w:r w:rsidR="003D53F1" w:rsidRPr="003D53F1">
              <w:rPr>
                <w:webHidden/>
              </w:rPr>
            </w:r>
            <w:r w:rsidR="003D53F1" w:rsidRPr="003D53F1">
              <w:rPr>
                <w:webHidden/>
              </w:rPr>
              <w:fldChar w:fldCharType="separate"/>
            </w:r>
            <w:r w:rsidR="003D53F1" w:rsidRPr="003D53F1">
              <w:rPr>
                <w:webHidden/>
              </w:rPr>
              <w:t>23</w:t>
            </w:r>
            <w:r w:rsidR="003D53F1" w:rsidRPr="003D53F1">
              <w:rPr>
                <w:webHidden/>
              </w:rPr>
              <w:fldChar w:fldCharType="end"/>
            </w:r>
          </w:hyperlink>
        </w:p>
        <w:p w14:paraId="6F6C3676" w14:textId="1937EE12" w:rsidR="003D53F1" w:rsidRDefault="009E3066">
          <w:pPr>
            <w:pStyle w:val="Innehll1"/>
            <w:rPr>
              <w:rFonts w:asciiTheme="minorHAnsi" w:hAnsiTheme="minorHAnsi" w:cstheme="minorBidi"/>
              <w:b w:val="0"/>
              <w:bCs w:val="0"/>
              <w:sz w:val="22"/>
              <w:szCs w:val="22"/>
              <w:lang w:eastAsia="sv-SE"/>
            </w:rPr>
          </w:pPr>
          <w:hyperlink w:anchor="_Toc38476860" w:history="1">
            <w:r w:rsidR="003D53F1" w:rsidRPr="003D53F1">
              <w:rPr>
                <w:rStyle w:val="Hyperlnk"/>
              </w:rPr>
              <w:t>Bilaga 3: Blankett för persondata</w:t>
            </w:r>
            <w:r w:rsidR="003D53F1" w:rsidRPr="003D53F1">
              <w:rPr>
                <w:webHidden/>
              </w:rPr>
              <w:tab/>
            </w:r>
            <w:r w:rsidR="003D53F1" w:rsidRPr="003D53F1">
              <w:rPr>
                <w:webHidden/>
              </w:rPr>
              <w:fldChar w:fldCharType="begin"/>
            </w:r>
            <w:r w:rsidR="003D53F1" w:rsidRPr="003D53F1">
              <w:rPr>
                <w:webHidden/>
              </w:rPr>
              <w:instrText xml:space="preserve"> PAGEREF _Toc38476860 \h </w:instrText>
            </w:r>
            <w:r w:rsidR="003D53F1" w:rsidRPr="003D53F1">
              <w:rPr>
                <w:webHidden/>
              </w:rPr>
            </w:r>
            <w:r w:rsidR="003D53F1" w:rsidRPr="003D53F1">
              <w:rPr>
                <w:webHidden/>
              </w:rPr>
              <w:fldChar w:fldCharType="separate"/>
            </w:r>
            <w:r w:rsidR="003D53F1" w:rsidRPr="003D53F1">
              <w:rPr>
                <w:webHidden/>
              </w:rPr>
              <w:t>24</w:t>
            </w:r>
            <w:r w:rsidR="003D53F1" w:rsidRPr="003D53F1">
              <w:rPr>
                <w:webHidden/>
              </w:rPr>
              <w:fldChar w:fldCharType="end"/>
            </w:r>
          </w:hyperlink>
        </w:p>
        <w:p w14:paraId="175D2662" w14:textId="25725038" w:rsidR="00E362B3" w:rsidRPr="00641996" w:rsidRDefault="00541887" w:rsidP="00833CA7">
          <w:pPr>
            <w:rPr>
              <w:rFonts w:ascii="Times New Roman" w:hAnsi="Times New Roman" w:cs="Times New Roman"/>
              <w:b/>
              <w:bCs/>
              <w:noProof/>
              <w:sz w:val="24"/>
              <w:szCs w:val="24"/>
            </w:rPr>
          </w:pPr>
          <w:r w:rsidRPr="00641996">
            <w:rPr>
              <w:rFonts w:ascii="Times New Roman" w:hAnsi="Times New Roman" w:cs="Times New Roman"/>
              <w:b/>
              <w:bCs/>
              <w:noProof/>
              <w:sz w:val="24"/>
              <w:szCs w:val="24"/>
            </w:rPr>
            <w:fldChar w:fldCharType="end"/>
          </w:r>
        </w:p>
      </w:sdtContent>
    </w:sdt>
    <w:p w14:paraId="745453DF" w14:textId="77777777" w:rsidR="00E362B3" w:rsidRDefault="00E362B3" w:rsidP="00E362B3">
      <w:pPr>
        <w:rPr>
          <w:rFonts w:ascii="Times New Roman" w:hAnsi="Times New Roman" w:cs="Times New Roman"/>
          <w:b/>
          <w:bCs/>
          <w:noProof/>
          <w:sz w:val="24"/>
          <w:szCs w:val="24"/>
        </w:rPr>
      </w:pPr>
    </w:p>
    <w:p w14:paraId="66FA013D" w14:textId="2C9BE95D" w:rsidR="00E362B3" w:rsidRPr="00E362B3" w:rsidRDefault="00E362B3" w:rsidP="00E362B3">
      <w:pPr>
        <w:sectPr w:rsidR="00E362B3" w:rsidRPr="00E362B3" w:rsidSect="005846B9">
          <w:footerReference w:type="default" r:id="rId13"/>
          <w:pgSz w:w="11906" w:h="16838"/>
          <w:pgMar w:top="1440" w:right="1440" w:bottom="1440" w:left="1440" w:header="708" w:footer="708" w:gutter="0"/>
          <w:pgNumType w:start="1"/>
          <w:cols w:space="708"/>
          <w:docGrid w:linePitch="360"/>
        </w:sectPr>
      </w:pPr>
    </w:p>
    <w:p w14:paraId="3C76BAFB" w14:textId="064FB688" w:rsidR="0065282E" w:rsidRPr="00962985" w:rsidRDefault="0065282E" w:rsidP="0065282E">
      <w:pPr>
        <w:pStyle w:val="Rubrik1"/>
        <w:rPr>
          <w:sz w:val="32"/>
          <w:szCs w:val="32"/>
          <w:lang w:val="sv-SE"/>
        </w:rPr>
      </w:pPr>
      <w:bookmarkStart w:id="1" w:name="_Toc20613587"/>
      <w:bookmarkStart w:id="2" w:name="_Toc20618061"/>
      <w:bookmarkStart w:id="3" w:name="_Toc38476823"/>
      <w:r w:rsidRPr="00962985">
        <w:rPr>
          <w:sz w:val="32"/>
          <w:szCs w:val="32"/>
          <w:lang w:val="sv-SE"/>
        </w:rPr>
        <w:lastRenderedPageBreak/>
        <w:t>Bakgrund</w:t>
      </w:r>
      <w:bookmarkEnd w:id="1"/>
      <w:bookmarkEnd w:id="2"/>
      <w:bookmarkEnd w:id="3"/>
    </w:p>
    <w:p w14:paraId="635A4B2F" w14:textId="38888216" w:rsidR="0065282E" w:rsidRPr="00544ED1" w:rsidRDefault="00465DC9" w:rsidP="0065282E">
      <w:pPr>
        <w:pStyle w:val="Rubrik2"/>
        <w:rPr>
          <w:lang w:val="sv-SE"/>
        </w:rPr>
      </w:pPr>
      <w:bookmarkStart w:id="4" w:name="_Toc20613588"/>
      <w:bookmarkStart w:id="5" w:name="_Toc20618062"/>
      <w:bookmarkStart w:id="6" w:name="_Toc38476824"/>
      <w:r w:rsidRPr="00544ED1">
        <w:rPr>
          <w:lang w:val="sv-SE"/>
        </w:rPr>
        <w:t>Axelns</w:t>
      </w:r>
      <w:r w:rsidR="0065282E" w:rsidRPr="00544ED1">
        <w:rPr>
          <w:lang w:val="sv-SE"/>
        </w:rPr>
        <w:t xml:space="preserve"> anatomi och biomekanik</w:t>
      </w:r>
      <w:bookmarkEnd w:id="4"/>
      <w:bookmarkEnd w:id="5"/>
      <w:bookmarkEnd w:id="6"/>
    </w:p>
    <w:p w14:paraId="1A032C15" w14:textId="532C0BC1" w:rsidR="0065282E" w:rsidRPr="00544ED1" w:rsidRDefault="0065282E" w:rsidP="00D83DB5">
      <w:pPr>
        <w:jc w:val="both"/>
        <w:rPr>
          <w:rFonts w:ascii="Times New Roman" w:hAnsi="Times New Roman" w:cs="Times New Roman"/>
          <w:sz w:val="24"/>
          <w:szCs w:val="24"/>
          <w:lang w:val="sv-SE"/>
        </w:rPr>
      </w:pPr>
      <w:r w:rsidRPr="00544ED1">
        <w:rPr>
          <w:rFonts w:ascii="Times New Roman" w:hAnsi="Times New Roman" w:cs="Times New Roman"/>
          <w:sz w:val="24"/>
          <w:szCs w:val="24"/>
          <w:lang w:val="sv-SE"/>
        </w:rPr>
        <w:t xml:space="preserve">Axelleden, även kallad glenohumeralleden, är leden där överarmsbenet (humerus) ledar mot skulderbladet (scapula). Glenohumeralleden är en synovialled av typen kulled. Den översta runda delen av humerus kallas caput humeri och utgör ledhuvudet. Caput humeri är konvex och ledar mot den konkava ledpannan som sitter lateralt på skulderbladet och kallas cavitas glenoidalis. Kontaktytan mellan caput humeri och cavitas glenoidalis är liten, </w:t>
      </w:r>
      <w:r>
        <w:rPr>
          <w:rFonts w:ascii="Times New Roman" w:hAnsi="Times New Roman" w:cs="Times New Roman"/>
          <w:sz w:val="24"/>
          <w:szCs w:val="24"/>
          <w:lang w:val="sv-SE"/>
        </w:rPr>
        <w:t xml:space="preserve">och leden har </w:t>
      </w:r>
      <w:r w:rsidRPr="006B60C2">
        <w:rPr>
          <w:rFonts w:ascii="Times New Roman" w:hAnsi="Times New Roman" w:cs="Times New Roman"/>
          <w:sz w:val="24"/>
          <w:szCs w:val="24"/>
          <w:lang w:val="sv-SE"/>
        </w:rPr>
        <w:t xml:space="preserve">stort rörelseomfång i alla riktningar </w:t>
      </w:r>
      <w:r w:rsidRPr="006B60C2">
        <w:rPr>
          <w:rFonts w:ascii="Times New Roman" w:hAnsi="Times New Roman" w:cs="Times New Roman"/>
          <w:sz w:val="24"/>
          <w:szCs w:val="24"/>
        </w:rPr>
        <w:fldChar w:fldCharType="begin"/>
      </w:r>
      <w:r w:rsidRPr="00544ED1">
        <w:rPr>
          <w:rFonts w:ascii="Times New Roman" w:hAnsi="Times New Roman" w:cs="Times New Roman"/>
          <w:sz w:val="24"/>
          <w:szCs w:val="24"/>
          <w:lang w:val="sv-SE"/>
        </w:rPr>
        <w:instrText xml:space="preserve"> ADDIN EN.CITE &lt;EndNote&gt;&lt;Cite&gt;&lt;Author&gt;Petrén&lt;/Author&gt;&lt;Year&gt;1975&lt;/Year&gt;&lt;RecNum&gt;14&lt;/RecNum&gt;&lt;DisplayText&gt;(1)&lt;/DisplayText&gt;&lt;record&gt;&lt;rec-number&gt;14&lt;/rec-number&gt;&lt;foreign-keys&gt;&lt;key app="EN" db-id="9exwtr0vgfzzvwef0vjxdapc5tdtd22a55ee" timestamp="1567450041" guid="9af73d05-e353-4e5d-9ed2-4944237e1849"&gt;14&lt;/key&gt;&lt;/foreign-keys&gt;&lt;ref-type name="Book"&gt;6&lt;/ref-type&gt;&lt;contributors&gt;&lt;authors&gt;&lt;author&gt;Ture Petrén&lt;/author&gt;&lt;/authors&gt;&lt;/contributors&gt;&lt;titles&gt;&lt;title&gt;Människokroppens byggnad&lt;/title&gt;&lt;/titles&gt;&lt;edition&gt;8&lt;/edition&gt;&lt;dates&gt;&lt;year&gt;1975&lt;/year&gt;&lt;/dates&gt;&lt;pub-location&gt;Stockholm&lt;/pub-location&gt;&lt;publisher&gt;Albert Bonniers förlag&lt;/publisher&gt;&lt;urls&gt;&lt;/urls&gt;&lt;/record&gt;&lt;/Cite&gt;&lt;/EndNote&gt;</w:instrText>
      </w:r>
      <w:r w:rsidRPr="006B60C2">
        <w:rPr>
          <w:rFonts w:ascii="Times New Roman" w:hAnsi="Times New Roman" w:cs="Times New Roman"/>
          <w:sz w:val="24"/>
          <w:szCs w:val="24"/>
        </w:rPr>
        <w:fldChar w:fldCharType="separate"/>
      </w:r>
      <w:r w:rsidRPr="00544ED1">
        <w:rPr>
          <w:rFonts w:ascii="Times New Roman" w:hAnsi="Times New Roman" w:cs="Times New Roman"/>
          <w:noProof/>
          <w:sz w:val="24"/>
          <w:szCs w:val="24"/>
          <w:lang w:val="sv-SE"/>
        </w:rPr>
        <w:t>(1)</w:t>
      </w:r>
      <w:r w:rsidRPr="006B60C2">
        <w:rPr>
          <w:rFonts w:ascii="Times New Roman" w:hAnsi="Times New Roman" w:cs="Times New Roman"/>
          <w:sz w:val="24"/>
          <w:szCs w:val="24"/>
        </w:rPr>
        <w:fldChar w:fldCharType="end"/>
      </w:r>
      <w:r w:rsidRPr="006B60C2">
        <w:rPr>
          <w:rFonts w:ascii="Times New Roman" w:hAnsi="Times New Roman" w:cs="Times New Roman"/>
          <w:sz w:val="24"/>
          <w:szCs w:val="24"/>
          <w:lang w:val="sv-SE"/>
        </w:rPr>
        <w:t>. Detta ställer höga krav på strukturer runt om leden för att få fullgod stabilitet</w:t>
      </w:r>
      <w:r w:rsidRPr="00544ED1">
        <w:rPr>
          <w:rFonts w:ascii="Times New Roman" w:hAnsi="Times New Roman" w:cs="Times New Roman"/>
          <w:sz w:val="24"/>
          <w:szCs w:val="24"/>
          <w:lang w:val="sv-SE"/>
        </w:rPr>
        <w:t xml:space="preserve">. Runt cavitas glenoidalis finns en ring av brosk som bidrar till ökad stabilitet och djupare ledpanna, denna benämns labrum glenoidale. Även ledkapsel, ligament och rotatorkuffens muskler bidrar till stabilitet. </w:t>
      </w:r>
      <w:r w:rsidR="00433E2D" w:rsidRPr="00544ED1">
        <w:rPr>
          <w:rFonts w:ascii="Times New Roman" w:hAnsi="Times New Roman" w:cs="Times New Roman"/>
          <w:sz w:val="24"/>
          <w:szCs w:val="24"/>
          <w:lang w:val="sv-SE"/>
        </w:rPr>
        <w:t>Superiort om</w:t>
      </w:r>
      <w:r w:rsidRPr="00544ED1">
        <w:rPr>
          <w:rFonts w:ascii="Times New Roman" w:hAnsi="Times New Roman" w:cs="Times New Roman"/>
          <w:sz w:val="24"/>
          <w:szCs w:val="24"/>
          <w:lang w:val="sv-SE"/>
        </w:rPr>
        <w:t xml:space="preserve"> glenohumeralleden finns benutskottet a</w:t>
      </w:r>
      <w:r w:rsidR="003768D7">
        <w:rPr>
          <w:rFonts w:ascii="Times New Roman" w:hAnsi="Times New Roman" w:cs="Times New Roman"/>
          <w:sz w:val="24"/>
          <w:szCs w:val="24"/>
          <w:lang w:val="sv-SE"/>
        </w:rPr>
        <w:t>k</w:t>
      </w:r>
      <w:r w:rsidRPr="00544ED1">
        <w:rPr>
          <w:rFonts w:ascii="Times New Roman" w:hAnsi="Times New Roman" w:cs="Times New Roman"/>
          <w:sz w:val="24"/>
          <w:szCs w:val="24"/>
          <w:lang w:val="sv-SE"/>
        </w:rPr>
        <w:t>romion</w:t>
      </w:r>
      <w:r w:rsidR="00BC0E42">
        <w:rPr>
          <w:rFonts w:ascii="Times New Roman" w:hAnsi="Times New Roman" w:cs="Times New Roman"/>
          <w:sz w:val="24"/>
          <w:szCs w:val="24"/>
          <w:lang w:val="sv-SE"/>
        </w:rPr>
        <w:t>,</w:t>
      </w:r>
      <w:r w:rsidRPr="00544ED1">
        <w:rPr>
          <w:rFonts w:ascii="Times New Roman" w:hAnsi="Times New Roman" w:cs="Times New Roman"/>
          <w:sz w:val="24"/>
          <w:szCs w:val="24"/>
          <w:lang w:val="sv-SE"/>
        </w:rPr>
        <w:t xml:space="preserve"> vilket är en del av skulderbladet. A</w:t>
      </w:r>
      <w:r w:rsidR="003768D7">
        <w:rPr>
          <w:rFonts w:ascii="Times New Roman" w:hAnsi="Times New Roman" w:cs="Times New Roman"/>
          <w:sz w:val="24"/>
          <w:szCs w:val="24"/>
          <w:lang w:val="sv-SE"/>
        </w:rPr>
        <w:t>k</w:t>
      </w:r>
      <w:r w:rsidRPr="00544ED1">
        <w:rPr>
          <w:rFonts w:ascii="Times New Roman" w:hAnsi="Times New Roman" w:cs="Times New Roman"/>
          <w:sz w:val="24"/>
          <w:szCs w:val="24"/>
          <w:lang w:val="sv-SE"/>
        </w:rPr>
        <w:t>romion bildar tillsammans med processus coracoideus och ligamentet mellan dessa (lig. coracoacromiale) ett tak ovan glenohumeralleden. Mellanrummet mellan det</w:t>
      </w:r>
      <w:r w:rsidR="00B60809">
        <w:rPr>
          <w:rFonts w:ascii="Times New Roman" w:hAnsi="Times New Roman" w:cs="Times New Roman"/>
          <w:sz w:val="24"/>
          <w:szCs w:val="24"/>
          <w:lang w:val="sv-SE"/>
        </w:rPr>
        <w:t xml:space="preserve">ta tak </w:t>
      </w:r>
      <w:r w:rsidRPr="00544ED1">
        <w:rPr>
          <w:rFonts w:ascii="Times New Roman" w:hAnsi="Times New Roman" w:cs="Times New Roman"/>
          <w:sz w:val="24"/>
          <w:szCs w:val="24"/>
          <w:lang w:val="sv-SE"/>
        </w:rPr>
        <w:t>och humerus benämns det subakromiala rummet</w:t>
      </w:r>
      <w:r w:rsidR="00BB0FDF">
        <w:rPr>
          <w:rFonts w:ascii="Times New Roman" w:hAnsi="Times New Roman" w:cs="Times New Roman"/>
          <w:sz w:val="24"/>
          <w:szCs w:val="24"/>
          <w:lang w:val="sv-SE"/>
        </w:rPr>
        <w:t>.</w:t>
      </w:r>
      <w:r w:rsidRPr="00544ED1">
        <w:rPr>
          <w:rFonts w:ascii="Times New Roman" w:hAnsi="Times New Roman" w:cs="Times New Roman"/>
          <w:sz w:val="24"/>
          <w:szCs w:val="24"/>
          <w:lang w:val="sv-SE"/>
        </w:rPr>
        <w:t xml:space="preserve"> </w:t>
      </w:r>
      <w:r>
        <w:rPr>
          <w:rFonts w:ascii="Times New Roman" w:hAnsi="Times New Roman" w:cs="Times New Roman"/>
          <w:sz w:val="24"/>
          <w:szCs w:val="24"/>
        </w:rPr>
        <w:fldChar w:fldCharType="begin">
          <w:fldData xml:space="preserve">PEVuZE5vdGU+PENpdGU+PEF1dGhvcj5MdWdvPC9BdXRob3I+PFllYXI+MjAwODwvWWVhcj48UmVj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==
</w:fldData>
        </w:fldChar>
      </w:r>
      <w:r w:rsidR="00C70BEA" w:rsidRPr="00544ED1">
        <w:rPr>
          <w:rFonts w:ascii="Times New Roman" w:hAnsi="Times New Roman" w:cs="Times New Roman"/>
          <w:sz w:val="24"/>
          <w:szCs w:val="24"/>
          <w:lang w:val="sv-SE"/>
        </w:rPr>
        <w:instrText xml:space="preserve"> ADDIN EN.CITE </w:instrText>
      </w:r>
      <w:r w:rsidR="00C70BEA">
        <w:rPr>
          <w:rFonts w:ascii="Times New Roman" w:hAnsi="Times New Roman" w:cs="Times New Roman"/>
          <w:sz w:val="24"/>
          <w:szCs w:val="24"/>
        </w:rPr>
        <w:fldChar w:fldCharType="begin">
          <w:fldData xml:space="preserve">PEVuZE5vdGU+PENpdGU+PEF1dGhvcj5MdWdvPC9BdXRob3I+PFllYXI+MjAwODwvWWVhcj48UmVj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==
</w:fldData>
        </w:fldChar>
      </w:r>
      <w:r w:rsidR="00C70BEA" w:rsidRPr="00544ED1">
        <w:rPr>
          <w:rFonts w:ascii="Times New Roman" w:hAnsi="Times New Roman" w:cs="Times New Roman"/>
          <w:sz w:val="24"/>
          <w:szCs w:val="24"/>
          <w:lang w:val="sv-SE"/>
        </w:rPr>
        <w:instrText xml:space="preserve"> ADDIN EN.CITE.DATA </w:instrText>
      </w:r>
      <w:r w:rsidR="00C70BEA">
        <w:rPr>
          <w:rFonts w:ascii="Times New Roman" w:hAnsi="Times New Roman" w:cs="Times New Roman"/>
          <w:sz w:val="24"/>
          <w:szCs w:val="24"/>
        </w:rPr>
      </w:r>
      <w:r w:rsidR="00C70BEA">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Pr="00544ED1">
        <w:rPr>
          <w:rFonts w:ascii="Times New Roman" w:hAnsi="Times New Roman" w:cs="Times New Roman"/>
          <w:noProof/>
          <w:sz w:val="24"/>
          <w:szCs w:val="24"/>
          <w:lang w:val="sv-SE"/>
        </w:rPr>
        <w:t>(2-4)</w:t>
      </w:r>
      <w:r>
        <w:rPr>
          <w:rFonts w:ascii="Times New Roman" w:hAnsi="Times New Roman" w:cs="Times New Roman"/>
          <w:sz w:val="24"/>
          <w:szCs w:val="24"/>
        </w:rPr>
        <w:fldChar w:fldCharType="end"/>
      </w:r>
      <w:r w:rsidRPr="00544ED1">
        <w:rPr>
          <w:rFonts w:ascii="Times New Roman" w:hAnsi="Times New Roman" w:cs="Times New Roman"/>
          <w:sz w:val="24"/>
          <w:szCs w:val="24"/>
          <w:lang w:val="sv-SE"/>
        </w:rPr>
        <w:t xml:space="preserve"> </w:t>
      </w:r>
    </w:p>
    <w:p w14:paraId="322DBDB0" w14:textId="49B819E6" w:rsidR="00465DC9" w:rsidRPr="00544ED1" w:rsidRDefault="00465DC9" w:rsidP="00465DC9">
      <w:pPr>
        <w:jc w:val="both"/>
        <w:rPr>
          <w:rFonts w:ascii="Times New Roman" w:hAnsi="Times New Roman" w:cs="Times New Roman"/>
          <w:sz w:val="24"/>
          <w:szCs w:val="24"/>
          <w:lang w:val="sv-SE"/>
        </w:rPr>
      </w:pPr>
      <w:r w:rsidRPr="00544ED1">
        <w:rPr>
          <w:rFonts w:ascii="Times New Roman" w:hAnsi="Times New Roman" w:cs="Times New Roman"/>
          <w:sz w:val="24"/>
          <w:szCs w:val="24"/>
          <w:lang w:val="sv-SE"/>
        </w:rPr>
        <w:t xml:space="preserve">Rotatorkuffens muskler består av m. supraspinatus, </w:t>
      </w:r>
      <w:r w:rsidR="00D91E45">
        <w:rPr>
          <w:rFonts w:ascii="Times New Roman" w:hAnsi="Times New Roman" w:cs="Times New Roman"/>
          <w:sz w:val="24"/>
          <w:szCs w:val="24"/>
          <w:lang w:val="sv-SE"/>
        </w:rPr>
        <w:t>m. infraspinatus</w:t>
      </w:r>
      <w:r w:rsidR="002E035A">
        <w:rPr>
          <w:rFonts w:ascii="Times New Roman" w:hAnsi="Times New Roman" w:cs="Times New Roman"/>
          <w:sz w:val="24"/>
          <w:szCs w:val="24"/>
          <w:lang w:val="sv-SE"/>
        </w:rPr>
        <w:t xml:space="preserve">, </w:t>
      </w:r>
      <w:r w:rsidRPr="00544ED1">
        <w:rPr>
          <w:rFonts w:ascii="Times New Roman" w:hAnsi="Times New Roman" w:cs="Times New Roman"/>
          <w:sz w:val="24"/>
          <w:szCs w:val="24"/>
          <w:lang w:val="sv-SE"/>
        </w:rPr>
        <w:t>m. teres minor</w:t>
      </w:r>
      <w:r w:rsidR="002E035A">
        <w:rPr>
          <w:rFonts w:ascii="Times New Roman" w:hAnsi="Times New Roman" w:cs="Times New Roman"/>
          <w:sz w:val="24"/>
          <w:szCs w:val="24"/>
          <w:lang w:val="sv-SE"/>
        </w:rPr>
        <w:t xml:space="preserve"> (</w:t>
      </w:r>
      <w:r w:rsidR="00274638">
        <w:rPr>
          <w:rFonts w:ascii="Times New Roman" w:hAnsi="Times New Roman" w:cs="Times New Roman"/>
          <w:sz w:val="24"/>
          <w:szCs w:val="24"/>
          <w:lang w:val="sv-SE"/>
        </w:rPr>
        <w:t>F</w:t>
      </w:r>
      <w:r w:rsidR="002E035A">
        <w:rPr>
          <w:rFonts w:ascii="Times New Roman" w:hAnsi="Times New Roman" w:cs="Times New Roman"/>
          <w:sz w:val="24"/>
          <w:szCs w:val="24"/>
          <w:lang w:val="sv-SE"/>
        </w:rPr>
        <w:t>igur 1)</w:t>
      </w:r>
      <w:r w:rsidRPr="00544ED1">
        <w:rPr>
          <w:rFonts w:ascii="Times New Roman" w:hAnsi="Times New Roman" w:cs="Times New Roman"/>
          <w:sz w:val="24"/>
          <w:szCs w:val="24"/>
          <w:lang w:val="sv-SE"/>
        </w:rPr>
        <w:t xml:space="preserve"> och m. subscapularis</w:t>
      </w:r>
      <w:r w:rsidR="00D91E45">
        <w:rPr>
          <w:rFonts w:ascii="Times New Roman" w:hAnsi="Times New Roman" w:cs="Times New Roman"/>
          <w:sz w:val="24"/>
          <w:szCs w:val="24"/>
          <w:lang w:val="sv-SE"/>
        </w:rPr>
        <w:t xml:space="preserve">. </w:t>
      </w:r>
      <w:r w:rsidR="00ED3A75" w:rsidRPr="00544ED1">
        <w:rPr>
          <w:rFonts w:ascii="Times New Roman" w:hAnsi="Times New Roman" w:cs="Times New Roman"/>
          <w:sz w:val="24"/>
          <w:szCs w:val="24"/>
          <w:lang w:val="sv-SE"/>
        </w:rPr>
        <w:t>Tillsammans verkar d</w:t>
      </w:r>
      <w:r w:rsidR="00C55BCC" w:rsidRPr="00544ED1">
        <w:rPr>
          <w:rFonts w:ascii="Times New Roman" w:hAnsi="Times New Roman" w:cs="Times New Roman"/>
          <w:sz w:val="24"/>
          <w:szCs w:val="24"/>
          <w:lang w:val="sv-SE"/>
        </w:rPr>
        <w:t xml:space="preserve">essa muskler </w:t>
      </w:r>
      <w:r w:rsidR="00ED3A75" w:rsidRPr="00544ED1">
        <w:rPr>
          <w:rFonts w:ascii="Times New Roman" w:hAnsi="Times New Roman" w:cs="Times New Roman"/>
          <w:sz w:val="24"/>
          <w:szCs w:val="24"/>
          <w:lang w:val="sv-SE"/>
        </w:rPr>
        <w:t xml:space="preserve">för att stabilisera </w:t>
      </w:r>
      <w:r w:rsidR="00C55BCC" w:rsidRPr="00544ED1">
        <w:rPr>
          <w:rFonts w:ascii="Times New Roman" w:hAnsi="Times New Roman" w:cs="Times New Roman"/>
          <w:sz w:val="24"/>
          <w:szCs w:val="24"/>
          <w:lang w:val="sv-SE"/>
        </w:rPr>
        <w:t>caput humeri</w:t>
      </w:r>
      <w:r w:rsidR="00ED3A75" w:rsidRPr="00544ED1">
        <w:rPr>
          <w:rFonts w:ascii="Times New Roman" w:hAnsi="Times New Roman" w:cs="Times New Roman"/>
          <w:sz w:val="24"/>
          <w:szCs w:val="24"/>
          <w:lang w:val="sv-SE"/>
        </w:rPr>
        <w:t xml:space="preserve"> mot cavitas glenoidalis. De </w:t>
      </w:r>
      <w:r w:rsidR="00207EEA" w:rsidRPr="00544ED1">
        <w:rPr>
          <w:rFonts w:ascii="Times New Roman" w:hAnsi="Times New Roman" w:cs="Times New Roman"/>
          <w:sz w:val="24"/>
          <w:szCs w:val="24"/>
          <w:lang w:val="sv-SE"/>
        </w:rPr>
        <w:t>utför också inåtrotation (</w:t>
      </w:r>
      <w:r w:rsidR="00C95F7F" w:rsidRPr="00544ED1">
        <w:rPr>
          <w:rFonts w:ascii="Times New Roman" w:hAnsi="Times New Roman" w:cs="Times New Roman"/>
          <w:sz w:val="24"/>
          <w:szCs w:val="24"/>
          <w:lang w:val="sv-SE"/>
        </w:rPr>
        <w:t>m. subscapularis), utåtrotation (m. infraspinatus</w:t>
      </w:r>
      <w:r w:rsidR="008667BB" w:rsidRPr="00544ED1">
        <w:rPr>
          <w:rFonts w:ascii="Times New Roman" w:hAnsi="Times New Roman" w:cs="Times New Roman"/>
          <w:sz w:val="24"/>
          <w:szCs w:val="24"/>
          <w:lang w:val="sv-SE"/>
        </w:rPr>
        <w:t xml:space="preserve"> och m. teres minor</w:t>
      </w:r>
      <w:r w:rsidR="0082488D" w:rsidRPr="00544ED1">
        <w:rPr>
          <w:rFonts w:ascii="Times New Roman" w:hAnsi="Times New Roman" w:cs="Times New Roman"/>
          <w:sz w:val="24"/>
          <w:szCs w:val="24"/>
          <w:lang w:val="sv-SE"/>
        </w:rPr>
        <w:t>) och abduktion (m. supraspinatus).</w:t>
      </w:r>
      <w:r w:rsidR="00C55BCC" w:rsidRPr="00544ED1">
        <w:rPr>
          <w:rFonts w:ascii="Times New Roman" w:hAnsi="Times New Roman" w:cs="Times New Roman"/>
          <w:sz w:val="24"/>
          <w:szCs w:val="24"/>
          <w:lang w:val="sv-SE"/>
        </w:rPr>
        <w:t xml:space="preserve"> </w:t>
      </w:r>
      <w:r w:rsidR="0024720D">
        <w:rPr>
          <w:rFonts w:ascii="Times New Roman" w:hAnsi="Times New Roman" w:cs="Times New Roman"/>
          <w:sz w:val="24"/>
          <w:szCs w:val="24"/>
          <w:lang w:val="sv-SE"/>
        </w:rPr>
        <w:fldChar w:fldCharType="begin"/>
      </w:r>
      <w:r w:rsidR="00EB0AB2">
        <w:rPr>
          <w:rFonts w:ascii="Times New Roman" w:hAnsi="Times New Roman" w:cs="Times New Roman"/>
          <w:sz w:val="24"/>
          <w:szCs w:val="24"/>
          <w:lang w:val="sv-SE"/>
        </w:rPr>
        <w:instrText xml:space="preserve"> ADDIN EN.CITE &lt;EndNote&gt;&lt;Cite&gt;&lt;Author&gt;Houglum&lt;/Author&gt;&lt;Year&gt;2012&lt;/Year&gt;&lt;RecNum&gt;23&lt;/RecNum&gt;&lt;DisplayText&gt;(5)&lt;/DisplayText&gt;&lt;record&gt;&lt;rec-number&gt;23&lt;/rec-number&gt;&lt;foreign-keys&gt;&lt;key app="EN" db-id="9exwtr0vgfzzvwef0vjxdapc5tdtd22a55ee" timestamp="1567488672" guid="11b484da-d715-4598-ad6d-bec7ee1bb7ab"&gt;23&lt;/key&gt;&lt;/foreign-keys&gt;&lt;ref-type name="Book"&gt;6&lt;/ref-type&gt;&lt;contributors&gt;&lt;authors&gt;&lt;author&gt;Houglum, Peggy A.&lt;/author&gt;&lt;author&gt;Bertoti, Dolores&lt;/author&gt;&lt;author&gt;Brunnstrom, Signe&lt;/author&gt;&lt;/authors&gt;&lt;/contributors&gt;&lt;titles&gt;&lt;title&gt;Brunnstrom&amp;apos;s clinical kinesiology&lt;/title&gt;&lt;/titles&gt;&lt;pages&gt;xxxiv, 704 p.&lt;/pages&gt;&lt;edition&gt;6th&lt;/edition&gt;&lt;keywords&gt;&lt;keyword&gt;Kinesiology, Applied.&lt;/keyword&gt;&lt;keyword&gt;Joints physiology.&lt;/keyword&gt;&lt;keyword&gt;Movement.&lt;/keyword&gt;&lt;keyword&gt;Muscle Contraction.&lt;/keyword&gt;&lt;keyword&gt;Muscles physiology.&lt;/keyword&gt;&lt;/keywords&gt;&lt;dates&gt;&lt;year&gt;2012&lt;/year&gt;&lt;/dates&gt;&lt;pub-location&gt;Philadelphia&lt;/pub-location&gt;&lt;publisher&gt;F.A. Davis&lt;/publisher&gt;&lt;isbn&gt;9780803623521 (hbk.)&lt;/isbn&gt;&lt;accession-num&gt;16989410&lt;/accession-num&gt;&lt;call-num&gt;QP303 .B78 2012&lt;/call-num&gt;&lt;urls&gt;&lt;/urls&gt;&lt;/record&gt;&lt;/Cite&gt;&lt;/EndNote&gt;</w:instrText>
      </w:r>
      <w:r w:rsidR="0024720D">
        <w:rPr>
          <w:rFonts w:ascii="Times New Roman" w:hAnsi="Times New Roman" w:cs="Times New Roman"/>
          <w:sz w:val="24"/>
          <w:szCs w:val="24"/>
          <w:lang w:val="sv-SE"/>
        </w:rPr>
        <w:fldChar w:fldCharType="separate"/>
      </w:r>
      <w:r w:rsidR="0024720D">
        <w:rPr>
          <w:rFonts w:ascii="Times New Roman" w:hAnsi="Times New Roman" w:cs="Times New Roman"/>
          <w:noProof/>
          <w:sz w:val="24"/>
          <w:szCs w:val="24"/>
          <w:lang w:val="sv-SE"/>
        </w:rPr>
        <w:t>(5)</w:t>
      </w:r>
      <w:r w:rsidR="0024720D">
        <w:rPr>
          <w:rFonts w:ascii="Times New Roman" w:hAnsi="Times New Roman" w:cs="Times New Roman"/>
          <w:sz w:val="24"/>
          <w:szCs w:val="24"/>
          <w:lang w:val="sv-SE"/>
        </w:rPr>
        <w:fldChar w:fldCharType="end"/>
      </w:r>
    </w:p>
    <w:p w14:paraId="1FD2D5AB" w14:textId="04ADDF2C" w:rsidR="00465DC9" w:rsidRPr="00544ED1" w:rsidRDefault="00465DC9" w:rsidP="00465DC9">
      <w:pPr>
        <w:jc w:val="both"/>
        <w:rPr>
          <w:rFonts w:ascii="Times New Roman" w:hAnsi="Times New Roman" w:cs="Times New Roman"/>
          <w:sz w:val="24"/>
          <w:szCs w:val="24"/>
          <w:lang w:val="sv-SE"/>
        </w:rPr>
      </w:pPr>
      <w:r w:rsidRPr="00544ED1">
        <w:rPr>
          <w:rFonts w:ascii="Times New Roman" w:hAnsi="Times New Roman" w:cs="Times New Roman"/>
          <w:sz w:val="24"/>
          <w:szCs w:val="24"/>
          <w:lang w:val="sv-SE"/>
        </w:rPr>
        <w:t xml:space="preserve">Nedan följer en beskrivning </w:t>
      </w:r>
      <w:r w:rsidR="00AC648B" w:rsidRPr="00544ED1">
        <w:rPr>
          <w:rFonts w:ascii="Times New Roman" w:hAnsi="Times New Roman" w:cs="Times New Roman"/>
          <w:sz w:val="24"/>
          <w:szCs w:val="24"/>
          <w:lang w:val="sv-SE"/>
        </w:rPr>
        <w:t>av</w:t>
      </w:r>
      <w:r w:rsidRPr="00544ED1">
        <w:rPr>
          <w:rFonts w:ascii="Times New Roman" w:hAnsi="Times New Roman" w:cs="Times New Roman"/>
          <w:sz w:val="24"/>
          <w:szCs w:val="24"/>
          <w:lang w:val="sv-SE"/>
        </w:rPr>
        <w:t xml:space="preserve"> </w:t>
      </w:r>
      <w:r w:rsidR="00B06E71" w:rsidRPr="00544ED1">
        <w:rPr>
          <w:rFonts w:ascii="Times New Roman" w:hAnsi="Times New Roman" w:cs="Times New Roman"/>
          <w:sz w:val="24"/>
          <w:szCs w:val="24"/>
          <w:lang w:val="sv-SE"/>
        </w:rPr>
        <w:t>relevanta</w:t>
      </w:r>
      <w:r w:rsidRPr="00544ED1">
        <w:rPr>
          <w:rFonts w:ascii="Times New Roman" w:hAnsi="Times New Roman" w:cs="Times New Roman"/>
          <w:sz w:val="24"/>
          <w:szCs w:val="24"/>
          <w:lang w:val="sv-SE"/>
        </w:rPr>
        <w:t xml:space="preserve"> musklers anatomi</w:t>
      </w:r>
      <w:r w:rsidR="00B06E71" w:rsidRPr="00544ED1">
        <w:rPr>
          <w:rFonts w:ascii="Times New Roman" w:hAnsi="Times New Roman" w:cs="Times New Roman"/>
          <w:sz w:val="24"/>
          <w:szCs w:val="24"/>
          <w:lang w:val="sv-SE"/>
        </w:rPr>
        <w:t xml:space="preserve"> och funktion. </w:t>
      </w:r>
      <w:r w:rsidRPr="00544ED1">
        <w:rPr>
          <w:rFonts w:ascii="Times New Roman" w:hAnsi="Times New Roman" w:cs="Times New Roman"/>
          <w:sz w:val="24"/>
          <w:szCs w:val="24"/>
          <w:lang w:val="sv-SE"/>
        </w:rPr>
        <w:t xml:space="preserve"> </w:t>
      </w:r>
    </w:p>
    <w:p w14:paraId="765BB498" w14:textId="1455ACF6" w:rsidR="00465DC9" w:rsidRPr="00544ED1" w:rsidRDefault="0035461C" w:rsidP="00465DC9">
      <w:pPr>
        <w:jc w:val="both"/>
        <w:rPr>
          <w:rFonts w:ascii="Times New Roman" w:hAnsi="Times New Roman" w:cs="Times New Roman"/>
          <w:sz w:val="24"/>
          <w:szCs w:val="24"/>
          <w:lang w:val="sv-SE"/>
        </w:rPr>
      </w:pPr>
      <w:r>
        <w:rPr>
          <w:rFonts w:ascii="Times New Roman" w:hAnsi="Times New Roman" w:cs="Times New Roman"/>
          <w:b/>
          <w:noProof/>
          <w:sz w:val="24"/>
          <w:szCs w:val="24"/>
        </w:rPr>
        <w:drawing>
          <wp:anchor distT="0" distB="0" distL="114300" distR="114300" simplePos="0" relativeHeight="251658248" behindDoc="0" locked="0" layoutInCell="1" allowOverlap="1" wp14:anchorId="4DB25C79" wp14:editId="0C3C180A">
            <wp:simplePos x="0" y="0"/>
            <wp:positionH relativeFrom="column">
              <wp:posOffset>3018790</wp:posOffset>
            </wp:positionH>
            <wp:positionV relativeFrom="paragraph">
              <wp:posOffset>43132</wp:posOffset>
            </wp:positionV>
            <wp:extent cx="2746375" cy="3145790"/>
            <wp:effectExtent l="0" t="0" r="0" b="0"/>
            <wp:wrapSquare wrapText="bothSides"/>
            <wp:docPr id="22" name="Bildobjekt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r_shoulder_post_inf_sup_tm.png"/>
                    <pic:cNvPicPr/>
                  </pic:nvPicPr>
                  <pic:blipFill>
                    <a:blip r:embed="rId14"/>
                    <a:stretch>
                      <a:fillRect/>
                    </a:stretch>
                  </pic:blipFill>
                  <pic:spPr>
                    <a:xfrm>
                      <a:off x="0" y="0"/>
                      <a:ext cx="2746375" cy="3145790"/>
                    </a:xfrm>
                    <a:prstGeom prst="rect">
                      <a:avLst/>
                    </a:prstGeom>
                  </pic:spPr>
                </pic:pic>
              </a:graphicData>
            </a:graphic>
            <wp14:sizeRelH relativeFrom="margin">
              <wp14:pctWidth>0</wp14:pctWidth>
            </wp14:sizeRelH>
            <wp14:sizeRelV relativeFrom="margin">
              <wp14:pctHeight>0</wp14:pctHeight>
            </wp14:sizeRelV>
          </wp:anchor>
        </w:drawing>
      </w:r>
      <w:r w:rsidR="00465DC9" w:rsidRPr="00544ED1">
        <w:rPr>
          <w:rFonts w:ascii="Times New Roman" w:hAnsi="Times New Roman" w:cs="Times New Roman"/>
          <w:b/>
          <w:bCs/>
          <w:sz w:val="24"/>
          <w:szCs w:val="24"/>
          <w:lang w:val="sv-SE"/>
        </w:rPr>
        <w:t>M. infraspinatus</w:t>
      </w:r>
      <w:r w:rsidR="00465DC9" w:rsidRPr="00544ED1">
        <w:rPr>
          <w:rFonts w:ascii="Times New Roman" w:hAnsi="Times New Roman" w:cs="Times New Roman"/>
          <w:sz w:val="24"/>
          <w:szCs w:val="24"/>
          <w:lang w:val="sv-SE"/>
        </w:rPr>
        <w:t xml:space="preserve"> är lokaliserad bak på skulderbladet och har formen av en triangel</w:t>
      </w:r>
      <w:r w:rsidR="00CD2D43">
        <w:rPr>
          <w:rFonts w:ascii="Times New Roman" w:hAnsi="Times New Roman" w:cs="Times New Roman"/>
          <w:sz w:val="24"/>
          <w:szCs w:val="24"/>
          <w:lang w:val="sv-SE"/>
        </w:rPr>
        <w:t xml:space="preserve"> (Figur 1)</w:t>
      </w:r>
      <w:r w:rsidR="00465DC9" w:rsidRPr="00544ED1">
        <w:rPr>
          <w:rFonts w:ascii="Times New Roman" w:hAnsi="Times New Roman" w:cs="Times New Roman"/>
          <w:sz w:val="24"/>
          <w:szCs w:val="24"/>
          <w:lang w:val="sv-SE"/>
        </w:rPr>
        <w:t>. Ursprunget är de mediala två tredjedelarna av fossa infraspinata</w:t>
      </w:r>
      <w:r w:rsidR="001D3937">
        <w:rPr>
          <w:rFonts w:ascii="Times New Roman" w:hAnsi="Times New Roman" w:cs="Times New Roman"/>
          <w:sz w:val="24"/>
          <w:szCs w:val="24"/>
          <w:lang w:val="sv-SE"/>
        </w:rPr>
        <w:t xml:space="preserve">, som </w:t>
      </w:r>
      <w:r w:rsidR="00465DC9" w:rsidRPr="00544ED1">
        <w:rPr>
          <w:rFonts w:ascii="Times New Roman" w:hAnsi="Times New Roman" w:cs="Times New Roman"/>
          <w:sz w:val="24"/>
          <w:szCs w:val="24"/>
          <w:lang w:val="sv-SE"/>
        </w:rPr>
        <w:t xml:space="preserve">är den fåra som ligger </w:t>
      </w:r>
      <w:r w:rsidR="00945D62" w:rsidRPr="00544ED1">
        <w:rPr>
          <w:rFonts w:ascii="Times New Roman" w:hAnsi="Times New Roman" w:cs="Times New Roman"/>
          <w:sz w:val="24"/>
          <w:szCs w:val="24"/>
          <w:lang w:val="sv-SE"/>
        </w:rPr>
        <w:t>inferiort om</w:t>
      </w:r>
      <w:r w:rsidR="00347D72" w:rsidRPr="00544ED1">
        <w:rPr>
          <w:rFonts w:ascii="Times New Roman" w:hAnsi="Times New Roman" w:cs="Times New Roman"/>
          <w:sz w:val="24"/>
          <w:szCs w:val="24"/>
          <w:lang w:val="sv-SE"/>
        </w:rPr>
        <w:t xml:space="preserve"> </w:t>
      </w:r>
      <w:r w:rsidR="00C22CE5" w:rsidRPr="00544ED1">
        <w:rPr>
          <w:rFonts w:ascii="Times New Roman" w:hAnsi="Times New Roman" w:cs="Times New Roman"/>
          <w:sz w:val="24"/>
          <w:szCs w:val="24"/>
          <w:lang w:val="sv-SE"/>
        </w:rPr>
        <w:t>benutskottet</w:t>
      </w:r>
      <w:r w:rsidR="00465DC9" w:rsidRPr="00544ED1">
        <w:rPr>
          <w:rFonts w:ascii="Times New Roman" w:hAnsi="Times New Roman" w:cs="Times New Roman"/>
          <w:sz w:val="24"/>
          <w:szCs w:val="24"/>
          <w:lang w:val="sv-SE"/>
        </w:rPr>
        <w:t xml:space="preserve"> spina scapulae. </w:t>
      </w:r>
      <w:r w:rsidR="00B47433">
        <w:rPr>
          <w:rFonts w:ascii="Times New Roman" w:hAnsi="Times New Roman" w:cs="Times New Roman"/>
          <w:sz w:val="24"/>
          <w:szCs w:val="24"/>
          <w:lang w:val="sv-SE"/>
        </w:rPr>
        <w:t>Muskeln fäster på</w:t>
      </w:r>
      <w:r w:rsidR="00465DC9" w:rsidRPr="00544ED1">
        <w:rPr>
          <w:rFonts w:ascii="Times New Roman" w:hAnsi="Times New Roman" w:cs="Times New Roman"/>
          <w:sz w:val="24"/>
          <w:szCs w:val="24"/>
          <w:lang w:val="sv-SE"/>
        </w:rPr>
        <w:t xml:space="preserve"> den me</w:t>
      </w:r>
      <w:r w:rsidR="003E6249" w:rsidRPr="00544ED1">
        <w:rPr>
          <w:rFonts w:ascii="Times New Roman" w:hAnsi="Times New Roman" w:cs="Times New Roman"/>
          <w:sz w:val="24"/>
          <w:szCs w:val="24"/>
          <w:lang w:val="sv-SE"/>
        </w:rPr>
        <w:t>llersta</w:t>
      </w:r>
      <w:r w:rsidR="00465DC9" w:rsidRPr="00544ED1">
        <w:rPr>
          <w:rFonts w:ascii="Times New Roman" w:hAnsi="Times New Roman" w:cs="Times New Roman"/>
          <w:sz w:val="24"/>
          <w:szCs w:val="24"/>
          <w:lang w:val="sv-SE"/>
        </w:rPr>
        <w:t xml:space="preserve"> fa</w:t>
      </w:r>
      <w:r w:rsidR="00693A1F">
        <w:rPr>
          <w:rFonts w:ascii="Times New Roman" w:hAnsi="Times New Roman" w:cs="Times New Roman"/>
          <w:sz w:val="24"/>
          <w:szCs w:val="24"/>
          <w:lang w:val="sv-SE"/>
        </w:rPr>
        <w:t>c</w:t>
      </w:r>
      <w:r w:rsidR="00465DC9" w:rsidRPr="00544ED1">
        <w:rPr>
          <w:rFonts w:ascii="Times New Roman" w:hAnsi="Times New Roman" w:cs="Times New Roman"/>
          <w:sz w:val="24"/>
          <w:szCs w:val="24"/>
          <w:lang w:val="sv-SE"/>
        </w:rPr>
        <w:t xml:space="preserve">etten </w:t>
      </w:r>
      <w:r w:rsidR="00B47433">
        <w:rPr>
          <w:rFonts w:ascii="Times New Roman" w:hAnsi="Times New Roman" w:cs="Times New Roman"/>
          <w:sz w:val="24"/>
          <w:szCs w:val="24"/>
          <w:lang w:val="sv-SE"/>
        </w:rPr>
        <w:t>av</w:t>
      </w:r>
      <w:r w:rsidR="00465DC9" w:rsidRPr="00544ED1">
        <w:rPr>
          <w:rFonts w:ascii="Times New Roman" w:hAnsi="Times New Roman" w:cs="Times New Roman"/>
          <w:sz w:val="24"/>
          <w:szCs w:val="24"/>
          <w:lang w:val="sv-SE"/>
        </w:rPr>
        <w:t xml:space="preserve"> tuberculum majus humeri. En av huvudfunktionerna för m. infraspinatus är att utåtrotera överarmen, det finns studier som visar att m. infraspinatus genererar runt 60 % av kraften vid en utåtrotation. M. infraspinatus har också som funktion att stabilisera caput humeri i cavitas glenoidalis eftersom kontraktion av muskeln motverkar superior och posterior glidning av caput humeri</w:t>
      </w:r>
      <w:r w:rsidR="00381377">
        <w:rPr>
          <w:rFonts w:ascii="Times New Roman" w:hAnsi="Times New Roman" w:cs="Times New Roman"/>
          <w:sz w:val="24"/>
          <w:szCs w:val="24"/>
          <w:lang w:val="sv-SE"/>
        </w:rPr>
        <w:t>.</w:t>
      </w:r>
      <w:r w:rsidR="00465DC9" w:rsidRPr="00544ED1">
        <w:rPr>
          <w:rFonts w:ascii="Times New Roman" w:hAnsi="Times New Roman" w:cs="Times New Roman"/>
          <w:sz w:val="24"/>
          <w:szCs w:val="24"/>
          <w:lang w:val="sv-SE"/>
        </w:rPr>
        <w:t xml:space="preserve"> </w:t>
      </w:r>
      <w:r w:rsidR="00465DC9">
        <w:rPr>
          <w:rFonts w:ascii="Times New Roman" w:hAnsi="Times New Roman" w:cs="Times New Roman"/>
          <w:sz w:val="24"/>
          <w:szCs w:val="24"/>
        </w:rPr>
        <w:fldChar w:fldCharType="begin">
          <w:fldData xml:space="preserve">PEVuZE5vdGU+PENpdGU+PEF1dGhvcj5Ib3VnbHVtPC9BdXRob3I+PFllYXI+MjAxMjwvWWVhcj48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</w:fldData>
        </w:fldChar>
      </w:r>
      <w:r w:rsidR="00472DFD" w:rsidRPr="00181483">
        <w:rPr>
          <w:rFonts w:ascii="Times New Roman" w:hAnsi="Times New Roman" w:cs="Times New Roman"/>
          <w:sz w:val="24"/>
          <w:szCs w:val="24"/>
          <w:lang w:val="sv-SE"/>
        </w:rPr>
        <w:instrText xml:space="preserve"> ADDIN EN.CITE </w:instrText>
      </w:r>
      <w:r w:rsidR="00472DFD">
        <w:rPr>
          <w:rFonts w:ascii="Times New Roman" w:hAnsi="Times New Roman" w:cs="Times New Roman"/>
          <w:sz w:val="24"/>
          <w:szCs w:val="24"/>
        </w:rPr>
        <w:fldChar w:fldCharType="begin">
          <w:fldData xml:space="preserve">PEVuZE5vdGU+PENpdGU+PEF1dGhvcj5Ib3VnbHVtPC9BdXRob3I+PFllYXI+MjAxMjwvWWVhcj48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</w:fldData>
        </w:fldChar>
      </w:r>
      <w:r w:rsidR="00472DFD" w:rsidRPr="00181483">
        <w:rPr>
          <w:rFonts w:ascii="Times New Roman" w:hAnsi="Times New Roman" w:cs="Times New Roman"/>
          <w:sz w:val="24"/>
          <w:szCs w:val="24"/>
          <w:lang w:val="sv-SE"/>
        </w:rPr>
        <w:instrText xml:space="preserve"> ADDIN EN.CITE.DATA </w:instrText>
      </w:r>
      <w:r w:rsidR="00472DFD">
        <w:rPr>
          <w:rFonts w:ascii="Times New Roman" w:hAnsi="Times New Roman" w:cs="Times New Roman"/>
          <w:sz w:val="24"/>
          <w:szCs w:val="24"/>
        </w:rPr>
      </w:r>
      <w:r w:rsidR="00472DFD">
        <w:rPr>
          <w:rFonts w:ascii="Times New Roman" w:hAnsi="Times New Roman" w:cs="Times New Roman"/>
          <w:sz w:val="24"/>
          <w:szCs w:val="24"/>
        </w:rPr>
        <w:fldChar w:fldCharType="end"/>
      </w:r>
      <w:r w:rsidR="00465DC9">
        <w:rPr>
          <w:rFonts w:ascii="Times New Roman" w:hAnsi="Times New Roman" w:cs="Times New Roman"/>
          <w:sz w:val="24"/>
          <w:szCs w:val="24"/>
        </w:rPr>
      </w:r>
      <w:r w:rsidR="00465DC9">
        <w:rPr>
          <w:rFonts w:ascii="Times New Roman" w:hAnsi="Times New Roman" w:cs="Times New Roman"/>
          <w:sz w:val="24"/>
          <w:szCs w:val="24"/>
        </w:rPr>
        <w:fldChar w:fldCharType="separate"/>
      </w:r>
      <w:r w:rsidR="00472DFD" w:rsidRPr="00472DFD">
        <w:rPr>
          <w:rFonts w:ascii="Times New Roman" w:hAnsi="Times New Roman" w:cs="Times New Roman"/>
          <w:noProof/>
          <w:sz w:val="24"/>
          <w:szCs w:val="24"/>
          <w:lang w:val="sv-SE"/>
        </w:rPr>
        <w:t>(2, 3, 5)</w:t>
      </w:r>
      <w:r w:rsidR="00465DC9">
        <w:rPr>
          <w:rFonts w:ascii="Times New Roman" w:hAnsi="Times New Roman" w:cs="Times New Roman"/>
          <w:sz w:val="24"/>
          <w:szCs w:val="24"/>
        </w:rPr>
        <w:fldChar w:fldCharType="end"/>
      </w:r>
      <w:r w:rsidR="00465DC9" w:rsidRPr="00544ED1">
        <w:rPr>
          <w:rFonts w:ascii="Times New Roman" w:hAnsi="Times New Roman" w:cs="Times New Roman"/>
          <w:sz w:val="24"/>
          <w:szCs w:val="24"/>
          <w:lang w:val="sv-SE"/>
        </w:rPr>
        <w:t xml:space="preserve"> </w:t>
      </w:r>
    </w:p>
    <w:p w14:paraId="6853250B" w14:textId="0FCA7AEF" w:rsidR="00B82514" w:rsidRPr="00544ED1" w:rsidRDefault="00FE422A" w:rsidP="00465DC9">
      <w:pPr>
        <w:jc w:val="both"/>
        <w:rPr>
          <w:rFonts w:ascii="Times New Roman" w:hAnsi="Times New Roman" w:cs="Times New Roman"/>
          <w:sz w:val="24"/>
          <w:szCs w:val="24"/>
          <w:lang w:val="sv-SE"/>
        </w:rPr>
      </w:pPr>
      <w:r>
        <w:rPr>
          <w:noProof/>
        </w:rPr>
        <mc:AlternateContent>
          <mc:Choice Requires="wps">
            <w:drawing>
              <wp:anchor distT="0" distB="0" distL="114300" distR="114300" simplePos="0" relativeHeight="251658246" behindDoc="0" locked="0" layoutInCell="1" allowOverlap="1" wp14:anchorId="3E5404A6" wp14:editId="15D08F24">
                <wp:simplePos x="0" y="0"/>
                <wp:positionH relativeFrom="column">
                  <wp:posOffset>3022600</wp:posOffset>
                </wp:positionH>
                <wp:positionV relativeFrom="paragraph">
                  <wp:posOffset>306070</wp:posOffset>
                </wp:positionV>
                <wp:extent cx="2746375" cy="314325"/>
                <wp:effectExtent l="0" t="0" r="0" b="9525"/>
                <wp:wrapSquare wrapText="bothSides"/>
                <wp:docPr id="19" name="Textruta 19"/>
                <wp:cNvGraphicFramePr/>
                <a:graphic xmlns:a="http://schemas.openxmlformats.org/drawingml/2006/main">
                  <a:graphicData uri="http://schemas.microsoft.com/office/word/2010/wordprocessingShape">
                    <wps:wsp>
                      <wps:cNvSpPr txBox="1"/>
                      <wps:spPr>
                        <a:xfrm>
                          <a:off x="0" y="0"/>
                          <a:ext cx="2746375" cy="314325"/>
                        </a:xfrm>
                        <a:prstGeom prst="rect">
                          <a:avLst/>
                        </a:prstGeom>
                        <a:solidFill>
                          <a:prstClr val="white"/>
                        </a:solidFill>
                        <a:ln>
                          <a:noFill/>
                        </a:ln>
                      </wps:spPr>
                      <wps:txbx>
                        <w:txbxContent>
                          <w:p w14:paraId="00509549" w14:textId="2DC19C77" w:rsidR="006332FF" w:rsidRPr="0058791E" w:rsidRDefault="006332FF" w:rsidP="00D1602F">
                            <w:pPr>
                              <w:pStyle w:val="Beskrivning"/>
                              <w:rPr>
                                <w:lang w:val="sv-SE"/>
                              </w:rPr>
                            </w:pPr>
                            <w:r w:rsidRPr="0058791E">
                              <w:rPr>
                                <w:lang w:val="sv-SE"/>
                              </w:rPr>
                              <w:t xml:space="preserve">Figur </w:t>
                            </w:r>
                            <w:r>
                              <w:fldChar w:fldCharType="begin"/>
                            </w:r>
                            <w:r w:rsidRPr="0058791E">
                              <w:rPr>
                                <w:lang w:val="sv-SE"/>
                              </w:rPr>
                              <w:instrText xml:space="preserve"> SEQ Figur \* ARABIC </w:instrText>
                            </w:r>
                            <w:r>
                              <w:fldChar w:fldCharType="separate"/>
                            </w:r>
                            <w:r w:rsidRPr="0058791E">
                              <w:rPr>
                                <w:noProof/>
                                <w:lang w:val="sv-SE"/>
                              </w:rPr>
                              <w:t>1</w:t>
                            </w:r>
                            <w:r>
                              <w:fldChar w:fldCharType="end"/>
                            </w:r>
                            <w:r w:rsidRPr="0058791E">
                              <w:rPr>
                                <w:lang w:val="sv-SE"/>
                              </w:rPr>
                              <w:t xml:space="preserve">: Rotatorkuffens muskler belägna posteriort om scapula.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3E5404A6" id="_x0000_t202" coordsize="21600,21600" o:spt="202" path="m,l,21600r21600,l21600,xe">
                <v:stroke joinstyle="miter"/>
                <v:path gradientshapeok="t" o:connecttype="rect"/>
              </v:shapetype>
              <v:shape id="Textruta 19" o:spid="_x0000_s1026" type="#_x0000_t202" style="position:absolute;left:0;text-align:left;margin-left:238pt;margin-top:24.1pt;width:216.25pt;height:24.75pt;z-index:25165824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" stroked="f">
                <v:textbox inset="0,0,0,0">
                  <w:txbxContent>
                    <w:p w14:paraId="00509549" w14:textId="2DC19C77" w:rsidR="006332FF" w:rsidRPr="0058791E" w:rsidRDefault="006332FF" w:rsidP="00D1602F">
                      <w:pPr>
                        <w:pStyle w:val="Beskrivning"/>
                        <w:rPr>
                          <w:lang w:val="sv-SE"/>
                        </w:rPr>
                      </w:pPr>
                      <w:r w:rsidRPr="0058791E">
                        <w:rPr>
                          <w:lang w:val="sv-SE"/>
                        </w:rPr>
                        <w:t xml:space="preserve">Figur </w:t>
                      </w:r>
                      <w:r>
                        <w:fldChar w:fldCharType="begin"/>
                      </w:r>
                      <w:r w:rsidRPr="0058791E">
                        <w:rPr>
                          <w:lang w:val="sv-SE"/>
                        </w:rPr>
                        <w:instrText xml:space="preserve"> SEQ Figur \* ARABIC </w:instrText>
                      </w:r>
                      <w:r>
                        <w:fldChar w:fldCharType="separate"/>
                      </w:r>
                      <w:r w:rsidRPr="0058791E">
                        <w:rPr>
                          <w:noProof/>
                          <w:lang w:val="sv-SE"/>
                        </w:rPr>
                        <w:t>1</w:t>
                      </w:r>
                      <w:r>
                        <w:fldChar w:fldCharType="end"/>
                      </w:r>
                      <w:r w:rsidRPr="0058791E">
                        <w:rPr>
                          <w:lang w:val="sv-SE"/>
                        </w:rPr>
                        <w:t xml:space="preserve">: Rotatorkuffens muskler belägna posteriort om scapula. </w:t>
                      </w:r>
                    </w:p>
                  </w:txbxContent>
                </v:textbox>
                <w10:wrap type="square"/>
              </v:shape>
            </w:pict>
          </mc:Fallback>
        </mc:AlternateContent>
      </w:r>
      <w:r w:rsidR="0099120D">
        <w:rPr>
          <w:rFonts w:ascii="Times New Roman" w:hAnsi="Times New Roman" w:cs="Times New Roman"/>
          <w:b/>
          <w:bCs/>
          <w:sz w:val="24"/>
          <w:szCs w:val="24"/>
          <w:lang w:val="sv-SE"/>
        </w:rPr>
        <w:t>M</w:t>
      </w:r>
      <w:r w:rsidR="00120CD6" w:rsidRPr="00544ED1">
        <w:rPr>
          <w:rFonts w:ascii="Times New Roman" w:hAnsi="Times New Roman" w:cs="Times New Roman"/>
          <w:b/>
          <w:bCs/>
          <w:sz w:val="24"/>
          <w:szCs w:val="24"/>
          <w:lang w:val="sv-SE"/>
        </w:rPr>
        <w:t>. supraspinatus</w:t>
      </w:r>
      <w:r w:rsidR="00B82514" w:rsidRPr="00544ED1">
        <w:rPr>
          <w:rFonts w:ascii="Times New Roman" w:hAnsi="Times New Roman" w:cs="Times New Roman"/>
          <w:sz w:val="24"/>
          <w:szCs w:val="24"/>
          <w:lang w:val="sv-SE"/>
        </w:rPr>
        <w:t xml:space="preserve"> </w:t>
      </w:r>
      <w:r w:rsidR="00927F77" w:rsidRPr="00544ED1">
        <w:rPr>
          <w:rFonts w:ascii="Times New Roman" w:hAnsi="Times New Roman" w:cs="Times New Roman"/>
          <w:sz w:val="24"/>
          <w:szCs w:val="24"/>
          <w:lang w:val="sv-SE"/>
        </w:rPr>
        <w:t xml:space="preserve">är </w:t>
      </w:r>
      <w:r w:rsidR="00FE447B" w:rsidRPr="00544ED1">
        <w:rPr>
          <w:rFonts w:ascii="Times New Roman" w:hAnsi="Times New Roman" w:cs="Times New Roman"/>
          <w:sz w:val="24"/>
          <w:szCs w:val="24"/>
          <w:lang w:val="sv-SE"/>
        </w:rPr>
        <w:t xml:space="preserve">lokaliserad bak på skulderbladet </w:t>
      </w:r>
      <w:r w:rsidR="00ED3A61" w:rsidRPr="00544ED1">
        <w:rPr>
          <w:rFonts w:ascii="Times New Roman" w:hAnsi="Times New Roman" w:cs="Times New Roman"/>
          <w:sz w:val="24"/>
          <w:szCs w:val="24"/>
          <w:lang w:val="sv-SE"/>
        </w:rPr>
        <w:t xml:space="preserve">superiort om </w:t>
      </w:r>
      <w:r w:rsidR="000B6EAC" w:rsidRPr="00544ED1">
        <w:rPr>
          <w:rFonts w:ascii="Times New Roman" w:hAnsi="Times New Roman" w:cs="Times New Roman"/>
          <w:sz w:val="24"/>
          <w:szCs w:val="24"/>
          <w:lang w:val="sv-SE"/>
        </w:rPr>
        <w:t>spina</w:t>
      </w:r>
      <w:r w:rsidR="00C22CE5" w:rsidRPr="00544ED1">
        <w:rPr>
          <w:rFonts w:ascii="Times New Roman" w:hAnsi="Times New Roman" w:cs="Times New Roman"/>
          <w:sz w:val="24"/>
          <w:szCs w:val="24"/>
          <w:lang w:val="sv-SE"/>
        </w:rPr>
        <w:t xml:space="preserve"> scapulae</w:t>
      </w:r>
      <w:r w:rsidR="00400B03" w:rsidRPr="00544ED1">
        <w:rPr>
          <w:rFonts w:ascii="Times New Roman" w:hAnsi="Times New Roman" w:cs="Times New Roman"/>
          <w:sz w:val="24"/>
          <w:szCs w:val="24"/>
          <w:lang w:val="sv-SE"/>
        </w:rPr>
        <w:t xml:space="preserve">. Ursprunget är </w:t>
      </w:r>
      <w:r w:rsidR="00476AF8" w:rsidRPr="00544ED1">
        <w:rPr>
          <w:rFonts w:ascii="Times New Roman" w:hAnsi="Times New Roman" w:cs="Times New Roman"/>
          <w:sz w:val="24"/>
          <w:szCs w:val="24"/>
          <w:lang w:val="sv-SE"/>
        </w:rPr>
        <w:t xml:space="preserve">fossa </w:t>
      </w:r>
      <w:r w:rsidR="00C93820" w:rsidRPr="00544ED1">
        <w:rPr>
          <w:rFonts w:ascii="Times New Roman" w:hAnsi="Times New Roman" w:cs="Times New Roman"/>
          <w:sz w:val="24"/>
          <w:szCs w:val="24"/>
          <w:lang w:val="sv-SE"/>
        </w:rPr>
        <w:t>supraspinata</w:t>
      </w:r>
      <w:r w:rsidR="00072CD5" w:rsidRPr="00544ED1">
        <w:rPr>
          <w:rFonts w:ascii="Times New Roman" w:hAnsi="Times New Roman" w:cs="Times New Roman"/>
          <w:sz w:val="24"/>
          <w:szCs w:val="24"/>
          <w:lang w:val="sv-SE"/>
        </w:rPr>
        <w:t xml:space="preserve"> och </w:t>
      </w:r>
      <w:r w:rsidR="009356A9" w:rsidRPr="00544ED1">
        <w:rPr>
          <w:rFonts w:ascii="Times New Roman" w:hAnsi="Times New Roman" w:cs="Times New Roman"/>
          <w:sz w:val="24"/>
          <w:szCs w:val="24"/>
          <w:lang w:val="sv-SE"/>
        </w:rPr>
        <w:t xml:space="preserve">fästet är den </w:t>
      </w:r>
      <w:r w:rsidR="001E4483" w:rsidRPr="00544ED1">
        <w:rPr>
          <w:rFonts w:ascii="Times New Roman" w:hAnsi="Times New Roman" w:cs="Times New Roman"/>
          <w:sz w:val="24"/>
          <w:szCs w:val="24"/>
          <w:lang w:val="sv-SE"/>
        </w:rPr>
        <w:t>övre fa</w:t>
      </w:r>
      <w:r w:rsidR="00ED03E4">
        <w:rPr>
          <w:rFonts w:ascii="Times New Roman" w:hAnsi="Times New Roman" w:cs="Times New Roman"/>
          <w:sz w:val="24"/>
          <w:szCs w:val="24"/>
          <w:lang w:val="sv-SE"/>
        </w:rPr>
        <w:t>c</w:t>
      </w:r>
      <w:r w:rsidR="003E6249" w:rsidRPr="00544ED1">
        <w:rPr>
          <w:rFonts w:ascii="Times New Roman" w:hAnsi="Times New Roman" w:cs="Times New Roman"/>
          <w:sz w:val="24"/>
          <w:szCs w:val="24"/>
          <w:lang w:val="sv-SE"/>
        </w:rPr>
        <w:t xml:space="preserve">etten </w:t>
      </w:r>
      <w:r w:rsidR="00203707" w:rsidRPr="00544ED1">
        <w:rPr>
          <w:rFonts w:ascii="Times New Roman" w:hAnsi="Times New Roman" w:cs="Times New Roman"/>
          <w:sz w:val="24"/>
          <w:szCs w:val="24"/>
          <w:lang w:val="sv-SE"/>
        </w:rPr>
        <w:t xml:space="preserve">på </w:t>
      </w:r>
      <w:r w:rsidR="00542CC3" w:rsidRPr="00544ED1">
        <w:rPr>
          <w:rFonts w:ascii="Times New Roman" w:hAnsi="Times New Roman" w:cs="Times New Roman"/>
          <w:sz w:val="24"/>
          <w:szCs w:val="24"/>
          <w:lang w:val="sv-SE"/>
        </w:rPr>
        <w:t xml:space="preserve">tuberculum majus humeri. </w:t>
      </w:r>
      <w:r w:rsidR="00A02873" w:rsidRPr="00544ED1">
        <w:rPr>
          <w:rFonts w:ascii="Times New Roman" w:hAnsi="Times New Roman" w:cs="Times New Roman"/>
          <w:sz w:val="24"/>
          <w:szCs w:val="24"/>
          <w:lang w:val="sv-SE"/>
        </w:rPr>
        <w:t xml:space="preserve">M. </w:t>
      </w:r>
      <w:r w:rsidR="00DC3F08" w:rsidRPr="00544ED1">
        <w:rPr>
          <w:rFonts w:ascii="Times New Roman" w:hAnsi="Times New Roman" w:cs="Times New Roman"/>
          <w:sz w:val="24"/>
          <w:szCs w:val="24"/>
          <w:lang w:val="sv-SE"/>
        </w:rPr>
        <w:t>supraspinatus passerar således under a</w:t>
      </w:r>
      <w:r w:rsidR="00E71D55">
        <w:rPr>
          <w:rFonts w:ascii="Times New Roman" w:hAnsi="Times New Roman" w:cs="Times New Roman"/>
          <w:sz w:val="24"/>
          <w:szCs w:val="24"/>
          <w:lang w:val="sv-SE"/>
        </w:rPr>
        <w:t>k</w:t>
      </w:r>
      <w:r w:rsidR="00DC3F08" w:rsidRPr="00544ED1">
        <w:rPr>
          <w:rFonts w:ascii="Times New Roman" w:hAnsi="Times New Roman" w:cs="Times New Roman"/>
          <w:sz w:val="24"/>
          <w:szCs w:val="24"/>
          <w:lang w:val="sv-SE"/>
        </w:rPr>
        <w:t xml:space="preserve">romion </w:t>
      </w:r>
      <w:r w:rsidR="00C27EFB" w:rsidRPr="00544ED1">
        <w:rPr>
          <w:rFonts w:ascii="Times New Roman" w:hAnsi="Times New Roman" w:cs="Times New Roman"/>
          <w:sz w:val="24"/>
          <w:szCs w:val="24"/>
          <w:lang w:val="sv-SE"/>
        </w:rPr>
        <w:t xml:space="preserve">och </w:t>
      </w:r>
      <w:r w:rsidR="001C3BEE" w:rsidRPr="00544ED1">
        <w:rPr>
          <w:rFonts w:ascii="Times New Roman" w:hAnsi="Times New Roman" w:cs="Times New Roman"/>
          <w:sz w:val="24"/>
          <w:szCs w:val="24"/>
          <w:lang w:val="sv-SE"/>
        </w:rPr>
        <w:t>är en av stru</w:t>
      </w:r>
      <w:r w:rsidR="00944A7A" w:rsidRPr="00544ED1">
        <w:rPr>
          <w:rFonts w:ascii="Times New Roman" w:hAnsi="Times New Roman" w:cs="Times New Roman"/>
          <w:sz w:val="24"/>
          <w:szCs w:val="24"/>
          <w:lang w:val="sv-SE"/>
        </w:rPr>
        <w:t xml:space="preserve">kturerna </w:t>
      </w:r>
      <w:r w:rsidR="008516A7" w:rsidRPr="00544ED1">
        <w:rPr>
          <w:rFonts w:ascii="Times New Roman" w:hAnsi="Times New Roman" w:cs="Times New Roman"/>
          <w:sz w:val="24"/>
          <w:szCs w:val="24"/>
          <w:lang w:val="sv-SE"/>
        </w:rPr>
        <w:t xml:space="preserve">i det </w:t>
      </w:r>
      <w:r w:rsidR="004E3ABC" w:rsidRPr="00544ED1">
        <w:rPr>
          <w:rFonts w:ascii="Times New Roman" w:hAnsi="Times New Roman" w:cs="Times New Roman"/>
          <w:sz w:val="24"/>
          <w:szCs w:val="24"/>
          <w:lang w:val="sv-SE"/>
        </w:rPr>
        <w:t>subakromiala rummet.</w:t>
      </w:r>
      <w:r w:rsidR="00E83FE7" w:rsidRPr="00544ED1">
        <w:rPr>
          <w:rFonts w:ascii="Times New Roman" w:hAnsi="Times New Roman" w:cs="Times New Roman"/>
          <w:sz w:val="24"/>
          <w:szCs w:val="24"/>
          <w:lang w:val="sv-SE"/>
        </w:rPr>
        <w:t xml:space="preserve"> </w:t>
      </w:r>
      <w:r w:rsidR="00F349FE" w:rsidRPr="00544ED1">
        <w:rPr>
          <w:rFonts w:ascii="Times New Roman" w:hAnsi="Times New Roman" w:cs="Times New Roman"/>
          <w:sz w:val="24"/>
          <w:szCs w:val="24"/>
          <w:lang w:val="sv-SE"/>
        </w:rPr>
        <w:t xml:space="preserve">M. supraspinatus </w:t>
      </w:r>
      <w:r w:rsidR="005A4660" w:rsidRPr="00544ED1">
        <w:rPr>
          <w:rFonts w:ascii="Times New Roman" w:hAnsi="Times New Roman" w:cs="Times New Roman"/>
          <w:sz w:val="24"/>
          <w:szCs w:val="24"/>
          <w:lang w:val="sv-SE"/>
        </w:rPr>
        <w:t>har</w:t>
      </w:r>
      <w:r w:rsidR="00F349FE" w:rsidRPr="00544ED1">
        <w:rPr>
          <w:rFonts w:ascii="Times New Roman" w:hAnsi="Times New Roman" w:cs="Times New Roman"/>
          <w:sz w:val="24"/>
          <w:szCs w:val="24"/>
          <w:lang w:val="sv-SE"/>
        </w:rPr>
        <w:t xml:space="preserve"> som funktion att </w:t>
      </w:r>
      <w:r w:rsidR="000D74EE" w:rsidRPr="00544ED1">
        <w:rPr>
          <w:rFonts w:ascii="Times New Roman" w:hAnsi="Times New Roman" w:cs="Times New Roman"/>
          <w:sz w:val="24"/>
          <w:szCs w:val="24"/>
          <w:lang w:val="sv-SE"/>
        </w:rPr>
        <w:t xml:space="preserve">abducera </w:t>
      </w:r>
      <w:r w:rsidR="00FC3A86" w:rsidRPr="00544ED1">
        <w:rPr>
          <w:rFonts w:ascii="Times New Roman" w:hAnsi="Times New Roman" w:cs="Times New Roman"/>
          <w:sz w:val="24"/>
          <w:szCs w:val="24"/>
          <w:lang w:val="sv-SE"/>
        </w:rPr>
        <w:t xml:space="preserve">humerus samt </w:t>
      </w:r>
      <w:r w:rsidR="00BC314C" w:rsidRPr="00544ED1">
        <w:rPr>
          <w:rFonts w:ascii="Times New Roman" w:hAnsi="Times New Roman" w:cs="Times New Roman"/>
          <w:sz w:val="24"/>
          <w:szCs w:val="24"/>
          <w:lang w:val="sv-SE"/>
        </w:rPr>
        <w:t xml:space="preserve">att </w:t>
      </w:r>
      <w:r w:rsidR="002D3BEE" w:rsidRPr="00544ED1">
        <w:rPr>
          <w:rFonts w:ascii="Times New Roman" w:hAnsi="Times New Roman" w:cs="Times New Roman"/>
          <w:sz w:val="24"/>
          <w:szCs w:val="24"/>
          <w:lang w:val="sv-SE"/>
        </w:rPr>
        <w:t xml:space="preserve">stabilisera </w:t>
      </w:r>
      <w:r w:rsidR="000E1A78" w:rsidRPr="00544ED1">
        <w:rPr>
          <w:rFonts w:ascii="Times New Roman" w:hAnsi="Times New Roman" w:cs="Times New Roman"/>
          <w:sz w:val="24"/>
          <w:szCs w:val="24"/>
          <w:lang w:val="sv-SE"/>
        </w:rPr>
        <w:t xml:space="preserve">caput humeri </w:t>
      </w:r>
      <w:r w:rsidR="00B30C36" w:rsidRPr="00544ED1">
        <w:rPr>
          <w:rFonts w:ascii="Times New Roman" w:hAnsi="Times New Roman" w:cs="Times New Roman"/>
          <w:sz w:val="24"/>
          <w:szCs w:val="24"/>
          <w:lang w:val="sv-SE"/>
        </w:rPr>
        <w:t xml:space="preserve">i cavitas </w:t>
      </w:r>
      <w:r w:rsidR="00EA724F" w:rsidRPr="00544ED1">
        <w:rPr>
          <w:rFonts w:ascii="Times New Roman" w:hAnsi="Times New Roman" w:cs="Times New Roman"/>
          <w:sz w:val="24"/>
          <w:szCs w:val="24"/>
          <w:lang w:val="sv-SE"/>
        </w:rPr>
        <w:t>glenoidalis. Musk</w:t>
      </w:r>
      <w:r w:rsidR="00307246">
        <w:rPr>
          <w:rFonts w:ascii="Times New Roman" w:hAnsi="Times New Roman" w:cs="Times New Roman"/>
          <w:sz w:val="24"/>
          <w:szCs w:val="24"/>
          <w:lang w:val="sv-SE"/>
        </w:rPr>
        <w:t>e</w:t>
      </w:r>
      <w:r w:rsidR="00EA724F" w:rsidRPr="00544ED1">
        <w:rPr>
          <w:rFonts w:ascii="Times New Roman" w:hAnsi="Times New Roman" w:cs="Times New Roman"/>
          <w:sz w:val="24"/>
          <w:szCs w:val="24"/>
          <w:lang w:val="sv-SE"/>
        </w:rPr>
        <w:t xml:space="preserve">ln är som mest aktiv </w:t>
      </w:r>
      <w:r w:rsidR="00682E48" w:rsidRPr="00544ED1">
        <w:rPr>
          <w:rFonts w:ascii="Times New Roman" w:hAnsi="Times New Roman" w:cs="Times New Roman"/>
          <w:sz w:val="24"/>
          <w:szCs w:val="24"/>
          <w:lang w:val="sv-SE"/>
        </w:rPr>
        <w:t>då abduktionsrörelsen init</w:t>
      </w:r>
      <w:r w:rsidR="00293FE7" w:rsidRPr="00544ED1">
        <w:rPr>
          <w:rFonts w:ascii="Times New Roman" w:hAnsi="Times New Roman" w:cs="Times New Roman"/>
          <w:sz w:val="24"/>
          <w:szCs w:val="24"/>
          <w:lang w:val="sv-SE"/>
        </w:rPr>
        <w:t>ieras</w:t>
      </w:r>
      <w:r w:rsidR="00EA724F" w:rsidRPr="00544ED1">
        <w:rPr>
          <w:rFonts w:ascii="Times New Roman" w:hAnsi="Times New Roman" w:cs="Times New Roman"/>
          <w:sz w:val="24"/>
          <w:szCs w:val="24"/>
          <w:lang w:val="sv-SE"/>
        </w:rPr>
        <w:t xml:space="preserve"> </w:t>
      </w:r>
      <w:r w:rsidR="006F1E17" w:rsidRPr="00544ED1">
        <w:rPr>
          <w:rFonts w:ascii="Times New Roman" w:hAnsi="Times New Roman" w:cs="Times New Roman"/>
          <w:sz w:val="24"/>
          <w:szCs w:val="24"/>
          <w:lang w:val="sv-SE"/>
        </w:rPr>
        <w:t xml:space="preserve">vid </w:t>
      </w:r>
      <w:r w:rsidR="006F1E17" w:rsidRPr="00544ED1">
        <w:rPr>
          <w:rFonts w:ascii="Times New Roman" w:hAnsi="Times New Roman" w:cs="Times New Roman"/>
          <w:sz w:val="24"/>
          <w:szCs w:val="24"/>
          <w:lang w:val="sv-SE"/>
        </w:rPr>
        <w:lastRenderedPageBreak/>
        <w:t xml:space="preserve">lägre </w:t>
      </w:r>
      <w:r w:rsidR="0084214A" w:rsidRPr="00544ED1">
        <w:rPr>
          <w:rFonts w:ascii="Times New Roman" w:hAnsi="Times New Roman" w:cs="Times New Roman"/>
          <w:sz w:val="24"/>
          <w:szCs w:val="24"/>
          <w:lang w:val="sv-SE"/>
        </w:rPr>
        <w:t>grader</w:t>
      </w:r>
      <w:r w:rsidR="00293FE7" w:rsidRPr="00544ED1">
        <w:rPr>
          <w:rFonts w:ascii="Times New Roman" w:hAnsi="Times New Roman" w:cs="Times New Roman"/>
          <w:sz w:val="24"/>
          <w:szCs w:val="24"/>
          <w:lang w:val="sv-SE"/>
        </w:rPr>
        <w:t xml:space="preserve"> </w:t>
      </w:r>
      <w:r w:rsidR="002C3D16" w:rsidRPr="00544ED1">
        <w:rPr>
          <w:rFonts w:ascii="Times New Roman" w:hAnsi="Times New Roman" w:cs="Times New Roman"/>
          <w:sz w:val="24"/>
          <w:szCs w:val="24"/>
          <w:lang w:val="sv-SE"/>
        </w:rPr>
        <w:t>(</w:t>
      </w:r>
      <w:r w:rsidR="0084214A" w:rsidRPr="00544ED1">
        <w:rPr>
          <w:rFonts w:ascii="Times New Roman" w:hAnsi="Times New Roman" w:cs="Times New Roman"/>
          <w:sz w:val="24"/>
          <w:szCs w:val="24"/>
          <w:lang w:val="sv-SE"/>
        </w:rPr>
        <w:t>0</w:t>
      </w:r>
      <w:r w:rsidR="00602694" w:rsidRPr="00544ED1">
        <w:rPr>
          <w:rFonts w:ascii="Times New Roman" w:hAnsi="Times New Roman" w:cs="Times New Roman"/>
          <w:sz w:val="24"/>
          <w:szCs w:val="24"/>
          <w:shd w:val="clear" w:color="auto" w:fill="FFFFFF"/>
          <w:lang w:val="sv-SE"/>
        </w:rPr>
        <w:t>°-</w:t>
      </w:r>
      <w:r w:rsidR="000948E7" w:rsidRPr="00544ED1">
        <w:rPr>
          <w:rFonts w:ascii="Times New Roman" w:hAnsi="Times New Roman" w:cs="Times New Roman"/>
          <w:sz w:val="24"/>
          <w:szCs w:val="24"/>
          <w:shd w:val="clear" w:color="auto" w:fill="FFFFFF"/>
          <w:lang w:val="sv-SE"/>
        </w:rPr>
        <w:t>2</w:t>
      </w:r>
      <w:r w:rsidR="000D2AAF" w:rsidRPr="00544ED1">
        <w:rPr>
          <w:rFonts w:ascii="Times New Roman" w:hAnsi="Times New Roman" w:cs="Times New Roman"/>
          <w:sz w:val="24"/>
          <w:szCs w:val="24"/>
          <w:shd w:val="clear" w:color="auto" w:fill="FFFFFF"/>
          <w:lang w:val="sv-SE"/>
        </w:rPr>
        <w:t>0</w:t>
      </w:r>
      <w:r w:rsidR="000C4305" w:rsidRPr="00544ED1">
        <w:rPr>
          <w:rFonts w:ascii="Times New Roman" w:hAnsi="Times New Roman" w:cs="Times New Roman"/>
          <w:sz w:val="24"/>
          <w:szCs w:val="24"/>
          <w:shd w:val="clear" w:color="auto" w:fill="FFFFFF"/>
          <w:lang w:val="sv-SE"/>
        </w:rPr>
        <w:t>°</w:t>
      </w:r>
      <w:r w:rsidR="002C3D16" w:rsidRPr="00544ED1">
        <w:rPr>
          <w:rFonts w:ascii="Times New Roman" w:hAnsi="Times New Roman" w:cs="Times New Roman"/>
          <w:sz w:val="24"/>
          <w:szCs w:val="24"/>
          <w:shd w:val="clear" w:color="auto" w:fill="FFFFFF"/>
          <w:lang w:val="sv-SE"/>
        </w:rPr>
        <w:t>)</w:t>
      </w:r>
      <w:r w:rsidR="00DC2AD9" w:rsidRPr="00544ED1">
        <w:rPr>
          <w:rFonts w:ascii="Times New Roman" w:hAnsi="Times New Roman" w:cs="Times New Roman"/>
          <w:sz w:val="24"/>
          <w:szCs w:val="24"/>
          <w:shd w:val="clear" w:color="auto" w:fill="FFFFFF"/>
          <w:lang w:val="sv-SE"/>
        </w:rPr>
        <w:t>,</w:t>
      </w:r>
      <w:r w:rsidR="002C3D16" w:rsidRPr="00544ED1">
        <w:rPr>
          <w:rFonts w:ascii="Times New Roman" w:hAnsi="Times New Roman" w:cs="Times New Roman"/>
          <w:sz w:val="24"/>
          <w:szCs w:val="24"/>
          <w:shd w:val="clear" w:color="auto" w:fill="FFFFFF"/>
          <w:lang w:val="sv-SE"/>
        </w:rPr>
        <w:t xml:space="preserve"> </w:t>
      </w:r>
      <w:r w:rsidR="00666467" w:rsidRPr="00544ED1">
        <w:rPr>
          <w:rFonts w:ascii="Times New Roman" w:hAnsi="Times New Roman" w:cs="Times New Roman"/>
          <w:sz w:val="24"/>
          <w:szCs w:val="24"/>
          <w:shd w:val="clear" w:color="auto" w:fill="FFFFFF"/>
          <w:lang w:val="sv-SE"/>
        </w:rPr>
        <w:t>därefter tar m. deltoideus över</w:t>
      </w:r>
      <w:r w:rsidR="00293FE7" w:rsidRPr="00544ED1">
        <w:rPr>
          <w:rFonts w:ascii="Times New Roman" w:hAnsi="Times New Roman" w:cs="Times New Roman"/>
          <w:sz w:val="24"/>
          <w:szCs w:val="24"/>
          <w:shd w:val="clear" w:color="auto" w:fill="FFFFFF"/>
          <w:lang w:val="sv-SE"/>
        </w:rPr>
        <w:t>,</w:t>
      </w:r>
      <w:r w:rsidR="00666467" w:rsidRPr="00544ED1">
        <w:rPr>
          <w:rFonts w:ascii="Times New Roman" w:hAnsi="Times New Roman" w:cs="Times New Roman"/>
          <w:sz w:val="24"/>
          <w:szCs w:val="24"/>
          <w:shd w:val="clear" w:color="auto" w:fill="FFFFFF"/>
          <w:lang w:val="sv-SE"/>
        </w:rPr>
        <w:t xml:space="preserve"> vilket är en </w:t>
      </w:r>
      <w:r w:rsidR="00A83A8E" w:rsidRPr="00544ED1">
        <w:rPr>
          <w:rFonts w:ascii="Times New Roman" w:hAnsi="Times New Roman" w:cs="Times New Roman"/>
          <w:sz w:val="24"/>
          <w:szCs w:val="24"/>
          <w:shd w:val="clear" w:color="auto" w:fill="FFFFFF"/>
          <w:lang w:val="sv-SE"/>
        </w:rPr>
        <w:t>både större och starkare muskel</w:t>
      </w:r>
      <w:r w:rsidR="007938D2">
        <w:rPr>
          <w:rFonts w:ascii="Times New Roman" w:hAnsi="Times New Roman" w:cs="Times New Roman"/>
          <w:sz w:val="24"/>
          <w:szCs w:val="24"/>
          <w:shd w:val="clear" w:color="auto" w:fill="FFFFFF"/>
          <w:lang w:val="sv-SE"/>
        </w:rPr>
        <w:t>.</w:t>
      </w:r>
      <w:r w:rsidR="00934D96" w:rsidRPr="00544ED1">
        <w:rPr>
          <w:rFonts w:ascii="Times New Roman" w:hAnsi="Times New Roman" w:cs="Times New Roman"/>
          <w:sz w:val="24"/>
          <w:szCs w:val="24"/>
          <w:shd w:val="clear" w:color="auto" w:fill="FFFFFF"/>
          <w:lang w:val="sv-SE"/>
        </w:rPr>
        <w:t xml:space="preserve"> </w:t>
      </w:r>
      <w:r w:rsidR="00934D96">
        <w:rPr>
          <w:rFonts w:ascii="Times New Roman" w:hAnsi="Times New Roman" w:cs="Times New Roman"/>
          <w:sz w:val="24"/>
          <w:szCs w:val="24"/>
          <w:shd w:val="clear" w:color="auto" w:fill="FFFFFF"/>
        </w:rPr>
        <w:fldChar w:fldCharType="begin"/>
      </w:r>
      <w:r w:rsidR="009817D5" w:rsidRPr="00181483">
        <w:rPr>
          <w:rFonts w:ascii="Times New Roman" w:hAnsi="Times New Roman" w:cs="Times New Roman"/>
          <w:sz w:val="24"/>
          <w:szCs w:val="24"/>
          <w:shd w:val="clear" w:color="auto" w:fill="FFFFFF"/>
          <w:lang w:val="sv-SE"/>
        </w:rPr>
        <w:instrText xml:space="preserve"> ADDIN EN.CITE &lt;EndNote&gt;&lt;Cite&gt;&lt;Author&gt;Palastanga&lt;/Author&gt;&lt;Year&gt;2011&lt;/Year&gt;&lt;RecNum&gt;7&lt;/RecNum&gt;&lt;DisplayText&gt;(3, 5)&lt;/DisplayText&gt;&lt;record&gt;&lt;rec-number&gt;7&lt;/rec-number&gt;&lt;foreign-keys&gt;&lt;key app="EN" db-id="fa25zxw5s0ztsledev452rsceweezsaws525" timestamp="1569506252" guid="8eb4ab4b-60f4-4dfa-8fa6-fd055de472a8"&gt;7&lt;/key&gt;&lt;/foreign-keys&gt;&lt;ref-type name="Book"&gt;6&lt;/ref-type&gt;&lt;contributors&gt;&lt;authors&gt;&lt;author&gt;Palastanga, Nigel&lt;/author&gt;&lt;author&gt;Soames, Roger&lt;/author&gt;&lt;/authors&gt;&lt;/contributors&gt;&lt;titles&gt;&lt;title&gt;Anatomy and human movement : structure and function&lt;/title&gt;&lt;/titles&gt;&lt;keywords&gt;&lt;keyword&gt;Muskler&lt;/keyword&gt;&lt;keyword&gt;Anatomi&lt;/keyword&gt;&lt;keyword&gt;Rörelser (människan)&lt;/keyword&gt;&lt;/keywords&gt;&lt;dates&gt;&lt;year&gt;2011&lt;/year&gt;&lt;/dates&gt;&lt;isbn&gt;9780702035531&amp;#xD;9780702053085&amp;#xD;070203553X&amp;#xD;9780702040535&amp;#xD;0702040533&lt;/isbn&gt;&lt;urls&gt;&lt;/urls&gt;&lt;access-date&gt;2012&lt;/access-date&gt;&lt;/record&gt;&lt;/Cite&gt;&lt;Cite&gt;&lt;Author&gt;Houglum&lt;/Author&gt;&lt;Year&gt;2012&lt;/Year&gt;&lt;RecNum&gt;23&lt;/RecNum&gt;&lt;record&gt;&lt;rec-number&gt;23&lt;/rec-number&gt;&lt;foreign-keys&gt;&lt;key app="EN" db-id="9exwtr0vgfzzvwef0vjxdapc5tdtd22a55ee" timestamp="1567488672" guid="11b484da-d715-4598-ad6d-bec7ee1bb7ab"&gt;23&lt;/key&gt;&lt;/foreign-keys&gt;&lt;ref-type name="Book"&gt;6&lt;/ref-type&gt;&lt;contributors&gt;&lt;authors&gt;&lt;author&gt;Houglum, Peggy A.&lt;/author&gt;&lt;author&gt;Bertoti, Dolores&lt;/author&gt;&lt;author&gt;Brunnstrom, Signe&lt;/author&gt;&lt;/authors&gt;&lt;/contributors&gt;&lt;titles&gt;&lt;title&gt;Brunnstrom&amp;apos;s clinical kinesiology&lt;/title&gt;&lt;/titles&gt;&lt;pages&gt;xxxiv, 704 p.&lt;/pages&gt;&lt;edition&gt;6th&lt;/edition&gt;&lt;keywords&gt;&lt;keyword&gt;Kinesiology, Applied.&lt;/keyword&gt;&lt;keyword&gt;Joints physiology.&lt;/keyword&gt;&lt;keyword&gt;Movement.&lt;/keyword&gt;&lt;keyword&gt;Muscle Contraction.&lt;/keyword&gt;&lt;keyword&gt;Muscles physiology.&lt;/keyword&gt;&lt;/keywords&gt;&lt;dates&gt;&lt;year&gt;2012&lt;/year&gt;&lt;/dates&gt;&lt;pub-location&gt;Philadelphia&lt;/pub-location&gt;&lt;publisher&gt;F.A. Davis&lt;/publisher&gt;&lt;isbn&gt;9780803623521 (hbk.)&lt;/isbn&gt;&lt;accession-num&gt;16989410&lt;/accession-num&gt;&lt;call-num&gt;QP303 .B78 2012&lt;/call-num&gt;&lt;urls&gt;&lt;/urls&gt;&lt;/record&gt;&lt;/Cite&gt;&lt;/EndNote&gt;</w:instrText>
      </w:r>
      <w:r w:rsidR="00934D96">
        <w:rPr>
          <w:rFonts w:ascii="Times New Roman" w:hAnsi="Times New Roman" w:cs="Times New Roman"/>
          <w:sz w:val="24"/>
          <w:szCs w:val="24"/>
          <w:shd w:val="clear" w:color="auto" w:fill="FFFFFF"/>
        </w:rPr>
        <w:fldChar w:fldCharType="separate"/>
      </w:r>
      <w:r w:rsidR="009817D5" w:rsidRPr="009817D5">
        <w:rPr>
          <w:rFonts w:ascii="Times New Roman" w:hAnsi="Times New Roman" w:cs="Times New Roman"/>
          <w:noProof/>
          <w:sz w:val="24"/>
          <w:szCs w:val="24"/>
          <w:shd w:val="clear" w:color="auto" w:fill="FFFFFF"/>
          <w:lang w:val="sv-SE"/>
        </w:rPr>
        <w:t>(3, 5)</w:t>
      </w:r>
      <w:r w:rsidR="00934D96">
        <w:rPr>
          <w:rFonts w:ascii="Times New Roman" w:hAnsi="Times New Roman" w:cs="Times New Roman"/>
          <w:sz w:val="24"/>
          <w:szCs w:val="24"/>
          <w:shd w:val="clear" w:color="auto" w:fill="FFFFFF"/>
        </w:rPr>
        <w:fldChar w:fldCharType="end"/>
      </w:r>
    </w:p>
    <w:p w14:paraId="15206778" w14:textId="79D4E456" w:rsidR="003C539C" w:rsidRDefault="007B1F1E" w:rsidP="00465DC9">
      <w:pPr>
        <w:jc w:val="both"/>
        <w:rPr>
          <w:rFonts w:ascii="Times New Roman" w:hAnsi="Times New Roman" w:cs="Times New Roman"/>
          <w:sz w:val="24"/>
          <w:szCs w:val="24"/>
          <w:lang w:val="sv-SE"/>
        </w:rPr>
      </w:pPr>
      <w:r w:rsidRPr="00544ED1">
        <w:rPr>
          <w:rFonts w:ascii="Times New Roman" w:hAnsi="Times New Roman" w:cs="Times New Roman"/>
          <w:b/>
          <w:bCs/>
          <w:sz w:val="24"/>
          <w:szCs w:val="24"/>
          <w:lang w:val="sv-SE"/>
        </w:rPr>
        <w:t>M. teres minor</w:t>
      </w:r>
      <w:r w:rsidR="003D6418" w:rsidRPr="00544ED1">
        <w:rPr>
          <w:rFonts w:ascii="Times New Roman" w:hAnsi="Times New Roman" w:cs="Times New Roman"/>
          <w:sz w:val="24"/>
          <w:szCs w:val="24"/>
          <w:lang w:val="sv-SE"/>
        </w:rPr>
        <w:t xml:space="preserve"> </w:t>
      </w:r>
      <w:r w:rsidR="009E2940" w:rsidRPr="00544ED1">
        <w:rPr>
          <w:rFonts w:ascii="Times New Roman" w:hAnsi="Times New Roman" w:cs="Times New Roman"/>
          <w:sz w:val="24"/>
          <w:szCs w:val="24"/>
          <w:lang w:val="sv-SE"/>
        </w:rPr>
        <w:t xml:space="preserve">är belägen på baksidan av skulderbladet </w:t>
      </w:r>
      <w:r w:rsidR="008733C0" w:rsidRPr="00544ED1">
        <w:rPr>
          <w:rFonts w:ascii="Times New Roman" w:hAnsi="Times New Roman" w:cs="Times New Roman"/>
          <w:sz w:val="24"/>
          <w:szCs w:val="24"/>
          <w:lang w:val="sv-SE"/>
        </w:rPr>
        <w:t xml:space="preserve">inferiort om </w:t>
      </w:r>
      <w:r w:rsidR="00F32978" w:rsidRPr="00544ED1">
        <w:rPr>
          <w:rFonts w:ascii="Times New Roman" w:hAnsi="Times New Roman" w:cs="Times New Roman"/>
          <w:sz w:val="24"/>
          <w:szCs w:val="24"/>
          <w:lang w:val="sv-SE"/>
        </w:rPr>
        <w:t>m. infraspinatus. Ursprunget är</w:t>
      </w:r>
      <w:r w:rsidR="0047203C" w:rsidRPr="00544ED1">
        <w:rPr>
          <w:rFonts w:ascii="Times New Roman" w:hAnsi="Times New Roman" w:cs="Times New Roman"/>
          <w:sz w:val="24"/>
          <w:szCs w:val="24"/>
          <w:lang w:val="sv-SE"/>
        </w:rPr>
        <w:t xml:space="preserve"> de </w:t>
      </w:r>
      <w:r w:rsidR="001B31C0" w:rsidRPr="00544ED1">
        <w:rPr>
          <w:rFonts w:ascii="Times New Roman" w:hAnsi="Times New Roman" w:cs="Times New Roman"/>
          <w:sz w:val="24"/>
          <w:szCs w:val="24"/>
          <w:lang w:val="sv-SE"/>
        </w:rPr>
        <w:t>övre två tredjedelarna av skulderbladets laterala kant</w:t>
      </w:r>
      <w:r w:rsidR="00F32978" w:rsidRPr="00544ED1">
        <w:rPr>
          <w:rFonts w:ascii="Times New Roman" w:hAnsi="Times New Roman" w:cs="Times New Roman"/>
          <w:sz w:val="24"/>
          <w:szCs w:val="24"/>
          <w:lang w:val="sv-SE"/>
        </w:rPr>
        <w:t xml:space="preserve"> </w:t>
      </w:r>
      <w:r w:rsidR="001B31C0" w:rsidRPr="00544ED1">
        <w:rPr>
          <w:rFonts w:ascii="Times New Roman" w:hAnsi="Times New Roman" w:cs="Times New Roman"/>
          <w:sz w:val="24"/>
          <w:szCs w:val="24"/>
          <w:lang w:val="sv-SE"/>
        </w:rPr>
        <w:t>(</w:t>
      </w:r>
      <w:r w:rsidR="0047203C" w:rsidRPr="00544ED1">
        <w:rPr>
          <w:rFonts w:ascii="Times New Roman" w:hAnsi="Times New Roman" w:cs="Times New Roman"/>
          <w:sz w:val="24"/>
          <w:szCs w:val="24"/>
          <w:lang w:val="sv-SE"/>
        </w:rPr>
        <w:t>margo lateralis</w:t>
      </w:r>
      <w:r w:rsidR="001B31C0" w:rsidRPr="00544ED1">
        <w:rPr>
          <w:rFonts w:ascii="Times New Roman" w:hAnsi="Times New Roman" w:cs="Times New Roman"/>
          <w:sz w:val="24"/>
          <w:szCs w:val="24"/>
          <w:lang w:val="sv-SE"/>
        </w:rPr>
        <w:t xml:space="preserve">). </w:t>
      </w:r>
      <w:r w:rsidR="001B2599" w:rsidRPr="00544ED1">
        <w:rPr>
          <w:rFonts w:ascii="Times New Roman" w:hAnsi="Times New Roman" w:cs="Times New Roman"/>
          <w:sz w:val="24"/>
          <w:szCs w:val="24"/>
          <w:lang w:val="sv-SE"/>
        </w:rPr>
        <w:t>Fästet för m. teres minor är</w:t>
      </w:r>
      <w:r w:rsidR="00F959C0" w:rsidRPr="00544ED1">
        <w:rPr>
          <w:rFonts w:ascii="Times New Roman" w:hAnsi="Times New Roman" w:cs="Times New Roman"/>
          <w:sz w:val="24"/>
          <w:szCs w:val="24"/>
          <w:lang w:val="sv-SE"/>
        </w:rPr>
        <w:t xml:space="preserve"> den </w:t>
      </w:r>
      <w:r w:rsidR="004A0E39" w:rsidRPr="00544ED1">
        <w:rPr>
          <w:rFonts w:ascii="Times New Roman" w:hAnsi="Times New Roman" w:cs="Times New Roman"/>
          <w:sz w:val="24"/>
          <w:szCs w:val="24"/>
          <w:lang w:val="sv-SE"/>
        </w:rPr>
        <w:t xml:space="preserve">nedre </w:t>
      </w:r>
      <w:r w:rsidR="00A64216" w:rsidRPr="00544ED1">
        <w:rPr>
          <w:rFonts w:ascii="Times New Roman" w:hAnsi="Times New Roman" w:cs="Times New Roman"/>
          <w:sz w:val="24"/>
          <w:szCs w:val="24"/>
          <w:lang w:val="sv-SE"/>
        </w:rPr>
        <w:t>fa</w:t>
      </w:r>
      <w:r w:rsidR="00EB71B5">
        <w:rPr>
          <w:rFonts w:ascii="Times New Roman" w:hAnsi="Times New Roman" w:cs="Times New Roman"/>
          <w:sz w:val="24"/>
          <w:szCs w:val="24"/>
          <w:lang w:val="sv-SE"/>
        </w:rPr>
        <w:t>c</w:t>
      </w:r>
      <w:r w:rsidR="00A64216" w:rsidRPr="00544ED1">
        <w:rPr>
          <w:rFonts w:ascii="Times New Roman" w:hAnsi="Times New Roman" w:cs="Times New Roman"/>
          <w:sz w:val="24"/>
          <w:szCs w:val="24"/>
          <w:lang w:val="sv-SE"/>
        </w:rPr>
        <w:t xml:space="preserve">etten på tuberculum majus humeri. </w:t>
      </w:r>
      <w:r w:rsidR="00F360B5" w:rsidRPr="00544ED1">
        <w:rPr>
          <w:rFonts w:ascii="Times New Roman" w:hAnsi="Times New Roman" w:cs="Times New Roman"/>
          <w:sz w:val="24"/>
          <w:szCs w:val="24"/>
          <w:lang w:val="sv-SE"/>
        </w:rPr>
        <w:t>M</w:t>
      </w:r>
      <w:r w:rsidR="00056694" w:rsidRPr="00544ED1">
        <w:rPr>
          <w:rFonts w:ascii="Times New Roman" w:hAnsi="Times New Roman" w:cs="Times New Roman"/>
          <w:sz w:val="24"/>
          <w:szCs w:val="24"/>
          <w:lang w:val="sv-SE"/>
        </w:rPr>
        <w:t>. teres minor har som funktion att utåtrotera överarmen</w:t>
      </w:r>
      <w:r w:rsidR="00BA03C0" w:rsidRPr="00544ED1">
        <w:rPr>
          <w:rFonts w:ascii="Times New Roman" w:hAnsi="Times New Roman" w:cs="Times New Roman"/>
          <w:sz w:val="24"/>
          <w:szCs w:val="24"/>
          <w:lang w:val="sv-SE"/>
        </w:rPr>
        <w:t xml:space="preserve">, samt stabilisera humerus genom att motverka </w:t>
      </w:r>
      <w:r w:rsidR="001B07D9" w:rsidRPr="00544ED1">
        <w:rPr>
          <w:rFonts w:ascii="Times New Roman" w:hAnsi="Times New Roman" w:cs="Times New Roman"/>
          <w:sz w:val="24"/>
          <w:szCs w:val="24"/>
          <w:lang w:val="sv-SE"/>
        </w:rPr>
        <w:t xml:space="preserve">superior och posterior glidning av </w:t>
      </w:r>
      <w:r w:rsidR="004A09CC" w:rsidRPr="00544ED1">
        <w:rPr>
          <w:rFonts w:ascii="Times New Roman" w:hAnsi="Times New Roman" w:cs="Times New Roman"/>
          <w:sz w:val="24"/>
          <w:szCs w:val="24"/>
          <w:lang w:val="sv-SE"/>
        </w:rPr>
        <w:t xml:space="preserve">caput humeri. Då </w:t>
      </w:r>
      <w:r w:rsidR="00314287" w:rsidRPr="00544ED1">
        <w:rPr>
          <w:rFonts w:ascii="Times New Roman" w:hAnsi="Times New Roman" w:cs="Times New Roman"/>
          <w:sz w:val="24"/>
          <w:szCs w:val="24"/>
          <w:lang w:val="sv-SE"/>
        </w:rPr>
        <w:t>humerus</w:t>
      </w:r>
      <w:r w:rsidR="004A09CC" w:rsidRPr="00544ED1">
        <w:rPr>
          <w:rFonts w:ascii="Times New Roman" w:hAnsi="Times New Roman" w:cs="Times New Roman"/>
          <w:sz w:val="24"/>
          <w:szCs w:val="24"/>
          <w:lang w:val="sv-SE"/>
        </w:rPr>
        <w:t xml:space="preserve"> är i abducerat</w:t>
      </w:r>
      <w:r w:rsidR="00CD4455" w:rsidRPr="00544ED1">
        <w:rPr>
          <w:rFonts w:ascii="Times New Roman" w:hAnsi="Times New Roman" w:cs="Times New Roman"/>
          <w:sz w:val="24"/>
          <w:szCs w:val="24"/>
          <w:lang w:val="sv-SE"/>
        </w:rPr>
        <w:t xml:space="preserve"> läge</w:t>
      </w:r>
      <w:r w:rsidR="004A09CC" w:rsidRPr="00544ED1">
        <w:rPr>
          <w:rFonts w:ascii="Times New Roman" w:hAnsi="Times New Roman" w:cs="Times New Roman"/>
          <w:sz w:val="24"/>
          <w:szCs w:val="24"/>
          <w:lang w:val="sv-SE"/>
        </w:rPr>
        <w:t xml:space="preserve"> </w:t>
      </w:r>
      <w:r w:rsidR="00314287" w:rsidRPr="00544ED1">
        <w:rPr>
          <w:rFonts w:ascii="Times New Roman" w:hAnsi="Times New Roman" w:cs="Times New Roman"/>
          <w:sz w:val="24"/>
          <w:szCs w:val="24"/>
          <w:lang w:val="sv-SE"/>
        </w:rPr>
        <w:t>kan m. teres minor</w:t>
      </w:r>
      <w:r w:rsidR="00CD4455" w:rsidRPr="00544ED1">
        <w:rPr>
          <w:rFonts w:ascii="Times New Roman" w:hAnsi="Times New Roman" w:cs="Times New Roman"/>
          <w:sz w:val="24"/>
          <w:szCs w:val="24"/>
          <w:lang w:val="sv-SE"/>
        </w:rPr>
        <w:t xml:space="preserve"> även</w:t>
      </w:r>
      <w:r w:rsidR="00314287" w:rsidRPr="00544ED1">
        <w:rPr>
          <w:rFonts w:ascii="Times New Roman" w:hAnsi="Times New Roman" w:cs="Times New Roman"/>
          <w:sz w:val="24"/>
          <w:szCs w:val="24"/>
          <w:lang w:val="sv-SE"/>
        </w:rPr>
        <w:t xml:space="preserve"> bidra till </w:t>
      </w:r>
      <w:r w:rsidR="00351E0B" w:rsidRPr="00544ED1">
        <w:rPr>
          <w:rFonts w:ascii="Times New Roman" w:hAnsi="Times New Roman" w:cs="Times New Roman"/>
          <w:sz w:val="24"/>
          <w:szCs w:val="24"/>
          <w:lang w:val="sv-SE"/>
        </w:rPr>
        <w:t>a</w:t>
      </w:r>
      <w:r w:rsidR="00123C75">
        <w:rPr>
          <w:rFonts w:ascii="Times New Roman" w:hAnsi="Times New Roman" w:cs="Times New Roman"/>
          <w:sz w:val="24"/>
          <w:szCs w:val="24"/>
          <w:lang w:val="sv-SE"/>
        </w:rPr>
        <w:t>d</w:t>
      </w:r>
      <w:r w:rsidR="00351E0B" w:rsidRPr="00544ED1">
        <w:rPr>
          <w:rFonts w:ascii="Times New Roman" w:hAnsi="Times New Roman" w:cs="Times New Roman"/>
          <w:sz w:val="24"/>
          <w:szCs w:val="24"/>
          <w:lang w:val="sv-SE"/>
        </w:rPr>
        <w:t>duktion</w:t>
      </w:r>
      <w:r w:rsidR="00F15336">
        <w:rPr>
          <w:rFonts w:ascii="Times New Roman" w:hAnsi="Times New Roman" w:cs="Times New Roman"/>
          <w:sz w:val="24"/>
          <w:szCs w:val="24"/>
          <w:lang w:val="sv-SE"/>
        </w:rPr>
        <w:t>.</w:t>
      </w:r>
      <w:r w:rsidR="00351E0B" w:rsidRPr="00544ED1">
        <w:rPr>
          <w:rFonts w:ascii="Times New Roman" w:hAnsi="Times New Roman" w:cs="Times New Roman"/>
          <w:sz w:val="24"/>
          <w:szCs w:val="24"/>
          <w:lang w:val="sv-SE"/>
        </w:rPr>
        <w:t xml:space="preserve"> </w:t>
      </w:r>
      <w:r w:rsidR="004D6E72">
        <w:rPr>
          <w:rFonts w:ascii="Times New Roman" w:hAnsi="Times New Roman" w:cs="Times New Roman"/>
          <w:sz w:val="24"/>
          <w:szCs w:val="24"/>
        </w:rPr>
        <w:fldChar w:fldCharType="begin">
          <w:fldData xml:space="preserve">PEVuZE5vdGU+PENpdGU+PEF1dGhvcj5MdWdvPC9BdXRob3I+PFllYXI+MjAwODwvWWVhcj48UmVj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=
</w:fldData>
        </w:fldChar>
      </w:r>
      <w:r w:rsidR="00F01EB5" w:rsidRPr="00181483">
        <w:rPr>
          <w:rFonts w:ascii="Times New Roman" w:hAnsi="Times New Roman" w:cs="Times New Roman"/>
          <w:sz w:val="24"/>
          <w:szCs w:val="24"/>
          <w:lang w:val="sv-SE"/>
        </w:rPr>
        <w:instrText xml:space="preserve"> ADDIN EN.CITE </w:instrText>
      </w:r>
      <w:r w:rsidR="00F01EB5">
        <w:rPr>
          <w:rFonts w:ascii="Times New Roman" w:hAnsi="Times New Roman" w:cs="Times New Roman"/>
          <w:sz w:val="24"/>
          <w:szCs w:val="24"/>
        </w:rPr>
        <w:fldChar w:fldCharType="begin">
          <w:fldData xml:space="preserve">PEVuZE5vdGU+PENpdGU+PEF1dGhvcj5MdWdvPC9BdXRob3I+PFllYXI+MjAwODwvWWVhcj48UmVj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=
</w:fldData>
        </w:fldChar>
      </w:r>
      <w:r w:rsidR="00F01EB5" w:rsidRPr="00181483">
        <w:rPr>
          <w:rFonts w:ascii="Times New Roman" w:hAnsi="Times New Roman" w:cs="Times New Roman"/>
          <w:sz w:val="24"/>
          <w:szCs w:val="24"/>
          <w:lang w:val="sv-SE"/>
        </w:rPr>
        <w:instrText xml:space="preserve"> ADDIN EN.CITE.DATA </w:instrText>
      </w:r>
      <w:r w:rsidR="00F01EB5">
        <w:rPr>
          <w:rFonts w:ascii="Times New Roman" w:hAnsi="Times New Roman" w:cs="Times New Roman"/>
          <w:sz w:val="24"/>
          <w:szCs w:val="24"/>
        </w:rPr>
      </w:r>
      <w:r w:rsidR="00F01EB5">
        <w:rPr>
          <w:rFonts w:ascii="Times New Roman" w:hAnsi="Times New Roman" w:cs="Times New Roman"/>
          <w:sz w:val="24"/>
          <w:szCs w:val="24"/>
        </w:rPr>
        <w:fldChar w:fldCharType="end"/>
      </w:r>
      <w:r w:rsidR="004D6E72">
        <w:rPr>
          <w:rFonts w:ascii="Times New Roman" w:hAnsi="Times New Roman" w:cs="Times New Roman"/>
          <w:sz w:val="24"/>
          <w:szCs w:val="24"/>
        </w:rPr>
      </w:r>
      <w:r w:rsidR="004D6E72">
        <w:rPr>
          <w:rFonts w:ascii="Times New Roman" w:hAnsi="Times New Roman" w:cs="Times New Roman"/>
          <w:sz w:val="24"/>
          <w:szCs w:val="24"/>
        </w:rPr>
        <w:fldChar w:fldCharType="separate"/>
      </w:r>
      <w:r w:rsidR="00F01EB5" w:rsidRPr="00F01EB5">
        <w:rPr>
          <w:rFonts w:ascii="Times New Roman" w:hAnsi="Times New Roman" w:cs="Times New Roman"/>
          <w:noProof/>
          <w:sz w:val="24"/>
          <w:szCs w:val="24"/>
          <w:lang w:val="sv-SE"/>
        </w:rPr>
        <w:t>(2, 3)</w:t>
      </w:r>
      <w:r w:rsidR="004D6E72">
        <w:rPr>
          <w:rFonts w:ascii="Times New Roman" w:hAnsi="Times New Roman" w:cs="Times New Roman"/>
          <w:sz w:val="24"/>
          <w:szCs w:val="24"/>
        </w:rPr>
        <w:fldChar w:fldCharType="end"/>
      </w:r>
    </w:p>
    <w:p w14:paraId="6F905AAA" w14:textId="717895CE" w:rsidR="00321B2F" w:rsidRPr="00544ED1" w:rsidRDefault="007B1F1E" w:rsidP="00465DC9">
      <w:pPr>
        <w:jc w:val="both"/>
        <w:rPr>
          <w:rFonts w:ascii="Times New Roman" w:hAnsi="Times New Roman" w:cs="Times New Roman"/>
          <w:sz w:val="24"/>
          <w:szCs w:val="24"/>
          <w:lang w:val="sv-SE"/>
        </w:rPr>
      </w:pPr>
      <w:r w:rsidRPr="00544ED1">
        <w:rPr>
          <w:rFonts w:ascii="Times New Roman" w:hAnsi="Times New Roman" w:cs="Times New Roman"/>
          <w:b/>
          <w:bCs/>
          <w:sz w:val="24"/>
          <w:szCs w:val="24"/>
          <w:lang w:val="sv-SE"/>
        </w:rPr>
        <w:t>M. sub</w:t>
      </w:r>
      <w:r w:rsidR="00B82514" w:rsidRPr="00544ED1">
        <w:rPr>
          <w:rFonts w:ascii="Times New Roman" w:hAnsi="Times New Roman" w:cs="Times New Roman"/>
          <w:b/>
          <w:bCs/>
          <w:sz w:val="24"/>
          <w:szCs w:val="24"/>
          <w:lang w:val="sv-SE"/>
        </w:rPr>
        <w:t>scapularis</w:t>
      </w:r>
      <w:r w:rsidR="00EB33B7" w:rsidRPr="00544ED1">
        <w:rPr>
          <w:rFonts w:ascii="Times New Roman" w:hAnsi="Times New Roman" w:cs="Times New Roman"/>
          <w:sz w:val="24"/>
          <w:szCs w:val="24"/>
          <w:lang w:val="sv-SE"/>
        </w:rPr>
        <w:t xml:space="preserve"> </w:t>
      </w:r>
      <w:r w:rsidR="00515A2A" w:rsidRPr="00544ED1">
        <w:rPr>
          <w:rFonts w:ascii="Times New Roman" w:hAnsi="Times New Roman" w:cs="Times New Roman"/>
          <w:sz w:val="24"/>
          <w:szCs w:val="24"/>
          <w:lang w:val="sv-SE"/>
        </w:rPr>
        <w:t>är belägen mellan scapula och thorax, där den vilar på m. serratus anterior. Muskelns ursprung är de mediala två tredjedelarna av fossa subscapularis</w:t>
      </w:r>
      <w:r w:rsidR="00EA7880" w:rsidRPr="00544ED1">
        <w:rPr>
          <w:rFonts w:ascii="Times New Roman" w:hAnsi="Times New Roman" w:cs="Times New Roman"/>
          <w:sz w:val="24"/>
          <w:szCs w:val="24"/>
          <w:lang w:val="sv-SE"/>
        </w:rPr>
        <w:t xml:space="preserve">. Muskelfibrerna smalnar av och </w:t>
      </w:r>
      <w:r w:rsidR="005F2E5B" w:rsidRPr="00544ED1">
        <w:rPr>
          <w:rFonts w:ascii="Times New Roman" w:hAnsi="Times New Roman" w:cs="Times New Roman"/>
          <w:sz w:val="24"/>
          <w:szCs w:val="24"/>
          <w:lang w:val="sv-SE"/>
        </w:rPr>
        <w:t xml:space="preserve">formar en större sena som fäster på </w:t>
      </w:r>
      <w:r w:rsidR="00185ABE" w:rsidRPr="00544ED1">
        <w:rPr>
          <w:rFonts w:ascii="Times New Roman" w:hAnsi="Times New Roman" w:cs="Times New Roman"/>
          <w:sz w:val="24"/>
          <w:szCs w:val="24"/>
          <w:lang w:val="sv-SE"/>
        </w:rPr>
        <w:t>tuberculum minus</w:t>
      </w:r>
      <w:r w:rsidR="00B85EF9" w:rsidRPr="00544ED1">
        <w:rPr>
          <w:rFonts w:ascii="Times New Roman" w:hAnsi="Times New Roman" w:cs="Times New Roman"/>
          <w:sz w:val="24"/>
          <w:szCs w:val="24"/>
          <w:lang w:val="sv-SE"/>
        </w:rPr>
        <w:t xml:space="preserve"> och ledkapseln i art. humeri.</w:t>
      </w:r>
      <w:r w:rsidR="00C12E86" w:rsidRPr="00544ED1">
        <w:rPr>
          <w:rFonts w:ascii="Times New Roman" w:hAnsi="Times New Roman" w:cs="Times New Roman"/>
          <w:sz w:val="24"/>
          <w:szCs w:val="24"/>
          <w:lang w:val="sv-SE"/>
        </w:rPr>
        <w:t xml:space="preserve"> Muskeln är en stark inåtrotator</w:t>
      </w:r>
      <w:r w:rsidR="00C7046D" w:rsidRPr="00544ED1">
        <w:rPr>
          <w:rFonts w:ascii="Times New Roman" w:hAnsi="Times New Roman" w:cs="Times New Roman"/>
          <w:sz w:val="24"/>
          <w:szCs w:val="24"/>
          <w:lang w:val="sv-SE"/>
        </w:rPr>
        <w:t xml:space="preserve">, men medverkar också vid adduktion. </w:t>
      </w:r>
      <w:r w:rsidR="00A350CF" w:rsidRPr="00544ED1">
        <w:rPr>
          <w:rFonts w:ascii="Times New Roman" w:hAnsi="Times New Roman" w:cs="Times New Roman"/>
          <w:sz w:val="24"/>
          <w:szCs w:val="24"/>
          <w:lang w:val="sv-SE"/>
        </w:rPr>
        <w:t xml:space="preserve">Som en del av rotatorkuffen stabiliserar </w:t>
      </w:r>
      <w:r w:rsidR="00BC4D65" w:rsidRPr="00544ED1">
        <w:rPr>
          <w:rFonts w:ascii="Times New Roman" w:hAnsi="Times New Roman" w:cs="Times New Roman"/>
          <w:sz w:val="24"/>
          <w:szCs w:val="24"/>
          <w:lang w:val="sv-SE"/>
        </w:rPr>
        <w:t>m. subscapularis</w:t>
      </w:r>
      <w:r w:rsidR="00A350CF" w:rsidRPr="00544ED1">
        <w:rPr>
          <w:rFonts w:ascii="Times New Roman" w:hAnsi="Times New Roman" w:cs="Times New Roman"/>
          <w:sz w:val="24"/>
          <w:szCs w:val="24"/>
          <w:lang w:val="sv-SE"/>
        </w:rPr>
        <w:t xml:space="preserve"> caput humeri</w:t>
      </w:r>
      <w:r w:rsidR="00BC4D65" w:rsidRPr="00544ED1">
        <w:rPr>
          <w:rFonts w:ascii="Times New Roman" w:hAnsi="Times New Roman" w:cs="Times New Roman"/>
          <w:sz w:val="24"/>
          <w:szCs w:val="24"/>
          <w:lang w:val="sv-SE"/>
        </w:rPr>
        <w:t>, speciellt motverkar den superior translation</w:t>
      </w:r>
      <w:r w:rsidR="00501D69" w:rsidRPr="00544ED1">
        <w:rPr>
          <w:rFonts w:ascii="Times New Roman" w:hAnsi="Times New Roman" w:cs="Times New Roman"/>
          <w:sz w:val="24"/>
          <w:szCs w:val="24"/>
          <w:lang w:val="sv-SE"/>
        </w:rPr>
        <w:t xml:space="preserve"> när m. deltoideus, m. biceps brachii, eller m. triceps brachii caput longum kontraheras. </w:t>
      </w:r>
      <w:r w:rsidR="00264CEB">
        <w:rPr>
          <w:rFonts w:ascii="Times New Roman" w:hAnsi="Times New Roman" w:cs="Times New Roman"/>
          <w:sz w:val="24"/>
          <w:szCs w:val="24"/>
          <w:lang w:val="sv-SE"/>
        </w:rPr>
        <w:fldChar w:fldCharType="begin">
          <w:fldData xml:space="preserve">PEVuZE5vdGU+PENpdGU+PEF1dGhvcj5QYWxhc3RhbmdhPC9BdXRob3I+PFllYXI+MjAxMTwvWWVh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</w:fldData>
        </w:fldChar>
      </w:r>
      <w:r w:rsidR="0079060C">
        <w:rPr>
          <w:rFonts w:ascii="Times New Roman" w:hAnsi="Times New Roman" w:cs="Times New Roman"/>
          <w:sz w:val="24"/>
          <w:szCs w:val="24"/>
          <w:lang w:val="sv-SE"/>
        </w:rPr>
        <w:instrText xml:space="preserve"> ADDIN EN.CITE </w:instrText>
      </w:r>
      <w:r w:rsidR="0079060C">
        <w:rPr>
          <w:rFonts w:ascii="Times New Roman" w:hAnsi="Times New Roman" w:cs="Times New Roman"/>
          <w:sz w:val="24"/>
          <w:szCs w:val="24"/>
          <w:lang w:val="sv-SE"/>
        </w:rPr>
        <w:fldChar w:fldCharType="begin">
          <w:fldData xml:space="preserve">PEVuZE5vdGU+PENpdGU+PEF1dGhvcj5QYWxhc3RhbmdhPC9BdXRob3I+PFllYXI+MjAxMTwvWWVh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</w:fldData>
        </w:fldChar>
      </w:r>
      <w:r w:rsidR="0079060C">
        <w:rPr>
          <w:rFonts w:ascii="Times New Roman" w:hAnsi="Times New Roman" w:cs="Times New Roman"/>
          <w:sz w:val="24"/>
          <w:szCs w:val="24"/>
          <w:lang w:val="sv-SE"/>
        </w:rPr>
        <w:instrText xml:space="preserve"> ADDIN EN.CITE.DATA </w:instrText>
      </w:r>
      <w:r w:rsidR="0079060C">
        <w:rPr>
          <w:rFonts w:ascii="Times New Roman" w:hAnsi="Times New Roman" w:cs="Times New Roman"/>
          <w:sz w:val="24"/>
          <w:szCs w:val="24"/>
          <w:lang w:val="sv-SE"/>
        </w:rPr>
      </w:r>
      <w:r w:rsidR="0079060C">
        <w:rPr>
          <w:rFonts w:ascii="Times New Roman" w:hAnsi="Times New Roman" w:cs="Times New Roman"/>
          <w:sz w:val="24"/>
          <w:szCs w:val="24"/>
          <w:lang w:val="sv-SE"/>
        </w:rPr>
        <w:fldChar w:fldCharType="end"/>
      </w:r>
      <w:r w:rsidR="00264CEB">
        <w:rPr>
          <w:rFonts w:ascii="Times New Roman" w:hAnsi="Times New Roman" w:cs="Times New Roman"/>
          <w:sz w:val="24"/>
          <w:szCs w:val="24"/>
          <w:lang w:val="sv-SE"/>
        </w:rPr>
      </w:r>
      <w:r w:rsidR="00264CEB">
        <w:rPr>
          <w:rFonts w:ascii="Times New Roman" w:hAnsi="Times New Roman" w:cs="Times New Roman"/>
          <w:sz w:val="24"/>
          <w:szCs w:val="24"/>
          <w:lang w:val="sv-SE"/>
        </w:rPr>
        <w:fldChar w:fldCharType="separate"/>
      </w:r>
      <w:r w:rsidR="0079060C">
        <w:rPr>
          <w:rFonts w:ascii="Times New Roman" w:hAnsi="Times New Roman" w:cs="Times New Roman"/>
          <w:noProof/>
          <w:sz w:val="24"/>
          <w:szCs w:val="24"/>
          <w:lang w:val="sv-SE"/>
        </w:rPr>
        <w:t>(3, 5, 6)</w:t>
      </w:r>
      <w:r w:rsidR="00264CEB">
        <w:rPr>
          <w:rFonts w:ascii="Times New Roman" w:hAnsi="Times New Roman" w:cs="Times New Roman"/>
          <w:sz w:val="24"/>
          <w:szCs w:val="24"/>
          <w:lang w:val="sv-SE"/>
        </w:rPr>
        <w:fldChar w:fldCharType="end"/>
      </w:r>
    </w:p>
    <w:p w14:paraId="0CF8C6AE" w14:textId="1C9F5645" w:rsidR="00141DB9" w:rsidRDefault="00BC744D" w:rsidP="00D83DB5">
      <w:pPr>
        <w:jc w:val="both"/>
        <w:rPr>
          <w:rFonts w:ascii="Times New Roman" w:hAnsi="Times New Roman" w:cs="Times New Roman"/>
          <w:sz w:val="24"/>
          <w:szCs w:val="24"/>
          <w:lang w:val="sv-SE"/>
        </w:rPr>
      </w:pPr>
      <w:r>
        <w:rPr>
          <w:noProof/>
        </w:rPr>
        <w:drawing>
          <wp:anchor distT="0" distB="0" distL="114300" distR="114300" simplePos="0" relativeHeight="251658249" behindDoc="0" locked="0" layoutInCell="1" allowOverlap="1" wp14:anchorId="08B61345" wp14:editId="7F17185B">
            <wp:simplePos x="0" y="0"/>
            <wp:positionH relativeFrom="column">
              <wp:posOffset>2992755</wp:posOffset>
            </wp:positionH>
            <wp:positionV relativeFrom="paragraph">
              <wp:posOffset>0</wp:posOffset>
            </wp:positionV>
            <wp:extent cx="2750400" cy="3171600"/>
            <wp:effectExtent l="0" t="0" r="0" b="0"/>
            <wp:wrapSquare wrapText="bothSides"/>
            <wp:docPr id="23" name="Bildobjekt 23" descr="En bild som visar accessoarer, paraply&#10;&#10;Automatiskt genererad beskrivn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r_shoulder_post_delts.png"/>
                    <pic:cNvPicPr/>
                  </pic:nvPicPr>
                  <pic:blipFill>
                    <a:blip r:embed="rId15"/>
                    <a:stretch>
                      <a:fillRect/>
                    </a:stretch>
                  </pic:blipFill>
                  <pic:spPr>
                    <a:xfrm>
                      <a:off x="0" y="0"/>
                      <a:ext cx="2750400" cy="3171600"/>
                    </a:xfrm>
                    <a:prstGeom prst="rect">
                      <a:avLst/>
                    </a:prstGeom>
                  </pic:spPr>
                </pic:pic>
              </a:graphicData>
            </a:graphic>
            <wp14:sizeRelH relativeFrom="margin">
              <wp14:pctWidth>0</wp14:pctWidth>
            </wp14:sizeRelH>
            <wp14:sizeRelV relativeFrom="margin">
              <wp14:pctHeight>0</wp14:pctHeight>
            </wp14:sizeRelV>
          </wp:anchor>
        </w:drawing>
      </w:r>
      <w:r w:rsidR="00533C12">
        <w:rPr>
          <w:noProof/>
        </w:rPr>
        <mc:AlternateContent>
          <mc:Choice Requires="wps">
            <w:drawing>
              <wp:anchor distT="0" distB="0" distL="114300" distR="114300" simplePos="0" relativeHeight="251658247" behindDoc="0" locked="0" layoutInCell="1" allowOverlap="1" wp14:anchorId="05B418F1" wp14:editId="3A77487A">
                <wp:simplePos x="0" y="0"/>
                <wp:positionH relativeFrom="column">
                  <wp:posOffset>2992755</wp:posOffset>
                </wp:positionH>
                <wp:positionV relativeFrom="paragraph">
                  <wp:posOffset>3233420</wp:posOffset>
                </wp:positionV>
                <wp:extent cx="2703195" cy="635"/>
                <wp:effectExtent l="0" t="0" r="1905" b="5715"/>
                <wp:wrapSquare wrapText="bothSides"/>
                <wp:docPr id="20" name="Textruta 20"/>
                <wp:cNvGraphicFramePr/>
                <a:graphic xmlns:a="http://schemas.openxmlformats.org/drawingml/2006/main">
                  <a:graphicData uri="http://schemas.microsoft.com/office/word/2010/wordprocessingShape">
                    <wps:wsp>
                      <wps:cNvSpPr txBox="1"/>
                      <wps:spPr>
                        <a:xfrm>
                          <a:off x="0" y="0"/>
                          <a:ext cx="2703195" cy="635"/>
                        </a:xfrm>
                        <a:prstGeom prst="rect">
                          <a:avLst/>
                        </a:prstGeom>
                        <a:solidFill>
                          <a:prstClr val="white"/>
                        </a:solidFill>
                        <a:ln>
                          <a:noFill/>
                        </a:ln>
                      </wps:spPr>
                      <wps:txbx>
                        <w:txbxContent>
                          <w:p w14:paraId="151E3574" w14:textId="188961BD" w:rsidR="006332FF" w:rsidRPr="00F105AC" w:rsidRDefault="006332FF" w:rsidP="00E90AAF">
                            <w:pPr>
                              <w:pStyle w:val="Beskrivning"/>
                              <w:rPr>
                                <w:rFonts w:ascii="Times New Roman" w:hAnsi="Times New Roman" w:cs="Times New Roman"/>
                                <w:noProof/>
                                <w:sz w:val="24"/>
                                <w:szCs w:val="24"/>
                                <w:lang w:val="sv-SE"/>
                              </w:rPr>
                            </w:pPr>
                            <w:r w:rsidRPr="00F105AC">
                              <w:rPr>
                                <w:lang w:val="sv-SE"/>
                              </w:rPr>
                              <w:t xml:space="preserve">Figur </w:t>
                            </w:r>
                            <w:r>
                              <w:fldChar w:fldCharType="begin"/>
                            </w:r>
                            <w:r w:rsidRPr="00F105AC">
                              <w:rPr>
                                <w:lang w:val="sv-SE"/>
                              </w:rPr>
                              <w:instrText xml:space="preserve"> SEQ Figur \* ARABIC </w:instrText>
                            </w:r>
                            <w:r>
                              <w:fldChar w:fldCharType="separate"/>
                            </w:r>
                            <w:r w:rsidRPr="00F105AC">
                              <w:rPr>
                                <w:noProof/>
                                <w:lang w:val="sv-SE"/>
                              </w:rPr>
                              <w:t>2</w:t>
                            </w:r>
                            <w:r>
                              <w:fldChar w:fldCharType="end"/>
                            </w:r>
                            <w:r w:rsidRPr="00F105AC">
                              <w:rPr>
                                <w:lang w:val="sv-SE"/>
                              </w:rPr>
                              <w:t xml:space="preserve">: </w:t>
                            </w:r>
                            <w:r>
                              <w:rPr>
                                <w:lang w:val="sv-SE"/>
                              </w:rPr>
                              <w:t>Posterior vy som visar t</w:t>
                            </w:r>
                            <w:r w:rsidRPr="00F105AC">
                              <w:rPr>
                                <w:lang w:val="sv-SE"/>
                              </w:rPr>
                              <w:t xml:space="preserve">vå av </w:t>
                            </w:r>
                            <w:r>
                              <w:rPr>
                                <w:lang w:val="sv-SE"/>
                              </w:rPr>
                              <w:t>m</w:t>
                            </w:r>
                            <w:r w:rsidRPr="00F105AC">
                              <w:rPr>
                                <w:lang w:val="sv-SE"/>
                              </w:rPr>
                              <w:t>. deltoideus delar</w:t>
                            </w:r>
                            <w:r>
                              <w:rPr>
                                <w:lang w:val="sv-SE"/>
                              </w:rPr>
                              <w:t>: pars posterior och pars intermedi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5B418F1" id="Textruta 20" o:spid="_x0000_s1027" type="#_x0000_t202" style="position:absolute;left:0;text-align:left;margin-left:235.65pt;margin-top:254.6pt;width:212.85pt;height:.05pt;z-index:251658247;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" stroked="f">
                <v:textbox style="mso-fit-shape-to-text:t" inset="0,0,0,0">
                  <w:txbxContent>
                    <w:p w14:paraId="151E3574" w14:textId="188961BD" w:rsidR="006332FF" w:rsidRPr="00F105AC" w:rsidRDefault="006332FF" w:rsidP="00E90AAF">
                      <w:pPr>
                        <w:pStyle w:val="Beskrivning"/>
                        <w:rPr>
                          <w:rFonts w:ascii="Times New Roman" w:hAnsi="Times New Roman" w:cs="Times New Roman"/>
                          <w:noProof/>
                          <w:sz w:val="24"/>
                          <w:szCs w:val="24"/>
                          <w:lang w:val="sv-SE"/>
                        </w:rPr>
                      </w:pPr>
                      <w:r w:rsidRPr="00F105AC">
                        <w:rPr>
                          <w:lang w:val="sv-SE"/>
                        </w:rPr>
                        <w:t xml:space="preserve">Figur </w:t>
                      </w:r>
                      <w:r>
                        <w:fldChar w:fldCharType="begin"/>
                      </w:r>
                      <w:r w:rsidRPr="00F105AC">
                        <w:rPr>
                          <w:lang w:val="sv-SE"/>
                        </w:rPr>
                        <w:instrText xml:space="preserve"> SEQ Figur \* ARABIC </w:instrText>
                      </w:r>
                      <w:r>
                        <w:fldChar w:fldCharType="separate"/>
                      </w:r>
                      <w:r w:rsidRPr="00F105AC">
                        <w:rPr>
                          <w:noProof/>
                          <w:lang w:val="sv-SE"/>
                        </w:rPr>
                        <w:t>2</w:t>
                      </w:r>
                      <w:r>
                        <w:fldChar w:fldCharType="end"/>
                      </w:r>
                      <w:r w:rsidRPr="00F105AC">
                        <w:rPr>
                          <w:lang w:val="sv-SE"/>
                        </w:rPr>
                        <w:t xml:space="preserve">: </w:t>
                      </w:r>
                      <w:r>
                        <w:rPr>
                          <w:lang w:val="sv-SE"/>
                        </w:rPr>
                        <w:t>Posterior vy som visar t</w:t>
                      </w:r>
                      <w:r w:rsidRPr="00F105AC">
                        <w:rPr>
                          <w:lang w:val="sv-SE"/>
                        </w:rPr>
                        <w:t xml:space="preserve">vå av </w:t>
                      </w:r>
                      <w:r>
                        <w:rPr>
                          <w:lang w:val="sv-SE"/>
                        </w:rPr>
                        <w:t>m</w:t>
                      </w:r>
                      <w:r w:rsidRPr="00F105AC">
                        <w:rPr>
                          <w:lang w:val="sv-SE"/>
                        </w:rPr>
                        <w:t>. deltoideus delar</w:t>
                      </w:r>
                      <w:r>
                        <w:rPr>
                          <w:lang w:val="sv-SE"/>
                        </w:rPr>
                        <w:t>: pars posterior och pars intermedia.</w:t>
                      </w:r>
                    </w:p>
                  </w:txbxContent>
                </v:textbox>
                <w10:wrap type="square"/>
              </v:shape>
            </w:pict>
          </mc:Fallback>
        </mc:AlternateContent>
      </w:r>
      <w:r w:rsidR="00465DC9" w:rsidRPr="00544ED1">
        <w:rPr>
          <w:rFonts w:ascii="Times New Roman" w:hAnsi="Times New Roman" w:cs="Times New Roman"/>
          <w:b/>
          <w:bCs/>
          <w:sz w:val="24"/>
          <w:szCs w:val="24"/>
          <w:lang w:val="sv-SE"/>
        </w:rPr>
        <w:t>M. deltoideus</w:t>
      </w:r>
      <w:r w:rsidR="00465DC9" w:rsidRPr="00544ED1">
        <w:rPr>
          <w:rFonts w:ascii="Times New Roman" w:hAnsi="Times New Roman" w:cs="Times New Roman"/>
          <w:sz w:val="24"/>
          <w:szCs w:val="24"/>
          <w:lang w:val="sv-SE"/>
        </w:rPr>
        <w:t xml:space="preserve"> är en stor och ytlig muskel</w:t>
      </w:r>
      <w:r w:rsidR="00C8589B">
        <w:rPr>
          <w:rFonts w:ascii="Times New Roman" w:hAnsi="Times New Roman" w:cs="Times New Roman"/>
          <w:sz w:val="24"/>
          <w:szCs w:val="24"/>
          <w:lang w:val="sv-SE"/>
        </w:rPr>
        <w:t xml:space="preserve"> (Figur 2</w:t>
      </w:r>
      <w:r w:rsidR="00C8589B">
        <w:rPr>
          <w:rFonts w:ascii="Times New Roman" w:hAnsi="Times New Roman" w:cs="Times New Roman"/>
          <w:sz w:val="26"/>
          <w:szCs w:val="26"/>
          <w:lang w:val="sv-SE"/>
        </w:rPr>
        <w:t>)</w:t>
      </w:r>
      <w:r w:rsidR="00465DC9" w:rsidRPr="00544ED1">
        <w:rPr>
          <w:rFonts w:ascii="Times New Roman" w:hAnsi="Times New Roman" w:cs="Times New Roman"/>
          <w:sz w:val="24"/>
          <w:szCs w:val="24"/>
          <w:lang w:val="sv-SE"/>
        </w:rPr>
        <w:t>. Musk</w:t>
      </w:r>
      <w:r w:rsidR="00904B00">
        <w:rPr>
          <w:rFonts w:ascii="Times New Roman" w:hAnsi="Times New Roman" w:cs="Times New Roman"/>
          <w:sz w:val="24"/>
          <w:szCs w:val="24"/>
          <w:lang w:val="sv-SE"/>
        </w:rPr>
        <w:t>eln</w:t>
      </w:r>
      <w:r w:rsidR="00465DC9" w:rsidRPr="00544ED1">
        <w:rPr>
          <w:rFonts w:ascii="Times New Roman" w:hAnsi="Times New Roman" w:cs="Times New Roman"/>
          <w:sz w:val="24"/>
          <w:szCs w:val="24"/>
          <w:lang w:val="sv-SE"/>
        </w:rPr>
        <w:t xml:space="preserve"> täcker stora delar av glenohumeralleden och består av tre delar. Dessa delar är främre - deltoideus pars anterior (DPA), mellersta - deltoideus pars intermedia (DPI) och bakre - deltoideus pars posterior (DPP). Ursprunget för främre delen är nyckelbenets (claviculas) laterala del, mellersta delen har sitt ursprung från akromion och den bakre delen av muskeln har sitt ursprung från spina scapulae. Det gemensamma fästet för de tre delarna av m. deltoideus är tuberositas deltoidea humeri. En av m. deltoideus huvudfunktioner är att abducera överarmen. Förutom att abducera humerus har också de olika delarna av m. deltoideus olika funktioner. DPA har även som funktion att utföra flexion, inåtrotation samt horisotal adduktion i glenohumeralleden och DPP har som funktion att utföra extension, utåtrotation samt horisontalabduktion i glenohumeralleden</w:t>
      </w:r>
      <w:r w:rsidR="004A7190">
        <w:rPr>
          <w:rFonts w:ascii="Times New Roman" w:hAnsi="Times New Roman" w:cs="Times New Roman"/>
          <w:sz w:val="24"/>
          <w:szCs w:val="24"/>
          <w:lang w:val="sv-SE"/>
        </w:rPr>
        <w:t>.</w:t>
      </w:r>
      <w:r w:rsidR="00465DC9" w:rsidRPr="00544ED1">
        <w:rPr>
          <w:rFonts w:ascii="Times New Roman" w:hAnsi="Times New Roman" w:cs="Times New Roman"/>
          <w:sz w:val="24"/>
          <w:szCs w:val="24"/>
          <w:lang w:val="sv-SE"/>
        </w:rPr>
        <w:t xml:space="preserve"> </w:t>
      </w:r>
      <w:r w:rsidR="00465DC9">
        <w:rPr>
          <w:rFonts w:ascii="Times New Roman" w:hAnsi="Times New Roman" w:cs="Times New Roman"/>
          <w:sz w:val="24"/>
          <w:szCs w:val="24"/>
        </w:rPr>
        <w:fldChar w:fldCharType="begin">
          <w:fldData xml:space="preserve">PEVuZE5vdGU+PENpdGU+PEF1dGhvcj5Ib3VnbHVtPC9BdXRob3I+PFllYXI+MjAxMjwvWWVhcj48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</w:fldData>
        </w:fldChar>
      </w:r>
      <w:r w:rsidR="0079060C" w:rsidRPr="0079060C">
        <w:rPr>
          <w:rFonts w:ascii="Times New Roman" w:hAnsi="Times New Roman" w:cs="Times New Roman"/>
          <w:sz w:val="24"/>
          <w:szCs w:val="24"/>
          <w:lang w:val="sv-SE"/>
        </w:rPr>
        <w:instrText xml:space="preserve"> ADDIN EN.CITE </w:instrText>
      </w:r>
      <w:r w:rsidR="0079060C">
        <w:rPr>
          <w:rFonts w:ascii="Times New Roman" w:hAnsi="Times New Roman" w:cs="Times New Roman"/>
          <w:sz w:val="24"/>
          <w:szCs w:val="24"/>
        </w:rPr>
        <w:fldChar w:fldCharType="begin">
          <w:fldData xml:space="preserve">PEVuZE5vdGU+PENpdGU+PEF1dGhvcj5Ib3VnbHVtPC9BdXRob3I+PFllYXI+MjAxMjwvWWVhcj48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</w:fldData>
        </w:fldChar>
      </w:r>
      <w:r w:rsidR="0079060C" w:rsidRPr="0079060C">
        <w:rPr>
          <w:rFonts w:ascii="Times New Roman" w:hAnsi="Times New Roman" w:cs="Times New Roman"/>
          <w:sz w:val="24"/>
          <w:szCs w:val="24"/>
          <w:lang w:val="sv-SE"/>
        </w:rPr>
        <w:instrText xml:space="preserve"> ADDIN EN.CITE.DATA </w:instrText>
      </w:r>
      <w:r w:rsidR="0079060C">
        <w:rPr>
          <w:rFonts w:ascii="Times New Roman" w:hAnsi="Times New Roman" w:cs="Times New Roman"/>
          <w:sz w:val="24"/>
          <w:szCs w:val="24"/>
        </w:rPr>
      </w:r>
      <w:r w:rsidR="0079060C">
        <w:rPr>
          <w:rFonts w:ascii="Times New Roman" w:hAnsi="Times New Roman" w:cs="Times New Roman"/>
          <w:sz w:val="24"/>
          <w:szCs w:val="24"/>
        </w:rPr>
        <w:fldChar w:fldCharType="end"/>
      </w:r>
      <w:r w:rsidR="00465DC9">
        <w:rPr>
          <w:rFonts w:ascii="Times New Roman" w:hAnsi="Times New Roman" w:cs="Times New Roman"/>
          <w:sz w:val="24"/>
          <w:szCs w:val="24"/>
        </w:rPr>
      </w:r>
      <w:r w:rsidR="00465DC9">
        <w:rPr>
          <w:rFonts w:ascii="Times New Roman" w:hAnsi="Times New Roman" w:cs="Times New Roman"/>
          <w:sz w:val="24"/>
          <w:szCs w:val="24"/>
        </w:rPr>
        <w:fldChar w:fldCharType="separate"/>
      </w:r>
      <w:r w:rsidR="0079060C" w:rsidRPr="0079060C">
        <w:rPr>
          <w:rFonts w:ascii="Times New Roman" w:hAnsi="Times New Roman" w:cs="Times New Roman"/>
          <w:noProof/>
          <w:sz w:val="24"/>
          <w:szCs w:val="24"/>
          <w:lang w:val="sv-SE"/>
        </w:rPr>
        <w:t>(5, 7)</w:t>
      </w:r>
      <w:r w:rsidR="00465DC9">
        <w:rPr>
          <w:rFonts w:ascii="Times New Roman" w:hAnsi="Times New Roman" w:cs="Times New Roman"/>
          <w:sz w:val="24"/>
          <w:szCs w:val="24"/>
        </w:rPr>
        <w:fldChar w:fldCharType="end"/>
      </w:r>
    </w:p>
    <w:p w14:paraId="546E400C" w14:textId="53C8732D" w:rsidR="00081DF3" w:rsidRPr="00D32FC3" w:rsidRDefault="00427EF8" w:rsidP="00D655C5">
      <w:pPr>
        <w:pStyle w:val="Rubrik2"/>
        <w:rPr>
          <w:rFonts w:ascii="Times New Roman" w:hAnsi="Times New Roman" w:cs="Times New Roman"/>
          <w:sz w:val="24"/>
          <w:szCs w:val="24"/>
          <w:lang w:val="sv-SE"/>
        </w:rPr>
      </w:pPr>
      <w:bookmarkStart w:id="7" w:name="_Toc38476825"/>
      <w:bookmarkStart w:id="8" w:name="_Toc20613589"/>
      <w:bookmarkStart w:id="9" w:name="_Toc20618063"/>
      <w:r>
        <w:rPr>
          <w:lang w:val="sv-SE"/>
        </w:rPr>
        <w:t>Neuromuskulära kopplingen</w:t>
      </w:r>
      <w:bookmarkEnd w:id="7"/>
    </w:p>
    <w:p w14:paraId="58233CCA" w14:textId="20509597" w:rsidR="002F2960" w:rsidRPr="002F2960" w:rsidRDefault="002F2960" w:rsidP="002F2960">
      <w:pPr>
        <w:rPr>
          <w:lang w:val="sv-SE"/>
        </w:rPr>
      </w:pPr>
      <w:r w:rsidRPr="005D56F4">
        <w:rPr>
          <w:rFonts w:ascii="Times New Roman" w:hAnsi="Times New Roman" w:cs="Times New Roman"/>
          <w:sz w:val="24"/>
          <w:szCs w:val="24"/>
          <w:lang w:val="sv-SE"/>
        </w:rPr>
        <w:t xml:space="preserve">För att </w:t>
      </w:r>
      <w:r w:rsidR="00C9534E" w:rsidRPr="005D56F4">
        <w:rPr>
          <w:rFonts w:ascii="Times New Roman" w:hAnsi="Times New Roman" w:cs="Times New Roman"/>
          <w:sz w:val="24"/>
          <w:szCs w:val="24"/>
          <w:lang w:val="sv-SE"/>
        </w:rPr>
        <w:t>klargöra</w:t>
      </w:r>
      <w:r w:rsidRPr="005D56F4">
        <w:rPr>
          <w:rFonts w:ascii="Times New Roman" w:hAnsi="Times New Roman" w:cs="Times New Roman"/>
          <w:sz w:val="24"/>
          <w:szCs w:val="24"/>
          <w:lang w:val="sv-SE"/>
        </w:rPr>
        <w:t xml:space="preserve"> vad</w:t>
      </w:r>
      <w:r w:rsidR="00920193" w:rsidRPr="005D56F4">
        <w:rPr>
          <w:rFonts w:ascii="Times New Roman" w:hAnsi="Times New Roman" w:cs="Times New Roman"/>
          <w:sz w:val="24"/>
          <w:szCs w:val="24"/>
          <w:lang w:val="sv-SE"/>
        </w:rPr>
        <w:t xml:space="preserve"> </w:t>
      </w:r>
      <w:r w:rsidR="00BA3B2B" w:rsidRPr="005D56F4">
        <w:rPr>
          <w:rFonts w:ascii="Times New Roman" w:hAnsi="Times New Roman" w:cs="Times New Roman"/>
          <w:sz w:val="24"/>
          <w:szCs w:val="24"/>
          <w:lang w:val="sv-SE"/>
        </w:rPr>
        <w:t>som mäts</w:t>
      </w:r>
      <w:r w:rsidR="00920193" w:rsidRPr="005D56F4">
        <w:rPr>
          <w:rFonts w:ascii="Times New Roman" w:hAnsi="Times New Roman" w:cs="Times New Roman"/>
          <w:sz w:val="24"/>
          <w:szCs w:val="24"/>
          <w:lang w:val="sv-SE"/>
        </w:rPr>
        <w:t xml:space="preserve"> </w:t>
      </w:r>
      <w:r w:rsidR="00F61E64" w:rsidRPr="005D56F4">
        <w:rPr>
          <w:rFonts w:ascii="Times New Roman" w:hAnsi="Times New Roman" w:cs="Times New Roman"/>
          <w:sz w:val="24"/>
          <w:szCs w:val="24"/>
          <w:lang w:val="sv-SE"/>
        </w:rPr>
        <w:t>med EMG</w:t>
      </w:r>
      <w:r w:rsidR="00B35328" w:rsidRPr="005D56F4">
        <w:rPr>
          <w:rFonts w:ascii="Times New Roman" w:hAnsi="Times New Roman" w:cs="Times New Roman"/>
          <w:sz w:val="24"/>
          <w:szCs w:val="24"/>
          <w:lang w:val="sv-SE"/>
        </w:rPr>
        <w:t xml:space="preserve"> har vi valt att inkludera </w:t>
      </w:r>
      <w:r w:rsidR="00CE55F8" w:rsidRPr="005D56F4">
        <w:rPr>
          <w:rFonts w:ascii="Times New Roman" w:hAnsi="Times New Roman" w:cs="Times New Roman"/>
          <w:sz w:val="24"/>
          <w:szCs w:val="24"/>
          <w:lang w:val="sv-SE"/>
        </w:rPr>
        <w:t xml:space="preserve">denna text om </w:t>
      </w:r>
      <w:r w:rsidR="00CB0EFD" w:rsidRPr="005D56F4">
        <w:rPr>
          <w:rFonts w:ascii="Times New Roman" w:hAnsi="Times New Roman" w:cs="Times New Roman"/>
          <w:sz w:val="24"/>
          <w:szCs w:val="24"/>
          <w:lang w:val="sv-SE"/>
        </w:rPr>
        <w:t>hur den neuromuskulära kopplingen går till</w:t>
      </w:r>
      <w:r w:rsidR="00CB0EFD">
        <w:rPr>
          <w:lang w:val="sv-SE"/>
        </w:rPr>
        <w:t xml:space="preserve">. </w:t>
      </w:r>
    </w:p>
    <w:p w14:paraId="074B113F" w14:textId="2C3CD2D5" w:rsidR="00652D87" w:rsidRDefault="000F4EC2" w:rsidP="004433DD">
      <w:pPr>
        <w:jc w:val="both"/>
        <w:rPr>
          <w:rFonts w:ascii="Times New Roman" w:hAnsi="Times New Roman" w:cs="Times New Roman"/>
          <w:sz w:val="24"/>
          <w:szCs w:val="24"/>
          <w:lang w:val="sv-SE"/>
        </w:rPr>
      </w:pPr>
      <w:r>
        <w:rPr>
          <w:rFonts w:ascii="Times New Roman" w:hAnsi="Times New Roman" w:cs="Times New Roman"/>
          <w:sz w:val="24"/>
          <w:szCs w:val="24"/>
          <w:lang w:val="sv-SE"/>
        </w:rPr>
        <w:t xml:space="preserve">Planerade och </w:t>
      </w:r>
      <w:r w:rsidR="00FA5E49">
        <w:rPr>
          <w:rFonts w:ascii="Times New Roman" w:hAnsi="Times New Roman" w:cs="Times New Roman"/>
          <w:sz w:val="24"/>
          <w:szCs w:val="24"/>
          <w:lang w:val="sv-SE"/>
        </w:rPr>
        <w:t xml:space="preserve">viljemässiga rörelser som </w:t>
      </w:r>
      <w:r w:rsidR="00A80624">
        <w:rPr>
          <w:rFonts w:ascii="Times New Roman" w:hAnsi="Times New Roman" w:cs="Times New Roman"/>
          <w:sz w:val="24"/>
          <w:szCs w:val="24"/>
          <w:lang w:val="sv-SE"/>
        </w:rPr>
        <w:t xml:space="preserve">när vi väljer att kontrahera en muskel </w:t>
      </w:r>
      <w:r w:rsidR="00DD0BF8">
        <w:rPr>
          <w:rFonts w:ascii="Times New Roman" w:hAnsi="Times New Roman" w:cs="Times New Roman"/>
          <w:sz w:val="24"/>
          <w:szCs w:val="24"/>
          <w:lang w:val="sv-SE"/>
        </w:rPr>
        <w:t xml:space="preserve">styrs </w:t>
      </w:r>
      <w:r w:rsidR="002E4B32">
        <w:rPr>
          <w:rFonts w:ascii="Times New Roman" w:hAnsi="Times New Roman" w:cs="Times New Roman"/>
          <w:sz w:val="24"/>
          <w:szCs w:val="24"/>
          <w:lang w:val="sv-SE"/>
        </w:rPr>
        <w:t xml:space="preserve">av hjärnan. </w:t>
      </w:r>
      <w:r w:rsidR="00B827E6">
        <w:rPr>
          <w:rFonts w:ascii="Times New Roman" w:hAnsi="Times New Roman" w:cs="Times New Roman"/>
          <w:sz w:val="24"/>
          <w:szCs w:val="24"/>
          <w:lang w:val="sv-SE"/>
        </w:rPr>
        <w:t xml:space="preserve">Området i </w:t>
      </w:r>
      <w:r w:rsidR="00812D95">
        <w:rPr>
          <w:rFonts w:ascii="Times New Roman" w:hAnsi="Times New Roman" w:cs="Times New Roman"/>
          <w:sz w:val="24"/>
          <w:szCs w:val="24"/>
          <w:lang w:val="sv-SE"/>
        </w:rPr>
        <w:t>stor</w:t>
      </w:r>
      <w:r w:rsidR="00B827E6">
        <w:rPr>
          <w:rFonts w:ascii="Times New Roman" w:hAnsi="Times New Roman" w:cs="Times New Roman"/>
          <w:sz w:val="24"/>
          <w:szCs w:val="24"/>
          <w:lang w:val="sv-SE"/>
        </w:rPr>
        <w:t>hjärnan som är starkast kopplat till rörelse kallas</w:t>
      </w:r>
      <w:r w:rsidR="00035EF9">
        <w:rPr>
          <w:rFonts w:ascii="Times New Roman" w:hAnsi="Times New Roman" w:cs="Times New Roman"/>
          <w:sz w:val="24"/>
          <w:szCs w:val="24"/>
          <w:lang w:val="sv-SE"/>
        </w:rPr>
        <w:t xml:space="preserve"> sen</w:t>
      </w:r>
      <w:r w:rsidR="0038080B">
        <w:rPr>
          <w:rFonts w:ascii="Times New Roman" w:hAnsi="Times New Roman" w:cs="Times New Roman"/>
          <w:sz w:val="24"/>
          <w:szCs w:val="24"/>
          <w:lang w:val="sv-SE"/>
        </w:rPr>
        <w:t>sorimotor</w:t>
      </w:r>
      <w:r w:rsidR="004A73E4">
        <w:rPr>
          <w:rFonts w:ascii="Times New Roman" w:hAnsi="Times New Roman" w:cs="Times New Roman"/>
          <w:sz w:val="24"/>
          <w:szCs w:val="24"/>
          <w:lang w:val="sv-SE"/>
        </w:rPr>
        <w:t xml:space="preserve"> c</w:t>
      </w:r>
      <w:r w:rsidR="00C266F3">
        <w:rPr>
          <w:rFonts w:ascii="Times New Roman" w:hAnsi="Times New Roman" w:cs="Times New Roman"/>
          <w:sz w:val="24"/>
          <w:szCs w:val="24"/>
          <w:lang w:val="sv-SE"/>
        </w:rPr>
        <w:t>ortex</w:t>
      </w:r>
      <w:r w:rsidR="005765D5">
        <w:rPr>
          <w:rFonts w:ascii="Times New Roman" w:hAnsi="Times New Roman" w:cs="Times New Roman"/>
          <w:sz w:val="24"/>
          <w:szCs w:val="24"/>
          <w:lang w:val="sv-SE"/>
        </w:rPr>
        <w:t>.</w:t>
      </w:r>
      <w:r w:rsidR="00394C49">
        <w:rPr>
          <w:rFonts w:ascii="Times New Roman" w:hAnsi="Times New Roman" w:cs="Times New Roman"/>
          <w:sz w:val="24"/>
          <w:szCs w:val="24"/>
          <w:lang w:val="sv-SE"/>
        </w:rPr>
        <w:t xml:space="preserve"> I </w:t>
      </w:r>
      <w:r w:rsidR="005F240B">
        <w:rPr>
          <w:rFonts w:ascii="Times New Roman" w:hAnsi="Times New Roman" w:cs="Times New Roman"/>
          <w:sz w:val="24"/>
          <w:szCs w:val="24"/>
          <w:lang w:val="sv-SE"/>
        </w:rPr>
        <w:t xml:space="preserve">detta området </w:t>
      </w:r>
      <w:r w:rsidR="00A4230E">
        <w:rPr>
          <w:rFonts w:ascii="Times New Roman" w:hAnsi="Times New Roman" w:cs="Times New Roman"/>
          <w:sz w:val="24"/>
          <w:szCs w:val="24"/>
          <w:lang w:val="sv-SE"/>
        </w:rPr>
        <w:t>finns</w:t>
      </w:r>
      <w:r w:rsidR="001D1F38">
        <w:rPr>
          <w:rFonts w:ascii="Times New Roman" w:hAnsi="Times New Roman" w:cs="Times New Roman"/>
          <w:sz w:val="24"/>
          <w:szCs w:val="24"/>
          <w:lang w:val="sv-SE"/>
        </w:rPr>
        <w:t xml:space="preserve"> den</w:t>
      </w:r>
      <w:r w:rsidR="00EC682E">
        <w:rPr>
          <w:rFonts w:ascii="Times New Roman" w:hAnsi="Times New Roman" w:cs="Times New Roman"/>
          <w:sz w:val="24"/>
          <w:szCs w:val="24"/>
          <w:lang w:val="sv-SE"/>
        </w:rPr>
        <w:t xml:space="preserve"> </w:t>
      </w:r>
      <w:r w:rsidR="00C711C4">
        <w:rPr>
          <w:rFonts w:ascii="Times New Roman" w:hAnsi="Times New Roman" w:cs="Times New Roman"/>
          <w:sz w:val="24"/>
          <w:szCs w:val="24"/>
          <w:lang w:val="sv-SE"/>
        </w:rPr>
        <w:t>motoriska hjärnbarken</w:t>
      </w:r>
      <w:r w:rsidR="005A747F">
        <w:rPr>
          <w:rFonts w:ascii="Times New Roman" w:hAnsi="Times New Roman" w:cs="Times New Roman"/>
          <w:sz w:val="24"/>
          <w:szCs w:val="24"/>
          <w:lang w:val="sv-SE"/>
        </w:rPr>
        <w:t xml:space="preserve"> och</w:t>
      </w:r>
      <w:r w:rsidR="006A7190">
        <w:rPr>
          <w:rFonts w:ascii="Times New Roman" w:hAnsi="Times New Roman" w:cs="Times New Roman"/>
          <w:sz w:val="24"/>
          <w:szCs w:val="24"/>
          <w:lang w:val="sv-SE"/>
        </w:rPr>
        <w:t xml:space="preserve"> </w:t>
      </w:r>
      <w:r w:rsidR="00B55E1D">
        <w:rPr>
          <w:rFonts w:ascii="Times New Roman" w:hAnsi="Times New Roman" w:cs="Times New Roman"/>
          <w:sz w:val="24"/>
          <w:szCs w:val="24"/>
          <w:lang w:val="sv-SE"/>
        </w:rPr>
        <w:t>pre</w:t>
      </w:r>
      <w:r w:rsidR="00E739F1">
        <w:rPr>
          <w:rFonts w:ascii="Times New Roman" w:hAnsi="Times New Roman" w:cs="Times New Roman"/>
          <w:sz w:val="24"/>
          <w:szCs w:val="24"/>
          <w:lang w:val="sv-SE"/>
        </w:rPr>
        <w:t>motor area</w:t>
      </w:r>
      <w:r w:rsidR="001C6A16">
        <w:rPr>
          <w:rFonts w:ascii="Times New Roman" w:hAnsi="Times New Roman" w:cs="Times New Roman"/>
          <w:sz w:val="24"/>
          <w:szCs w:val="24"/>
          <w:lang w:val="sv-SE"/>
        </w:rPr>
        <w:t>-</w:t>
      </w:r>
      <w:r w:rsidR="002F591D">
        <w:rPr>
          <w:rFonts w:ascii="Times New Roman" w:hAnsi="Times New Roman" w:cs="Times New Roman"/>
          <w:sz w:val="24"/>
          <w:szCs w:val="24"/>
          <w:lang w:val="sv-SE"/>
        </w:rPr>
        <w:t>n</w:t>
      </w:r>
      <w:r w:rsidR="00E739F1">
        <w:rPr>
          <w:rFonts w:ascii="Times New Roman" w:hAnsi="Times New Roman" w:cs="Times New Roman"/>
          <w:sz w:val="24"/>
          <w:szCs w:val="24"/>
          <w:lang w:val="sv-SE"/>
        </w:rPr>
        <w:t>.</w:t>
      </w:r>
      <w:r w:rsidR="00453DF7">
        <w:rPr>
          <w:rFonts w:ascii="Times New Roman" w:hAnsi="Times New Roman" w:cs="Times New Roman"/>
          <w:sz w:val="24"/>
          <w:szCs w:val="24"/>
          <w:lang w:val="sv-SE"/>
        </w:rPr>
        <w:t xml:space="preserve"> </w:t>
      </w:r>
      <w:r w:rsidR="00640CF7">
        <w:rPr>
          <w:rFonts w:ascii="Times New Roman" w:hAnsi="Times New Roman" w:cs="Times New Roman"/>
          <w:sz w:val="24"/>
          <w:szCs w:val="24"/>
          <w:lang w:val="sv-SE"/>
        </w:rPr>
        <w:t>Här börjar</w:t>
      </w:r>
      <w:r w:rsidR="00E25A2D">
        <w:rPr>
          <w:rFonts w:ascii="Times New Roman" w:hAnsi="Times New Roman" w:cs="Times New Roman"/>
          <w:sz w:val="24"/>
          <w:szCs w:val="24"/>
          <w:lang w:val="sv-SE"/>
        </w:rPr>
        <w:t xml:space="preserve"> de flesta nedåtgå</w:t>
      </w:r>
      <w:r w:rsidR="00696AC7">
        <w:rPr>
          <w:rFonts w:ascii="Times New Roman" w:hAnsi="Times New Roman" w:cs="Times New Roman"/>
          <w:sz w:val="24"/>
          <w:szCs w:val="24"/>
          <w:lang w:val="sv-SE"/>
        </w:rPr>
        <w:t>ende</w:t>
      </w:r>
      <w:r w:rsidR="002E1EFE">
        <w:rPr>
          <w:rFonts w:ascii="Times New Roman" w:hAnsi="Times New Roman" w:cs="Times New Roman"/>
          <w:sz w:val="24"/>
          <w:szCs w:val="24"/>
          <w:lang w:val="sv-SE"/>
        </w:rPr>
        <w:t xml:space="preserve"> (</w:t>
      </w:r>
      <w:r w:rsidR="00C03C0B">
        <w:rPr>
          <w:rFonts w:ascii="Times New Roman" w:hAnsi="Times New Roman" w:cs="Times New Roman"/>
          <w:sz w:val="24"/>
          <w:szCs w:val="24"/>
          <w:lang w:val="sv-SE"/>
        </w:rPr>
        <w:t>de</w:t>
      </w:r>
      <w:r w:rsidR="00F95738">
        <w:rPr>
          <w:rFonts w:ascii="Times New Roman" w:hAnsi="Times New Roman" w:cs="Times New Roman"/>
          <w:sz w:val="24"/>
          <w:szCs w:val="24"/>
          <w:lang w:val="sv-SE"/>
        </w:rPr>
        <w:t>scenderande)</w:t>
      </w:r>
      <w:r w:rsidR="00E25A2D">
        <w:rPr>
          <w:rFonts w:ascii="Times New Roman" w:hAnsi="Times New Roman" w:cs="Times New Roman"/>
          <w:sz w:val="24"/>
          <w:szCs w:val="24"/>
          <w:lang w:val="sv-SE"/>
        </w:rPr>
        <w:t xml:space="preserve"> </w:t>
      </w:r>
      <w:r w:rsidR="004545A1">
        <w:rPr>
          <w:rFonts w:ascii="Times New Roman" w:hAnsi="Times New Roman" w:cs="Times New Roman"/>
          <w:sz w:val="24"/>
          <w:szCs w:val="24"/>
          <w:lang w:val="sv-SE"/>
        </w:rPr>
        <w:t>impulserna som styr muskler</w:t>
      </w:r>
      <w:r w:rsidR="002E1EFE">
        <w:rPr>
          <w:rFonts w:ascii="Times New Roman" w:hAnsi="Times New Roman" w:cs="Times New Roman"/>
          <w:sz w:val="24"/>
          <w:szCs w:val="24"/>
          <w:lang w:val="sv-SE"/>
        </w:rPr>
        <w:t>.</w:t>
      </w:r>
      <w:r w:rsidR="003E3694">
        <w:rPr>
          <w:rFonts w:ascii="Times New Roman" w:hAnsi="Times New Roman" w:cs="Times New Roman"/>
          <w:sz w:val="24"/>
          <w:szCs w:val="24"/>
          <w:lang w:val="sv-SE"/>
        </w:rPr>
        <w:t xml:space="preserve"> Nedan</w:t>
      </w:r>
      <w:r w:rsidR="00323E80">
        <w:rPr>
          <w:rFonts w:ascii="Times New Roman" w:hAnsi="Times New Roman" w:cs="Times New Roman"/>
          <w:sz w:val="24"/>
          <w:szCs w:val="24"/>
          <w:lang w:val="sv-SE"/>
        </w:rPr>
        <w:t xml:space="preserve"> beskriv</w:t>
      </w:r>
      <w:r w:rsidR="003E3694">
        <w:rPr>
          <w:rFonts w:ascii="Times New Roman" w:hAnsi="Times New Roman" w:cs="Times New Roman"/>
          <w:sz w:val="24"/>
          <w:szCs w:val="24"/>
          <w:lang w:val="sv-SE"/>
        </w:rPr>
        <w:t>s</w:t>
      </w:r>
      <w:r w:rsidR="00323E80">
        <w:rPr>
          <w:rFonts w:ascii="Times New Roman" w:hAnsi="Times New Roman" w:cs="Times New Roman"/>
          <w:sz w:val="24"/>
          <w:szCs w:val="24"/>
          <w:lang w:val="sv-SE"/>
        </w:rPr>
        <w:t xml:space="preserve"> pyramid</w:t>
      </w:r>
      <w:r w:rsidR="003E3694">
        <w:rPr>
          <w:rFonts w:ascii="Times New Roman" w:hAnsi="Times New Roman" w:cs="Times New Roman"/>
          <w:sz w:val="24"/>
          <w:szCs w:val="24"/>
          <w:lang w:val="sv-SE"/>
        </w:rPr>
        <w:t xml:space="preserve">banan, vilket är en av </w:t>
      </w:r>
      <w:r w:rsidR="003E3694">
        <w:rPr>
          <w:rFonts w:ascii="Times New Roman" w:hAnsi="Times New Roman" w:cs="Times New Roman"/>
          <w:sz w:val="24"/>
          <w:szCs w:val="24"/>
          <w:lang w:val="sv-SE"/>
        </w:rPr>
        <w:lastRenderedPageBreak/>
        <w:t xml:space="preserve">de </w:t>
      </w:r>
      <w:r w:rsidR="00F91F6D">
        <w:rPr>
          <w:rFonts w:ascii="Times New Roman" w:hAnsi="Times New Roman" w:cs="Times New Roman"/>
          <w:sz w:val="24"/>
          <w:szCs w:val="24"/>
          <w:lang w:val="sv-SE"/>
        </w:rPr>
        <w:t>nedåtgående ban</w:t>
      </w:r>
      <w:r w:rsidR="00FB6105">
        <w:rPr>
          <w:rFonts w:ascii="Times New Roman" w:hAnsi="Times New Roman" w:cs="Times New Roman"/>
          <w:sz w:val="24"/>
          <w:szCs w:val="24"/>
          <w:lang w:val="sv-SE"/>
        </w:rPr>
        <w:t>orna</w:t>
      </w:r>
      <w:r w:rsidR="00D94AC0">
        <w:rPr>
          <w:rFonts w:ascii="Times New Roman" w:hAnsi="Times New Roman" w:cs="Times New Roman"/>
          <w:sz w:val="24"/>
          <w:szCs w:val="24"/>
          <w:lang w:val="sv-SE"/>
        </w:rPr>
        <w:t xml:space="preserve">. </w:t>
      </w:r>
      <w:r w:rsidR="007D74CD">
        <w:rPr>
          <w:rFonts w:ascii="Times New Roman" w:hAnsi="Times New Roman" w:cs="Times New Roman"/>
          <w:sz w:val="24"/>
          <w:szCs w:val="24"/>
          <w:lang w:val="sv-SE"/>
        </w:rPr>
        <w:t>F</w:t>
      </w:r>
      <w:r w:rsidR="00735714">
        <w:rPr>
          <w:rFonts w:ascii="Times New Roman" w:hAnsi="Times New Roman" w:cs="Times New Roman"/>
          <w:sz w:val="24"/>
          <w:szCs w:val="24"/>
          <w:lang w:val="sv-SE"/>
        </w:rPr>
        <w:t>ör att rör</w:t>
      </w:r>
      <w:r w:rsidR="00CA119E">
        <w:rPr>
          <w:rFonts w:ascii="Times New Roman" w:hAnsi="Times New Roman" w:cs="Times New Roman"/>
          <w:sz w:val="24"/>
          <w:szCs w:val="24"/>
          <w:lang w:val="sv-SE"/>
        </w:rPr>
        <w:t>elser</w:t>
      </w:r>
      <w:r w:rsidR="00735714">
        <w:rPr>
          <w:rFonts w:ascii="Times New Roman" w:hAnsi="Times New Roman" w:cs="Times New Roman"/>
          <w:sz w:val="24"/>
          <w:szCs w:val="24"/>
          <w:lang w:val="sv-SE"/>
        </w:rPr>
        <w:t xml:space="preserve"> ska ske på ett </w:t>
      </w:r>
      <w:r w:rsidR="00094869">
        <w:rPr>
          <w:rFonts w:ascii="Times New Roman" w:hAnsi="Times New Roman" w:cs="Times New Roman"/>
          <w:sz w:val="24"/>
          <w:szCs w:val="24"/>
          <w:lang w:val="sv-SE"/>
        </w:rPr>
        <w:t>kontrollerat</w:t>
      </w:r>
      <w:r w:rsidR="00F61F68">
        <w:rPr>
          <w:rFonts w:ascii="Times New Roman" w:hAnsi="Times New Roman" w:cs="Times New Roman"/>
          <w:sz w:val="24"/>
          <w:szCs w:val="24"/>
          <w:lang w:val="sv-SE"/>
        </w:rPr>
        <w:t xml:space="preserve"> sätt krävs att många olika delar av hjärnan sammarbetar. </w:t>
      </w:r>
      <w:r w:rsidR="003A0626">
        <w:rPr>
          <w:rFonts w:ascii="Times New Roman" w:hAnsi="Times New Roman" w:cs="Times New Roman"/>
          <w:sz w:val="24"/>
          <w:szCs w:val="24"/>
          <w:lang w:val="sv-SE"/>
        </w:rPr>
        <w:t xml:space="preserve">Exempelvis </w:t>
      </w:r>
      <w:r w:rsidR="00543770">
        <w:rPr>
          <w:rFonts w:ascii="Times New Roman" w:hAnsi="Times New Roman" w:cs="Times New Roman"/>
          <w:sz w:val="24"/>
          <w:szCs w:val="24"/>
          <w:lang w:val="sv-SE"/>
        </w:rPr>
        <w:t>är</w:t>
      </w:r>
      <w:r w:rsidR="008E4AB0">
        <w:rPr>
          <w:rFonts w:ascii="Times New Roman" w:hAnsi="Times New Roman" w:cs="Times New Roman"/>
          <w:sz w:val="24"/>
          <w:szCs w:val="24"/>
          <w:lang w:val="sv-SE"/>
        </w:rPr>
        <w:t xml:space="preserve"> lillhjärnan, </w:t>
      </w:r>
      <w:r w:rsidR="00712FEF">
        <w:rPr>
          <w:rFonts w:ascii="Times New Roman" w:hAnsi="Times New Roman" w:cs="Times New Roman"/>
          <w:sz w:val="24"/>
          <w:szCs w:val="24"/>
          <w:lang w:val="sv-SE"/>
        </w:rPr>
        <w:t>hjärnstammen</w:t>
      </w:r>
      <w:r w:rsidR="00AE42C4">
        <w:rPr>
          <w:rFonts w:ascii="Times New Roman" w:hAnsi="Times New Roman" w:cs="Times New Roman"/>
          <w:sz w:val="24"/>
          <w:szCs w:val="24"/>
          <w:lang w:val="sv-SE"/>
        </w:rPr>
        <w:t xml:space="preserve"> och</w:t>
      </w:r>
      <w:r w:rsidR="00712FEF">
        <w:rPr>
          <w:rFonts w:ascii="Times New Roman" w:hAnsi="Times New Roman" w:cs="Times New Roman"/>
          <w:sz w:val="24"/>
          <w:szCs w:val="24"/>
          <w:lang w:val="sv-SE"/>
        </w:rPr>
        <w:t xml:space="preserve"> basala</w:t>
      </w:r>
      <w:r w:rsidR="002C66E8">
        <w:rPr>
          <w:rFonts w:ascii="Times New Roman" w:hAnsi="Times New Roman" w:cs="Times New Roman"/>
          <w:sz w:val="24"/>
          <w:szCs w:val="24"/>
          <w:lang w:val="sv-SE"/>
        </w:rPr>
        <w:t xml:space="preserve"> ganglierna</w:t>
      </w:r>
      <w:r w:rsidR="005A5DDC">
        <w:rPr>
          <w:rFonts w:ascii="Times New Roman" w:hAnsi="Times New Roman" w:cs="Times New Roman"/>
          <w:sz w:val="24"/>
          <w:szCs w:val="24"/>
          <w:lang w:val="sv-SE"/>
        </w:rPr>
        <w:t xml:space="preserve"> </w:t>
      </w:r>
      <w:r w:rsidR="00D565D9">
        <w:rPr>
          <w:rFonts w:ascii="Times New Roman" w:hAnsi="Times New Roman" w:cs="Times New Roman"/>
          <w:sz w:val="24"/>
          <w:szCs w:val="24"/>
          <w:lang w:val="sv-SE"/>
        </w:rPr>
        <w:t xml:space="preserve">m.fl. </w:t>
      </w:r>
      <w:r w:rsidR="00AE42C4">
        <w:rPr>
          <w:rFonts w:ascii="Times New Roman" w:hAnsi="Times New Roman" w:cs="Times New Roman"/>
          <w:sz w:val="24"/>
          <w:szCs w:val="24"/>
          <w:lang w:val="sv-SE"/>
        </w:rPr>
        <w:t xml:space="preserve">involverade. </w:t>
      </w:r>
      <w:r w:rsidR="00826762">
        <w:rPr>
          <w:rFonts w:ascii="Times New Roman" w:hAnsi="Times New Roman" w:cs="Times New Roman"/>
          <w:sz w:val="24"/>
          <w:szCs w:val="24"/>
          <w:lang w:val="sv-SE"/>
        </w:rPr>
        <w:t xml:space="preserve">Samtidigt får vi </w:t>
      </w:r>
      <w:r w:rsidR="006E439A">
        <w:rPr>
          <w:rFonts w:ascii="Times New Roman" w:hAnsi="Times New Roman" w:cs="Times New Roman"/>
          <w:sz w:val="24"/>
          <w:szCs w:val="24"/>
          <w:lang w:val="sv-SE"/>
        </w:rPr>
        <w:t xml:space="preserve">sensorisk input </w:t>
      </w:r>
      <w:r w:rsidR="00CC4761">
        <w:rPr>
          <w:rFonts w:ascii="Times New Roman" w:hAnsi="Times New Roman" w:cs="Times New Roman"/>
          <w:sz w:val="24"/>
          <w:szCs w:val="24"/>
          <w:lang w:val="sv-SE"/>
        </w:rPr>
        <w:t xml:space="preserve">från proprioceptorer </w:t>
      </w:r>
      <w:r w:rsidR="00D94FB3">
        <w:rPr>
          <w:rFonts w:ascii="Times New Roman" w:hAnsi="Times New Roman" w:cs="Times New Roman"/>
          <w:sz w:val="24"/>
          <w:szCs w:val="24"/>
          <w:lang w:val="sv-SE"/>
        </w:rPr>
        <w:t xml:space="preserve">i </w:t>
      </w:r>
      <w:r w:rsidR="00DD1160">
        <w:rPr>
          <w:rFonts w:ascii="Times New Roman" w:hAnsi="Times New Roman" w:cs="Times New Roman"/>
          <w:sz w:val="24"/>
          <w:szCs w:val="24"/>
          <w:lang w:val="sv-SE"/>
        </w:rPr>
        <w:t xml:space="preserve">muskler och leder som säger oss </w:t>
      </w:r>
      <w:r w:rsidR="00F03C4B">
        <w:rPr>
          <w:rFonts w:ascii="Times New Roman" w:hAnsi="Times New Roman" w:cs="Times New Roman"/>
          <w:sz w:val="24"/>
          <w:szCs w:val="24"/>
          <w:lang w:val="sv-SE"/>
        </w:rPr>
        <w:t>i vilken position kropp</w:t>
      </w:r>
      <w:r w:rsidR="00A229DE">
        <w:rPr>
          <w:rFonts w:ascii="Times New Roman" w:hAnsi="Times New Roman" w:cs="Times New Roman"/>
          <w:sz w:val="24"/>
          <w:szCs w:val="24"/>
          <w:lang w:val="sv-SE"/>
        </w:rPr>
        <w:t>en</w:t>
      </w:r>
      <w:r w:rsidR="00F03C4B">
        <w:rPr>
          <w:rFonts w:ascii="Times New Roman" w:hAnsi="Times New Roman" w:cs="Times New Roman"/>
          <w:sz w:val="24"/>
          <w:szCs w:val="24"/>
          <w:lang w:val="sv-SE"/>
        </w:rPr>
        <w:t xml:space="preserve"> befinner sig</w:t>
      </w:r>
      <w:r w:rsidR="00A229DE">
        <w:rPr>
          <w:rFonts w:ascii="Times New Roman" w:hAnsi="Times New Roman" w:cs="Times New Roman"/>
          <w:sz w:val="24"/>
          <w:szCs w:val="24"/>
          <w:lang w:val="sv-SE"/>
        </w:rPr>
        <w:t xml:space="preserve">. </w:t>
      </w:r>
      <w:r w:rsidR="00DB43C7">
        <w:rPr>
          <w:rFonts w:ascii="Times New Roman" w:hAnsi="Times New Roman" w:cs="Times New Roman"/>
          <w:sz w:val="24"/>
          <w:szCs w:val="24"/>
          <w:lang w:val="sv-SE"/>
        </w:rPr>
        <w:fldChar w:fldCharType="begin"/>
      </w:r>
      <w:r w:rsidR="0079060C">
        <w:rPr>
          <w:rFonts w:ascii="Times New Roman" w:hAnsi="Times New Roman" w:cs="Times New Roman"/>
          <w:sz w:val="24"/>
          <w:szCs w:val="24"/>
          <w:lang w:val="sv-SE"/>
        </w:rPr>
        <w:instrText xml:space="preserve"> ADDIN EN.CITE &lt;EndNote&gt;&lt;Cite&gt;&lt;Author&gt;Widmaier&lt;/Author&gt;&lt;Year&gt;2016&lt;/Year&gt;&lt;RecNum&gt;10&lt;/RecNum&gt;&lt;DisplayText&gt;(8, 9)&lt;/DisplayText&gt;&lt;record&gt;&lt;rec-number&gt;10&lt;/rec-number&gt;&lt;foreign-keys&gt;&lt;key app="EN" db-id="fa25zxw5s0ztsledev452rsceweezsaws525" timestamp="1574419150" guid="4c248239-3aa0-42e4-90c4-a04b912c2e42"&gt;10&lt;/key&gt;&lt;/foreign-keys&gt;&lt;ref-type name="Book"&gt;6&lt;/ref-type&gt;&lt;contributors&gt;&lt;authors&gt;&lt;author&gt;Widmaier, Eric P.&lt;/author&gt;&lt;author&gt;Raff, Hershel&lt;/author&gt;&lt;author&gt;Strang, Kevin T.&lt;/author&gt;&lt;/authors&gt;&lt;/contributors&gt;&lt;titles&gt;&lt;title&gt;Vander&amp;apos;s human physiology : the mechanisms of body function&lt;/title&gt;&lt;/titles&gt;&lt;keywords&gt;&lt;keyword&gt;Fysiologi&lt;/keyword&gt;&lt;/keywords&gt;&lt;dates&gt;&lt;year&gt;2016&lt;/year&gt;&lt;/dates&gt;&lt;pub-location&gt;New York&lt;/pub-location&gt;&lt;publisher&gt;McGraw-Hill Education&lt;/publisher&gt;&lt;isbn&gt;9781259251108&lt;/isbn&gt;&lt;urls&gt;&lt;/urls&gt;&lt;/record&gt;&lt;/Cite&gt;&lt;Cite&gt;&lt;Author&gt;Purves&lt;/Author&gt;&lt;Year&gt;2018&lt;/Year&gt;&lt;RecNum&gt;81&lt;/RecNum&gt;&lt;record&gt;&lt;rec-number&gt;81&lt;/rec-number&gt;&lt;foreign-keys&gt;&lt;key app="EN" db-id="9exwtr0vgfzzvwef0vjxdapc5tdtd22a55ee" timestamp="1574518898" guid="b6e9554b-1f1e-4df0-9799-cb7e1767b481"&gt;81&lt;/key&gt;&lt;/foreign-keys&gt;&lt;ref-type name="Book"&gt;6&lt;/ref-type&gt;&lt;contributors&gt;&lt;authors&gt;&lt;author&gt;Purves, Dale&lt;/author&gt;&lt;/authors&gt;&lt;/contributors&gt;&lt;titles&gt;&lt;title&gt;Neuroscience&lt;/title&gt;&lt;/titles&gt;&lt;pages&gt;1 volume (various pagings)&lt;/pages&gt;&lt;edition&gt;Sixth edition.&lt;/edition&gt;&lt;keywords&gt;&lt;keyword&gt;Neurosciences.&lt;/keyword&gt;&lt;/keywords&gt;&lt;dates&gt;&lt;year&gt;2018&lt;/year&gt;&lt;/dates&gt;&lt;pub-location&gt;New York&lt;/pub-location&gt;&lt;publisher&gt;Oxford University Press&lt;/publisher&gt;&lt;isbn&gt;9781605353807 (casebound)&amp;#xD;1605353809 (casebound)&lt;/isbn&gt;&lt;accession-num&gt;19700205&lt;/accession-num&gt;&lt;call-num&gt;QP355.2 .N487 2018&lt;/call-num&gt;&lt;urls&gt;&lt;/urls&gt;&lt;/record&gt;&lt;/Cite&gt;&lt;/EndNote&gt;</w:instrText>
      </w:r>
      <w:r w:rsidR="00DB43C7">
        <w:rPr>
          <w:rFonts w:ascii="Times New Roman" w:hAnsi="Times New Roman" w:cs="Times New Roman"/>
          <w:sz w:val="24"/>
          <w:szCs w:val="24"/>
          <w:lang w:val="sv-SE"/>
        </w:rPr>
        <w:fldChar w:fldCharType="separate"/>
      </w:r>
      <w:r w:rsidR="0079060C">
        <w:rPr>
          <w:rFonts w:ascii="Times New Roman" w:hAnsi="Times New Roman" w:cs="Times New Roman"/>
          <w:noProof/>
          <w:sz w:val="24"/>
          <w:szCs w:val="24"/>
          <w:lang w:val="sv-SE"/>
        </w:rPr>
        <w:t>(8, 9)</w:t>
      </w:r>
      <w:r w:rsidR="00DB43C7">
        <w:rPr>
          <w:rFonts w:ascii="Times New Roman" w:hAnsi="Times New Roman" w:cs="Times New Roman"/>
          <w:sz w:val="24"/>
          <w:szCs w:val="24"/>
          <w:lang w:val="sv-SE"/>
        </w:rPr>
        <w:fldChar w:fldCharType="end"/>
      </w:r>
    </w:p>
    <w:p w14:paraId="2159C8E8" w14:textId="0F0E512D" w:rsidR="001A6BE5" w:rsidRPr="003C49D0" w:rsidRDefault="001A6BE5" w:rsidP="004433DD">
      <w:pPr>
        <w:jc w:val="both"/>
        <w:rPr>
          <w:rFonts w:ascii="Times New Roman" w:hAnsi="Times New Roman" w:cs="Times New Roman"/>
          <w:b/>
          <w:bCs/>
          <w:sz w:val="24"/>
          <w:szCs w:val="24"/>
          <w:lang w:val="sv-SE"/>
        </w:rPr>
      </w:pPr>
      <w:r w:rsidRPr="003C49D0">
        <w:rPr>
          <w:rFonts w:ascii="Times New Roman" w:hAnsi="Times New Roman" w:cs="Times New Roman"/>
          <w:b/>
          <w:bCs/>
          <w:sz w:val="24"/>
          <w:szCs w:val="24"/>
          <w:lang w:val="sv-SE"/>
        </w:rPr>
        <w:t>Pyramid</w:t>
      </w:r>
      <w:r w:rsidR="003C49D0" w:rsidRPr="003C49D0">
        <w:rPr>
          <w:rFonts w:ascii="Times New Roman" w:hAnsi="Times New Roman" w:cs="Times New Roman"/>
          <w:b/>
          <w:bCs/>
          <w:sz w:val="24"/>
          <w:szCs w:val="24"/>
          <w:lang w:val="sv-SE"/>
        </w:rPr>
        <w:t>banan</w:t>
      </w:r>
    </w:p>
    <w:p w14:paraId="05FB1F7C" w14:textId="451D50FE" w:rsidR="00A55190" w:rsidRDefault="008A0738" w:rsidP="004433DD">
      <w:pPr>
        <w:jc w:val="both"/>
        <w:rPr>
          <w:rFonts w:ascii="Times New Roman" w:hAnsi="Times New Roman" w:cs="Times New Roman"/>
          <w:sz w:val="24"/>
          <w:szCs w:val="24"/>
          <w:lang w:val="sv-SE"/>
        </w:rPr>
      </w:pPr>
      <w:r>
        <w:rPr>
          <w:rFonts w:ascii="Times New Roman" w:hAnsi="Times New Roman" w:cs="Times New Roman"/>
          <w:sz w:val="24"/>
          <w:szCs w:val="24"/>
          <w:lang w:val="sv-SE"/>
        </w:rPr>
        <w:t xml:space="preserve">Pyramidbanan </w:t>
      </w:r>
      <w:r w:rsidR="0025728E">
        <w:rPr>
          <w:rFonts w:ascii="Times New Roman" w:hAnsi="Times New Roman" w:cs="Times New Roman"/>
          <w:sz w:val="24"/>
          <w:szCs w:val="24"/>
          <w:lang w:val="sv-SE"/>
        </w:rPr>
        <w:t xml:space="preserve">börjar med </w:t>
      </w:r>
      <w:r w:rsidR="00525E17">
        <w:rPr>
          <w:rFonts w:ascii="Times New Roman" w:hAnsi="Times New Roman" w:cs="Times New Roman"/>
          <w:sz w:val="24"/>
          <w:szCs w:val="24"/>
          <w:lang w:val="sv-SE"/>
        </w:rPr>
        <w:t xml:space="preserve">nervceller i </w:t>
      </w:r>
      <w:r w:rsidR="00C92EF0">
        <w:rPr>
          <w:rFonts w:ascii="Times New Roman" w:hAnsi="Times New Roman" w:cs="Times New Roman"/>
          <w:sz w:val="24"/>
          <w:szCs w:val="24"/>
          <w:lang w:val="sv-SE"/>
        </w:rPr>
        <w:t>sensori</w:t>
      </w:r>
      <w:r w:rsidR="00BE3FEE">
        <w:rPr>
          <w:rFonts w:ascii="Times New Roman" w:hAnsi="Times New Roman" w:cs="Times New Roman"/>
          <w:sz w:val="24"/>
          <w:szCs w:val="24"/>
          <w:lang w:val="sv-SE"/>
        </w:rPr>
        <w:t>motor cortex</w:t>
      </w:r>
      <w:r w:rsidR="009A2428">
        <w:rPr>
          <w:rFonts w:ascii="Times New Roman" w:hAnsi="Times New Roman" w:cs="Times New Roman"/>
          <w:sz w:val="24"/>
          <w:szCs w:val="24"/>
          <w:lang w:val="sv-SE"/>
        </w:rPr>
        <w:t>, nervceller</w:t>
      </w:r>
      <w:r w:rsidR="0080384E">
        <w:rPr>
          <w:rFonts w:ascii="Times New Roman" w:hAnsi="Times New Roman" w:cs="Times New Roman"/>
          <w:sz w:val="24"/>
          <w:szCs w:val="24"/>
          <w:lang w:val="sv-SE"/>
        </w:rPr>
        <w:t xml:space="preserve"> som</w:t>
      </w:r>
      <w:r w:rsidR="009A2428">
        <w:rPr>
          <w:rFonts w:ascii="Times New Roman" w:hAnsi="Times New Roman" w:cs="Times New Roman"/>
          <w:sz w:val="24"/>
          <w:szCs w:val="24"/>
          <w:lang w:val="sv-SE"/>
        </w:rPr>
        <w:t xml:space="preserve"> kallas öv</w:t>
      </w:r>
      <w:r w:rsidR="000E1A45">
        <w:rPr>
          <w:rFonts w:ascii="Times New Roman" w:hAnsi="Times New Roman" w:cs="Times New Roman"/>
          <w:sz w:val="24"/>
          <w:szCs w:val="24"/>
          <w:lang w:val="sv-SE"/>
        </w:rPr>
        <w:t>re motorneuron.</w:t>
      </w:r>
      <w:r w:rsidR="00E8454A">
        <w:rPr>
          <w:rFonts w:ascii="Times New Roman" w:hAnsi="Times New Roman" w:cs="Times New Roman"/>
          <w:sz w:val="24"/>
          <w:szCs w:val="24"/>
          <w:lang w:val="sv-SE"/>
        </w:rPr>
        <w:t xml:space="preserve"> Dessa</w:t>
      </w:r>
      <w:r w:rsidR="000E1A45">
        <w:rPr>
          <w:rFonts w:ascii="Times New Roman" w:hAnsi="Times New Roman" w:cs="Times New Roman"/>
          <w:sz w:val="24"/>
          <w:szCs w:val="24"/>
          <w:lang w:val="sv-SE"/>
        </w:rPr>
        <w:t xml:space="preserve"> </w:t>
      </w:r>
      <w:r w:rsidR="00E8454A">
        <w:rPr>
          <w:rFonts w:ascii="Times New Roman" w:hAnsi="Times New Roman" w:cs="Times New Roman"/>
          <w:sz w:val="24"/>
          <w:szCs w:val="24"/>
          <w:lang w:val="sv-SE"/>
        </w:rPr>
        <w:t>n</w:t>
      </w:r>
      <w:r w:rsidR="00072A92">
        <w:rPr>
          <w:rFonts w:ascii="Times New Roman" w:hAnsi="Times New Roman" w:cs="Times New Roman"/>
          <w:sz w:val="24"/>
          <w:szCs w:val="24"/>
          <w:lang w:val="sv-SE"/>
        </w:rPr>
        <w:t xml:space="preserve">ervceller </w:t>
      </w:r>
      <w:r w:rsidR="001E003B">
        <w:rPr>
          <w:rFonts w:ascii="Times New Roman" w:hAnsi="Times New Roman" w:cs="Times New Roman"/>
          <w:sz w:val="24"/>
          <w:szCs w:val="24"/>
          <w:lang w:val="sv-SE"/>
        </w:rPr>
        <w:t xml:space="preserve">går </w:t>
      </w:r>
      <w:r w:rsidR="003168E2">
        <w:rPr>
          <w:rFonts w:ascii="Times New Roman" w:hAnsi="Times New Roman" w:cs="Times New Roman"/>
          <w:sz w:val="24"/>
          <w:szCs w:val="24"/>
          <w:lang w:val="sv-SE"/>
        </w:rPr>
        <w:t>genom</w:t>
      </w:r>
      <w:r w:rsidR="000B2562">
        <w:rPr>
          <w:rFonts w:ascii="Times New Roman" w:hAnsi="Times New Roman" w:cs="Times New Roman"/>
          <w:sz w:val="24"/>
          <w:szCs w:val="24"/>
          <w:lang w:val="sv-SE"/>
        </w:rPr>
        <w:t xml:space="preserve"> </w:t>
      </w:r>
      <w:r w:rsidR="009E77D0">
        <w:rPr>
          <w:rFonts w:ascii="Times New Roman" w:hAnsi="Times New Roman" w:cs="Times New Roman"/>
          <w:sz w:val="24"/>
          <w:szCs w:val="24"/>
          <w:lang w:val="sv-SE"/>
        </w:rPr>
        <w:t>storhjärnan</w:t>
      </w:r>
      <w:r w:rsidR="002D5943">
        <w:rPr>
          <w:rFonts w:ascii="Times New Roman" w:hAnsi="Times New Roman" w:cs="Times New Roman"/>
          <w:sz w:val="24"/>
          <w:szCs w:val="24"/>
          <w:lang w:val="sv-SE"/>
        </w:rPr>
        <w:t xml:space="preserve"> och därefter</w:t>
      </w:r>
      <w:r w:rsidR="003168E2">
        <w:rPr>
          <w:rFonts w:ascii="Times New Roman" w:hAnsi="Times New Roman" w:cs="Times New Roman"/>
          <w:sz w:val="24"/>
          <w:szCs w:val="24"/>
          <w:lang w:val="sv-SE"/>
        </w:rPr>
        <w:t xml:space="preserve"> hjärnstammen</w:t>
      </w:r>
      <w:r w:rsidR="002D5943">
        <w:rPr>
          <w:rFonts w:ascii="Times New Roman" w:hAnsi="Times New Roman" w:cs="Times New Roman"/>
          <w:sz w:val="24"/>
          <w:szCs w:val="24"/>
          <w:lang w:val="sv-SE"/>
        </w:rPr>
        <w:t>,</w:t>
      </w:r>
      <w:r w:rsidR="00301BD2">
        <w:rPr>
          <w:rFonts w:ascii="Times New Roman" w:hAnsi="Times New Roman" w:cs="Times New Roman"/>
          <w:sz w:val="24"/>
          <w:szCs w:val="24"/>
          <w:lang w:val="sv-SE"/>
        </w:rPr>
        <w:t xml:space="preserve"> när de kommer till den nedersta delen </w:t>
      </w:r>
      <w:r w:rsidR="00C94E72">
        <w:rPr>
          <w:rFonts w:ascii="Times New Roman" w:hAnsi="Times New Roman" w:cs="Times New Roman"/>
          <w:sz w:val="24"/>
          <w:szCs w:val="24"/>
          <w:lang w:val="sv-SE"/>
        </w:rPr>
        <w:t xml:space="preserve">av hjärnstammen </w:t>
      </w:r>
      <w:r w:rsidR="00662537">
        <w:rPr>
          <w:rFonts w:ascii="Times New Roman" w:hAnsi="Times New Roman" w:cs="Times New Roman"/>
          <w:sz w:val="24"/>
          <w:szCs w:val="24"/>
          <w:lang w:val="sv-SE"/>
        </w:rPr>
        <w:t>(</w:t>
      </w:r>
      <w:r w:rsidR="00204BED">
        <w:rPr>
          <w:rFonts w:ascii="Times New Roman" w:hAnsi="Times New Roman" w:cs="Times New Roman"/>
          <w:sz w:val="24"/>
          <w:szCs w:val="24"/>
          <w:lang w:val="sv-SE"/>
        </w:rPr>
        <w:t>förlängda märgen</w:t>
      </w:r>
      <w:r w:rsidR="00662537">
        <w:rPr>
          <w:rFonts w:ascii="Times New Roman" w:hAnsi="Times New Roman" w:cs="Times New Roman"/>
          <w:sz w:val="24"/>
          <w:szCs w:val="24"/>
          <w:lang w:val="sv-SE"/>
        </w:rPr>
        <w:t>)</w:t>
      </w:r>
      <w:r w:rsidR="00E85F86">
        <w:rPr>
          <w:rFonts w:ascii="Times New Roman" w:hAnsi="Times New Roman" w:cs="Times New Roman"/>
          <w:sz w:val="24"/>
          <w:szCs w:val="24"/>
          <w:lang w:val="sv-SE"/>
        </w:rPr>
        <w:t xml:space="preserve"> </w:t>
      </w:r>
      <w:r w:rsidR="00C94E72">
        <w:rPr>
          <w:rFonts w:ascii="Times New Roman" w:hAnsi="Times New Roman" w:cs="Times New Roman"/>
          <w:sz w:val="24"/>
          <w:szCs w:val="24"/>
          <w:lang w:val="sv-SE"/>
        </w:rPr>
        <w:t xml:space="preserve">korsar de flesta av nervcellerna </w:t>
      </w:r>
      <w:r w:rsidR="004D03D0">
        <w:rPr>
          <w:rFonts w:ascii="Times New Roman" w:hAnsi="Times New Roman" w:cs="Times New Roman"/>
          <w:sz w:val="24"/>
          <w:szCs w:val="24"/>
          <w:lang w:val="sv-SE"/>
        </w:rPr>
        <w:t xml:space="preserve">över till motsatta sida. </w:t>
      </w:r>
      <w:r w:rsidR="007352DB">
        <w:rPr>
          <w:rFonts w:ascii="Times New Roman" w:hAnsi="Times New Roman" w:cs="Times New Roman"/>
          <w:sz w:val="24"/>
          <w:szCs w:val="24"/>
          <w:lang w:val="sv-SE"/>
        </w:rPr>
        <w:t>Detta är anledningen at</w:t>
      </w:r>
      <w:r w:rsidR="007662D9">
        <w:rPr>
          <w:rFonts w:ascii="Times New Roman" w:hAnsi="Times New Roman" w:cs="Times New Roman"/>
          <w:sz w:val="24"/>
          <w:szCs w:val="24"/>
          <w:lang w:val="sv-SE"/>
        </w:rPr>
        <w:t xml:space="preserve">t </w:t>
      </w:r>
      <w:r w:rsidR="007D333D">
        <w:rPr>
          <w:rFonts w:ascii="Times New Roman" w:hAnsi="Times New Roman" w:cs="Times New Roman"/>
          <w:sz w:val="24"/>
          <w:szCs w:val="24"/>
          <w:lang w:val="sv-SE"/>
        </w:rPr>
        <w:t xml:space="preserve">exempelvis </w:t>
      </w:r>
      <w:r w:rsidR="00665D14">
        <w:rPr>
          <w:rFonts w:ascii="Times New Roman" w:hAnsi="Times New Roman" w:cs="Times New Roman"/>
          <w:sz w:val="24"/>
          <w:szCs w:val="24"/>
          <w:lang w:val="sv-SE"/>
        </w:rPr>
        <w:t>höger</w:t>
      </w:r>
      <w:r w:rsidR="007D333D">
        <w:rPr>
          <w:rFonts w:ascii="Times New Roman" w:hAnsi="Times New Roman" w:cs="Times New Roman"/>
          <w:sz w:val="24"/>
          <w:szCs w:val="24"/>
          <w:lang w:val="sv-SE"/>
        </w:rPr>
        <w:t xml:space="preserve"> arm främst </w:t>
      </w:r>
      <w:r w:rsidR="006D2B79">
        <w:rPr>
          <w:rFonts w:ascii="Times New Roman" w:hAnsi="Times New Roman" w:cs="Times New Roman"/>
          <w:sz w:val="24"/>
          <w:szCs w:val="24"/>
          <w:lang w:val="sv-SE"/>
        </w:rPr>
        <w:t>styrs av</w:t>
      </w:r>
      <w:r w:rsidR="009D00AB">
        <w:rPr>
          <w:rFonts w:ascii="Times New Roman" w:hAnsi="Times New Roman" w:cs="Times New Roman"/>
          <w:sz w:val="24"/>
          <w:szCs w:val="24"/>
          <w:lang w:val="sv-SE"/>
        </w:rPr>
        <w:t xml:space="preserve"> </w:t>
      </w:r>
      <w:r w:rsidR="00665D14">
        <w:rPr>
          <w:rFonts w:ascii="Times New Roman" w:hAnsi="Times New Roman" w:cs="Times New Roman"/>
          <w:sz w:val="24"/>
          <w:szCs w:val="24"/>
          <w:lang w:val="sv-SE"/>
        </w:rPr>
        <w:t>vänster</w:t>
      </w:r>
      <w:r w:rsidR="009D00AB">
        <w:rPr>
          <w:rFonts w:ascii="Times New Roman" w:hAnsi="Times New Roman" w:cs="Times New Roman"/>
          <w:sz w:val="24"/>
          <w:szCs w:val="24"/>
          <w:lang w:val="sv-SE"/>
        </w:rPr>
        <w:t xml:space="preserve"> hjärnhalva. </w:t>
      </w:r>
      <w:r w:rsidR="00B64285">
        <w:rPr>
          <w:rFonts w:ascii="Times New Roman" w:hAnsi="Times New Roman" w:cs="Times New Roman"/>
          <w:sz w:val="24"/>
          <w:szCs w:val="24"/>
          <w:lang w:val="sv-SE"/>
        </w:rPr>
        <w:t>Efter korsningen</w:t>
      </w:r>
      <w:r w:rsidR="006339F9">
        <w:rPr>
          <w:rFonts w:ascii="Times New Roman" w:hAnsi="Times New Roman" w:cs="Times New Roman"/>
          <w:sz w:val="24"/>
          <w:szCs w:val="24"/>
          <w:lang w:val="sv-SE"/>
        </w:rPr>
        <w:t xml:space="preserve"> </w:t>
      </w:r>
      <w:r w:rsidR="00390BAB">
        <w:rPr>
          <w:rFonts w:ascii="Times New Roman" w:hAnsi="Times New Roman" w:cs="Times New Roman"/>
          <w:sz w:val="24"/>
          <w:szCs w:val="24"/>
          <w:lang w:val="sv-SE"/>
        </w:rPr>
        <w:t>färdas de övre motor</w:t>
      </w:r>
      <w:r w:rsidR="009974AA">
        <w:rPr>
          <w:rFonts w:ascii="Times New Roman" w:hAnsi="Times New Roman" w:cs="Times New Roman"/>
          <w:sz w:val="24"/>
          <w:szCs w:val="24"/>
          <w:lang w:val="sv-SE"/>
        </w:rPr>
        <w:t>neuronen ner genom ryggmärgen</w:t>
      </w:r>
      <w:r w:rsidR="00FC08E3">
        <w:rPr>
          <w:rFonts w:ascii="Times New Roman" w:hAnsi="Times New Roman" w:cs="Times New Roman"/>
          <w:sz w:val="24"/>
          <w:szCs w:val="24"/>
          <w:lang w:val="sv-SE"/>
        </w:rPr>
        <w:t xml:space="preserve"> till nivån de ska utgå. </w:t>
      </w:r>
      <w:r w:rsidR="006C0C4F">
        <w:rPr>
          <w:rFonts w:ascii="Times New Roman" w:hAnsi="Times New Roman" w:cs="Times New Roman"/>
          <w:sz w:val="24"/>
          <w:szCs w:val="24"/>
          <w:lang w:val="sv-SE"/>
        </w:rPr>
        <w:t xml:space="preserve">Här kopplas ofta det övre </w:t>
      </w:r>
      <w:r w:rsidR="00E43496">
        <w:rPr>
          <w:rFonts w:ascii="Times New Roman" w:hAnsi="Times New Roman" w:cs="Times New Roman"/>
          <w:sz w:val="24"/>
          <w:szCs w:val="24"/>
          <w:lang w:val="sv-SE"/>
        </w:rPr>
        <w:t xml:space="preserve">motorneuronen till ett nedre motorneuron </w:t>
      </w:r>
      <w:r w:rsidR="00D9156C">
        <w:rPr>
          <w:rFonts w:ascii="Times New Roman" w:hAnsi="Times New Roman" w:cs="Times New Roman"/>
          <w:sz w:val="24"/>
          <w:szCs w:val="24"/>
          <w:lang w:val="sv-SE"/>
        </w:rPr>
        <w:t>genom ett så</w:t>
      </w:r>
      <w:r w:rsidR="00AE09C7">
        <w:rPr>
          <w:rFonts w:ascii="Times New Roman" w:hAnsi="Times New Roman" w:cs="Times New Roman"/>
          <w:sz w:val="24"/>
          <w:szCs w:val="24"/>
          <w:lang w:val="sv-SE"/>
        </w:rPr>
        <w:t xml:space="preserve"> </w:t>
      </w:r>
      <w:r w:rsidR="00D9156C">
        <w:rPr>
          <w:rFonts w:ascii="Times New Roman" w:hAnsi="Times New Roman" w:cs="Times New Roman"/>
          <w:sz w:val="24"/>
          <w:szCs w:val="24"/>
          <w:lang w:val="sv-SE"/>
        </w:rPr>
        <w:t>kallat interneuron</w:t>
      </w:r>
      <w:r w:rsidR="00923F70">
        <w:rPr>
          <w:rFonts w:ascii="Times New Roman" w:hAnsi="Times New Roman" w:cs="Times New Roman"/>
          <w:sz w:val="24"/>
          <w:szCs w:val="24"/>
          <w:lang w:val="sv-SE"/>
        </w:rPr>
        <w:t xml:space="preserve"> i ryggmärgen. </w:t>
      </w:r>
      <w:r w:rsidR="00D8018D">
        <w:rPr>
          <w:rFonts w:ascii="Times New Roman" w:hAnsi="Times New Roman" w:cs="Times New Roman"/>
          <w:sz w:val="24"/>
          <w:szCs w:val="24"/>
          <w:lang w:val="sv-SE"/>
        </w:rPr>
        <w:t>Det nedre motorneuronet</w:t>
      </w:r>
      <w:r w:rsidR="00280D03">
        <w:rPr>
          <w:rFonts w:ascii="Times New Roman" w:hAnsi="Times New Roman" w:cs="Times New Roman"/>
          <w:sz w:val="24"/>
          <w:szCs w:val="24"/>
          <w:lang w:val="sv-SE"/>
        </w:rPr>
        <w:t xml:space="preserve">s </w:t>
      </w:r>
      <w:r w:rsidR="00056213">
        <w:rPr>
          <w:rFonts w:ascii="Times New Roman" w:hAnsi="Times New Roman" w:cs="Times New Roman"/>
          <w:sz w:val="24"/>
          <w:szCs w:val="24"/>
          <w:lang w:val="sv-SE"/>
        </w:rPr>
        <w:t>cell</w:t>
      </w:r>
      <w:r w:rsidR="00771EA8">
        <w:rPr>
          <w:rFonts w:ascii="Times New Roman" w:hAnsi="Times New Roman" w:cs="Times New Roman"/>
          <w:sz w:val="24"/>
          <w:szCs w:val="24"/>
          <w:lang w:val="sv-SE"/>
        </w:rPr>
        <w:t>kropp</w:t>
      </w:r>
      <w:r w:rsidR="00D8018D">
        <w:rPr>
          <w:rFonts w:ascii="Times New Roman" w:hAnsi="Times New Roman" w:cs="Times New Roman"/>
          <w:sz w:val="24"/>
          <w:szCs w:val="24"/>
          <w:lang w:val="sv-SE"/>
        </w:rPr>
        <w:t xml:space="preserve"> </w:t>
      </w:r>
      <w:r w:rsidR="00DB406F">
        <w:rPr>
          <w:rFonts w:ascii="Times New Roman" w:hAnsi="Times New Roman" w:cs="Times New Roman"/>
          <w:sz w:val="24"/>
          <w:szCs w:val="24"/>
          <w:lang w:val="sv-SE"/>
        </w:rPr>
        <w:t xml:space="preserve">finns lokaliserat i ryggmärgens </w:t>
      </w:r>
      <w:r w:rsidR="00FB2A3F">
        <w:rPr>
          <w:rFonts w:ascii="Times New Roman" w:hAnsi="Times New Roman" w:cs="Times New Roman"/>
          <w:sz w:val="24"/>
          <w:szCs w:val="24"/>
          <w:lang w:val="sv-SE"/>
        </w:rPr>
        <w:t>framhorn</w:t>
      </w:r>
      <w:r w:rsidR="00274C9F">
        <w:rPr>
          <w:rFonts w:ascii="Times New Roman" w:hAnsi="Times New Roman" w:cs="Times New Roman"/>
          <w:sz w:val="24"/>
          <w:szCs w:val="24"/>
          <w:lang w:val="sv-SE"/>
        </w:rPr>
        <w:t xml:space="preserve">, vilket är </w:t>
      </w:r>
      <w:r w:rsidR="005C4FB4">
        <w:rPr>
          <w:rFonts w:ascii="Times New Roman" w:hAnsi="Times New Roman" w:cs="Times New Roman"/>
          <w:sz w:val="24"/>
          <w:szCs w:val="24"/>
          <w:lang w:val="sv-SE"/>
        </w:rPr>
        <w:t xml:space="preserve">den främre delen av den grå substansen i ryggmärgen. </w:t>
      </w:r>
      <w:r w:rsidR="00BC1484">
        <w:rPr>
          <w:rFonts w:ascii="Times New Roman" w:hAnsi="Times New Roman" w:cs="Times New Roman"/>
          <w:sz w:val="24"/>
          <w:szCs w:val="24"/>
          <w:lang w:val="sv-SE"/>
        </w:rPr>
        <w:t xml:space="preserve">Axonen från </w:t>
      </w:r>
      <w:r w:rsidR="008B2784">
        <w:rPr>
          <w:rFonts w:ascii="Times New Roman" w:hAnsi="Times New Roman" w:cs="Times New Roman"/>
          <w:sz w:val="24"/>
          <w:szCs w:val="24"/>
          <w:lang w:val="sv-SE"/>
        </w:rPr>
        <w:t xml:space="preserve">de nedre motorneuronet </w:t>
      </w:r>
      <w:r w:rsidR="00B90931">
        <w:rPr>
          <w:rFonts w:ascii="Times New Roman" w:hAnsi="Times New Roman" w:cs="Times New Roman"/>
          <w:sz w:val="24"/>
          <w:szCs w:val="24"/>
          <w:lang w:val="sv-SE"/>
        </w:rPr>
        <w:t>sprider sig sedan ut och delar sig i olika grenar</w:t>
      </w:r>
      <w:r w:rsidR="00DC07C5">
        <w:rPr>
          <w:rFonts w:ascii="Times New Roman" w:hAnsi="Times New Roman" w:cs="Times New Roman"/>
          <w:sz w:val="24"/>
          <w:szCs w:val="24"/>
          <w:lang w:val="sv-SE"/>
        </w:rPr>
        <w:t>. Var och en av dessa grenar</w:t>
      </w:r>
      <w:r w:rsidR="00DE36D8">
        <w:rPr>
          <w:rFonts w:ascii="Times New Roman" w:hAnsi="Times New Roman" w:cs="Times New Roman"/>
          <w:sz w:val="24"/>
          <w:szCs w:val="24"/>
          <w:lang w:val="sv-SE"/>
        </w:rPr>
        <w:t xml:space="preserve"> </w:t>
      </w:r>
      <w:r w:rsidR="00935BE1">
        <w:rPr>
          <w:rFonts w:ascii="Times New Roman" w:hAnsi="Times New Roman" w:cs="Times New Roman"/>
          <w:sz w:val="24"/>
          <w:szCs w:val="24"/>
          <w:lang w:val="sv-SE"/>
        </w:rPr>
        <w:t>kopplas</w:t>
      </w:r>
      <w:r w:rsidR="00377AF2">
        <w:rPr>
          <w:rFonts w:ascii="Times New Roman" w:hAnsi="Times New Roman" w:cs="Times New Roman"/>
          <w:sz w:val="24"/>
          <w:szCs w:val="24"/>
          <w:lang w:val="sv-SE"/>
        </w:rPr>
        <w:t xml:space="preserve"> </w:t>
      </w:r>
      <w:r w:rsidR="007E49D8">
        <w:rPr>
          <w:rFonts w:ascii="Times New Roman" w:hAnsi="Times New Roman" w:cs="Times New Roman"/>
          <w:sz w:val="24"/>
          <w:szCs w:val="24"/>
          <w:lang w:val="sv-SE"/>
        </w:rPr>
        <w:t>till</w:t>
      </w:r>
      <w:r w:rsidR="00180A28">
        <w:rPr>
          <w:rFonts w:ascii="Times New Roman" w:hAnsi="Times New Roman" w:cs="Times New Roman"/>
          <w:sz w:val="24"/>
          <w:szCs w:val="24"/>
          <w:lang w:val="sv-SE"/>
        </w:rPr>
        <w:t xml:space="preserve"> endast</w:t>
      </w:r>
      <w:r w:rsidR="007E49D8">
        <w:rPr>
          <w:rFonts w:ascii="Times New Roman" w:hAnsi="Times New Roman" w:cs="Times New Roman"/>
          <w:sz w:val="24"/>
          <w:szCs w:val="24"/>
          <w:lang w:val="sv-SE"/>
        </w:rPr>
        <w:t xml:space="preserve"> en </w:t>
      </w:r>
      <w:r w:rsidR="004D3053">
        <w:rPr>
          <w:rFonts w:ascii="Times New Roman" w:hAnsi="Times New Roman" w:cs="Times New Roman"/>
          <w:sz w:val="24"/>
          <w:szCs w:val="24"/>
          <w:lang w:val="sv-SE"/>
        </w:rPr>
        <w:t>muskelfiber</w:t>
      </w:r>
      <w:r w:rsidR="00681563">
        <w:rPr>
          <w:rFonts w:ascii="Times New Roman" w:hAnsi="Times New Roman" w:cs="Times New Roman"/>
          <w:sz w:val="24"/>
          <w:szCs w:val="24"/>
          <w:lang w:val="sv-SE"/>
        </w:rPr>
        <w:t xml:space="preserve"> där sedan </w:t>
      </w:r>
      <w:r w:rsidR="00FC38D9">
        <w:rPr>
          <w:rFonts w:ascii="Times New Roman" w:hAnsi="Times New Roman" w:cs="Times New Roman"/>
          <w:sz w:val="24"/>
          <w:szCs w:val="24"/>
          <w:lang w:val="sv-SE"/>
        </w:rPr>
        <w:t>aktionspotentialen (impulsen)</w:t>
      </w:r>
      <w:r w:rsidR="006361F2">
        <w:rPr>
          <w:rFonts w:ascii="Times New Roman" w:hAnsi="Times New Roman" w:cs="Times New Roman"/>
          <w:sz w:val="24"/>
          <w:szCs w:val="24"/>
          <w:lang w:val="sv-SE"/>
        </w:rPr>
        <w:t xml:space="preserve"> överförs via en synaps. </w:t>
      </w:r>
      <w:r w:rsidR="002F0234">
        <w:rPr>
          <w:rFonts w:ascii="Times New Roman" w:hAnsi="Times New Roman" w:cs="Times New Roman"/>
          <w:sz w:val="24"/>
          <w:szCs w:val="24"/>
          <w:lang w:val="sv-SE"/>
        </w:rPr>
        <w:fldChar w:fldCharType="begin">
          <w:fldData xml:space="preserve">PEVuZE5vdGU+PENpdGU+PEF1dGhvcj5XaWRtYWllcjwvQXV0aG9yPjxZZWFyPjIwMTY8L1llYXI+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</w:fldData>
        </w:fldChar>
      </w:r>
      <w:r w:rsidR="0079060C">
        <w:rPr>
          <w:rFonts w:ascii="Times New Roman" w:hAnsi="Times New Roman" w:cs="Times New Roman"/>
          <w:sz w:val="24"/>
          <w:szCs w:val="24"/>
          <w:lang w:val="sv-SE"/>
        </w:rPr>
        <w:instrText xml:space="preserve"> ADDIN EN.CITE </w:instrText>
      </w:r>
      <w:r w:rsidR="0079060C">
        <w:rPr>
          <w:rFonts w:ascii="Times New Roman" w:hAnsi="Times New Roman" w:cs="Times New Roman"/>
          <w:sz w:val="24"/>
          <w:szCs w:val="24"/>
          <w:lang w:val="sv-SE"/>
        </w:rPr>
        <w:fldChar w:fldCharType="begin">
          <w:fldData xml:space="preserve">PEVuZE5vdGU+PENpdGU+PEF1dGhvcj5XaWRtYWllcjwvQXV0aG9yPjxZZWFyPjIwMTY8L1llYXI+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</w:fldData>
        </w:fldChar>
      </w:r>
      <w:r w:rsidR="0079060C">
        <w:rPr>
          <w:rFonts w:ascii="Times New Roman" w:hAnsi="Times New Roman" w:cs="Times New Roman"/>
          <w:sz w:val="24"/>
          <w:szCs w:val="24"/>
          <w:lang w:val="sv-SE"/>
        </w:rPr>
        <w:instrText xml:space="preserve"> ADDIN EN.CITE.DATA </w:instrText>
      </w:r>
      <w:r w:rsidR="0079060C">
        <w:rPr>
          <w:rFonts w:ascii="Times New Roman" w:hAnsi="Times New Roman" w:cs="Times New Roman"/>
          <w:sz w:val="24"/>
          <w:szCs w:val="24"/>
          <w:lang w:val="sv-SE"/>
        </w:rPr>
      </w:r>
      <w:r w:rsidR="0079060C">
        <w:rPr>
          <w:rFonts w:ascii="Times New Roman" w:hAnsi="Times New Roman" w:cs="Times New Roman"/>
          <w:sz w:val="24"/>
          <w:szCs w:val="24"/>
          <w:lang w:val="sv-SE"/>
        </w:rPr>
        <w:fldChar w:fldCharType="end"/>
      </w:r>
      <w:r w:rsidR="002F0234">
        <w:rPr>
          <w:rFonts w:ascii="Times New Roman" w:hAnsi="Times New Roman" w:cs="Times New Roman"/>
          <w:sz w:val="24"/>
          <w:szCs w:val="24"/>
          <w:lang w:val="sv-SE"/>
        </w:rPr>
      </w:r>
      <w:r w:rsidR="002F0234">
        <w:rPr>
          <w:rFonts w:ascii="Times New Roman" w:hAnsi="Times New Roman" w:cs="Times New Roman"/>
          <w:sz w:val="24"/>
          <w:szCs w:val="24"/>
          <w:lang w:val="sv-SE"/>
        </w:rPr>
        <w:fldChar w:fldCharType="separate"/>
      </w:r>
      <w:r w:rsidR="0079060C">
        <w:rPr>
          <w:rFonts w:ascii="Times New Roman" w:hAnsi="Times New Roman" w:cs="Times New Roman"/>
          <w:noProof/>
          <w:sz w:val="24"/>
          <w:szCs w:val="24"/>
          <w:lang w:val="sv-SE"/>
        </w:rPr>
        <w:t>(8-11)</w:t>
      </w:r>
      <w:r w:rsidR="002F0234">
        <w:rPr>
          <w:rFonts w:ascii="Times New Roman" w:hAnsi="Times New Roman" w:cs="Times New Roman"/>
          <w:sz w:val="24"/>
          <w:szCs w:val="24"/>
          <w:lang w:val="sv-SE"/>
        </w:rPr>
        <w:fldChar w:fldCharType="end"/>
      </w:r>
    </w:p>
    <w:p w14:paraId="239F3EFE" w14:textId="0EA4E877" w:rsidR="000651B2" w:rsidRDefault="005A1E59" w:rsidP="004433DD">
      <w:pPr>
        <w:jc w:val="both"/>
        <w:rPr>
          <w:rFonts w:ascii="Times New Roman" w:hAnsi="Times New Roman" w:cs="Times New Roman"/>
          <w:sz w:val="24"/>
          <w:szCs w:val="24"/>
          <w:lang w:val="sv-SE"/>
        </w:rPr>
      </w:pPr>
      <w:r>
        <w:rPr>
          <w:rFonts w:ascii="Times New Roman" w:hAnsi="Times New Roman" w:cs="Times New Roman"/>
          <w:sz w:val="24"/>
          <w:szCs w:val="24"/>
          <w:lang w:val="sv-SE"/>
        </w:rPr>
        <w:t xml:space="preserve">Man brukar </w:t>
      </w:r>
      <w:r w:rsidR="00B31612">
        <w:rPr>
          <w:rFonts w:ascii="Times New Roman" w:hAnsi="Times New Roman" w:cs="Times New Roman"/>
          <w:sz w:val="24"/>
          <w:szCs w:val="24"/>
          <w:lang w:val="sv-SE"/>
        </w:rPr>
        <w:t>kalla</w:t>
      </w:r>
      <w:r w:rsidR="00D97E14">
        <w:rPr>
          <w:rFonts w:ascii="Times New Roman" w:hAnsi="Times New Roman" w:cs="Times New Roman"/>
          <w:sz w:val="24"/>
          <w:szCs w:val="24"/>
          <w:lang w:val="sv-SE"/>
        </w:rPr>
        <w:t xml:space="preserve"> </w:t>
      </w:r>
      <w:r w:rsidR="000208E0">
        <w:rPr>
          <w:rFonts w:ascii="Times New Roman" w:hAnsi="Times New Roman" w:cs="Times New Roman"/>
          <w:sz w:val="24"/>
          <w:szCs w:val="24"/>
          <w:lang w:val="sv-SE"/>
        </w:rPr>
        <w:t xml:space="preserve">ett </w:t>
      </w:r>
      <w:r w:rsidR="00CF6C04">
        <w:rPr>
          <w:rFonts w:ascii="Times New Roman" w:hAnsi="Times New Roman" w:cs="Times New Roman"/>
          <w:sz w:val="24"/>
          <w:szCs w:val="24"/>
          <w:lang w:val="sv-SE"/>
        </w:rPr>
        <w:t>motorneuron och de</w:t>
      </w:r>
      <w:r w:rsidR="00222A32">
        <w:rPr>
          <w:rFonts w:ascii="Times New Roman" w:hAnsi="Times New Roman" w:cs="Times New Roman"/>
          <w:sz w:val="24"/>
          <w:szCs w:val="24"/>
          <w:lang w:val="sv-SE"/>
        </w:rPr>
        <w:t xml:space="preserve"> tillhörande muskelfibrerna </w:t>
      </w:r>
      <w:r w:rsidR="004B075A">
        <w:rPr>
          <w:rFonts w:ascii="Times New Roman" w:hAnsi="Times New Roman" w:cs="Times New Roman"/>
          <w:sz w:val="24"/>
          <w:szCs w:val="24"/>
          <w:lang w:val="sv-SE"/>
        </w:rPr>
        <w:t xml:space="preserve">för en motorisk enhet. </w:t>
      </w:r>
      <w:r w:rsidR="00507E81">
        <w:rPr>
          <w:rFonts w:ascii="Times New Roman" w:hAnsi="Times New Roman" w:cs="Times New Roman"/>
          <w:sz w:val="24"/>
          <w:szCs w:val="24"/>
          <w:lang w:val="sv-SE"/>
        </w:rPr>
        <w:t>Det finns olika typer av</w:t>
      </w:r>
      <w:r w:rsidR="009360E3">
        <w:rPr>
          <w:rFonts w:ascii="Times New Roman" w:hAnsi="Times New Roman" w:cs="Times New Roman"/>
          <w:sz w:val="24"/>
          <w:szCs w:val="24"/>
          <w:lang w:val="sv-SE"/>
        </w:rPr>
        <w:t xml:space="preserve"> motorneuron</w:t>
      </w:r>
      <w:r w:rsidR="00B7741B">
        <w:rPr>
          <w:rFonts w:ascii="Times New Roman" w:hAnsi="Times New Roman" w:cs="Times New Roman"/>
          <w:sz w:val="24"/>
          <w:szCs w:val="24"/>
          <w:lang w:val="sv-SE"/>
        </w:rPr>
        <w:t xml:space="preserve">, </w:t>
      </w:r>
      <w:r w:rsidR="00373742">
        <w:rPr>
          <w:rFonts w:ascii="Times New Roman" w:hAnsi="Times New Roman" w:cs="Times New Roman"/>
          <w:sz w:val="24"/>
          <w:szCs w:val="24"/>
          <w:lang w:val="sv-SE"/>
        </w:rPr>
        <w:t>men det är</w:t>
      </w:r>
      <w:r w:rsidR="00B26A6A">
        <w:rPr>
          <w:rFonts w:ascii="Times New Roman" w:hAnsi="Times New Roman" w:cs="Times New Roman"/>
          <w:sz w:val="24"/>
          <w:szCs w:val="24"/>
          <w:lang w:val="sv-SE"/>
        </w:rPr>
        <w:t xml:space="preserve"> </w:t>
      </w:r>
      <w:r w:rsidR="00E32CF7">
        <w:rPr>
          <w:rFonts w:ascii="Times New Roman" w:hAnsi="Times New Roman" w:cs="Times New Roman"/>
          <w:sz w:val="24"/>
          <w:szCs w:val="24"/>
          <w:lang w:val="sv-SE"/>
        </w:rPr>
        <w:t>Alfa-motorneuron</w:t>
      </w:r>
      <w:r w:rsidR="00904AF9">
        <w:rPr>
          <w:rFonts w:ascii="Times New Roman" w:hAnsi="Times New Roman" w:cs="Times New Roman"/>
          <w:sz w:val="24"/>
          <w:szCs w:val="24"/>
          <w:lang w:val="sv-SE"/>
        </w:rPr>
        <w:t xml:space="preserve"> som</w:t>
      </w:r>
      <w:r w:rsidR="00E32CF7">
        <w:rPr>
          <w:rFonts w:ascii="Times New Roman" w:hAnsi="Times New Roman" w:cs="Times New Roman"/>
          <w:sz w:val="24"/>
          <w:szCs w:val="24"/>
          <w:lang w:val="sv-SE"/>
        </w:rPr>
        <w:t xml:space="preserve"> </w:t>
      </w:r>
      <w:r w:rsidR="00C75F79">
        <w:rPr>
          <w:rFonts w:ascii="Times New Roman" w:hAnsi="Times New Roman" w:cs="Times New Roman"/>
          <w:sz w:val="24"/>
          <w:szCs w:val="24"/>
          <w:lang w:val="sv-SE"/>
        </w:rPr>
        <w:t xml:space="preserve">innerverar </w:t>
      </w:r>
      <w:r w:rsidR="0095696A">
        <w:rPr>
          <w:rFonts w:ascii="Times New Roman" w:hAnsi="Times New Roman" w:cs="Times New Roman"/>
          <w:sz w:val="24"/>
          <w:szCs w:val="24"/>
          <w:lang w:val="sv-SE"/>
        </w:rPr>
        <w:t>extrafusala</w:t>
      </w:r>
      <w:r w:rsidR="00C75F79">
        <w:rPr>
          <w:rFonts w:ascii="Times New Roman" w:hAnsi="Times New Roman" w:cs="Times New Roman"/>
          <w:sz w:val="24"/>
          <w:szCs w:val="24"/>
          <w:lang w:val="sv-SE"/>
        </w:rPr>
        <w:t xml:space="preserve"> muskelfibrer</w:t>
      </w:r>
      <w:r w:rsidR="0089066B">
        <w:rPr>
          <w:rFonts w:ascii="Times New Roman" w:hAnsi="Times New Roman" w:cs="Times New Roman"/>
          <w:sz w:val="24"/>
          <w:szCs w:val="24"/>
          <w:lang w:val="sv-SE"/>
        </w:rPr>
        <w:t xml:space="preserve">. </w:t>
      </w:r>
      <w:r w:rsidR="00E73787">
        <w:rPr>
          <w:rFonts w:ascii="Times New Roman" w:hAnsi="Times New Roman" w:cs="Times New Roman"/>
          <w:sz w:val="24"/>
          <w:szCs w:val="24"/>
          <w:lang w:val="sv-SE"/>
        </w:rPr>
        <w:t>Extrafusla</w:t>
      </w:r>
      <w:r w:rsidR="00A77822">
        <w:rPr>
          <w:rFonts w:ascii="Times New Roman" w:hAnsi="Times New Roman" w:cs="Times New Roman"/>
          <w:sz w:val="24"/>
          <w:szCs w:val="24"/>
          <w:lang w:val="sv-SE"/>
        </w:rPr>
        <w:t xml:space="preserve"> muskelfibrer genererar </w:t>
      </w:r>
      <w:r w:rsidR="00CF06B1">
        <w:rPr>
          <w:rFonts w:ascii="Times New Roman" w:hAnsi="Times New Roman" w:cs="Times New Roman"/>
          <w:sz w:val="24"/>
          <w:szCs w:val="24"/>
          <w:lang w:val="sv-SE"/>
        </w:rPr>
        <w:t>kra</w:t>
      </w:r>
      <w:r w:rsidR="00596BC6">
        <w:rPr>
          <w:rFonts w:ascii="Times New Roman" w:hAnsi="Times New Roman" w:cs="Times New Roman"/>
          <w:sz w:val="24"/>
          <w:szCs w:val="24"/>
          <w:lang w:val="sv-SE"/>
        </w:rPr>
        <w:t xml:space="preserve">ft i form av </w:t>
      </w:r>
      <w:r w:rsidR="00C52C1E">
        <w:rPr>
          <w:rFonts w:ascii="Times New Roman" w:hAnsi="Times New Roman" w:cs="Times New Roman"/>
          <w:sz w:val="24"/>
          <w:szCs w:val="24"/>
          <w:lang w:val="sv-SE"/>
        </w:rPr>
        <w:t>rörelse och</w:t>
      </w:r>
      <w:r w:rsidR="00F76A10">
        <w:rPr>
          <w:rFonts w:ascii="Times New Roman" w:hAnsi="Times New Roman" w:cs="Times New Roman"/>
          <w:sz w:val="24"/>
          <w:szCs w:val="24"/>
          <w:lang w:val="sv-SE"/>
        </w:rPr>
        <w:t xml:space="preserve"> upprättande av</w:t>
      </w:r>
      <w:r w:rsidR="00C52C1E">
        <w:rPr>
          <w:rFonts w:ascii="Times New Roman" w:hAnsi="Times New Roman" w:cs="Times New Roman"/>
          <w:sz w:val="24"/>
          <w:szCs w:val="24"/>
          <w:lang w:val="sv-SE"/>
        </w:rPr>
        <w:t xml:space="preserve"> kroppshållning</w:t>
      </w:r>
      <w:r w:rsidR="00C75700">
        <w:rPr>
          <w:rFonts w:ascii="Times New Roman" w:hAnsi="Times New Roman" w:cs="Times New Roman"/>
          <w:sz w:val="24"/>
          <w:szCs w:val="24"/>
          <w:lang w:val="sv-SE"/>
        </w:rPr>
        <w:t xml:space="preserve"> genom att </w:t>
      </w:r>
      <w:r w:rsidR="00C63624">
        <w:rPr>
          <w:rFonts w:ascii="Times New Roman" w:hAnsi="Times New Roman" w:cs="Times New Roman"/>
          <w:sz w:val="24"/>
          <w:szCs w:val="24"/>
          <w:lang w:val="sv-SE"/>
        </w:rPr>
        <w:t xml:space="preserve">muskelfibrer </w:t>
      </w:r>
      <w:r w:rsidR="0069395F">
        <w:rPr>
          <w:rFonts w:ascii="Times New Roman" w:hAnsi="Times New Roman" w:cs="Times New Roman"/>
          <w:sz w:val="24"/>
          <w:szCs w:val="24"/>
          <w:lang w:val="sv-SE"/>
        </w:rPr>
        <w:t>spänns och kontr</w:t>
      </w:r>
      <w:r w:rsidR="00B6179E">
        <w:rPr>
          <w:rFonts w:ascii="Times New Roman" w:hAnsi="Times New Roman" w:cs="Times New Roman"/>
          <w:sz w:val="24"/>
          <w:szCs w:val="24"/>
          <w:lang w:val="sv-SE"/>
        </w:rPr>
        <w:t xml:space="preserve">aheras. </w:t>
      </w:r>
      <w:r w:rsidR="00FC38D9">
        <w:rPr>
          <w:rFonts w:ascii="Times New Roman" w:hAnsi="Times New Roman" w:cs="Times New Roman"/>
          <w:sz w:val="24"/>
          <w:szCs w:val="24"/>
          <w:lang w:val="sv-SE"/>
        </w:rPr>
        <w:t xml:space="preserve">Axonen </w:t>
      </w:r>
      <w:r w:rsidR="009360E3">
        <w:rPr>
          <w:rFonts w:ascii="Times New Roman" w:hAnsi="Times New Roman" w:cs="Times New Roman"/>
          <w:sz w:val="24"/>
          <w:szCs w:val="24"/>
          <w:lang w:val="sv-SE"/>
        </w:rPr>
        <w:t xml:space="preserve">på </w:t>
      </w:r>
      <w:r w:rsidR="00E92437">
        <w:rPr>
          <w:rFonts w:ascii="Times New Roman" w:hAnsi="Times New Roman" w:cs="Times New Roman"/>
          <w:sz w:val="24"/>
          <w:szCs w:val="24"/>
          <w:lang w:val="sv-SE"/>
        </w:rPr>
        <w:t>alfa-</w:t>
      </w:r>
      <w:r w:rsidR="009360E3">
        <w:rPr>
          <w:rFonts w:ascii="Times New Roman" w:hAnsi="Times New Roman" w:cs="Times New Roman"/>
          <w:sz w:val="24"/>
          <w:szCs w:val="24"/>
          <w:lang w:val="sv-SE"/>
        </w:rPr>
        <w:t xml:space="preserve">motorneuron brukar </w:t>
      </w:r>
      <w:r w:rsidR="002119AB">
        <w:rPr>
          <w:rFonts w:ascii="Times New Roman" w:hAnsi="Times New Roman" w:cs="Times New Roman"/>
          <w:sz w:val="24"/>
          <w:szCs w:val="24"/>
          <w:lang w:val="sv-SE"/>
        </w:rPr>
        <w:t xml:space="preserve">ha stor diameter </w:t>
      </w:r>
      <w:r w:rsidR="00234B02">
        <w:rPr>
          <w:rFonts w:ascii="Times New Roman" w:hAnsi="Times New Roman" w:cs="Times New Roman"/>
          <w:sz w:val="24"/>
          <w:szCs w:val="24"/>
          <w:lang w:val="sv-SE"/>
        </w:rPr>
        <w:t xml:space="preserve">och är </w:t>
      </w:r>
      <w:r w:rsidR="0094462E">
        <w:rPr>
          <w:rFonts w:ascii="Times New Roman" w:hAnsi="Times New Roman" w:cs="Times New Roman"/>
          <w:sz w:val="24"/>
          <w:szCs w:val="24"/>
          <w:lang w:val="sv-SE"/>
        </w:rPr>
        <w:t>myeliniserade</w:t>
      </w:r>
      <w:r w:rsidR="003F4CD3">
        <w:rPr>
          <w:rFonts w:ascii="Times New Roman" w:hAnsi="Times New Roman" w:cs="Times New Roman"/>
          <w:sz w:val="24"/>
          <w:szCs w:val="24"/>
          <w:lang w:val="sv-SE"/>
        </w:rPr>
        <w:t>, vilket</w:t>
      </w:r>
      <w:r w:rsidR="00283CAC">
        <w:rPr>
          <w:rFonts w:ascii="Times New Roman" w:hAnsi="Times New Roman" w:cs="Times New Roman"/>
          <w:sz w:val="24"/>
          <w:szCs w:val="24"/>
          <w:lang w:val="sv-SE"/>
        </w:rPr>
        <w:t xml:space="preserve"> gör att </w:t>
      </w:r>
      <w:r w:rsidR="003D4233">
        <w:rPr>
          <w:rFonts w:ascii="Times New Roman" w:hAnsi="Times New Roman" w:cs="Times New Roman"/>
          <w:sz w:val="24"/>
          <w:szCs w:val="24"/>
          <w:lang w:val="sv-SE"/>
        </w:rPr>
        <w:t>aktionspotentialen transporteras snabbt.</w:t>
      </w:r>
      <w:r w:rsidR="00810C2B">
        <w:rPr>
          <w:rFonts w:ascii="Times New Roman" w:hAnsi="Times New Roman" w:cs="Times New Roman"/>
          <w:sz w:val="24"/>
          <w:szCs w:val="24"/>
          <w:lang w:val="sv-SE"/>
        </w:rPr>
        <w:t xml:space="preserve"> </w:t>
      </w:r>
      <w:r w:rsidR="00C458F1">
        <w:rPr>
          <w:rFonts w:ascii="Times New Roman" w:hAnsi="Times New Roman" w:cs="Times New Roman"/>
          <w:sz w:val="24"/>
          <w:szCs w:val="24"/>
          <w:lang w:val="sv-SE"/>
        </w:rPr>
        <w:t>Det</w:t>
      </w:r>
      <w:r w:rsidR="00275F26">
        <w:rPr>
          <w:rFonts w:ascii="Times New Roman" w:hAnsi="Times New Roman" w:cs="Times New Roman"/>
          <w:sz w:val="24"/>
          <w:szCs w:val="24"/>
          <w:lang w:val="sv-SE"/>
        </w:rPr>
        <w:t xml:space="preserve"> isolerande </w:t>
      </w:r>
      <w:r w:rsidR="006437BB">
        <w:rPr>
          <w:rFonts w:ascii="Times New Roman" w:hAnsi="Times New Roman" w:cs="Times New Roman"/>
          <w:sz w:val="24"/>
          <w:szCs w:val="24"/>
          <w:lang w:val="sv-SE"/>
        </w:rPr>
        <w:t>myelinet</w:t>
      </w:r>
      <w:r w:rsidR="00D528C2">
        <w:rPr>
          <w:rFonts w:ascii="Times New Roman" w:hAnsi="Times New Roman" w:cs="Times New Roman"/>
          <w:sz w:val="24"/>
          <w:szCs w:val="24"/>
          <w:lang w:val="sv-SE"/>
        </w:rPr>
        <w:t xml:space="preserve"> runt axonet</w:t>
      </w:r>
      <w:r w:rsidR="006437BB">
        <w:rPr>
          <w:rFonts w:ascii="Times New Roman" w:hAnsi="Times New Roman" w:cs="Times New Roman"/>
          <w:sz w:val="24"/>
          <w:szCs w:val="24"/>
          <w:lang w:val="sv-SE"/>
        </w:rPr>
        <w:t xml:space="preserve"> </w:t>
      </w:r>
      <w:r w:rsidR="00E41727">
        <w:rPr>
          <w:rFonts w:ascii="Times New Roman" w:hAnsi="Times New Roman" w:cs="Times New Roman"/>
          <w:sz w:val="24"/>
          <w:szCs w:val="24"/>
          <w:lang w:val="sv-SE"/>
        </w:rPr>
        <w:t>s</w:t>
      </w:r>
      <w:r w:rsidR="00E57C9E">
        <w:rPr>
          <w:rFonts w:ascii="Times New Roman" w:hAnsi="Times New Roman" w:cs="Times New Roman"/>
          <w:sz w:val="24"/>
          <w:szCs w:val="24"/>
          <w:lang w:val="sv-SE"/>
        </w:rPr>
        <w:t>lutar</w:t>
      </w:r>
      <w:r w:rsidR="00E41727">
        <w:rPr>
          <w:rFonts w:ascii="Times New Roman" w:hAnsi="Times New Roman" w:cs="Times New Roman"/>
          <w:sz w:val="24"/>
          <w:szCs w:val="24"/>
          <w:lang w:val="sv-SE"/>
        </w:rPr>
        <w:t xml:space="preserve"> </w:t>
      </w:r>
      <w:r w:rsidR="00AD32F4">
        <w:rPr>
          <w:rFonts w:ascii="Times New Roman" w:hAnsi="Times New Roman" w:cs="Times New Roman"/>
          <w:sz w:val="24"/>
          <w:szCs w:val="24"/>
          <w:lang w:val="sv-SE"/>
        </w:rPr>
        <w:t xml:space="preserve">innan </w:t>
      </w:r>
      <w:r w:rsidR="00667433">
        <w:rPr>
          <w:rFonts w:ascii="Times New Roman" w:hAnsi="Times New Roman" w:cs="Times New Roman"/>
          <w:sz w:val="24"/>
          <w:szCs w:val="24"/>
          <w:lang w:val="sv-SE"/>
        </w:rPr>
        <w:t xml:space="preserve">kontakten med muskelfibrerna, här </w:t>
      </w:r>
      <w:r w:rsidR="005B1BBB">
        <w:rPr>
          <w:rFonts w:ascii="Times New Roman" w:hAnsi="Times New Roman" w:cs="Times New Roman"/>
          <w:sz w:val="24"/>
          <w:szCs w:val="24"/>
          <w:lang w:val="sv-SE"/>
        </w:rPr>
        <w:t>finns</w:t>
      </w:r>
      <w:r w:rsidR="00667433">
        <w:rPr>
          <w:rFonts w:ascii="Times New Roman" w:hAnsi="Times New Roman" w:cs="Times New Roman"/>
          <w:sz w:val="24"/>
          <w:szCs w:val="24"/>
          <w:lang w:val="sv-SE"/>
        </w:rPr>
        <w:t xml:space="preserve"> istället </w:t>
      </w:r>
      <w:r w:rsidR="006C6ADD">
        <w:rPr>
          <w:rFonts w:ascii="Times New Roman" w:hAnsi="Times New Roman" w:cs="Times New Roman"/>
          <w:sz w:val="24"/>
          <w:szCs w:val="24"/>
          <w:lang w:val="sv-SE"/>
        </w:rPr>
        <w:t>ett utskott som kallas axonterminal</w:t>
      </w:r>
      <w:r w:rsidR="00CA5726">
        <w:rPr>
          <w:rFonts w:ascii="Times New Roman" w:hAnsi="Times New Roman" w:cs="Times New Roman"/>
          <w:sz w:val="24"/>
          <w:szCs w:val="24"/>
          <w:lang w:val="sv-SE"/>
        </w:rPr>
        <w:t xml:space="preserve">. </w:t>
      </w:r>
      <w:r w:rsidR="00626CE7">
        <w:rPr>
          <w:rFonts w:ascii="Times New Roman" w:hAnsi="Times New Roman" w:cs="Times New Roman"/>
          <w:sz w:val="24"/>
          <w:szCs w:val="24"/>
          <w:lang w:val="sv-SE"/>
        </w:rPr>
        <w:t>A</w:t>
      </w:r>
      <w:r w:rsidR="00CA5726">
        <w:rPr>
          <w:rFonts w:ascii="Times New Roman" w:hAnsi="Times New Roman" w:cs="Times New Roman"/>
          <w:sz w:val="24"/>
          <w:szCs w:val="24"/>
          <w:lang w:val="sv-SE"/>
        </w:rPr>
        <w:t>xonterminaler</w:t>
      </w:r>
      <w:r w:rsidR="004016BE">
        <w:rPr>
          <w:rFonts w:ascii="Times New Roman" w:hAnsi="Times New Roman" w:cs="Times New Roman"/>
          <w:sz w:val="24"/>
          <w:szCs w:val="24"/>
          <w:lang w:val="sv-SE"/>
        </w:rPr>
        <w:t>na</w:t>
      </w:r>
      <w:r w:rsidR="00CA5726">
        <w:rPr>
          <w:rFonts w:ascii="Times New Roman" w:hAnsi="Times New Roman" w:cs="Times New Roman"/>
          <w:sz w:val="24"/>
          <w:szCs w:val="24"/>
          <w:lang w:val="sv-SE"/>
        </w:rPr>
        <w:t xml:space="preserve"> innehåller vesiklar </w:t>
      </w:r>
      <w:r w:rsidR="001C0374">
        <w:rPr>
          <w:rFonts w:ascii="Times New Roman" w:hAnsi="Times New Roman" w:cs="Times New Roman"/>
          <w:sz w:val="24"/>
          <w:szCs w:val="24"/>
          <w:lang w:val="sv-SE"/>
        </w:rPr>
        <w:t>med</w:t>
      </w:r>
      <w:r w:rsidR="005E4BA7">
        <w:rPr>
          <w:rFonts w:ascii="Times New Roman" w:hAnsi="Times New Roman" w:cs="Times New Roman"/>
          <w:sz w:val="24"/>
          <w:szCs w:val="24"/>
          <w:lang w:val="sv-SE"/>
        </w:rPr>
        <w:t xml:space="preserve"> </w:t>
      </w:r>
      <w:r w:rsidR="00820BEF">
        <w:rPr>
          <w:rFonts w:ascii="Times New Roman" w:hAnsi="Times New Roman" w:cs="Times New Roman"/>
          <w:sz w:val="24"/>
          <w:szCs w:val="24"/>
          <w:lang w:val="sv-SE"/>
        </w:rPr>
        <w:t xml:space="preserve">neurotransmittorn </w:t>
      </w:r>
      <w:r w:rsidR="00494418">
        <w:rPr>
          <w:rFonts w:ascii="Times New Roman" w:hAnsi="Times New Roman" w:cs="Times New Roman"/>
          <w:sz w:val="24"/>
          <w:szCs w:val="24"/>
          <w:lang w:val="sv-SE"/>
        </w:rPr>
        <w:t>acetylkolin</w:t>
      </w:r>
      <w:r w:rsidR="00312FC3">
        <w:rPr>
          <w:rFonts w:ascii="Times New Roman" w:hAnsi="Times New Roman" w:cs="Times New Roman"/>
          <w:sz w:val="24"/>
          <w:szCs w:val="24"/>
          <w:lang w:val="sv-SE"/>
        </w:rPr>
        <w:t xml:space="preserve">. </w:t>
      </w:r>
      <w:r w:rsidR="00EF5234">
        <w:rPr>
          <w:rFonts w:ascii="Times New Roman" w:hAnsi="Times New Roman" w:cs="Times New Roman"/>
          <w:sz w:val="24"/>
          <w:szCs w:val="24"/>
          <w:lang w:val="sv-SE"/>
        </w:rPr>
        <w:t xml:space="preserve">Själva området under en </w:t>
      </w:r>
      <w:r w:rsidR="007F53F9">
        <w:rPr>
          <w:rFonts w:ascii="Times New Roman" w:hAnsi="Times New Roman" w:cs="Times New Roman"/>
          <w:sz w:val="24"/>
          <w:szCs w:val="24"/>
          <w:lang w:val="sv-SE"/>
        </w:rPr>
        <w:t>axonterminal</w:t>
      </w:r>
      <w:r w:rsidR="00597ED1">
        <w:rPr>
          <w:rFonts w:ascii="Times New Roman" w:hAnsi="Times New Roman" w:cs="Times New Roman"/>
          <w:sz w:val="24"/>
          <w:szCs w:val="24"/>
          <w:lang w:val="sv-SE"/>
        </w:rPr>
        <w:t xml:space="preserve">en som har kontakt med </w:t>
      </w:r>
      <w:r w:rsidR="005F62CD">
        <w:rPr>
          <w:rFonts w:ascii="Times New Roman" w:hAnsi="Times New Roman" w:cs="Times New Roman"/>
          <w:sz w:val="24"/>
          <w:szCs w:val="24"/>
          <w:lang w:val="sv-SE"/>
        </w:rPr>
        <w:t>muskel</w:t>
      </w:r>
      <w:r w:rsidR="003C7DAE">
        <w:rPr>
          <w:rFonts w:ascii="Times New Roman" w:hAnsi="Times New Roman" w:cs="Times New Roman"/>
          <w:sz w:val="24"/>
          <w:szCs w:val="24"/>
          <w:lang w:val="sv-SE"/>
        </w:rPr>
        <w:t>fiber</w:t>
      </w:r>
      <w:r w:rsidR="00814033">
        <w:rPr>
          <w:rFonts w:ascii="Times New Roman" w:hAnsi="Times New Roman" w:cs="Times New Roman"/>
          <w:sz w:val="24"/>
          <w:szCs w:val="24"/>
          <w:lang w:val="sv-SE"/>
        </w:rPr>
        <w:t xml:space="preserve">membranet </w:t>
      </w:r>
      <w:r w:rsidR="00974E27">
        <w:rPr>
          <w:rFonts w:ascii="Times New Roman" w:hAnsi="Times New Roman" w:cs="Times New Roman"/>
          <w:sz w:val="24"/>
          <w:szCs w:val="24"/>
          <w:lang w:val="sv-SE"/>
        </w:rPr>
        <w:t>benämns</w:t>
      </w:r>
      <w:r w:rsidR="00215940">
        <w:rPr>
          <w:rFonts w:ascii="Times New Roman" w:hAnsi="Times New Roman" w:cs="Times New Roman"/>
          <w:sz w:val="24"/>
          <w:szCs w:val="24"/>
          <w:lang w:val="sv-SE"/>
        </w:rPr>
        <w:t xml:space="preserve"> </w:t>
      </w:r>
      <w:r w:rsidR="001D5314">
        <w:rPr>
          <w:rFonts w:ascii="Times New Roman" w:hAnsi="Times New Roman" w:cs="Times New Roman"/>
          <w:sz w:val="24"/>
          <w:szCs w:val="24"/>
          <w:lang w:val="sv-SE"/>
        </w:rPr>
        <w:t>den motoriska ändpla</w:t>
      </w:r>
      <w:r w:rsidR="00D903DF">
        <w:rPr>
          <w:rFonts w:ascii="Times New Roman" w:hAnsi="Times New Roman" w:cs="Times New Roman"/>
          <w:sz w:val="24"/>
          <w:szCs w:val="24"/>
          <w:lang w:val="sv-SE"/>
        </w:rPr>
        <w:t>ttan.</w:t>
      </w:r>
      <w:r w:rsidR="002B12CD">
        <w:rPr>
          <w:rFonts w:ascii="Times New Roman" w:hAnsi="Times New Roman" w:cs="Times New Roman"/>
          <w:sz w:val="24"/>
          <w:szCs w:val="24"/>
          <w:lang w:val="sv-SE"/>
        </w:rPr>
        <w:t xml:space="preserve"> </w:t>
      </w:r>
      <w:r w:rsidR="00A14CF8">
        <w:rPr>
          <w:rFonts w:ascii="Times New Roman" w:hAnsi="Times New Roman" w:cs="Times New Roman"/>
          <w:sz w:val="24"/>
          <w:szCs w:val="24"/>
          <w:lang w:val="sv-SE"/>
        </w:rPr>
        <w:fldChar w:fldCharType="begin">
          <w:fldData xml:space="preserve">PEVuZE5vdGU+PENpdGU+PEF1dGhvcj5XaWRtYWllcjwvQXV0aG9yPjxZZWFyPjIwMTY8L1llYXI+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</w:fldData>
        </w:fldChar>
      </w:r>
      <w:r w:rsidR="0079060C">
        <w:rPr>
          <w:rFonts w:ascii="Times New Roman" w:hAnsi="Times New Roman" w:cs="Times New Roman"/>
          <w:sz w:val="24"/>
          <w:szCs w:val="24"/>
          <w:lang w:val="sv-SE"/>
        </w:rPr>
        <w:instrText xml:space="preserve"> ADDIN EN.CITE </w:instrText>
      </w:r>
      <w:r w:rsidR="0079060C">
        <w:rPr>
          <w:rFonts w:ascii="Times New Roman" w:hAnsi="Times New Roman" w:cs="Times New Roman"/>
          <w:sz w:val="24"/>
          <w:szCs w:val="24"/>
          <w:lang w:val="sv-SE"/>
        </w:rPr>
        <w:fldChar w:fldCharType="begin">
          <w:fldData xml:space="preserve">PEVuZE5vdGU+PENpdGU+PEF1dGhvcj5XaWRtYWllcjwvQXV0aG9yPjxZZWFyPjIwMTY8L1llYXI+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</w:fldData>
        </w:fldChar>
      </w:r>
      <w:r w:rsidR="0079060C">
        <w:rPr>
          <w:rFonts w:ascii="Times New Roman" w:hAnsi="Times New Roman" w:cs="Times New Roman"/>
          <w:sz w:val="24"/>
          <w:szCs w:val="24"/>
          <w:lang w:val="sv-SE"/>
        </w:rPr>
        <w:instrText xml:space="preserve"> ADDIN EN.CITE.DATA </w:instrText>
      </w:r>
      <w:r w:rsidR="0079060C">
        <w:rPr>
          <w:rFonts w:ascii="Times New Roman" w:hAnsi="Times New Roman" w:cs="Times New Roman"/>
          <w:sz w:val="24"/>
          <w:szCs w:val="24"/>
          <w:lang w:val="sv-SE"/>
        </w:rPr>
      </w:r>
      <w:r w:rsidR="0079060C">
        <w:rPr>
          <w:rFonts w:ascii="Times New Roman" w:hAnsi="Times New Roman" w:cs="Times New Roman"/>
          <w:sz w:val="24"/>
          <w:szCs w:val="24"/>
          <w:lang w:val="sv-SE"/>
        </w:rPr>
        <w:fldChar w:fldCharType="end"/>
      </w:r>
      <w:r w:rsidR="00A14CF8">
        <w:rPr>
          <w:rFonts w:ascii="Times New Roman" w:hAnsi="Times New Roman" w:cs="Times New Roman"/>
          <w:sz w:val="24"/>
          <w:szCs w:val="24"/>
          <w:lang w:val="sv-SE"/>
        </w:rPr>
      </w:r>
      <w:r w:rsidR="00A14CF8">
        <w:rPr>
          <w:rFonts w:ascii="Times New Roman" w:hAnsi="Times New Roman" w:cs="Times New Roman"/>
          <w:sz w:val="24"/>
          <w:szCs w:val="24"/>
          <w:lang w:val="sv-SE"/>
        </w:rPr>
        <w:fldChar w:fldCharType="separate"/>
      </w:r>
      <w:r w:rsidR="0079060C">
        <w:rPr>
          <w:rFonts w:ascii="Times New Roman" w:hAnsi="Times New Roman" w:cs="Times New Roman"/>
          <w:noProof/>
          <w:sz w:val="24"/>
          <w:szCs w:val="24"/>
          <w:lang w:val="sv-SE"/>
        </w:rPr>
        <w:t>(8-11)</w:t>
      </w:r>
      <w:r w:rsidR="00A14CF8">
        <w:rPr>
          <w:rFonts w:ascii="Times New Roman" w:hAnsi="Times New Roman" w:cs="Times New Roman"/>
          <w:sz w:val="24"/>
          <w:szCs w:val="24"/>
          <w:lang w:val="sv-SE"/>
        </w:rPr>
        <w:fldChar w:fldCharType="end"/>
      </w:r>
    </w:p>
    <w:p w14:paraId="53BE355D" w14:textId="47AE07CA" w:rsidR="000651B2" w:rsidRPr="000651B2" w:rsidRDefault="009E3359" w:rsidP="004433DD">
      <w:pPr>
        <w:jc w:val="both"/>
        <w:rPr>
          <w:rFonts w:ascii="Times New Roman" w:hAnsi="Times New Roman" w:cs="Times New Roman"/>
          <w:b/>
          <w:bCs/>
          <w:sz w:val="24"/>
          <w:szCs w:val="24"/>
          <w:lang w:val="sv-SE"/>
        </w:rPr>
      </w:pPr>
      <w:r>
        <w:rPr>
          <w:rFonts w:ascii="Times New Roman" w:hAnsi="Times New Roman" w:cs="Times New Roman"/>
          <w:b/>
          <w:bCs/>
          <w:sz w:val="24"/>
          <w:szCs w:val="24"/>
          <w:lang w:val="sv-SE"/>
        </w:rPr>
        <w:t xml:space="preserve">Aktionspotential och </w:t>
      </w:r>
      <w:r w:rsidR="00666368">
        <w:rPr>
          <w:rFonts w:ascii="Times New Roman" w:hAnsi="Times New Roman" w:cs="Times New Roman"/>
          <w:b/>
          <w:bCs/>
          <w:sz w:val="24"/>
          <w:szCs w:val="24"/>
          <w:lang w:val="sv-SE"/>
        </w:rPr>
        <w:t>d</w:t>
      </w:r>
      <w:r w:rsidR="000651B2" w:rsidRPr="000651B2">
        <w:rPr>
          <w:rFonts w:ascii="Times New Roman" w:hAnsi="Times New Roman" w:cs="Times New Roman"/>
          <w:b/>
          <w:bCs/>
          <w:sz w:val="24"/>
          <w:szCs w:val="24"/>
          <w:lang w:val="sv-SE"/>
        </w:rPr>
        <w:t xml:space="preserve">epolarisering </w:t>
      </w:r>
    </w:p>
    <w:p w14:paraId="757E5504" w14:textId="72193A71" w:rsidR="0099603C" w:rsidRDefault="005412D8" w:rsidP="004433DD">
      <w:pPr>
        <w:jc w:val="both"/>
        <w:rPr>
          <w:rFonts w:ascii="Times New Roman" w:hAnsi="Times New Roman" w:cs="Times New Roman"/>
          <w:sz w:val="24"/>
          <w:szCs w:val="24"/>
          <w:lang w:val="sv-SE"/>
        </w:rPr>
      </w:pPr>
      <w:r>
        <w:rPr>
          <w:rFonts w:ascii="Times New Roman" w:hAnsi="Times New Roman" w:cs="Times New Roman"/>
          <w:sz w:val="24"/>
          <w:szCs w:val="24"/>
          <w:lang w:val="sv-SE"/>
        </w:rPr>
        <w:t xml:space="preserve">Då en aktionspotential </w:t>
      </w:r>
      <w:r w:rsidR="00BD3BE3">
        <w:rPr>
          <w:rFonts w:ascii="Times New Roman" w:hAnsi="Times New Roman" w:cs="Times New Roman"/>
          <w:sz w:val="24"/>
          <w:szCs w:val="24"/>
          <w:lang w:val="sv-SE"/>
        </w:rPr>
        <w:t xml:space="preserve">i ett alfa-motorneuron når </w:t>
      </w:r>
      <w:r w:rsidR="0046540F">
        <w:rPr>
          <w:rFonts w:ascii="Times New Roman" w:hAnsi="Times New Roman" w:cs="Times New Roman"/>
          <w:sz w:val="24"/>
          <w:szCs w:val="24"/>
          <w:lang w:val="sv-SE"/>
        </w:rPr>
        <w:t xml:space="preserve">axonterminalen </w:t>
      </w:r>
      <w:r w:rsidR="0014606A">
        <w:rPr>
          <w:rFonts w:ascii="Times New Roman" w:hAnsi="Times New Roman" w:cs="Times New Roman"/>
          <w:sz w:val="24"/>
          <w:szCs w:val="24"/>
          <w:lang w:val="sv-SE"/>
        </w:rPr>
        <w:t xml:space="preserve">sker en depolarisation </w:t>
      </w:r>
      <w:r w:rsidR="00DD6622">
        <w:rPr>
          <w:rFonts w:ascii="Times New Roman" w:hAnsi="Times New Roman" w:cs="Times New Roman"/>
          <w:sz w:val="24"/>
          <w:szCs w:val="24"/>
          <w:lang w:val="sv-SE"/>
        </w:rPr>
        <w:t>av membranet</w:t>
      </w:r>
      <w:r w:rsidR="005E58B8">
        <w:rPr>
          <w:rFonts w:ascii="Times New Roman" w:hAnsi="Times New Roman" w:cs="Times New Roman"/>
          <w:sz w:val="24"/>
          <w:szCs w:val="24"/>
          <w:lang w:val="sv-SE"/>
        </w:rPr>
        <w:t xml:space="preserve"> vilket leder till att </w:t>
      </w:r>
      <w:r w:rsidR="00BD0955">
        <w:rPr>
          <w:rFonts w:ascii="Times New Roman" w:hAnsi="Times New Roman" w:cs="Times New Roman"/>
          <w:sz w:val="24"/>
          <w:szCs w:val="24"/>
          <w:lang w:val="sv-SE"/>
        </w:rPr>
        <w:t xml:space="preserve">kalciumjoner </w:t>
      </w:r>
      <w:r w:rsidR="00525817">
        <w:rPr>
          <w:rFonts w:ascii="Times New Roman" w:hAnsi="Times New Roman" w:cs="Times New Roman"/>
          <w:sz w:val="24"/>
          <w:szCs w:val="24"/>
          <w:lang w:val="sv-SE"/>
        </w:rPr>
        <w:t xml:space="preserve">släpps </w:t>
      </w:r>
      <w:r w:rsidR="00BD0955">
        <w:rPr>
          <w:rFonts w:ascii="Times New Roman" w:hAnsi="Times New Roman" w:cs="Times New Roman"/>
          <w:sz w:val="24"/>
          <w:szCs w:val="24"/>
          <w:lang w:val="sv-SE"/>
        </w:rPr>
        <w:t>in</w:t>
      </w:r>
      <w:r w:rsidR="00C37031">
        <w:rPr>
          <w:rFonts w:ascii="Times New Roman" w:hAnsi="Times New Roman" w:cs="Times New Roman"/>
          <w:sz w:val="24"/>
          <w:szCs w:val="24"/>
          <w:lang w:val="sv-SE"/>
        </w:rPr>
        <w:t>.</w:t>
      </w:r>
      <w:r w:rsidR="0016797D">
        <w:rPr>
          <w:rFonts w:ascii="Times New Roman" w:hAnsi="Times New Roman" w:cs="Times New Roman"/>
          <w:sz w:val="24"/>
          <w:szCs w:val="24"/>
          <w:lang w:val="sv-SE"/>
        </w:rPr>
        <w:t xml:space="preserve"> </w:t>
      </w:r>
      <w:r w:rsidR="00184A1B">
        <w:rPr>
          <w:rFonts w:ascii="Times New Roman" w:hAnsi="Times New Roman" w:cs="Times New Roman"/>
          <w:sz w:val="24"/>
          <w:szCs w:val="24"/>
          <w:lang w:val="sv-SE"/>
        </w:rPr>
        <w:t>K</w:t>
      </w:r>
      <w:r w:rsidR="0016797D">
        <w:rPr>
          <w:rFonts w:ascii="Times New Roman" w:hAnsi="Times New Roman" w:cs="Times New Roman"/>
          <w:sz w:val="24"/>
          <w:szCs w:val="24"/>
          <w:lang w:val="sv-SE"/>
        </w:rPr>
        <w:t>alciumjoner</w:t>
      </w:r>
      <w:r w:rsidR="00554B47">
        <w:rPr>
          <w:rFonts w:ascii="Times New Roman" w:hAnsi="Times New Roman" w:cs="Times New Roman"/>
          <w:sz w:val="24"/>
          <w:szCs w:val="24"/>
          <w:lang w:val="sv-SE"/>
        </w:rPr>
        <w:t>na</w:t>
      </w:r>
      <w:r w:rsidR="0016797D">
        <w:rPr>
          <w:rFonts w:ascii="Times New Roman" w:hAnsi="Times New Roman" w:cs="Times New Roman"/>
          <w:sz w:val="24"/>
          <w:szCs w:val="24"/>
          <w:lang w:val="sv-SE"/>
        </w:rPr>
        <w:t xml:space="preserve"> </w:t>
      </w:r>
      <w:r w:rsidR="004764E7">
        <w:rPr>
          <w:rFonts w:ascii="Times New Roman" w:hAnsi="Times New Roman" w:cs="Times New Roman"/>
          <w:sz w:val="24"/>
          <w:szCs w:val="24"/>
          <w:lang w:val="sv-SE"/>
        </w:rPr>
        <w:t xml:space="preserve">möjliggör att vesiklarna </w:t>
      </w:r>
      <w:r w:rsidR="006157BB">
        <w:rPr>
          <w:rFonts w:ascii="Times New Roman" w:hAnsi="Times New Roman" w:cs="Times New Roman"/>
          <w:sz w:val="24"/>
          <w:szCs w:val="24"/>
          <w:lang w:val="sv-SE"/>
        </w:rPr>
        <w:t>fäster</w:t>
      </w:r>
      <w:r w:rsidR="00374091">
        <w:rPr>
          <w:rFonts w:ascii="Times New Roman" w:hAnsi="Times New Roman" w:cs="Times New Roman"/>
          <w:sz w:val="24"/>
          <w:szCs w:val="24"/>
          <w:lang w:val="sv-SE"/>
        </w:rPr>
        <w:t xml:space="preserve"> nere på axonterminalens</w:t>
      </w:r>
      <w:r w:rsidR="00873D1F">
        <w:rPr>
          <w:rFonts w:ascii="Times New Roman" w:hAnsi="Times New Roman" w:cs="Times New Roman"/>
          <w:sz w:val="24"/>
          <w:szCs w:val="24"/>
          <w:lang w:val="sv-SE"/>
        </w:rPr>
        <w:t xml:space="preserve"> </w:t>
      </w:r>
      <w:r w:rsidR="00374091">
        <w:rPr>
          <w:rFonts w:ascii="Times New Roman" w:hAnsi="Times New Roman" w:cs="Times New Roman"/>
          <w:sz w:val="24"/>
          <w:szCs w:val="24"/>
          <w:lang w:val="sv-SE"/>
        </w:rPr>
        <w:t xml:space="preserve">membran </w:t>
      </w:r>
      <w:r w:rsidR="00407DCE">
        <w:rPr>
          <w:rFonts w:ascii="Times New Roman" w:hAnsi="Times New Roman" w:cs="Times New Roman"/>
          <w:sz w:val="24"/>
          <w:szCs w:val="24"/>
          <w:lang w:val="sv-SE"/>
        </w:rPr>
        <w:t xml:space="preserve">för att där kunna släppa ut </w:t>
      </w:r>
      <w:r w:rsidR="004B7E86">
        <w:rPr>
          <w:rFonts w:ascii="Times New Roman" w:hAnsi="Times New Roman" w:cs="Times New Roman"/>
          <w:sz w:val="24"/>
          <w:szCs w:val="24"/>
          <w:lang w:val="sv-SE"/>
        </w:rPr>
        <w:t>acetylkolin i de</w:t>
      </w:r>
      <w:r w:rsidR="003538F7">
        <w:rPr>
          <w:rFonts w:ascii="Times New Roman" w:hAnsi="Times New Roman" w:cs="Times New Roman"/>
          <w:sz w:val="24"/>
          <w:szCs w:val="24"/>
          <w:lang w:val="sv-SE"/>
        </w:rPr>
        <w:t>n synaptiska klyftan</w:t>
      </w:r>
      <w:r w:rsidR="006E280E">
        <w:rPr>
          <w:rFonts w:ascii="Times New Roman" w:hAnsi="Times New Roman" w:cs="Times New Roman"/>
          <w:sz w:val="24"/>
          <w:szCs w:val="24"/>
          <w:lang w:val="sv-SE"/>
        </w:rPr>
        <w:t xml:space="preserve">. </w:t>
      </w:r>
      <w:r w:rsidR="00924C46">
        <w:rPr>
          <w:rFonts w:ascii="Times New Roman" w:hAnsi="Times New Roman" w:cs="Times New Roman"/>
          <w:sz w:val="24"/>
          <w:szCs w:val="24"/>
          <w:lang w:val="sv-SE"/>
        </w:rPr>
        <w:t xml:space="preserve">Acetylkolinet binder </w:t>
      </w:r>
      <w:r w:rsidR="00280051">
        <w:rPr>
          <w:rFonts w:ascii="Times New Roman" w:hAnsi="Times New Roman" w:cs="Times New Roman"/>
          <w:sz w:val="24"/>
          <w:szCs w:val="24"/>
          <w:lang w:val="sv-SE"/>
        </w:rPr>
        <w:t>sedan</w:t>
      </w:r>
      <w:r w:rsidR="00444E62">
        <w:rPr>
          <w:rFonts w:ascii="Times New Roman" w:hAnsi="Times New Roman" w:cs="Times New Roman"/>
          <w:sz w:val="24"/>
          <w:szCs w:val="24"/>
          <w:lang w:val="sv-SE"/>
        </w:rPr>
        <w:t xml:space="preserve"> till receptorer</w:t>
      </w:r>
      <w:r w:rsidR="00100C24">
        <w:rPr>
          <w:rFonts w:ascii="Times New Roman" w:hAnsi="Times New Roman" w:cs="Times New Roman"/>
          <w:sz w:val="24"/>
          <w:szCs w:val="24"/>
          <w:lang w:val="sv-SE"/>
        </w:rPr>
        <w:t xml:space="preserve"> på </w:t>
      </w:r>
      <w:r w:rsidR="007B6966">
        <w:rPr>
          <w:rFonts w:ascii="Times New Roman" w:hAnsi="Times New Roman" w:cs="Times New Roman"/>
          <w:sz w:val="24"/>
          <w:szCs w:val="24"/>
          <w:lang w:val="sv-SE"/>
        </w:rPr>
        <w:t>den mot</w:t>
      </w:r>
      <w:r w:rsidR="00C23247">
        <w:rPr>
          <w:rFonts w:ascii="Times New Roman" w:hAnsi="Times New Roman" w:cs="Times New Roman"/>
          <w:sz w:val="24"/>
          <w:szCs w:val="24"/>
          <w:lang w:val="sv-SE"/>
        </w:rPr>
        <w:t>oriska ändplattan</w:t>
      </w:r>
      <w:r w:rsidR="001C122F">
        <w:rPr>
          <w:rFonts w:ascii="Times New Roman" w:hAnsi="Times New Roman" w:cs="Times New Roman"/>
          <w:sz w:val="24"/>
          <w:szCs w:val="24"/>
          <w:lang w:val="sv-SE"/>
        </w:rPr>
        <w:t xml:space="preserve"> och då </w:t>
      </w:r>
      <w:r w:rsidR="00E07E2D">
        <w:rPr>
          <w:rFonts w:ascii="Times New Roman" w:hAnsi="Times New Roman" w:cs="Times New Roman"/>
          <w:sz w:val="24"/>
          <w:szCs w:val="24"/>
          <w:lang w:val="sv-SE"/>
        </w:rPr>
        <w:t>öppnas</w:t>
      </w:r>
      <w:r w:rsidR="00FB1AE2">
        <w:rPr>
          <w:rFonts w:ascii="Times New Roman" w:hAnsi="Times New Roman" w:cs="Times New Roman"/>
          <w:sz w:val="24"/>
          <w:szCs w:val="24"/>
          <w:lang w:val="sv-SE"/>
        </w:rPr>
        <w:t xml:space="preserve"> </w:t>
      </w:r>
      <w:r w:rsidR="00DC115B">
        <w:rPr>
          <w:rFonts w:ascii="Times New Roman" w:hAnsi="Times New Roman" w:cs="Times New Roman"/>
          <w:sz w:val="24"/>
          <w:szCs w:val="24"/>
          <w:lang w:val="sv-SE"/>
        </w:rPr>
        <w:t>natrium</w:t>
      </w:r>
      <w:r w:rsidR="005C582E">
        <w:rPr>
          <w:rFonts w:ascii="Times New Roman" w:hAnsi="Times New Roman" w:cs="Times New Roman"/>
          <w:sz w:val="24"/>
          <w:szCs w:val="24"/>
          <w:lang w:val="sv-SE"/>
        </w:rPr>
        <w:t>-kaliumpumpen</w:t>
      </w:r>
      <w:r w:rsidR="000664CD">
        <w:rPr>
          <w:rFonts w:ascii="Times New Roman" w:hAnsi="Times New Roman" w:cs="Times New Roman"/>
          <w:sz w:val="24"/>
          <w:szCs w:val="24"/>
          <w:lang w:val="sv-SE"/>
        </w:rPr>
        <w:t xml:space="preserve">. </w:t>
      </w:r>
      <w:r w:rsidR="00055C9C">
        <w:rPr>
          <w:rFonts w:ascii="Times New Roman" w:hAnsi="Times New Roman" w:cs="Times New Roman"/>
          <w:sz w:val="24"/>
          <w:szCs w:val="24"/>
          <w:lang w:val="sv-SE"/>
        </w:rPr>
        <w:t xml:space="preserve">Under en aktionspotential är det natrium som strömmar in i </w:t>
      </w:r>
      <w:r w:rsidR="004E49C8">
        <w:rPr>
          <w:rFonts w:ascii="Times New Roman" w:hAnsi="Times New Roman" w:cs="Times New Roman"/>
          <w:sz w:val="24"/>
          <w:szCs w:val="24"/>
          <w:lang w:val="sv-SE"/>
        </w:rPr>
        <w:t xml:space="preserve">muskelfibermembranet och det sker en depolarisation. </w:t>
      </w:r>
      <w:r w:rsidR="00844FC4">
        <w:rPr>
          <w:rFonts w:ascii="Times New Roman" w:hAnsi="Times New Roman" w:cs="Times New Roman"/>
          <w:sz w:val="24"/>
          <w:szCs w:val="24"/>
          <w:lang w:val="sv-SE"/>
        </w:rPr>
        <w:t xml:space="preserve">En </w:t>
      </w:r>
      <w:r w:rsidR="00567A01">
        <w:rPr>
          <w:rFonts w:ascii="Times New Roman" w:hAnsi="Times New Roman" w:cs="Times New Roman"/>
          <w:sz w:val="24"/>
          <w:szCs w:val="24"/>
          <w:lang w:val="sv-SE"/>
        </w:rPr>
        <w:t>depolarisering betyder att den elektriska spänningen</w:t>
      </w:r>
      <w:r w:rsidR="00762B65">
        <w:rPr>
          <w:rFonts w:ascii="Times New Roman" w:hAnsi="Times New Roman" w:cs="Times New Roman"/>
          <w:sz w:val="24"/>
          <w:szCs w:val="24"/>
          <w:lang w:val="sv-SE"/>
        </w:rPr>
        <w:t xml:space="preserve"> i membranet stiger. </w:t>
      </w:r>
      <w:r w:rsidR="00B760A4">
        <w:rPr>
          <w:rFonts w:ascii="Times New Roman" w:hAnsi="Times New Roman" w:cs="Times New Roman"/>
          <w:sz w:val="24"/>
          <w:szCs w:val="24"/>
          <w:lang w:val="sv-SE"/>
        </w:rPr>
        <w:t xml:space="preserve">Då </w:t>
      </w:r>
      <w:r w:rsidR="00244886">
        <w:rPr>
          <w:rFonts w:ascii="Times New Roman" w:hAnsi="Times New Roman" w:cs="Times New Roman"/>
          <w:sz w:val="24"/>
          <w:szCs w:val="24"/>
          <w:lang w:val="sv-SE"/>
        </w:rPr>
        <w:t>muskelfibrer är i vila, dvs inte kontraherade</w:t>
      </w:r>
      <w:r w:rsidR="002B52F8">
        <w:rPr>
          <w:rFonts w:ascii="Times New Roman" w:hAnsi="Times New Roman" w:cs="Times New Roman"/>
          <w:sz w:val="24"/>
          <w:szCs w:val="24"/>
          <w:lang w:val="sv-SE"/>
        </w:rPr>
        <w:t>,</w:t>
      </w:r>
      <w:r w:rsidR="00244886">
        <w:rPr>
          <w:rFonts w:ascii="Times New Roman" w:hAnsi="Times New Roman" w:cs="Times New Roman"/>
          <w:sz w:val="24"/>
          <w:szCs w:val="24"/>
          <w:lang w:val="sv-SE"/>
        </w:rPr>
        <w:t xml:space="preserve"> infinner sig det som kallas vilomembranpote</w:t>
      </w:r>
      <w:r w:rsidR="00EA00B9">
        <w:rPr>
          <w:rFonts w:ascii="Times New Roman" w:hAnsi="Times New Roman" w:cs="Times New Roman"/>
          <w:sz w:val="24"/>
          <w:szCs w:val="24"/>
          <w:lang w:val="sv-SE"/>
        </w:rPr>
        <w:t>ntial</w:t>
      </w:r>
      <w:r w:rsidR="002B52F8">
        <w:rPr>
          <w:rFonts w:ascii="Times New Roman" w:hAnsi="Times New Roman" w:cs="Times New Roman"/>
          <w:sz w:val="24"/>
          <w:szCs w:val="24"/>
          <w:lang w:val="sv-SE"/>
        </w:rPr>
        <w:t>.</w:t>
      </w:r>
      <w:r w:rsidR="008A6656">
        <w:rPr>
          <w:rFonts w:ascii="Times New Roman" w:hAnsi="Times New Roman" w:cs="Times New Roman"/>
          <w:sz w:val="24"/>
          <w:szCs w:val="24"/>
          <w:lang w:val="sv-SE"/>
        </w:rPr>
        <w:t xml:space="preserve"> </w:t>
      </w:r>
      <w:r w:rsidR="002B52F8">
        <w:rPr>
          <w:rFonts w:ascii="Times New Roman" w:hAnsi="Times New Roman" w:cs="Times New Roman"/>
          <w:sz w:val="24"/>
          <w:szCs w:val="24"/>
          <w:lang w:val="sv-SE"/>
        </w:rPr>
        <w:t>H</w:t>
      </w:r>
      <w:r w:rsidR="008A6656">
        <w:rPr>
          <w:rFonts w:ascii="Times New Roman" w:hAnsi="Times New Roman" w:cs="Times New Roman"/>
          <w:sz w:val="24"/>
          <w:szCs w:val="24"/>
          <w:lang w:val="sv-SE"/>
        </w:rPr>
        <w:t xml:space="preserve">os människor brukar </w:t>
      </w:r>
      <w:r w:rsidR="000C5FF1">
        <w:rPr>
          <w:rFonts w:ascii="Times New Roman" w:hAnsi="Times New Roman" w:cs="Times New Roman"/>
          <w:sz w:val="24"/>
          <w:szCs w:val="24"/>
          <w:lang w:val="sv-SE"/>
        </w:rPr>
        <w:t>vilomembranpot</w:t>
      </w:r>
      <w:r w:rsidR="00EC186D">
        <w:rPr>
          <w:rFonts w:ascii="Times New Roman" w:hAnsi="Times New Roman" w:cs="Times New Roman"/>
          <w:sz w:val="24"/>
          <w:szCs w:val="24"/>
          <w:lang w:val="sv-SE"/>
        </w:rPr>
        <w:t xml:space="preserve">entialen vara </w:t>
      </w:r>
      <w:r w:rsidR="002332F7">
        <w:rPr>
          <w:rFonts w:ascii="Times New Roman" w:hAnsi="Times New Roman" w:cs="Times New Roman"/>
          <w:sz w:val="24"/>
          <w:szCs w:val="24"/>
          <w:lang w:val="sv-SE"/>
        </w:rPr>
        <w:t>ungefär</w:t>
      </w:r>
      <w:r w:rsidR="00EC186D">
        <w:rPr>
          <w:rFonts w:ascii="Times New Roman" w:hAnsi="Times New Roman" w:cs="Times New Roman"/>
          <w:sz w:val="24"/>
          <w:szCs w:val="24"/>
          <w:lang w:val="sv-SE"/>
        </w:rPr>
        <w:t xml:space="preserve"> -80 </w:t>
      </w:r>
      <w:r w:rsidR="00C02EE5">
        <w:rPr>
          <w:rFonts w:ascii="Times New Roman" w:hAnsi="Times New Roman" w:cs="Times New Roman"/>
          <w:sz w:val="24"/>
          <w:szCs w:val="24"/>
          <w:lang w:val="sv-SE"/>
        </w:rPr>
        <w:t>mV</w:t>
      </w:r>
      <w:r w:rsidR="004A2132">
        <w:rPr>
          <w:rFonts w:ascii="Times New Roman" w:hAnsi="Times New Roman" w:cs="Times New Roman"/>
          <w:sz w:val="24"/>
          <w:szCs w:val="24"/>
          <w:lang w:val="sv-SE"/>
        </w:rPr>
        <w:t>.</w:t>
      </w:r>
      <w:r w:rsidR="00007094">
        <w:rPr>
          <w:rFonts w:ascii="Times New Roman" w:hAnsi="Times New Roman" w:cs="Times New Roman"/>
          <w:sz w:val="24"/>
          <w:szCs w:val="24"/>
          <w:lang w:val="sv-SE"/>
        </w:rPr>
        <w:t xml:space="preserve"> Den negat</w:t>
      </w:r>
      <w:r w:rsidR="0033775C">
        <w:rPr>
          <w:rFonts w:ascii="Times New Roman" w:hAnsi="Times New Roman" w:cs="Times New Roman"/>
          <w:sz w:val="24"/>
          <w:szCs w:val="24"/>
          <w:lang w:val="sv-SE"/>
        </w:rPr>
        <w:t>iva spänningen</w:t>
      </w:r>
      <w:r w:rsidR="001323A0">
        <w:rPr>
          <w:rFonts w:ascii="Times New Roman" w:hAnsi="Times New Roman" w:cs="Times New Roman"/>
          <w:sz w:val="24"/>
          <w:szCs w:val="24"/>
          <w:lang w:val="sv-SE"/>
        </w:rPr>
        <w:t xml:space="preserve"> i vila</w:t>
      </w:r>
      <w:r w:rsidR="0033775C">
        <w:rPr>
          <w:rFonts w:ascii="Times New Roman" w:hAnsi="Times New Roman" w:cs="Times New Roman"/>
          <w:sz w:val="24"/>
          <w:szCs w:val="24"/>
          <w:lang w:val="sv-SE"/>
        </w:rPr>
        <w:t xml:space="preserve"> upprätthål</w:t>
      </w:r>
      <w:r w:rsidR="00874C14">
        <w:rPr>
          <w:rFonts w:ascii="Times New Roman" w:hAnsi="Times New Roman" w:cs="Times New Roman"/>
          <w:sz w:val="24"/>
          <w:szCs w:val="24"/>
          <w:lang w:val="sv-SE"/>
        </w:rPr>
        <w:t xml:space="preserve">ls </w:t>
      </w:r>
      <w:r w:rsidR="0038258B">
        <w:rPr>
          <w:rFonts w:ascii="Times New Roman" w:hAnsi="Times New Roman" w:cs="Times New Roman"/>
          <w:sz w:val="24"/>
          <w:szCs w:val="24"/>
          <w:lang w:val="sv-SE"/>
        </w:rPr>
        <w:t xml:space="preserve">genom att natrium-kaliumpumpen ser till att </w:t>
      </w:r>
      <w:r w:rsidR="00135F42">
        <w:rPr>
          <w:rFonts w:ascii="Times New Roman" w:hAnsi="Times New Roman" w:cs="Times New Roman"/>
          <w:sz w:val="24"/>
          <w:szCs w:val="24"/>
          <w:lang w:val="sv-SE"/>
        </w:rPr>
        <w:t>det finns fler</w:t>
      </w:r>
      <w:r w:rsidR="001323A0">
        <w:rPr>
          <w:rFonts w:ascii="Times New Roman" w:hAnsi="Times New Roman" w:cs="Times New Roman"/>
          <w:sz w:val="24"/>
          <w:szCs w:val="24"/>
          <w:lang w:val="sv-SE"/>
        </w:rPr>
        <w:t xml:space="preserve"> </w:t>
      </w:r>
      <w:r w:rsidR="00EA24C6">
        <w:rPr>
          <w:rFonts w:ascii="Times New Roman" w:hAnsi="Times New Roman" w:cs="Times New Roman"/>
          <w:sz w:val="24"/>
          <w:szCs w:val="24"/>
          <w:lang w:val="sv-SE"/>
        </w:rPr>
        <w:t>natrium</w:t>
      </w:r>
      <w:r w:rsidR="00801CC6">
        <w:rPr>
          <w:rFonts w:ascii="Times New Roman" w:hAnsi="Times New Roman" w:cs="Times New Roman"/>
          <w:sz w:val="24"/>
          <w:szCs w:val="24"/>
          <w:lang w:val="sv-SE"/>
        </w:rPr>
        <w:t xml:space="preserve">joner </w:t>
      </w:r>
      <w:r w:rsidR="0004631D">
        <w:rPr>
          <w:rFonts w:ascii="Times New Roman" w:hAnsi="Times New Roman" w:cs="Times New Roman"/>
          <w:sz w:val="24"/>
          <w:szCs w:val="24"/>
          <w:lang w:val="sv-SE"/>
        </w:rPr>
        <w:t>utanför cellen än vad som finns innanför membranet</w:t>
      </w:r>
      <w:r w:rsidR="00A4106A">
        <w:rPr>
          <w:rFonts w:ascii="Times New Roman" w:hAnsi="Times New Roman" w:cs="Times New Roman"/>
          <w:sz w:val="24"/>
          <w:szCs w:val="24"/>
          <w:lang w:val="sv-SE"/>
        </w:rPr>
        <w:t xml:space="preserve"> och när </w:t>
      </w:r>
      <w:r w:rsidR="0060311E">
        <w:rPr>
          <w:rFonts w:ascii="Times New Roman" w:hAnsi="Times New Roman" w:cs="Times New Roman"/>
          <w:sz w:val="24"/>
          <w:szCs w:val="24"/>
          <w:lang w:val="sv-SE"/>
        </w:rPr>
        <w:t xml:space="preserve">det kommer till </w:t>
      </w:r>
      <w:r w:rsidR="00603000">
        <w:rPr>
          <w:rFonts w:ascii="Times New Roman" w:hAnsi="Times New Roman" w:cs="Times New Roman"/>
          <w:sz w:val="24"/>
          <w:szCs w:val="24"/>
          <w:lang w:val="sv-SE"/>
        </w:rPr>
        <w:t xml:space="preserve">kalium </w:t>
      </w:r>
      <w:r w:rsidR="00535440">
        <w:rPr>
          <w:rFonts w:ascii="Times New Roman" w:hAnsi="Times New Roman" w:cs="Times New Roman"/>
          <w:sz w:val="24"/>
          <w:szCs w:val="24"/>
          <w:lang w:val="sv-SE"/>
        </w:rPr>
        <w:t>är</w:t>
      </w:r>
      <w:r w:rsidR="00603000">
        <w:rPr>
          <w:rFonts w:ascii="Times New Roman" w:hAnsi="Times New Roman" w:cs="Times New Roman"/>
          <w:sz w:val="24"/>
          <w:szCs w:val="24"/>
          <w:lang w:val="sv-SE"/>
        </w:rPr>
        <w:t xml:space="preserve"> förhållandet omvänt.</w:t>
      </w:r>
      <w:r w:rsidR="004A2132">
        <w:rPr>
          <w:rFonts w:ascii="Times New Roman" w:hAnsi="Times New Roman" w:cs="Times New Roman"/>
          <w:sz w:val="24"/>
          <w:szCs w:val="24"/>
          <w:lang w:val="sv-SE"/>
        </w:rPr>
        <w:t xml:space="preserve"> </w:t>
      </w:r>
      <w:r w:rsidR="00BE29B8">
        <w:rPr>
          <w:rFonts w:ascii="Times New Roman" w:hAnsi="Times New Roman" w:cs="Times New Roman"/>
          <w:sz w:val="24"/>
          <w:szCs w:val="24"/>
          <w:lang w:val="sv-SE"/>
        </w:rPr>
        <w:t>V</w:t>
      </w:r>
      <w:r w:rsidR="00DA7EA0">
        <w:rPr>
          <w:rFonts w:ascii="Times New Roman" w:hAnsi="Times New Roman" w:cs="Times New Roman"/>
          <w:sz w:val="24"/>
          <w:szCs w:val="24"/>
          <w:lang w:val="sv-SE"/>
        </w:rPr>
        <w:t xml:space="preserve">id en aktionspotential </w:t>
      </w:r>
      <w:r w:rsidR="00B94489">
        <w:rPr>
          <w:rFonts w:ascii="Times New Roman" w:hAnsi="Times New Roman" w:cs="Times New Roman"/>
          <w:sz w:val="24"/>
          <w:szCs w:val="24"/>
          <w:lang w:val="sv-SE"/>
        </w:rPr>
        <w:t xml:space="preserve">där muskelfibrer kontraheras ökar denna spänningen genom </w:t>
      </w:r>
      <w:r w:rsidR="005D65D2">
        <w:rPr>
          <w:rFonts w:ascii="Times New Roman" w:hAnsi="Times New Roman" w:cs="Times New Roman"/>
          <w:sz w:val="24"/>
          <w:szCs w:val="24"/>
          <w:lang w:val="sv-SE"/>
        </w:rPr>
        <w:t>tidigare näm</w:t>
      </w:r>
      <w:r w:rsidR="00FD3065">
        <w:rPr>
          <w:rFonts w:ascii="Times New Roman" w:hAnsi="Times New Roman" w:cs="Times New Roman"/>
          <w:sz w:val="24"/>
          <w:szCs w:val="24"/>
          <w:lang w:val="sv-SE"/>
        </w:rPr>
        <w:t>nda depolarisation</w:t>
      </w:r>
      <w:r w:rsidR="00CF0FCC">
        <w:rPr>
          <w:rFonts w:ascii="Times New Roman" w:hAnsi="Times New Roman" w:cs="Times New Roman"/>
          <w:sz w:val="24"/>
          <w:szCs w:val="24"/>
          <w:lang w:val="sv-SE"/>
        </w:rPr>
        <w:t xml:space="preserve"> och spänningen </w:t>
      </w:r>
      <w:r w:rsidR="00046BBF">
        <w:rPr>
          <w:rFonts w:ascii="Times New Roman" w:hAnsi="Times New Roman" w:cs="Times New Roman"/>
          <w:sz w:val="24"/>
          <w:szCs w:val="24"/>
          <w:lang w:val="sv-SE"/>
        </w:rPr>
        <w:t xml:space="preserve">når upp till </w:t>
      </w:r>
      <w:r w:rsidR="00C80731">
        <w:rPr>
          <w:rFonts w:ascii="Times New Roman" w:hAnsi="Times New Roman" w:cs="Times New Roman"/>
          <w:sz w:val="24"/>
          <w:szCs w:val="24"/>
          <w:lang w:val="sv-SE"/>
        </w:rPr>
        <w:t xml:space="preserve">ungefär 30 </w:t>
      </w:r>
      <w:r w:rsidR="00C155C7">
        <w:rPr>
          <w:rFonts w:ascii="Times New Roman" w:hAnsi="Times New Roman" w:cs="Times New Roman"/>
          <w:sz w:val="24"/>
          <w:szCs w:val="24"/>
          <w:lang w:val="sv-SE"/>
        </w:rPr>
        <w:t xml:space="preserve">mV. </w:t>
      </w:r>
      <w:r w:rsidR="00BA0B1F">
        <w:rPr>
          <w:rFonts w:ascii="Times New Roman" w:hAnsi="Times New Roman" w:cs="Times New Roman"/>
          <w:sz w:val="24"/>
          <w:szCs w:val="24"/>
          <w:lang w:val="sv-SE"/>
        </w:rPr>
        <w:t>A</w:t>
      </w:r>
      <w:r w:rsidR="00882927">
        <w:rPr>
          <w:rFonts w:ascii="Times New Roman" w:hAnsi="Times New Roman" w:cs="Times New Roman"/>
          <w:sz w:val="24"/>
          <w:szCs w:val="24"/>
          <w:lang w:val="sv-SE"/>
        </w:rPr>
        <w:t>ktionspotentialen sprids från</w:t>
      </w:r>
      <w:r w:rsidR="00DF6FA6">
        <w:rPr>
          <w:rFonts w:ascii="Times New Roman" w:hAnsi="Times New Roman" w:cs="Times New Roman"/>
          <w:sz w:val="24"/>
          <w:szCs w:val="24"/>
          <w:lang w:val="sv-SE"/>
        </w:rPr>
        <w:t xml:space="preserve"> den</w:t>
      </w:r>
      <w:r w:rsidR="00882927">
        <w:rPr>
          <w:rFonts w:ascii="Times New Roman" w:hAnsi="Times New Roman" w:cs="Times New Roman"/>
          <w:sz w:val="24"/>
          <w:szCs w:val="24"/>
          <w:lang w:val="sv-SE"/>
        </w:rPr>
        <w:t xml:space="preserve"> </w:t>
      </w:r>
      <w:r w:rsidR="00327698">
        <w:rPr>
          <w:rFonts w:ascii="Times New Roman" w:hAnsi="Times New Roman" w:cs="Times New Roman"/>
          <w:sz w:val="24"/>
          <w:szCs w:val="24"/>
          <w:lang w:val="sv-SE"/>
        </w:rPr>
        <w:t xml:space="preserve">motoriska </w:t>
      </w:r>
      <w:r w:rsidR="00F818F9">
        <w:rPr>
          <w:rFonts w:ascii="Times New Roman" w:hAnsi="Times New Roman" w:cs="Times New Roman"/>
          <w:sz w:val="24"/>
          <w:szCs w:val="24"/>
          <w:lang w:val="sv-SE"/>
        </w:rPr>
        <w:t xml:space="preserve">ändplattan och </w:t>
      </w:r>
      <w:r w:rsidR="00DF6FA6">
        <w:rPr>
          <w:rFonts w:ascii="Times New Roman" w:hAnsi="Times New Roman" w:cs="Times New Roman"/>
          <w:sz w:val="24"/>
          <w:szCs w:val="24"/>
          <w:lang w:val="sv-SE"/>
        </w:rPr>
        <w:t xml:space="preserve">i båda riktningarna </w:t>
      </w:r>
      <w:r w:rsidR="000B7A63">
        <w:rPr>
          <w:rFonts w:ascii="Times New Roman" w:hAnsi="Times New Roman" w:cs="Times New Roman"/>
          <w:sz w:val="24"/>
          <w:szCs w:val="24"/>
          <w:lang w:val="sv-SE"/>
        </w:rPr>
        <w:t xml:space="preserve">utmed </w:t>
      </w:r>
      <w:r w:rsidR="0096176E">
        <w:rPr>
          <w:rFonts w:ascii="Times New Roman" w:hAnsi="Times New Roman" w:cs="Times New Roman"/>
          <w:sz w:val="24"/>
          <w:szCs w:val="24"/>
          <w:lang w:val="sv-SE"/>
        </w:rPr>
        <w:t>muskelfibrerna samt</w:t>
      </w:r>
      <w:r w:rsidR="00750086">
        <w:rPr>
          <w:rFonts w:ascii="Times New Roman" w:hAnsi="Times New Roman" w:cs="Times New Roman"/>
          <w:sz w:val="24"/>
          <w:szCs w:val="24"/>
          <w:lang w:val="sv-SE"/>
        </w:rPr>
        <w:t xml:space="preserve"> </w:t>
      </w:r>
      <w:r w:rsidR="009252B7">
        <w:rPr>
          <w:rFonts w:ascii="Times New Roman" w:hAnsi="Times New Roman" w:cs="Times New Roman"/>
          <w:sz w:val="24"/>
          <w:szCs w:val="24"/>
          <w:lang w:val="sv-SE"/>
        </w:rPr>
        <w:t xml:space="preserve">på insidan genom </w:t>
      </w:r>
      <w:r w:rsidR="00586EBA">
        <w:rPr>
          <w:rFonts w:ascii="Times New Roman" w:hAnsi="Times New Roman" w:cs="Times New Roman"/>
          <w:sz w:val="24"/>
          <w:szCs w:val="24"/>
          <w:lang w:val="sv-SE"/>
        </w:rPr>
        <w:t xml:space="preserve">det rörsystem som </w:t>
      </w:r>
      <w:r w:rsidR="00C46F40">
        <w:rPr>
          <w:rFonts w:ascii="Times New Roman" w:hAnsi="Times New Roman" w:cs="Times New Roman"/>
          <w:sz w:val="24"/>
          <w:szCs w:val="24"/>
          <w:lang w:val="sv-SE"/>
        </w:rPr>
        <w:t xml:space="preserve">benämns </w:t>
      </w:r>
      <w:r w:rsidR="000379A4">
        <w:rPr>
          <w:rFonts w:ascii="Times New Roman" w:hAnsi="Times New Roman" w:cs="Times New Roman"/>
          <w:sz w:val="24"/>
          <w:szCs w:val="24"/>
          <w:lang w:val="sv-SE"/>
        </w:rPr>
        <w:t>T-tubuli.</w:t>
      </w:r>
      <w:r w:rsidR="00D80EC2">
        <w:rPr>
          <w:rFonts w:ascii="Times New Roman" w:hAnsi="Times New Roman" w:cs="Times New Roman"/>
          <w:sz w:val="24"/>
          <w:szCs w:val="24"/>
          <w:lang w:val="sv-SE"/>
        </w:rPr>
        <w:t xml:space="preserve"> </w:t>
      </w:r>
      <w:r w:rsidR="004B7244">
        <w:rPr>
          <w:rFonts w:ascii="Times New Roman" w:hAnsi="Times New Roman" w:cs="Times New Roman"/>
          <w:sz w:val="24"/>
          <w:szCs w:val="24"/>
          <w:lang w:val="sv-SE"/>
        </w:rPr>
        <w:fldChar w:fldCharType="begin">
          <w:fldData xml:space="preserve">PEVuZE5vdGU+PENpdGU+PEF1dGhvcj5XaWRtYWllcjwvQXV0aG9yPjxZZWFyPjIwMTY8L1llYXI+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</w:fldData>
        </w:fldChar>
      </w:r>
      <w:r w:rsidR="0079060C">
        <w:rPr>
          <w:rFonts w:ascii="Times New Roman" w:hAnsi="Times New Roman" w:cs="Times New Roman"/>
          <w:sz w:val="24"/>
          <w:szCs w:val="24"/>
          <w:lang w:val="sv-SE"/>
        </w:rPr>
        <w:instrText xml:space="preserve"> ADDIN EN.CITE </w:instrText>
      </w:r>
      <w:r w:rsidR="0079060C">
        <w:rPr>
          <w:rFonts w:ascii="Times New Roman" w:hAnsi="Times New Roman" w:cs="Times New Roman"/>
          <w:sz w:val="24"/>
          <w:szCs w:val="24"/>
          <w:lang w:val="sv-SE"/>
        </w:rPr>
        <w:fldChar w:fldCharType="begin">
          <w:fldData xml:space="preserve">PEVuZE5vdGU+PENpdGU+PEF1dGhvcj5XaWRtYWllcjwvQXV0aG9yPjxZZWFyPjIwMTY8L1llYXI+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</w:fldData>
        </w:fldChar>
      </w:r>
      <w:r w:rsidR="0079060C">
        <w:rPr>
          <w:rFonts w:ascii="Times New Roman" w:hAnsi="Times New Roman" w:cs="Times New Roman"/>
          <w:sz w:val="24"/>
          <w:szCs w:val="24"/>
          <w:lang w:val="sv-SE"/>
        </w:rPr>
        <w:instrText xml:space="preserve"> ADDIN EN.CITE.DATA </w:instrText>
      </w:r>
      <w:r w:rsidR="0079060C">
        <w:rPr>
          <w:rFonts w:ascii="Times New Roman" w:hAnsi="Times New Roman" w:cs="Times New Roman"/>
          <w:sz w:val="24"/>
          <w:szCs w:val="24"/>
          <w:lang w:val="sv-SE"/>
        </w:rPr>
      </w:r>
      <w:r w:rsidR="0079060C">
        <w:rPr>
          <w:rFonts w:ascii="Times New Roman" w:hAnsi="Times New Roman" w:cs="Times New Roman"/>
          <w:sz w:val="24"/>
          <w:szCs w:val="24"/>
          <w:lang w:val="sv-SE"/>
        </w:rPr>
        <w:fldChar w:fldCharType="end"/>
      </w:r>
      <w:r w:rsidR="004B7244">
        <w:rPr>
          <w:rFonts w:ascii="Times New Roman" w:hAnsi="Times New Roman" w:cs="Times New Roman"/>
          <w:sz w:val="24"/>
          <w:szCs w:val="24"/>
          <w:lang w:val="sv-SE"/>
        </w:rPr>
      </w:r>
      <w:r w:rsidR="004B7244">
        <w:rPr>
          <w:rFonts w:ascii="Times New Roman" w:hAnsi="Times New Roman" w:cs="Times New Roman"/>
          <w:sz w:val="24"/>
          <w:szCs w:val="24"/>
          <w:lang w:val="sv-SE"/>
        </w:rPr>
        <w:fldChar w:fldCharType="separate"/>
      </w:r>
      <w:r w:rsidR="0079060C">
        <w:rPr>
          <w:rFonts w:ascii="Times New Roman" w:hAnsi="Times New Roman" w:cs="Times New Roman"/>
          <w:noProof/>
          <w:sz w:val="24"/>
          <w:szCs w:val="24"/>
          <w:lang w:val="sv-SE"/>
        </w:rPr>
        <w:t>(8-11)</w:t>
      </w:r>
      <w:r w:rsidR="004B7244">
        <w:rPr>
          <w:rFonts w:ascii="Times New Roman" w:hAnsi="Times New Roman" w:cs="Times New Roman"/>
          <w:sz w:val="24"/>
          <w:szCs w:val="24"/>
          <w:lang w:val="sv-SE"/>
        </w:rPr>
        <w:fldChar w:fldCharType="end"/>
      </w:r>
    </w:p>
    <w:p w14:paraId="0CB0E315" w14:textId="619F0EF5" w:rsidR="002246A5" w:rsidRDefault="00F35132" w:rsidP="004433DD">
      <w:pPr>
        <w:jc w:val="both"/>
        <w:rPr>
          <w:rFonts w:ascii="Times New Roman" w:hAnsi="Times New Roman" w:cs="Times New Roman"/>
          <w:sz w:val="24"/>
          <w:szCs w:val="24"/>
          <w:lang w:val="sv-SE"/>
        </w:rPr>
      </w:pPr>
      <w:r>
        <w:rPr>
          <w:rFonts w:ascii="Times New Roman" w:hAnsi="Times New Roman" w:cs="Times New Roman"/>
          <w:sz w:val="24"/>
          <w:szCs w:val="24"/>
          <w:lang w:val="sv-SE"/>
        </w:rPr>
        <w:t xml:space="preserve">De </w:t>
      </w:r>
      <w:r w:rsidR="00554DB4">
        <w:rPr>
          <w:rFonts w:ascii="Times New Roman" w:hAnsi="Times New Roman" w:cs="Times New Roman"/>
          <w:sz w:val="24"/>
          <w:szCs w:val="24"/>
          <w:lang w:val="sv-SE"/>
        </w:rPr>
        <w:t>yt</w:t>
      </w:r>
      <w:r>
        <w:rPr>
          <w:rFonts w:ascii="Times New Roman" w:hAnsi="Times New Roman" w:cs="Times New Roman"/>
          <w:sz w:val="24"/>
          <w:szCs w:val="24"/>
          <w:lang w:val="sv-SE"/>
        </w:rPr>
        <w:t xml:space="preserve">elektrodpar </w:t>
      </w:r>
      <w:r w:rsidR="00057D4C">
        <w:rPr>
          <w:rFonts w:ascii="Times New Roman" w:hAnsi="Times New Roman" w:cs="Times New Roman"/>
          <w:sz w:val="24"/>
          <w:szCs w:val="24"/>
          <w:lang w:val="sv-SE"/>
        </w:rPr>
        <w:t xml:space="preserve">som </w:t>
      </w:r>
      <w:r w:rsidR="000D2623">
        <w:rPr>
          <w:rFonts w:ascii="Times New Roman" w:hAnsi="Times New Roman" w:cs="Times New Roman"/>
          <w:sz w:val="24"/>
          <w:szCs w:val="24"/>
          <w:lang w:val="sv-SE"/>
        </w:rPr>
        <w:t xml:space="preserve">sätts på huden plockar upp </w:t>
      </w:r>
      <w:r w:rsidR="00BE5A02">
        <w:rPr>
          <w:rFonts w:ascii="Times New Roman" w:hAnsi="Times New Roman" w:cs="Times New Roman"/>
          <w:sz w:val="24"/>
          <w:szCs w:val="24"/>
          <w:lang w:val="sv-SE"/>
        </w:rPr>
        <w:t>omfattningen av</w:t>
      </w:r>
      <w:r w:rsidR="00A54133">
        <w:rPr>
          <w:rFonts w:ascii="Times New Roman" w:hAnsi="Times New Roman" w:cs="Times New Roman"/>
          <w:sz w:val="24"/>
          <w:szCs w:val="24"/>
          <w:lang w:val="sv-SE"/>
        </w:rPr>
        <w:t xml:space="preserve"> elektrisk aktivit</w:t>
      </w:r>
      <w:r w:rsidR="00467BC4">
        <w:rPr>
          <w:rFonts w:ascii="Times New Roman" w:hAnsi="Times New Roman" w:cs="Times New Roman"/>
          <w:sz w:val="24"/>
          <w:szCs w:val="24"/>
          <w:lang w:val="sv-SE"/>
        </w:rPr>
        <w:t>et</w:t>
      </w:r>
      <w:r w:rsidR="009F7B75">
        <w:rPr>
          <w:rFonts w:ascii="Times New Roman" w:hAnsi="Times New Roman" w:cs="Times New Roman"/>
          <w:sz w:val="24"/>
          <w:szCs w:val="24"/>
          <w:lang w:val="sv-SE"/>
        </w:rPr>
        <w:t xml:space="preserve"> som kommer</w:t>
      </w:r>
      <w:r w:rsidR="00A54133">
        <w:rPr>
          <w:rFonts w:ascii="Times New Roman" w:hAnsi="Times New Roman" w:cs="Times New Roman"/>
          <w:sz w:val="24"/>
          <w:szCs w:val="24"/>
          <w:lang w:val="sv-SE"/>
        </w:rPr>
        <w:t xml:space="preserve"> från</w:t>
      </w:r>
      <w:r w:rsidR="007C7F7E">
        <w:rPr>
          <w:rFonts w:ascii="Times New Roman" w:hAnsi="Times New Roman" w:cs="Times New Roman"/>
          <w:sz w:val="24"/>
          <w:szCs w:val="24"/>
          <w:lang w:val="sv-SE"/>
        </w:rPr>
        <w:t xml:space="preserve"> de </w:t>
      </w:r>
      <w:r w:rsidR="005176CE">
        <w:rPr>
          <w:rFonts w:ascii="Times New Roman" w:hAnsi="Times New Roman" w:cs="Times New Roman"/>
          <w:sz w:val="24"/>
          <w:szCs w:val="24"/>
          <w:lang w:val="sv-SE"/>
        </w:rPr>
        <w:t xml:space="preserve">innerverade </w:t>
      </w:r>
      <w:r w:rsidR="00E91F43">
        <w:rPr>
          <w:rFonts w:ascii="Times New Roman" w:hAnsi="Times New Roman" w:cs="Times New Roman"/>
          <w:sz w:val="24"/>
          <w:szCs w:val="24"/>
          <w:lang w:val="sv-SE"/>
        </w:rPr>
        <w:t>muskel</w:t>
      </w:r>
      <w:r w:rsidR="005176CE">
        <w:rPr>
          <w:rFonts w:ascii="Times New Roman" w:hAnsi="Times New Roman" w:cs="Times New Roman"/>
          <w:sz w:val="24"/>
          <w:szCs w:val="24"/>
          <w:lang w:val="sv-SE"/>
        </w:rPr>
        <w:t xml:space="preserve">fibrerna </w:t>
      </w:r>
      <w:r w:rsidR="00F53839">
        <w:rPr>
          <w:rFonts w:ascii="Times New Roman" w:hAnsi="Times New Roman" w:cs="Times New Roman"/>
          <w:sz w:val="24"/>
          <w:szCs w:val="24"/>
          <w:lang w:val="sv-SE"/>
        </w:rPr>
        <w:t xml:space="preserve">inom </w:t>
      </w:r>
      <w:r w:rsidR="00E91669">
        <w:rPr>
          <w:rFonts w:ascii="Times New Roman" w:hAnsi="Times New Roman" w:cs="Times New Roman"/>
          <w:sz w:val="24"/>
          <w:szCs w:val="24"/>
          <w:lang w:val="sv-SE"/>
        </w:rPr>
        <w:t>den motoriska enheten</w:t>
      </w:r>
      <w:r w:rsidR="00172CF4">
        <w:rPr>
          <w:rFonts w:ascii="Times New Roman" w:hAnsi="Times New Roman" w:cs="Times New Roman"/>
          <w:sz w:val="24"/>
          <w:szCs w:val="24"/>
          <w:lang w:val="sv-SE"/>
        </w:rPr>
        <w:t xml:space="preserve"> och </w:t>
      </w:r>
      <w:r w:rsidR="00E90E62">
        <w:rPr>
          <w:rFonts w:ascii="Times New Roman" w:hAnsi="Times New Roman" w:cs="Times New Roman"/>
          <w:sz w:val="24"/>
          <w:szCs w:val="24"/>
          <w:lang w:val="sv-SE"/>
        </w:rPr>
        <w:t xml:space="preserve">skapar en </w:t>
      </w:r>
      <w:r w:rsidR="00E90E62">
        <w:rPr>
          <w:rFonts w:ascii="Times New Roman" w:hAnsi="Times New Roman" w:cs="Times New Roman"/>
          <w:sz w:val="24"/>
          <w:szCs w:val="24"/>
          <w:lang w:val="sv-SE"/>
        </w:rPr>
        <w:lastRenderedPageBreak/>
        <w:t>summation av dessa</w:t>
      </w:r>
      <w:r w:rsidR="00075380">
        <w:rPr>
          <w:rFonts w:ascii="Times New Roman" w:hAnsi="Times New Roman" w:cs="Times New Roman"/>
          <w:sz w:val="24"/>
          <w:szCs w:val="24"/>
          <w:lang w:val="sv-SE"/>
        </w:rPr>
        <w:t>,</w:t>
      </w:r>
      <w:r w:rsidR="00E90E62">
        <w:rPr>
          <w:rFonts w:ascii="Times New Roman" w:hAnsi="Times New Roman" w:cs="Times New Roman"/>
          <w:sz w:val="24"/>
          <w:szCs w:val="24"/>
          <w:lang w:val="sv-SE"/>
        </w:rPr>
        <w:t xml:space="preserve"> </w:t>
      </w:r>
      <w:r w:rsidR="005231E3">
        <w:rPr>
          <w:rFonts w:ascii="Times New Roman" w:hAnsi="Times New Roman" w:cs="Times New Roman"/>
          <w:sz w:val="24"/>
          <w:szCs w:val="24"/>
          <w:lang w:val="sv-SE"/>
        </w:rPr>
        <w:t xml:space="preserve">vilket </w:t>
      </w:r>
      <w:r w:rsidR="00C8307E">
        <w:rPr>
          <w:rFonts w:ascii="Times New Roman" w:hAnsi="Times New Roman" w:cs="Times New Roman"/>
          <w:sz w:val="24"/>
          <w:szCs w:val="24"/>
          <w:lang w:val="sv-SE"/>
        </w:rPr>
        <w:t>illust</w:t>
      </w:r>
      <w:r w:rsidR="001A006E">
        <w:rPr>
          <w:rFonts w:ascii="Times New Roman" w:hAnsi="Times New Roman" w:cs="Times New Roman"/>
          <w:sz w:val="24"/>
          <w:szCs w:val="24"/>
          <w:lang w:val="sv-SE"/>
        </w:rPr>
        <w:t>reras</w:t>
      </w:r>
      <w:r w:rsidR="00C8307E">
        <w:rPr>
          <w:rFonts w:ascii="Times New Roman" w:hAnsi="Times New Roman" w:cs="Times New Roman"/>
          <w:sz w:val="24"/>
          <w:szCs w:val="24"/>
          <w:lang w:val="sv-SE"/>
        </w:rPr>
        <w:t xml:space="preserve"> </w:t>
      </w:r>
      <w:r w:rsidR="00F92CC9">
        <w:rPr>
          <w:rFonts w:ascii="Times New Roman" w:hAnsi="Times New Roman" w:cs="Times New Roman"/>
          <w:sz w:val="24"/>
          <w:szCs w:val="24"/>
          <w:lang w:val="sv-SE"/>
        </w:rPr>
        <w:t>nedan</w:t>
      </w:r>
      <w:r w:rsidR="00C8307E">
        <w:rPr>
          <w:rFonts w:ascii="Times New Roman" w:hAnsi="Times New Roman" w:cs="Times New Roman"/>
          <w:sz w:val="24"/>
          <w:szCs w:val="24"/>
          <w:lang w:val="sv-SE"/>
        </w:rPr>
        <w:t xml:space="preserve"> (Figur </w:t>
      </w:r>
      <w:r w:rsidR="00B3030C">
        <w:rPr>
          <w:rFonts w:ascii="Times New Roman" w:hAnsi="Times New Roman" w:cs="Times New Roman"/>
          <w:sz w:val="24"/>
          <w:szCs w:val="24"/>
          <w:lang w:val="sv-SE"/>
        </w:rPr>
        <w:t>3</w:t>
      </w:r>
      <w:r w:rsidR="00C8307E">
        <w:rPr>
          <w:rFonts w:ascii="Times New Roman" w:hAnsi="Times New Roman" w:cs="Times New Roman"/>
          <w:sz w:val="24"/>
          <w:szCs w:val="24"/>
          <w:lang w:val="sv-SE"/>
        </w:rPr>
        <w:t>).</w:t>
      </w:r>
      <w:r w:rsidR="001566CD">
        <w:rPr>
          <w:rFonts w:ascii="Times New Roman" w:hAnsi="Times New Roman" w:cs="Times New Roman"/>
          <w:sz w:val="24"/>
          <w:szCs w:val="24"/>
          <w:lang w:val="sv-SE"/>
        </w:rPr>
        <w:t xml:space="preserve"> </w:t>
      </w:r>
      <w:r w:rsidR="00DE3406">
        <w:rPr>
          <w:rFonts w:ascii="Times New Roman" w:hAnsi="Times New Roman" w:cs="Times New Roman"/>
          <w:sz w:val="24"/>
          <w:szCs w:val="24"/>
          <w:lang w:val="sv-SE"/>
        </w:rPr>
        <w:t>Det är också värt att nämna att muskelkontraktion inte endast syftar till en</w:t>
      </w:r>
      <w:r w:rsidR="00F54FDE">
        <w:rPr>
          <w:rFonts w:ascii="Times New Roman" w:hAnsi="Times New Roman" w:cs="Times New Roman"/>
          <w:sz w:val="24"/>
          <w:szCs w:val="24"/>
          <w:lang w:val="sv-SE"/>
        </w:rPr>
        <w:t xml:space="preserve"> </w:t>
      </w:r>
      <w:r w:rsidR="00221FA5">
        <w:rPr>
          <w:rFonts w:ascii="Times New Roman" w:hAnsi="Times New Roman" w:cs="Times New Roman"/>
          <w:sz w:val="24"/>
          <w:szCs w:val="24"/>
          <w:lang w:val="sv-SE"/>
        </w:rPr>
        <w:t>förkortning</w:t>
      </w:r>
      <w:r w:rsidR="00434DCB">
        <w:rPr>
          <w:rFonts w:ascii="Times New Roman" w:hAnsi="Times New Roman" w:cs="Times New Roman"/>
          <w:sz w:val="24"/>
          <w:szCs w:val="24"/>
          <w:lang w:val="sv-SE"/>
        </w:rPr>
        <w:t xml:space="preserve"> </w:t>
      </w:r>
      <w:r w:rsidR="00057F27">
        <w:rPr>
          <w:rFonts w:ascii="Times New Roman" w:hAnsi="Times New Roman" w:cs="Times New Roman"/>
          <w:sz w:val="24"/>
          <w:szCs w:val="24"/>
          <w:lang w:val="sv-SE"/>
        </w:rPr>
        <w:t>av</w:t>
      </w:r>
      <w:r w:rsidR="00663EC5">
        <w:rPr>
          <w:rFonts w:ascii="Times New Roman" w:hAnsi="Times New Roman" w:cs="Times New Roman"/>
          <w:sz w:val="24"/>
          <w:szCs w:val="24"/>
          <w:lang w:val="sv-SE"/>
        </w:rPr>
        <w:t xml:space="preserve"> en muskel utan också den formen av kontraktion </w:t>
      </w:r>
      <w:r w:rsidR="00832D82">
        <w:rPr>
          <w:rFonts w:ascii="Times New Roman" w:hAnsi="Times New Roman" w:cs="Times New Roman"/>
          <w:sz w:val="24"/>
          <w:szCs w:val="24"/>
          <w:lang w:val="sv-SE"/>
        </w:rPr>
        <w:t>då en muskel arbetar isometriskt, dvs utan längdförändring.</w:t>
      </w:r>
      <w:r w:rsidR="00D80EC2">
        <w:rPr>
          <w:rFonts w:ascii="Times New Roman" w:hAnsi="Times New Roman" w:cs="Times New Roman"/>
          <w:sz w:val="24"/>
          <w:szCs w:val="24"/>
          <w:lang w:val="sv-SE"/>
        </w:rPr>
        <w:t xml:space="preserve"> </w:t>
      </w:r>
      <w:r w:rsidR="00EC34C2">
        <w:rPr>
          <w:rFonts w:ascii="Times New Roman" w:hAnsi="Times New Roman" w:cs="Times New Roman"/>
          <w:sz w:val="24"/>
          <w:szCs w:val="24"/>
          <w:lang w:val="sv-SE"/>
        </w:rPr>
        <w:fldChar w:fldCharType="begin">
          <w:fldData xml:space="preserve">PEVuZE5vdGU+PENpdGU+PEF1dGhvcj5XaWRtYWllcjwvQXV0aG9yPjxZZWFyPjIwMTY8L1llYXI+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</w:fldData>
        </w:fldChar>
      </w:r>
      <w:r w:rsidR="0079060C">
        <w:rPr>
          <w:rFonts w:ascii="Times New Roman" w:hAnsi="Times New Roman" w:cs="Times New Roman"/>
          <w:sz w:val="24"/>
          <w:szCs w:val="24"/>
          <w:lang w:val="sv-SE"/>
        </w:rPr>
        <w:instrText xml:space="preserve"> ADDIN EN.CITE </w:instrText>
      </w:r>
      <w:r w:rsidR="0079060C">
        <w:rPr>
          <w:rFonts w:ascii="Times New Roman" w:hAnsi="Times New Roman" w:cs="Times New Roman"/>
          <w:sz w:val="24"/>
          <w:szCs w:val="24"/>
          <w:lang w:val="sv-SE"/>
        </w:rPr>
        <w:fldChar w:fldCharType="begin">
          <w:fldData xml:space="preserve">PEVuZE5vdGU+PENpdGU+PEF1dGhvcj5XaWRtYWllcjwvQXV0aG9yPjxZZWFyPjIwMTY8L1llYXI+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</w:fldData>
        </w:fldChar>
      </w:r>
      <w:r w:rsidR="0079060C">
        <w:rPr>
          <w:rFonts w:ascii="Times New Roman" w:hAnsi="Times New Roman" w:cs="Times New Roman"/>
          <w:sz w:val="24"/>
          <w:szCs w:val="24"/>
          <w:lang w:val="sv-SE"/>
        </w:rPr>
        <w:instrText xml:space="preserve"> ADDIN EN.CITE.DATA </w:instrText>
      </w:r>
      <w:r w:rsidR="0079060C">
        <w:rPr>
          <w:rFonts w:ascii="Times New Roman" w:hAnsi="Times New Roman" w:cs="Times New Roman"/>
          <w:sz w:val="24"/>
          <w:szCs w:val="24"/>
          <w:lang w:val="sv-SE"/>
        </w:rPr>
      </w:r>
      <w:r w:rsidR="0079060C">
        <w:rPr>
          <w:rFonts w:ascii="Times New Roman" w:hAnsi="Times New Roman" w:cs="Times New Roman"/>
          <w:sz w:val="24"/>
          <w:szCs w:val="24"/>
          <w:lang w:val="sv-SE"/>
        </w:rPr>
        <w:fldChar w:fldCharType="end"/>
      </w:r>
      <w:r w:rsidR="00EC34C2">
        <w:rPr>
          <w:rFonts w:ascii="Times New Roman" w:hAnsi="Times New Roman" w:cs="Times New Roman"/>
          <w:sz w:val="24"/>
          <w:szCs w:val="24"/>
          <w:lang w:val="sv-SE"/>
        </w:rPr>
      </w:r>
      <w:r w:rsidR="00EC34C2">
        <w:rPr>
          <w:rFonts w:ascii="Times New Roman" w:hAnsi="Times New Roman" w:cs="Times New Roman"/>
          <w:sz w:val="24"/>
          <w:szCs w:val="24"/>
          <w:lang w:val="sv-SE"/>
        </w:rPr>
        <w:fldChar w:fldCharType="separate"/>
      </w:r>
      <w:r w:rsidR="0079060C">
        <w:rPr>
          <w:rFonts w:ascii="Times New Roman" w:hAnsi="Times New Roman" w:cs="Times New Roman"/>
          <w:noProof/>
          <w:sz w:val="24"/>
          <w:szCs w:val="24"/>
          <w:lang w:val="sv-SE"/>
        </w:rPr>
        <w:t>(8-11)</w:t>
      </w:r>
      <w:r w:rsidR="00EC34C2">
        <w:rPr>
          <w:rFonts w:ascii="Times New Roman" w:hAnsi="Times New Roman" w:cs="Times New Roman"/>
          <w:sz w:val="24"/>
          <w:szCs w:val="24"/>
          <w:lang w:val="sv-SE"/>
        </w:rPr>
        <w:fldChar w:fldCharType="end"/>
      </w:r>
    </w:p>
    <w:p w14:paraId="4524EBF7" w14:textId="0A0F556F" w:rsidR="00B338A7" w:rsidRPr="00584A09" w:rsidRDefault="008B40F3" w:rsidP="00B338A7">
      <w:pPr>
        <w:keepNext/>
        <w:rPr>
          <w:lang w:val="sv-SE"/>
        </w:rPr>
      </w:pPr>
      <w:r>
        <w:rPr>
          <w:noProof/>
        </w:rPr>
        <w:drawing>
          <wp:inline distT="0" distB="0" distL="0" distR="0" wp14:anchorId="094D4052" wp14:editId="34B045E2">
            <wp:extent cx="5731510" cy="3784600"/>
            <wp:effectExtent l="0" t="0" r="2540" b="6350"/>
            <wp:docPr id="25" name="Bildobjekt 25" descr="En bild som visar text, karta&#10;&#10;Automatiskt genererad beskrivn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neuromuskkoppl.png"/>
                    <pic:cNvPicPr/>
                  </pic:nvPicPr>
                  <pic:blipFill>
                    <a:blip r:embed="rId16"/>
                    <a:stretch>
                      <a:fillRect/>
                    </a:stretch>
                  </pic:blipFill>
                  <pic:spPr>
                    <a:xfrm>
                      <a:off x="0" y="0"/>
                      <a:ext cx="5731510" cy="3784600"/>
                    </a:xfrm>
                    <a:prstGeom prst="rect">
                      <a:avLst/>
                    </a:prstGeom>
                  </pic:spPr>
                </pic:pic>
              </a:graphicData>
            </a:graphic>
          </wp:inline>
        </w:drawing>
      </w:r>
    </w:p>
    <w:p w14:paraId="41C8B1A9" w14:textId="5DD74AFA" w:rsidR="00AC6DC2" w:rsidRPr="00BF576C" w:rsidRDefault="00B338A7" w:rsidP="00BF576C">
      <w:pPr>
        <w:pStyle w:val="Beskrivning"/>
        <w:rPr>
          <w:rFonts w:ascii="Times New Roman" w:hAnsi="Times New Roman" w:cs="Times New Roman"/>
          <w:lang w:val="sv-SE"/>
        </w:rPr>
      </w:pPr>
      <w:r w:rsidRPr="00141E37">
        <w:rPr>
          <w:rFonts w:ascii="Times New Roman" w:hAnsi="Times New Roman" w:cs="Times New Roman"/>
          <w:lang w:val="sv-SE"/>
        </w:rPr>
        <w:t xml:space="preserve">Figur </w:t>
      </w:r>
      <w:r w:rsidR="00B3030C" w:rsidRPr="00B816FC">
        <w:rPr>
          <w:rFonts w:ascii="Times New Roman" w:hAnsi="Times New Roman" w:cs="Times New Roman"/>
          <w:lang w:val="sv-SE"/>
        </w:rPr>
        <w:t>3</w:t>
      </w:r>
      <w:r w:rsidRPr="00141E37">
        <w:rPr>
          <w:rFonts w:ascii="Times New Roman" w:hAnsi="Times New Roman" w:cs="Times New Roman"/>
          <w:lang w:val="sv-SE"/>
        </w:rPr>
        <w:t>: Neuromuskulära kopplingen.</w:t>
      </w:r>
      <w:r w:rsidR="00390209">
        <w:rPr>
          <w:rFonts w:ascii="Times New Roman" w:hAnsi="Times New Roman" w:cs="Times New Roman"/>
          <w:lang w:val="sv-SE"/>
        </w:rPr>
        <w:t xml:space="preserve"> </w:t>
      </w:r>
      <w:r w:rsidR="001B4AA5">
        <w:rPr>
          <w:rFonts w:ascii="Times New Roman" w:hAnsi="Times New Roman" w:cs="Times New Roman"/>
          <w:lang w:val="sv-SE"/>
        </w:rPr>
        <w:t xml:space="preserve">Från </w:t>
      </w:r>
      <w:r w:rsidR="00F03E91">
        <w:rPr>
          <w:rFonts w:ascii="Times New Roman" w:hAnsi="Times New Roman" w:cs="Times New Roman"/>
          <w:lang w:val="sv-SE"/>
        </w:rPr>
        <w:t xml:space="preserve">hjärnan (A) </w:t>
      </w:r>
      <w:r w:rsidR="00A9198C">
        <w:rPr>
          <w:rFonts w:ascii="Times New Roman" w:hAnsi="Times New Roman" w:cs="Times New Roman"/>
          <w:lang w:val="sv-SE"/>
        </w:rPr>
        <w:t>går</w:t>
      </w:r>
      <w:r w:rsidR="00802CE4">
        <w:rPr>
          <w:rFonts w:ascii="Times New Roman" w:hAnsi="Times New Roman" w:cs="Times New Roman"/>
          <w:lang w:val="sv-SE"/>
        </w:rPr>
        <w:t xml:space="preserve"> </w:t>
      </w:r>
      <w:r w:rsidR="0010068D">
        <w:rPr>
          <w:rFonts w:ascii="Times New Roman" w:hAnsi="Times New Roman" w:cs="Times New Roman"/>
          <w:lang w:val="sv-SE"/>
        </w:rPr>
        <w:t xml:space="preserve">en nervsignal </w:t>
      </w:r>
      <w:r w:rsidR="00D374C5">
        <w:rPr>
          <w:rFonts w:ascii="Times New Roman" w:hAnsi="Times New Roman" w:cs="Times New Roman"/>
          <w:lang w:val="sv-SE"/>
        </w:rPr>
        <w:t>till ryggmärgen</w:t>
      </w:r>
      <w:r w:rsidR="00FF2C09">
        <w:rPr>
          <w:rFonts w:ascii="Times New Roman" w:hAnsi="Times New Roman" w:cs="Times New Roman"/>
          <w:lang w:val="sv-SE"/>
        </w:rPr>
        <w:t>s framhorn</w:t>
      </w:r>
      <w:r w:rsidR="003B7EB7">
        <w:rPr>
          <w:rFonts w:ascii="Times New Roman" w:hAnsi="Times New Roman" w:cs="Times New Roman"/>
          <w:lang w:val="sv-SE"/>
        </w:rPr>
        <w:t xml:space="preserve"> (B)</w:t>
      </w:r>
      <w:r w:rsidR="002A45A0">
        <w:rPr>
          <w:rFonts w:ascii="Times New Roman" w:hAnsi="Times New Roman" w:cs="Times New Roman"/>
          <w:lang w:val="sv-SE"/>
        </w:rPr>
        <w:t>. Där aktiveras flera alfamotorneuron</w:t>
      </w:r>
      <w:r w:rsidR="001C7482">
        <w:rPr>
          <w:rFonts w:ascii="Times New Roman" w:hAnsi="Times New Roman" w:cs="Times New Roman"/>
          <w:lang w:val="sv-SE"/>
        </w:rPr>
        <w:t xml:space="preserve"> som i sin tur förgrenar sig till </w:t>
      </w:r>
      <w:r w:rsidR="003B6D33">
        <w:rPr>
          <w:rFonts w:ascii="Times New Roman" w:hAnsi="Times New Roman" w:cs="Times New Roman"/>
          <w:lang w:val="sv-SE"/>
        </w:rPr>
        <w:t>ett stort antal muskelfibrer</w:t>
      </w:r>
      <w:r w:rsidR="00E3755A">
        <w:rPr>
          <w:rFonts w:ascii="Times New Roman" w:hAnsi="Times New Roman" w:cs="Times New Roman"/>
          <w:lang w:val="sv-SE"/>
        </w:rPr>
        <w:t xml:space="preserve"> (C)</w:t>
      </w:r>
      <w:r w:rsidR="004C58A8">
        <w:rPr>
          <w:rFonts w:ascii="Times New Roman" w:hAnsi="Times New Roman" w:cs="Times New Roman"/>
          <w:lang w:val="sv-SE"/>
        </w:rPr>
        <w:t>.</w:t>
      </w:r>
      <w:r w:rsidR="00C57B38">
        <w:rPr>
          <w:rFonts w:ascii="Times New Roman" w:hAnsi="Times New Roman" w:cs="Times New Roman"/>
          <w:lang w:val="sv-SE"/>
        </w:rPr>
        <w:t xml:space="preserve"> </w:t>
      </w:r>
      <w:r w:rsidR="00A60C45">
        <w:rPr>
          <w:rFonts w:ascii="Times New Roman" w:hAnsi="Times New Roman" w:cs="Times New Roman"/>
          <w:lang w:val="sv-SE"/>
        </w:rPr>
        <w:t>I bilden ses tre</w:t>
      </w:r>
      <w:r w:rsidR="00C55A91">
        <w:rPr>
          <w:rFonts w:ascii="Times New Roman" w:hAnsi="Times New Roman" w:cs="Times New Roman"/>
          <w:lang w:val="sv-SE"/>
        </w:rPr>
        <w:t xml:space="preserve"> alfamotorneur</w:t>
      </w:r>
      <w:r w:rsidR="00EC4BDC">
        <w:rPr>
          <w:rFonts w:ascii="Times New Roman" w:hAnsi="Times New Roman" w:cs="Times New Roman"/>
          <w:lang w:val="sv-SE"/>
        </w:rPr>
        <w:t>on</w:t>
      </w:r>
      <w:r w:rsidR="00447B2B">
        <w:rPr>
          <w:rFonts w:ascii="Times New Roman" w:hAnsi="Times New Roman" w:cs="Times New Roman"/>
          <w:lang w:val="sv-SE"/>
        </w:rPr>
        <w:t xml:space="preserve">: </w:t>
      </w:r>
      <w:r w:rsidR="00C169D2">
        <w:rPr>
          <w:rFonts w:ascii="Times New Roman" w:hAnsi="Times New Roman" w:cs="Times New Roman"/>
          <w:lang w:val="sv-SE"/>
        </w:rPr>
        <w:t>α</w:t>
      </w:r>
      <w:r w:rsidR="00447B2B">
        <w:rPr>
          <w:rFonts w:ascii="Times New Roman" w:hAnsi="Times New Roman" w:cs="Times New Roman"/>
          <w:lang w:val="sv-SE"/>
        </w:rPr>
        <w:t>1-</w:t>
      </w:r>
      <w:r w:rsidR="00C169D2">
        <w:rPr>
          <w:rFonts w:ascii="Times New Roman" w:hAnsi="Times New Roman" w:cs="Times New Roman"/>
          <w:lang w:val="sv-SE"/>
        </w:rPr>
        <w:t>α</w:t>
      </w:r>
      <w:r w:rsidR="00447B2B">
        <w:rPr>
          <w:rFonts w:ascii="Times New Roman" w:hAnsi="Times New Roman" w:cs="Times New Roman"/>
          <w:lang w:val="sv-SE"/>
        </w:rPr>
        <w:t>3.</w:t>
      </w:r>
      <w:r w:rsidR="004774B6">
        <w:rPr>
          <w:rFonts w:ascii="Times New Roman" w:hAnsi="Times New Roman" w:cs="Times New Roman"/>
          <w:lang w:val="sv-SE"/>
        </w:rPr>
        <w:t xml:space="preserve"> </w:t>
      </w:r>
      <w:r w:rsidR="00830CE2">
        <w:rPr>
          <w:rFonts w:ascii="Times New Roman" w:hAnsi="Times New Roman" w:cs="Times New Roman"/>
          <w:lang w:val="sv-SE"/>
        </w:rPr>
        <w:t>E</w:t>
      </w:r>
      <w:r w:rsidR="00771D4B">
        <w:rPr>
          <w:rFonts w:ascii="Times New Roman" w:hAnsi="Times New Roman" w:cs="Times New Roman"/>
          <w:lang w:val="sv-SE"/>
        </w:rPr>
        <w:t>tt alfamotorneuron</w:t>
      </w:r>
      <w:r w:rsidR="00ED7D09">
        <w:rPr>
          <w:rFonts w:ascii="Times New Roman" w:hAnsi="Times New Roman" w:cs="Times New Roman"/>
          <w:lang w:val="sv-SE"/>
        </w:rPr>
        <w:t xml:space="preserve"> och de muskelfib</w:t>
      </w:r>
      <w:r w:rsidR="007023AC">
        <w:rPr>
          <w:rFonts w:ascii="Times New Roman" w:hAnsi="Times New Roman" w:cs="Times New Roman"/>
          <w:lang w:val="sv-SE"/>
        </w:rPr>
        <w:t>rer de</w:t>
      </w:r>
      <w:r w:rsidR="00592EC3">
        <w:rPr>
          <w:rFonts w:ascii="Times New Roman" w:hAnsi="Times New Roman" w:cs="Times New Roman"/>
          <w:lang w:val="sv-SE"/>
        </w:rPr>
        <w:t>t</w:t>
      </w:r>
      <w:r w:rsidR="007023AC">
        <w:rPr>
          <w:rFonts w:ascii="Times New Roman" w:hAnsi="Times New Roman" w:cs="Times New Roman"/>
          <w:lang w:val="sv-SE"/>
        </w:rPr>
        <w:t xml:space="preserve"> innerverar bildar</w:t>
      </w:r>
      <w:r w:rsidR="00592EC3">
        <w:rPr>
          <w:rFonts w:ascii="Times New Roman" w:hAnsi="Times New Roman" w:cs="Times New Roman"/>
          <w:lang w:val="sv-SE"/>
        </w:rPr>
        <w:t xml:space="preserve"> en motorisk enhet.</w:t>
      </w:r>
      <w:r w:rsidR="00464784">
        <w:rPr>
          <w:rFonts w:ascii="Times New Roman" w:hAnsi="Times New Roman" w:cs="Times New Roman"/>
          <w:lang w:val="sv-SE"/>
        </w:rPr>
        <w:t xml:space="preserve"> </w:t>
      </w:r>
      <w:r w:rsidR="000B335F">
        <w:rPr>
          <w:rFonts w:ascii="Times New Roman" w:hAnsi="Times New Roman" w:cs="Times New Roman"/>
          <w:lang w:val="sv-SE"/>
        </w:rPr>
        <w:t xml:space="preserve">Elektroder placerade över en muskel </w:t>
      </w:r>
      <w:r w:rsidR="00395311">
        <w:rPr>
          <w:rFonts w:ascii="Times New Roman" w:hAnsi="Times New Roman" w:cs="Times New Roman"/>
          <w:lang w:val="sv-SE"/>
        </w:rPr>
        <w:t>fångar upp summan av elektrisk aktivitet</w:t>
      </w:r>
      <w:r w:rsidR="00B51526">
        <w:rPr>
          <w:rFonts w:ascii="Times New Roman" w:hAnsi="Times New Roman" w:cs="Times New Roman"/>
          <w:lang w:val="sv-SE"/>
        </w:rPr>
        <w:t xml:space="preserve"> från de </w:t>
      </w:r>
      <w:r w:rsidR="007E4E63">
        <w:rPr>
          <w:rFonts w:ascii="Times New Roman" w:hAnsi="Times New Roman" w:cs="Times New Roman"/>
          <w:lang w:val="sv-SE"/>
        </w:rPr>
        <w:t>olika motor</w:t>
      </w:r>
      <w:r w:rsidR="00A364E5">
        <w:rPr>
          <w:rFonts w:ascii="Times New Roman" w:hAnsi="Times New Roman" w:cs="Times New Roman"/>
          <w:lang w:val="sv-SE"/>
        </w:rPr>
        <w:t>iska enheterna</w:t>
      </w:r>
      <w:r w:rsidR="00BF576C">
        <w:rPr>
          <w:rFonts w:ascii="Times New Roman" w:hAnsi="Times New Roman" w:cs="Times New Roman"/>
          <w:lang w:val="sv-SE"/>
        </w:rPr>
        <w:t xml:space="preserve"> (D)</w:t>
      </w:r>
      <w:r w:rsidR="00B51526">
        <w:rPr>
          <w:rFonts w:ascii="Times New Roman" w:hAnsi="Times New Roman" w:cs="Times New Roman"/>
          <w:lang w:val="sv-SE"/>
        </w:rPr>
        <w:t>.</w:t>
      </w:r>
      <w:r w:rsidR="00565A15">
        <w:rPr>
          <w:rFonts w:ascii="Times New Roman" w:hAnsi="Times New Roman" w:cs="Times New Roman"/>
          <w:lang w:val="sv-SE"/>
        </w:rPr>
        <w:br/>
      </w:r>
    </w:p>
    <w:p w14:paraId="16313960" w14:textId="5A066639" w:rsidR="00A46DB2" w:rsidRPr="00544ED1" w:rsidRDefault="00A46DB2" w:rsidP="00A46DB2">
      <w:pPr>
        <w:pStyle w:val="Rubrik2"/>
        <w:rPr>
          <w:lang w:val="sv-SE"/>
        </w:rPr>
      </w:pPr>
      <w:bookmarkStart w:id="10" w:name="_Toc38476826"/>
      <w:r w:rsidRPr="00544ED1">
        <w:rPr>
          <w:lang w:val="sv-SE"/>
        </w:rPr>
        <w:t>E</w:t>
      </w:r>
      <w:r w:rsidR="0074415B">
        <w:rPr>
          <w:lang w:val="sv-SE"/>
        </w:rPr>
        <w:t>lektromyografi</w:t>
      </w:r>
      <w:bookmarkEnd w:id="10"/>
      <w:r w:rsidRPr="00544ED1">
        <w:rPr>
          <w:lang w:val="sv-SE"/>
        </w:rPr>
        <w:t xml:space="preserve"> </w:t>
      </w:r>
    </w:p>
    <w:p w14:paraId="7972C355" w14:textId="56EE50A4" w:rsidR="00A46DB2" w:rsidRDefault="00A46DB2" w:rsidP="00A46DB2">
      <w:pPr>
        <w:spacing w:line="276" w:lineRule="auto"/>
        <w:jc w:val="both"/>
        <w:rPr>
          <w:rFonts w:ascii="Times New Roman" w:hAnsi="Times New Roman" w:cs="Times New Roman"/>
          <w:sz w:val="24"/>
          <w:szCs w:val="24"/>
          <w:lang w:val="sv-SE"/>
        </w:rPr>
      </w:pPr>
      <w:r>
        <w:rPr>
          <w:rFonts w:ascii="Times New Roman" w:hAnsi="Times New Roman" w:cs="Times New Roman"/>
          <w:sz w:val="24"/>
          <w:szCs w:val="24"/>
          <w:lang w:val="sv-SE"/>
        </w:rPr>
        <w:t xml:space="preserve">För att studera och förstå vad som händer i muskler behövs instrument som kan kvantifiera muskelaktivitet. </w:t>
      </w:r>
      <w:r w:rsidRPr="00544ED1">
        <w:rPr>
          <w:rFonts w:ascii="Times New Roman" w:hAnsi="Times New Roman" w:cs="Times New Roman"/>
          <w:sz w:val="24"/>
          <w:szCs w:val="24"/>
          <w:lang w:val="sv-SE"/>
        </w:rPr>
        <w:t xml:space="preserve">Elektromyografi (EMG) är en registrering av muskelaktivitet </w:t>
      </w:r>
      <w:r w:rsidR="001E184D">
        <w:rPr>
          <w:rFonts w:ascii="Times New Roman" w:hAnsi="Times New Roman" w:cs="Times New Roman"/>
          <w:sz w:val="24"/>
          <w:szCs w:val="24"/>
          <w:lang w:val="sv-SE"/>
        </w:rPr>
        <w:t>som</w:t>
      </w:r>
      <w:r w:rsidRPr="00544ED1">
        <w:rPr>
          <w:rFonts w:ascii="Times New Roman" w:hAnsi="Times New Roman" w:cs="Times New Roman"/>
          <w:sz w:val="24"/>
          <w:szCs w:val="24"/>
          <w:lang w:val="sv-SE"/>
        </w:rPr>
        <w:t xml:space="preserve"> görs med ytelektroder eller nålar</w:t>
      </w:r>
      <w:r>
        <w:rPr>
          <w:rFonts w:ascii="Times New Roman" w:hAnsi="Times New Roman" w:cs="Times New Roman"/>
          <w:sz w:val="24"/>
          <w:szCs w:val="24"/>
          <w:lang w:val="sv-SE"/>
        </w:rPr>
        <w:t>.</w:t>
      </w:r>
      <w:r w:rsidRPr="00544ED1">
        <w:rPr>
          <w:rFonts w:ascii="Times New Roman" w:hAnsi="Times New Roman" w:cs="Times New Roman"/>
          <w:sz w:val="24"/>
          <w:szCs w:val="24"/>
          <w:lang w:val="sv-SE"/>
        </w:rPr>
        <w:t xml:space="preserve"> </w:t>
      </w:r>
      <w:r w:rsidRPr="004B4118">
        <w:rPr>
          <w:rFonts w:ascii="Times New Roman" w:hAnsi="Times New Roman" w:cs="Times New Roman"/>
          <w:sz w:val="24"/>
          <w:szCs w:val="24"/>
        </w:rPr>
        <w:fldChar w:fldCharType="begin"/>
      </w:r>
      <w:r w:rsidRPr="00544ED1">
        <w:rPr>
          <w:rFonts w:ascii="Times New Roman" w:hAnsi="Times New Roman" w:cs="Times New Roman"/>
          <w:sz w:val="24"/>
          <w:szCs w:val="24"/>
          <w:lang w:val="sv-SE"/>
        </w:rPr>
        <w:instrText xml:space="preserve"> ADDIN EN.CITE &lt;EndNote&gt;&lt;Cite&gt;&lt;Author&gt;Houglum&lt;/Author&gt;&lt;Year&gt;2012&lt;/Year&gt;&lt;RecNum&gt;23&lt;/RecNum&gt;&lt;DisplayText&gt;(5)&lt;/DisplayText&gt;&lt;record&gt;&lt;rec-number&gt;23&lt;/rec-number&gt;&lt;foreign-keys&gt;&lt;key app="EN" db-id="9exwtr0vgfzzvwef0vjxdapc5tdtd22a55ee" timestamp="1567488672" guid="11b484da-d715-4598-ad6d-bec7ee1bb7ab"&gt;23&lt;/key&gt;&lt;/foreign-keys&gt;&lt;ref-type name="Book"&gt;6&lt;/ref-type&gt;&lt;contributors&gt;&lt;authors&gt;&lt;author&gt;Houglum, Peggy A.&lt;/author&gt;&lt;author&gt;Bertoti, Dolores&lt;/author&gt;&lt;author&gt;Brunnstrom, Signe&lt;/author&gt;&lt;/authors&gt;&lt;/contributors&gt;&lt;titles&gt;&lt;title&gt;Brunnstrom&amp;apos;s clinical kinesiology&lt;/title&gt;&lt;/titles&gt;&lt;pages&gt;xxxiv, 704 p.&lt;/pages&gt;&lt;edition&gt;6th&lt;/edition&gt;&lt;keywords&gt;&lt;keyword&gt;Kinesiology, Applied.&lt;/keyword&gt;&lt;keyword&gt;Joints physiology.&lt;/keyword&gt;&lt;keyword&gt;Movement.&lt;/keyword&gt;&lt;keyword&gt;Muscle Contraction.&lt;/keyword&gt;&lt;keyword&gt;Muscles physiology.&lt;/keyword&gt;&lt;/keywords&gt;&lt;dates&gt;&lt;year&gt;2012&lt;/year&gt;&lt;/dates&gt;&lt;pub-location&gt;Philadelphia&lt;/pub-location&gt;&lt;publisher&gt;F.A. Davis&lt;/publisher&gt;&lt;isbn&gt;9780803623521 (hbk.)&lt;/isbn&gt;&lt;accession-num&gt;16989410&lt;/accession-num&gt;&lt;call-num&gt;QP303 .B78 2012&lt;/call-num&gt;&lt;urls&gt;&lt;/urls&gt;&lt;/record&gt;&lt;/Cite&gt;&lt;/EndNote&gt;</w:instrText>
      </w:r>
      <w:r w:rsidRPr="004B4118">
        <w:rPr>
          <w:rFonts w:ascii="Times New Roman" w:hAnsi="Times New Roman" w:cs="Times New Roman"/>
          <w:sz w:val="24"/>
          <w:szCs w:val="24"/>
        </w:rPr>
        <w:fldChar w:fldCharType="separate"/>
      </w:r>
      <w:r w:rsidRPr="00544ED1">
        <w:rPr>
          <w:rFonts w:ascii="Times New Roman" w:hAnsi="Times New Roman" w:cs="Times New Roman"/>
          <w:noProof/>
          <w:sz w:val="24"/>
          <w:szCs w:val="24"/>
          <w:lang w:val="sv-SE"/>
        </w:rPr>
        <w:t>(5)</w:t>
      </w:r>
      <w:r w:rsidRPr="004B4118">
        <w:rPr>
          <w:rFonts w:ascii="Times New Roman" w:hAnsi="Times New Roman" w:cs="Times New Roman"/>
          <w:sz w:val="24"/>
          <w:szCs w:val="24"/>
        </w:rPr>
        <w:fldChar w:fldCharType="end"/>
      </w:r>
    </w:p>
    <w:p w14:paraId="42BC7B35" w14:textId="26FE314D" w:rsidR="00A46DB2" w:rsidRPr="00544ED1" w:rsidRDefault="00A46DB2" w:rsidP="00A46DB2">
      <w:pPr>
        <w:spacing w:line="276" w:lineRule="auto"/>
        <w:jc w:val="both"/>
        <w:rPr>
          <w:rFonts w:ascii="Times New Roman" w:hAnsi="Times New Roman" w:cs="Times New Roman"/>
          <w:sz w:val="24"/>
          <w:szCs w:val="24"/>
          <w:lang w:val="sv-SE"/>
        </w:rPr>
      </w:pPr>
      <w:r w:rsidRPr="00544ED1">
        <w:rPr>
          <w:rFonts w:ascii="Times New Roman" w:hAnsi="Times New Roman" w:cs="Times New Roman"/>
          <w:sz w:val="24"/>
          <w:szCs w:val="24"/>
          <w:lang w:val="sv-SE"/>
        </w:rPr>
        <w:t>Vid EMG</w:t>
      </w:r>
      <w:r w:rsidR="00533A54">
        <w:rPr>
          <w:rFonts w:ascii="Times New Roman" w:hAnsi="Times New Roman" w:cs="Times New Roman"/>
          <w:sz w:val="24"/>
          <w:szCs w:val="24"/>
          <w:lang w:val="sv-SE"/>
        </w:rPr>
        <w:t>-</w:t>
      </w:r>
      <w:r w:rsidRPr="00544ED1">
        <w:rPr>
          <w:rFonts w:ascii="Times New Roman" w:hAnsi="Times New Roman" w:cs="Times New Roman"/>
          <w:sz w:val="24"/>
          <w:szCs w:val="24"/>
          <w:lang w:val="sv-SE"/>
        </w:rPr>
        <w:t xml:space="preserve">mätning med hjälp av ytelektroder sätts dessa fast på huden, över muskelbuken. </w:t>
      </w:r>
      <w:r w:rsidR="00356A37">
        <w:rPr>
          <w:rFonts w:ascii="Times New Roman" w:hAnsi="Times New Roman" w:cs="Times New Roman"/>
          <w:sz w:val="24"/>
          <w:szCs w:val="24"/>
          <w:lang w:val="sv-SE"/>
        </w:rPr>
        <w:t xml:space="preserve">Med hjälp av </w:t>
      </w:r>
      <w:r w:rsidRPr="00544ED1">
        <w:rPr>
          <w:rFonts w:ascii="Times New Roman" w:hAnsi="Times New Roman" w:cs="Times New Roman"/>
          <w:sz w:val="24"/>
          <w:szCs w:val="24"/>
          <w:lang w:val="sv-SE"/>
        </w:rPr>
        <w:t xml:space="preserve">EMG </w:t>
      </w:r>
      <w:r w:rsidR="00356A37">
        <w:rPr>
          <w:rFonts w:ascii="Times New Roman" w:hAnsi="Times New Roman" w:cs="Times New Roman"/>
          <w:sz w:val="24"/>
          <w:szCs w:val="24"/>
          <w:lang w:val="sv-SE"/>
        </w:rPr>
        <w:t>kan man utföra</w:t>
      </w:r>
      <w:r w:rsidRPr="00544ED1">
        <w:rPr>
          <w:rFonts w:ascii="Times New Roman" w:hAnsi="Times New Roman" w:cs="Times New Roman"/>
          <w:sz w:val="24"/>
          <w:szCs w:val="24"/>
          <w:lang w:val="sv-SE"/>
        </w:rPr>
        <w:t xml:space="preserve"> experiment </w:t>
      </w:r>
      <w:r w:rsidR="00E606D3">
        <w:rPr>
          <w:rFonts w:ascii="Times New Roman" w:hAnsi="Times New Roman" w:cs="Times New Roman"/>
          <w:sz w:val="24"/>
          <w:szCs w:val="24"/>
          <w:lang w:val="sv-SE"/>
        </w:rPr>
        <w:t>som</w:t>
      </w:r>
      <w:r w:rsidR="00B83C0D">
        <w:rPr>
          <w:rFonts w:ascii="Times New Roman" w:hAnsi="Times New Roman" w:cs="Times New Roman"/>
          <w:sz w:val="24"/>
          <w:szCs w:val="24"/>
          <w:lang w:val="sv-SE"/>
        </w:rPr>
        <w:t xml:space="preserve"> </w:t>
      </w:r>
      <w:r w:rsidRPr="00544ED1">
        <w:rPr>
          <w:rFonts w:ascii="Times New Roman" w:hAnsi="Times New Roman" w:cs="Times New Roman"/>
          <w:sz w:val="24"/>
          <w:szCs w:val="24"/>
          <w:lang w:val="sv-SE"/>
        </w:rPr>
        <w:t>regis</w:t>
      </w:r>
      <w:r w:rsidR="00380BBE">
        <w:rPr>
          <w:rFonts w:ascii="Times New Roman" w:hAnsi="Times New Roman" w:cs="Times New Roman"/>
          <w:sz w:val="24"/>
          <w:szCs w:val="24"/>
          <w:lang w:val="sv-SE"/>
        </w:rPr>
        <w:t>trerar</w:t>
      </w:r>
      <w:r w:rsidRPr="00544ED1">
        <w:rPr>
          <w:rFonts w:ascii="Times New Roman" w:hAnsi="Times New Roman" w:cs="Times New Roman"/>
          <w:sz w:val="24"/>
          <w:szCs w:val="24"/>
          <w:lang w:val="sv-SE"/>
        </w:rPr>
        <w:t xml:space="preserve"> och analys</w:t>
      </w:r>
      <w:r w:rsidR="00380BBE">
        <w:rPr>
          <w:rFonts w:ascii="Times New Roman" w:hAnsi="Times New Roman" w:cs="Times New Roman"/>
          <w:sz w:val="24"/>
          <w:szCs w:val="24"/>
          <w:lang w:val="sv-SE"/>
        </w:rPr>
        <w:t>erar</w:t>
      </w:r>
      <w:r w:rsidRPr="00544ED1">
        <w:rPr>
          <w:rFonts w:ascii="Times New Roman" w:hAnsi="Times New Roman" w:cs="Times New Roman"/>
          <w:sz w:val="24"/>
          <w:szCs w:val="24"/>
          <w:lang w:val="sv-SE"/>
        </w:rPr>
        <w:t xml:space="preserve"> myoelektriska signaler. Myoelektriska signaler bildas genom de fysiologiska skillnader i muskelfibermembranet</w:t>
      </w:r>
      <w:r>
        <w:rPr>
          <w:rFonts w:ascii="Times New Roman" w:hAnsi="Times New Roman" w:cs="Times New Roman"/>
          <w:sz w:val="24"/>
          <w:szCs w:val="24"/>
          <w:lang w:val="sv-SE"/>
        </w:rPr>
        <w:t xml:space="preserve"> som tidigare beskrivits</w:t>
      </w:r>
      <w:r w:rsidRPr="00544ED1">
        <w:rPr>
          <w:rFonts w:ascii="Times New Roman" w:hAnsi="Times New Roman" w:cs="Times New Roman"/>
          <w:sz w:val="24"/>
          <w:szCs w:val="24"/>
          <w:lang w:val="sv-SE"/>
        </w:rPr>
        <w:t xml:space="preserve">. För att muskelfibrer ska kunna kontraheras krävs </w:t>
      </w:r>
      <w:r>
        <w:rPr>
          <w:rFonts w:ascii="Times New Roman" w:hAnsi="Times New Roman" w:cs="Times New Roman"/>
          <w:sz w:val="24"/>
          <w:szCs w:val="24"/>
          <w:lang w:val="sv-SE"/>
        </w:rPr>
        <w:t>som bekant</w:t>
      </w:r>
      <w:r w:rsidRPr="00544ED1">
        <w:rPr>
          <w:rFonts w:ascii="Times New Roman" w:hAnsi="Times New Roman" w:cs="Times New Roman"/>
          <w:sz w:val="24"/>
          <w:szCs w:val="24"/>
          <w:lang w:val="sv-SE"/>
        </w:rPr>
        <w:t xml:space="preserve"> en aktionspotential. Det är denna aktionspotential som EMG-signalen registrerar i muskelfibermembranet. </w:t>
      </w:r>
      <w:r>
        <w:rPr>
          <w:rFonts w:ascii="Times New Roman" w:hAnsi="Times New Roman" w:cs="Times New Roman"/>
          <w:sz w:val="24"/>
          <w:szCs w:val="24"/>
          <w:lang w:val="sv-SE"/>
        </w:rPr>
        <w:fldChar w:fldCharType="begin"/>
      </w:r>
      <w:r w:rsidR="0079060C">
        <w:rPr>
          <w:rFonts w:ascii="Times New Roman" w:hAnsi="Times New Roman" w:cs="Times New Roman"/>
          <w:sz w:val="24"/>
          <w:szCs w:val="24"/>
          <w:lang w:val="sv-SE"/>
        </w:rPr>
        <w:instrText xml:space="preserve"> ADDIN EN.CITE &lt;EndNote&gt;&lt;Cite&gt;&lt;Author&gt;Konrad&lt;/Author&gt;&lt;Year&gt;2006&lt;/Year&gt;&lt;RecNum&gt;41&lt;/RecNum&gt;&lt;DisplayText&gt;(10)&lt;/DisplayText&gt;&lt;record&gt;&lt;rec-number&gt;41&lt;/rec-number&gt;&lt;foreign-keys&gt;&lt;key app="EN" db-id="9exwtr0vgfzzvwef0vjxdapc5tdtd22a55ee" timestamp="1568156121" guid="9a7a671c-f078-4deb-9c24-7928fd7b4e02"&gt;41&lt;/key&gt;&lt;/foreign-keys&gt;&lt;ref-type name="Book"&gt;6&lt;/ref-type&gt;&lt;contributors&gt;&lt;authors&gt;&lt;author&gt;Konrad, Peter&lt;/author&gt;&lt;/authors&gt;&lt;/contributors&gt;&lt;titles&gt;&lt;title&gt;The ABC of EMG: A Practical Introduction to Kinesiological Electromyography&lt;/title&gt;&lt;/titles&gt;&lt;edition&gt;1.4&lt;/edition&gt;&lt;dates&gt;&lt;year&gt;2006&lt;/year&gt;&lt;/dates&gt;&lt;pub-location&gt;Boston&lt;/pub-location&gt;&lt;publisher&gt;Noraxon&lt;/publisher&gt;&lt;urls&gt;&lt;/urls&gt;&lt;/record&gt;&lt;/Cite&gt;&lt;/EndNote&gt;</w:instrText>
      </w:r>
      <w:r>
        <w:rPr>
          <w:rFonts w:ascii="Times New Roman" w:hAnsi="Times New Roman" w:cs="Times New Roman"/>
          <w:sz w:val="24"/>
          <w:szCs w:val="24"/>
          <w:lang w:val="sv-SE"/>
        </w:rPr>
        <w:fldChar w:fldCharType="separate"/>
      </w:r>
      <w:r w:rsidR="0079060C">
        <w:rPr>
          <w:rFonts w:ascii="Times New Roman" w:hAnsi="Times New Roman" w:cs="Times New Roman"/>
          <w:noProof/>
          <w:sz w:val="24"/>
          <w:szCs w:val="24"/>
          <w:lang w:val="sv-SE"/>
        </w:rPr>
        <w:t>(10)</w:t>
      </w:r>
      <w:r>
        <w:rPr>
          <w:rFonts w:ascii="Times New Roman" w:hAnsi="Times New Roman" w:cs="Times New Roman"/>
          <w:sz w:val="24"/>
          <w:szCs w:val="24"/>
          <w:lang w:val="sv-SE"/>
        </w:rPr>
        <w:fldChar w:fldCharType="end"/>
      </w:r>
    </w:p>
    <w:p w14:paraId="53CF6650" w14:textId="08E706B9" w:rsidR="00A46DB2" w:rsidRPr="00544ED1" w:rsidRDefault="00A46DB2" w:rsidP="00A46DB2">
      <w:pPr>
        <w:spacing w:line="276" w:lineRule="auto"/>
        <w:jc w:val="both"/>
        <w:rPr>
          <w:rFonts w:ascii="Times New Roman" w:hAnsi="Times New Roman" w:cs="Times New Roman"/>
          <w:sz w:val="24"/>
          <w:szCs w:val="24"/>
          <w:lang w:val="sv-SE"/>
        </w:rPr>
      </w:pPr>
      <w:r w:rsidRPr="00544ED1">
        <w:rPr>
          <w:rFonts w:ascii="Times New Roman" w:hAnsi="Times New Roman" w:cs="Times New Roman"/>
          <w:sz w:val="24"/>
          <w:szCs w:val="24"/>
          <w:lang w:val="sv-SE"/>
        </w:rPr>
        <w:t>EMG används som ett utvärderingsinstrument inom bland annat fysioterapeutiska forskningsområden som rehabilitering, träning samt vid analys av ergonomiska förhållande</w:t>
      </w:r>
      <w:r w:rsidR="00694E2D">
        <w:rPr>
          <w:rFonts w:ascii="Times New Roman" w:hAnsi="Times New Roman" w:cs="Times New Roman"/>
          <w:sz w:val="24"/>
          <w:szCs w:val="24"/>
          <w:lang w:val="sv-SE"/>
        </w:rPr>
        <w:t>n</w:t>
      </w:r>
      <w:r>
        <w:rPr>
          <w:rFonts w:ascii="Times New Roman" w:hAnsi="Times New Roman" w:cs="Times New Roman"/>
          <w:sz w:val="24"/>
          <w:szCs w:val="24"/>
          <w:lang w:val="sv-SE"/>
        </w:rPr>
        <w:t>.</w:t>
      </w:r>
      <w:r w:rsidRPr="00544ED1">
        <w:rPr>
          <w:rFonts w:ascii="Times New Roman" w:hAnsi="Times New Roman" w:cs="Times New Roman"/>
          <w:sz w:val="24"/>
          <w:szCs w:val="24"/>
          <w:lang w:val="sv-SE"/>
        </w:rPr>
        <w:t xml:space="preserve"> </w:t>
      </w:r>
      <w:r w:rsidRPr="004B4118">
        <w:rPr>
          <w:rFonts w:ascii="Times New Roman" w:hAnsi="Times New Roman" w:cs="Times New Roman"/>
          <w:sz w:val="24"/>
          <w:szCs w:val="24"/>
        </w:rPr>
        <w:fldChar w:fldCharType="begin"/>
      </w:r>
      <w:r w:rsidR="0079060C" w:rsidRPr="0079060C">
        <w:rPr>
          <w:rFonts w:ascii="Times New Roman" w:hAnsi="Times New Roman" w:cs="Times New Roman"/>
          <w:sz w:val="24"/>
          <w:szCs w:val="24"/>
          <w:lang w:val="sv-SE"/>
        </w:rPr>
        <w:instrText xml:space="preserve"> ADDIN EN.CITE &lt;EndNote&gt;&lt;Cite&gt;&lt;Author&gt;Konrad&lt;/Author&gt;&lt;Year&gt;2006&lt;/Year&gt;&lt;RecNum&gt;41&lt;/RecNum&gt;&lt;DisplayText&gt;(10)&lt;/DisplayText&gt;&lt;record&gt;&lt;rec-number&gt;41&lt;/rec-number&gt;&lt;foreign-keys&gt;&lt;key app="EN" db-id="9exwtr0vgfzzvwef0vjxdapc5tdtd22a55ee" timestamp="1568156121" guid="9a7a671c-f078-4deb-9c24-7928fd7b4e02"&gt;41&lt;/key&gt;&lt;/foreign-keys&gt;&lt;ref-type name="Book"&gt;6&lt;/ref-type&gt;&lt;contributors&gt;&lt;authors&gt;&lt;author&gt;Konrad, Peter&lt;/author&gt;&lt;/authors&gt;&lt;/contributors&gt;&lt;titles&gt;&lt;title&gt;The ABC of EMG: A Practical Introduction to Kinesiological Electromyography&lt;/title&gt;&lt;/titles&gt;&lt;edition&gt;1.4&lt;/edition&gt;&lt;dates&gt;&lt;year&gt;2006&lt;/year&gt;&lt;/dates&gt;&lt;pub-location&gt;Boston&lt;/pub-location&gt;&lt;publisher&gt;Noraxon&lt;/publisher&gt;&lt;urls&gt;&lt;/urls&gt;&lt;/record&gt;&lt;/Cite&gt;&lt;/EndNote&gt;</w:instrText>
      </w:r>
      <w:r w:rsidRPr="004B4118">
        <w:rPr>
          <w:rFonts w:ascii="Times New Roman" w:hAnsi="Times New Roman" w:cs="Times New Roman"/>
          <w:sz w:val="24"/>
          <w:szCs w:val="24"/>
        </w:rPr>
        <w:fldChar w:fldCharType="separate"/>
      </w:r>
      <w:r w:rsidR="0079060C" w:rsidRPr="0079060C">
        <w:rPr>
          <w:rFonts w:ascii="Times New Roman" w:hAnsi="Times New Roman" w:cs="Times New Roman"/>
          <w:noProof/>
          <w:sz w:val="24"/>
          <w:szCs w:val="24"/>
          <w:lang w:val="sv-SE"/>
        </w:rPr>
        <w:t>(10)</w:t>
      </w:r>
      <w:r w:rsidRPr="004B4118">
        <w:rPr>
          <w:rFonts w:ascii="Times New Roman" w:hAnsi="Times New Roman" w:cs="Times New Roman"/>
          <w:sz w:val="24"/>
          <w:szCs w:val="24"/>
        </w:rPr>
        <w:fldChar w:fldCharType="end"/>
      </w:r>
      <w:r w:rsidRPr="00544ED1">
        <w:rPr>
          <w:rFonts w:ascii="Times New Roman" w:hAnsi="Times New Roman" w:cs="Times New Roman"/>
          <w:sz w:val="24"/>
          <w:szCs w:val="24"/>
          <w:lang w:val="sv-SE"/>
        </w:rPr>
        <w:t xml:space="preserve"> </w:t>
      </w:r>
    </w:p>
    <w:p w14:paraId="5694DE88" w14:textId="1C179851" w:rsidR="00A46DB2" w:rsidRPr="00544ED1" w:rsidRDefault="00A46DB2" w:rsidP="00A46DB2">
      <w:pPr>
        <w:spacing w:line="276" w:lineRule="auto"/>
        <w:jc w:val="both"/>
        <w:rPr>
          <w:rFonts w:ascii="Times New Roman" w:hAnsi="Times New Roman" w:cs="Times New Roman"/>
          <w:sz w:val="24"/>
          <w:szCs w:val="24"/>
          <w:lang w:val="sv-SE"/>
        </w:rPr>
      </w:pPr>
      <w:r w:rsidRPr="00544ED1">
        <w:rPr>
          <w:rFonts w:ascii="Times New Roman" w:hAnsi="Times New Roman" w:cs="Times New Roman"/>
          <w:sz w:val="24"/>
          <w:szCs w:val="24"/>
          <w:lang w:val="sv-SE"/>
        </w:rPr>
        <w:t xml:space="preserve">För att få en god signal vill man skapa goda förhållanden vid placeringen. Man vill minimera mängden vävnad mellan elektroden och muskelfibrerna, placera elektroderna parallellt med </w:t>
      </w:r>
      <w:r w:rsidRPr="00544ED1">
        <w:rPr>
          <w:rFonts w:ascii="Times New Roman" w:hAnsi="Times New Roman" w:cs="Times New Roman"/>
          <w:sz w:val="24"/>
          <w:szCs w:val="24"/>
          <w:lang w:val="sv-SE"/>
        </w:rPr>
        <w:lastRenderedPageBreak/>
        <w:t xml:space="preserve">muskelfibrerna, undvika att placera elektroderna över innervationszoner, välja </w:t>
      </w:r>
      <w:r w:rsidR="003B3894">
        <w:rPr>
          <w:rFonts w:ascii="Times New Roman" w:hAnsi="Times New Roman" w:cs="Times New Roman"/>
          <w:sz w:val="24"/>
          <w:szCs w:val="24"/>
          <w:lang w:val="sv-SE"/>
        </w:rPr>
        <w:t>anatomiska riktmärken</w:t>
      </w:r>
      <w:r w:rsidRPr="00544ED1">
        <w:rPr>
          <w:rFonts w:ascii="Times New Roman" w:hAnsi="Times New Roman" w:cs="Times New Roman"/>
          <w:sz w:val="24"/>
          <w:szCs w:val="24"/>
          <w:lang w:val="sv-SE"/>
        </w:rPr>
        <w:t xml:space="preserve"> som kan hittas lätt och upprepas reliabelt, undvika platser med hudveck eller som hindras av skelettet, och minimera cross-talk genom att välja rätt elektrodstorlek och elektrodavstånd</w:t>
      </w:r>
      <w:r>
        <w:rPr>
          <w:rFonts w:ascii="Times New Roman" w:hAnsi="Times New Roman" w:cs="Times New Roman"/>
          <w:sz w:val="24"/>
          <w:szCs w:val="24"/>
          <w:lang w:val="sv-SE"/>
        </w:rPr>
        <w:t>.</w:t>
      </w:r>
      <w:r w:rsidRPr="00544ED1">
        <w:rPr>
          <w:rFonts w:ascii="Times New Roman" w:hAnsi="Times New Roman" w:cs="Times New Roman"/>
          <w:sz w:val="24"/>
          <w:szCs w:val="24"/>
          <w:lang w:val="sv-SE"/>
        </w:rPr>
        <w:t xml:space="preserve"> </w:t>
      </w:r>
      <w:r>
        <w:rPr>
          <w:rFonts w:ascii="Times New Roman" w:hAnsi="Times New Roman" w:cs="Times New Roman"/>
          <w:sz w:val="24"/>
          <w:szCs w:val="24"/>
        </w:rPr>
        <w:fldChar w:fldCharType="begin"/>
      </w:r>
      <w:r w:rsidR="0079060C" w:rsidRPr="0079060C">
        <w:rPr>
          <w:rFonts w:ascii="Times New Roman" w:hAnsi="Times New Roman" w:cs="Times New Roman"/>
          <w:sz w:val="24"/>
          <w:szCs w:val="24"/>
          <w:lang w:val="sv-SE"/>
        </w:rPr>
        <w:instrText xml:space="preserve"> ADDIN EN.CITE &lt;EndNote&gt;&lt;Cite&gt;&lt;Author&gt;Fridlund&lt;/Author&gt;&lt;Year&gt;1986&lt;/Year&gt;&lt;RecNum&gt;66&lt;/RecNum&gt;&lt;DisplayText&gt;(12)&lt;/DisplayText&gt;&lt;record&gt;&lt;rec-number&gt;66&lt;/rec-number&gt;&lt;foreign-keys&gt;&lt;key app="EN" db-id="9exwtr0vgfzzvwef0vjxdapc5tdtd22a55ee" timestamp="1569747411" guid="1b314a40-7735-48fd-ba91-34503c886a11"&gt;66&lt;/key&gt;&lt;/foreign-keys&gt;&lt;ref-type name="Journal Article"&gt;17&lt;/ref-type&gt;&lt;contributors&gt;&lt;authors&gt;&lt;author&gt;Fridlund, A. J.&lt;/author&gt;&lt;author&gt;Cacioppo, J. T.&lt;/author&gt;&lt;/authors&gt;&lt;/contributors&gt;&lt;titles&gt;&lt;title&gt;Guidelines for human electromyographic research&lt;/title&gt;&lt;secondary-title&gt;Psychophysiology&lt;/secondary-title&gt;&lt;/titles&gt;&lt;periodical&gt;&lt;full-title&gt;Psychophysiology&lt;/full-title&gt;&lt;/periodical&gt;&lt;pages&gt;567-89&lt;/pages&gt;&lt;volume&gt;23&lt;/volume&gt;&lt;number&gt;5&lt;/number&gt;&lt;edition&gt;1986/09/01&lt;/edition&gt;&lt;keywords&gt;&lt;keyword&gt;Electromyography/*methods&lt;/keyword&gt;&lt;keyword&gt;Humans&lt;/keyword&gt;&lt;keyword&gt;Psychophysiology/*methods&lt;/keyword&gt;&lt;/keywords&gt;&lt;dates&gt;&lt;year&gt;1986&lt;/year&gt;&lt;pub-dates&gt;&lt;date&gt;Sep&lt;/date&gt;&lt;/pub-dates&gt;&lt;/dates&gt;&lt;isbn&gt;0048-5772 (Print)&amp;#xD;0048-5772 (Linking)&lt;/isbn&gt;&lt;accession-num&gt;3809364&lt;/accession-num&gt;&lt;urls&gt;&lt;related-urls&gt;&lt;url&gt;https://www.ncbi.nlm.nih.gov/pubmed/3809364&lt;/url&gt;&lt;/related-urls&gt;&lt;/urls&gt;&lt;electronic-resource-num&gt;10.1111/j.1469-8986.1986.tb00676.x&lt;/electronic-resource-num&gt;&lt;/record&gt;&lt;/Cite&gt;&lt;/EndNote&gt;</w:instrText>
      </w:r>
      <w:r>
        <w:rPr>
          <w:rFonts w:ascii="Times New Roman" w:hAnsi="Times New Roman" w:cs="Times New Roman"/>
          <w:sz w:val="24"/>
          <w:szCs w:val="24"/>
        </w:rPr>
        <w:fldChar w:fldCharType="separate"/>
      </w:r>
      <w:r w:rsidR="0079060C" w:rsidRPr="0079060C">
        <w:rPr>
          <w:rFonts w:ascii="Times New Roman" w:hAnsi="Times New Roman" w:cs="Times New Roman"/>
          <w:noProof/>
          <w:sz w:val="24"/>
          <w:szCs w:val="24"/>
          <w:lang w:val="sv-SE"/>
        </w:rPr>
        <w:t>(12)</w:t>
      </w:r>
      <w:r>
        <w:rPr>
          <w:rFonts w:ascii="Times New Roman" w:hAnsi="Times New Roman" w:cs="Times New Roman"/>
          <w:sz w:val="24"/>
          <w:szCs w:val="24"/>
        </w:rPr>
        <w:fldChar w:fldCharType="end"/>
      </w:r>
      <w:r w:rsidRPr="00544ED1">
        <w:rPr>
          <w:rFonts w:ascii="Times New Roman" w:hAnsi="Times New Roman" w:cs="Times New Roman"/>
          <w:sz w:val="24"/>
          <w:szCs w:val="24"/>
          <w:lang w:val="sv-SE"/>
        </w:rPr>
        <w:t xml:space="preserve"> </w:t>
      </w:r>
    </w:p>
    <w:p w14:paraId="42928AF4" w14:textId="4321D036" w:rsidR="00BD7B3C" w:rsidRPr="002332F9" w:rsidRDefault="00A46DB2" w:rsidP="002332F9">
      <w:pPr>
        <w:spacing w:line="276" w:lineRule="auto"/>
        <w:jc w:val="both"/>
        <w:rPr>
          <w:rFonts w:ascii="Times New Roman" w:eastAsia="Times New Roman" w:hAnsi="Times New Roman" w:cs="Times New Roman"/>
          <w:color w:val="000000" w:themeColor="text1"/>
          <w:sz w:val="24"/>
          <w:szCs w:val="24"/>
          <w:lang w:val="sv-SE"/>
        </w:rPr>
      </w:pPr>
      <w:r>
        <w:rPr>
          <w:rFonts w:ascii="Times New Roman" w:eastAsia="Times New Roman" w:hAnsi="Times New Roman" w:cs="Times New Roman"/>
          <w:color w:val="000000" w:themeColor="text1"/>
          <w:sz w:val="24"/>
          <w:szCs w:val="24"/>
          <w:lang w:val="sv-SE"/>
        </w:rPr>
        <w:t>M. i</w:t>
      </w:r>
      <w:r w:rsidRPr="003B280C">
        <w:rPr>
          <w:rFonts w:ascii="Times New Roman" w:eastAsia="Times New Roman" w:hAnsi="Times New Roman" w:cs="Times New Roman"/>
          <w:color w:val="000000" w:themeColor="text1"/>
          <w:sz w:val="24"/>
          <w:szCs w:val="24"/>
          <w:lang w:val="sv-SE"/>
        </w:rPr>
        <w:t xml:space="preserve">nfraspinatus </w:t>
      </w:r>
      <w:r>
        <w:rPr>
          <w:rFonts w:ascii="Times New Roman" w:eastAsia="Times New Roman" w:hAnsi="Times New Roman" w:cs="Times New Roman"/>
          <w:color w:val="000000" w:themeColor="text1"/>
          <w:sz w:val="24"/>
          <w:szCs w:val="24"/>
          <w:lang w:val="sv-SE"/>
        </w:rPr>
        <w:t>bör</w:t>
      </w:r>
      <w:r w:rsidRPr="003B280C">
        <w:rPr>
          <w:rFonts w:ascii="Times New Roman" w:eastAsia="Times New Roman" w:hAnsi="Times New Roman" w:cs="Times New Roman"/>
          <w:color w:val="000000" w:themeColor="text1"/>
          <w:sz w:val="24"/>
          <w:szCs w:val="24"/>
          <w:lang w:val="sv-SE"/>
        </w:rPr>
        <w:t xml:space="preserve"> aktiveras &gt;10% MVC för att </w:t>
      </w:r>
      <w:r>
        <w:rPr>
          <w:rFonts w:ascii="Times New Roman" w:eastAsia="Times New Roman" w:hAnsi="Times New Roman" w:cs="Times New Roman"/>
          <w:color w:val="000000" w:themeColor="text1"/>
          <w:sz w:val="24"/>
          <w:szCs w:val="24"/>
          <w:lang w:val="sv-SE"/>
        </w:rPr>
        <w:t>få validitet</w:t>
      </w:r>
      <w:r w:rsidRPr="003B280C">
        <w:rPr>
          <w:rFonts w:ascii="Times New Roman" w:eastAsia="Times New Roman" w:hAnsi="Times New Roman" w:cs="Times New Roman"/>
          <w:color w:val="000000" w:themeColor="text1"/>
          <w:sz w:val="24"/>
          <w:szCs w:val="24"/>
          <w:lang w:val="sv-SE"/>
        </w:rPr>
        <w:t xml:space="preserve"> </w:t>
      </w:r>
      <w:r>
        <w:rPr>
          <w:rFonts w:ascii="Times New Roman" w:eastAsia="Times New Roman" w:hAnsi="Times New Roman" w:cs="Times New Roman"/>
          <w:color w:val="000000" w:themeColor="text1"/>
          <w:sz w:val="24"/>
          <w:szCs w:val="24"/>
          <w:lang w:val="sv-SE"/>
        </w:rPr>
        <w:t>i</w:t>
      </w:r>
      <w:r w:rsidRPr="003B280C">
        <w:rPr>
          <w:rFonts w:ascii="Times New Roman" w:eastAsia="Times New Roman" w:hAnsi="Times New Roman" w:cs="Times New Roman"/>
          <w:color w:val="000000" w:themeColor="text1"/>
          <w:sz w:val="24"/>
          <w:szCs w:val="24"/>
          <w:lang w:val="sv-SE"/>
        </w:rPr>
        <w:t xml:space="preserve"> den ytelektromyografiska datan </w:t>
      </w:r>
      <w:r w:rsidRPr="003B280C">
        <w:rPr>
          <w:rFonts w:ascii="Times New Roman" w:eastAsia="Times New Roman" w:hAnsi="Times New Roman" w:cs="Times New Roman"/>
          <w:color w:val="000000" w:themeColor="text1"/>
          <w:sz w:val="24"/>
          <w:szCs w:val="24"/>
          <w:lang w:val="sv-SE"/>
        </w:rPr>
        <w:fldChar w:fldCharType="begin"/>
      </w:r>
      <w:r w:rsidR="0079060C">
        <w:rPr>
          <w:rFonts w:ascii="Times New Roman" w:eastAsia="Times New Roman" w:hAnsi="Times New Roman" w:cs="Times New Roman"/>
          <w:color w:val="000000" w:themeColor="text1"/>
          <w:sz w:val="24"/>
          <w:szCs w:val="24"/>
          <w:lang w:val="sv-SE"/>
        </w:rPr>
        <w:instrText xml:space="preserve"> ADDIN EN.CITE &lt;EndNote&gt;&lt;Cite&gt;&lt;Author&gt;Johnson&lt;/Author&gt;&lt;Year&gt;2011&lt;/Year&gt;&lt;RecNum&gt;29&lt;/RecNum&gt;&lt;DisplayText&gt;(13)&lt;/DisplayText&gt;&lt;record&gt;&lt;rec-number&gt;29&lt;/rec-number&gt;&lt;foreign-keys&gt;&lt;key app="EN" db-id="9exwtr0vgfzzvwef0vjxdapc5tdtd22a55ee" timestamp="1567494001" guid="d9029bdb-9650-4044-97e8-966a22ffaf84"&gt;29&lt;/key&gt;&lt;/foreign-keys&gt;&lt;ref-type name="Journal Article"&gt;17&lt;/ref-type&gt;&lt;contributors&gt;&lt;authors&gt;&lt;author&gt;Johnson, V. L.&lt;/author&gt;&lt;author&gt;Halaki, M.&lt;/author&gt;&lt;author&gt;Ginn, K. A.&lt;/author&gt;&lt;/authors&gt;&lt;/contributors&gt;&lt;auth-address&gt;Discipline of Exercise and Sport Science, Faculty of Health Sciences, The University of Sydney, Australia.&lt;/auth-address&gt;&lt;titles&gt;&lt;title&gt;The use of surface electrodes to record infraspinatus activity is not valid at low infraspinatus activation levels&lt;/title&gt;&lt;secondary-title&gt;J Electromyogr Kinesiol&lt;/secondary-title&gt;&lt;/titles&gt;&lt;periodical&gt;&lt;full-title&gt;J Electromyogr Kinesiol&lt;/full-title&gt;&lt;/periodical&gt;&lt;pages&gt;112-8&lt;/pages&gt;&lt;volume&gt;21&lt;/volume&gt;&lt;number&gt;1&lt;/number&gt;&lt;edition&gt;2010/10/05&lt;/edition&gt;&lt;keywords&gt;&lt;keyword&gt;Adolescent&lt;/keyword&gt;&lt;keyword&gt;Electrodes&lt;/keyword&gt;&lt;keyword&gt;Electrodes, Implanted&lt;/keyword&gt;&lt;keyword&gt;Electromyography/*methods&lt;/keyword&gt;&lt;keyword&gt;Female&lt;/keyword&gt;&lt;keyword&gt;Humans&lt;/keyword&gt;&lt;keyword&gt;Isometric Contraction/*physiology&lt;/keyword&gt;&lt;keyword&gt;Male&lt;/keyword&gt;&lt;keyword&gt;Muscle, Skeletal/*physiology&lt;/keyword&gt;&lt;keyword&gt;Reproducibility of Results&lt;/keyword&gt;&lt;keyword&gt;*Shoulder&lt;/keyword&gt;&lt;keyword&gt;Young Adult&lt;/keyword&gt;&lt;/keywords&gt;&lt;dates&gt;&lt;year&gt;2011&lt;/year&gt;&lt;pub-dates&gt;&lt;date&gt;Feb&lt;/date&gt;&lt;/pub-dates&gt;&lt;/dates&gt;&lt;isbn&gt;1873-5711 (Electronic)&amp;#xD;1050-6411 (Linking)&lt;/isbn&gt;&lt;accession-num&gt;20884227&lt;/accession-num&gt;&lt;urls&gt;&lt;related-urls&gt;&lt;url&gt;https://www.ncbi.nlm.nih.gov/pubmed/20884227&lt;/url&gt;&lt;/related-urls&gt;&lt;/urls&gt;&lt;electronic-resource-num&gt;10.1016/j.jelekin.2010.08.007&lt;/electronic-resource-num&gt;&lt;/record&gt;&lt;/Cite&gt;&lt;/EndNote&gt;</w:instrText>
      </w:r>
      <w:r w:rsidRPr="003B280C">
        <w:rPr>
          <w:rFonts w:ascii="Times New Roman" w:eastAsia="Times New Roman" w:hAnsi="Times New Roman" w:cs="Times New Roman"/>
          <w:color w:val="000000" w:themeColor="text1"/>
          <w:sz w:val="24"/>
          <w:szCs w:val="24"/>
          <w:lang w:val="sv-SE"/>
        </w:rPr>
        <w:fldChar w:fldCharType="separate"/>
      </w:r>
      <w:r w:rsidR="0079060C">
        <w:rPr>
          <w:rFonts w:ascii="Times New Roman" w:eastAsia="Times New Roman" w:hAnsi="Times New Roman" w:cs="Times New Roman"/>
          <w:noProof/>
          <w:color w:val="000000" w:themeColor="text1"/>
          <w:sz w:val="24"/>
          <w:szCs w:val="24"/>
          <w:lang w:val="sv-SE"/>
        </w:rPr>
        <w:t>(13)</w:t>
      </w:r>
      <w:r w:rsidRPr="003B280C">
        <w:rPr>
          <w:rFonts w:ascii="Times New Roman" w:eastAsia="Times New Roman" w:hAnsi="Times New Roman" w:cs="Times New Roman"/>
          <w:color w:val="000000" w:themeColor="text1"/>
          <w:sz w:val="24"/>
          <w:szCs w:val="24"/>
          <w:lang w:val="sv-SE"/>
        </w:rPr>
        <w:fldChar w:fldCharType="end"/>
      </w:r>
      <w:r>
        <w:rPr>
          <w:rFonts w:ascii="Times New Roman" w:eastAsia="Times New Roman" w:hAnsi="Times New Roman" w:cs="Times New Roman"/>
          <w:color w:val="000000" w:themeColor="text1"/>
          <w:sz w:val="24"/>
          <w:szCs w:val="24"/>
          <w:lang w:val="sv-SE"/>
        </w:rPr>
        <w:t>.</w:t>
      </w:r>
    </w:p>
    <w:p w14:paraId="06BEEB96" w14:textId="4D179E2B" w:rsidR="0065282E" w:rsidRPr="00BB379F" w:rsidRDefault="0065282E" w:rsidP="00D655C5">
      <w:pPr>
        <w:pStyle w:val="Rubrik2"/>
        <w:rPr>
          <w:lang w:val="sv-SE"/>
        </w:rPr>
      </w:pPr>
      <w:bookmarkStart w:id="11" w:name="_Toc38476827"/>
      <w:r w:rsidRPr="00BB379F">
        <w:rPr>
          <w:lang w:val="sv-SE"/>
        </w:rPr>
        <w:t>Patologi/impingement</w:t>
      </w:r>
      <w:bookmarkEnd w:id="8"/>
      <w:bookmarkEnd w:id="9"/>
      <w:bookmarkEnd w:id="11"/>
    </w:p>
    <w:p w14:paraId="4D438205" w14:textId="4FE28FF2" w:rsidR="004E23BF" w:rsidRDefault="0065282E" w:rsidP="00D83DB5">
      <w:pPr>
        <w:jc w:val="both"/>
        <w:rPr>
          <w:rFonts w:ascii="Times New Roman" w:hAnsi="Times New Roman" w:cs="Times New Roman"/>
          <w:sz w:val="24"/>
          <w:szCs w:val="24"/>
          <w:lang w:val="sv-SE"/>
        </w:rPr>
      </w:pPr>
      <w:r w:rsidRPr="006B60C2">
        <w:rPr>
          <w:rFonts w:ascii="Times New Roman" w:hAnsi="Times New Roman" w:cs="Times New Roman"/>
          <w:sz w:val="24"/>
          <w:szCs w:val="24"/>
          <w:lang w:val="sv-SE"/>
        </w:rPr>
        <w:t>Axelsmärta drabbar upp till 6</w:t>
      </w:r>
      <w:r>
        <w:rPr>
          <w:rFonts w:ascii="Times New Roman" w:hAnsi="Times New Roman" w:cs="Times New Roman"/>
          <w:sz w:val="24"/>
          <w:szCs w:val="24"/>
          <w:lang w:val="sv-SE"/>
        </w:rPr>
        <w:t>7</w:t>
      </w:r>
      <w:r w:rsidRPr="006B60C2">
        <w:rPr>
          <w:rFonts w:ascii="Times New Roman" w:hAnsi="Times New Roman" w:cs="Times New Roman"/>
          <w:sz w:val="24"/>
          <w:szCs w:val="24"/>
          <w:lang w:val="sv-SE"/>
        </w:rPr>
        <w:t xml:space="preserve">% av befolkningen någon gång i livet </w:t>
      </w:r>
      <w:r w:rsidRPr="006B60C2">
        <w:rPr>
          <w:rFonts w:ascii="Times New Roman" w:hAnsi="Times New Roman" w:cs="Times New Roman"/>
          <w:sz w:val="24"/>
          <w:szCs w:val="24"/>
          <w:lang w:val="sv-SE"/>
        </w:rPr>
        <w:fldChar w:fldCharType="begin"/>
      </w:r>
      <w:r w:rsidR="0079060C">
        <w:rPr>
          <w:rFonts w:ascii="Times New Roman" w:hAnsi="Times New Roman" w:cs="Times New Roman"/>
          <w:sz w:val="24"/>
          <w:szCs w:val="24"/>
          <w:lang w:val="sv-SE"/>
        </w:rPr>
        <w:instrText xml:space="preserve"> ADDIN EN.CITE &lt;EndNote&gt;&lt;Cite&gt;&lt;Author&gt;Luime&lt;/Author&gt;&lt;Year&gt;2004&lt;/Year&gt;&lt;RecNum&gt;54&lt;/RecNum&gt;&lt;DisplayText&gt;(14)&lt;/DisplayText&gt;&lt;record&gt;&lt;rec-number&gt;54&lt;/rec-number&gt;&lt;foreign-keys&gt;&lt;key app="EN" db-id="9exwtr0vgfzzvwef0vjxdapc5tdtd22a55ee" timestamp="1568611765" guid="03e24337-5030-4b6f-86e2-7781b393d33e"&gt;54&lt;/key&gt;&lt;/foreign-keys&gt;&lt;ref-type name="Journal Article"&gt;17&lt;/ref-type&gt;&lt;contributors&gt;&lt;authors&gt;&lt;author&gt;Luime, J. J.&lt;/author&gt;&lt;author&gt;Koes, B. W.&lt;/author&gt;&lt;author&gt;Hendriksen, I. J.&lt;/author&gt;&lt;author&gt;Burdorf, A.&lt;/author&gt;&lt;author&gt;Verhagen, A. P.&lt;/author&gt;&lt;author&gt;Miedema, H. S.&lt;/author&gt;&lt;author&gt;Verhaar, J. A.&lt;/author&gt;&lt;/authors&gt;&lt;/contributors&gt;&lt;auth-address&gt;The Netherlands Expert Centre for Work-Related Musculoskeletal Disorder, Erasmus MC, University Medical Centre Rotterdam, The Netherlands. j.luime@erasmusmc.nl&lt;/auth-address&gt;&lt;titles&gt;&lt;title&gt;Prevalence and incidence of shoulder pain in the general population; a systematic review&lt;/title&gt;&lt;secondary-title&gt;Scand J Rheumatol&lt;/secondary-title&gt;&lt;/titles&gt;&lt;periodical&gt;&lt;full-title&gt;Scand J Rheumatol&lt;/full-title&gt;&lt;/periodical&gt;&lt;pages&gt;73-81&lt;/pages&gt;&lt;volume&gt;33&lt;/volume&gt;&lt;number&gt;2&lt;/number&gt;&lt;edition&gt;2004/05/28&lt;/edition&gt;&lt;keywords&gt;&lt;keyword&gt;Adult&lt;/keyword&gt;&lt;keyword&gt;Age Distribution&lt;/keyword&gt;&lt;keyword&gt;Aged&lt;/keyword&gt;&lt;keyword&gt;Female&lt;/keyword&gt;&lt;keyword&gt;Humans&lt;/keyword&gt;&lt;keyword&gt;Male&lt;/keyword&gt;&lt;keyword&gt;Middle Aged&lt;/keyword&gt;&lt;keyword&gt;Netherlands/epidemiology&lt;/keyword&gt;&lt;keyword&gt;Pain Measurement&lt;/keyword&gt;&lt;keyword&gt;Population Surveillance&lt;/keyword&gt;&lt;keyword&gt;Prevalence&lt;/keyword&gt;&lt;keyword&gt;Prognosis&lt;/keyword&gt;&lt;keyword&gt;Risk Factors&lt;/keyword&gt;&lt;keyword&gt;Severity of Illness Index&lt;/keyword&gt;&lt;keyword&gt;Sex Distribution&lt;/keyword&gt;&lt;keyword&gt;Shoulder Pain/*diagnosis/*epidemiology&lt;/keyword&gt;&lt;/keywords&gt;&lt;dates&gt;&lt;year&gt;2004&lt;/year&gt;&lt;/dates&gt;&lt;isbn&gt;0300-9742 (Print)&amp;#xD;0300-9742 (Linking)&lt;/isbn&gt;&lt;accession-num&gt;15163107&lt;/accession-num&gt;&lt;urls&gt;&lt;related-urls&gt;&lt;url&gt;https://www.ncbi.nlm.nih.gov/pubmed/15163107&lt;/url&gt;&lt;/related-urls&gt;&lt;/urls&gt;&lt;electronic-resource-num&gt;10.1080/03009740310004667&lt;/electronic-resource-num&gt;&lt;/record&gt;&lt;/Cite&gt;&lt;/EndNote&gt;</w:instrText>
      </w:r>
      <w:r w:rsidRPr="006B60C2">
        <w:rPr>
          <w:rFonts w:ascii="Times New Roman" w:hAnsi="Times New Roman" w:cs="Times New Roman"/>
          <w:sz w:val="24"/>
          <w:szCs w:val="24"/>
          <w:lang w:val="sv-SE"/>
        </w:rPr>
        <w:fldChar w:fldCharType="separate"/>
      </w:r>
      <w:r w:rsidR="0079060C">
        <w:rPr>
          <w:rFonts w:ascii="Times New Roman" w:hAnsi="Times New Roman" w:cs="Times New Roman"/>
          <w:noProof/>
          <w:sz w:val="24"/>
          <w:szCs w:val="24"/>
          <w:lang w:val="sv-SE"/>
        </w:rPr>
        <w:t>(14)</w:t>
      </w:r>
      <w:r w:rsidRPr="006B60C2">
        <w:rPr>
          <w:rFonts w:ascii="Times New Roman" w:hAnsi="Times New Roman" w:cs="Times New Roman"/>
          <w:sz w:val="24"/>
          <w:szCs w:val="24"/>
          <w:lang w:val="sv-SE"/>
        </w:rPr>
        <w:fldChar w:fldCharType="end"/>
      </w:r>
      <w:r w:rsidRPr="006B60C2">
        <w:rPr>
          <w:rFonts w:ascii="Times New Roman" w:hAnsi="Times New Roman" w:cs="Times New Roman"/>
          <w:sz w:val="24"/>
          <w:szCs w:val="24"/>
          <w:lang w:val="sv-SE"/>
        </w:rPr>
        <w:t xml:space="preserve">. </w:t>
      </w:r>
      <w:bookmarkStart w:id="12" w:name="_Hlk24700226"/>
      <w:r w:rsidRPr="00544ED1">
        <w:rPr>
          <w:rFonts w:ascii="Times New Roman" w:hAnsi="Times New Roman" w:cs="Times New Roman"/>
          <w:sz w:val="24"/>
          <w:szCs w:val="24"/>
          <w:lang w:val="sv-SE"/>
        </w:rPr>
        <w:t>Subakromiellt impingementsyndrom</w:t>
      </w:r>
      <w:r w:rsidR="005E4193">
        <w:rPr>
          <w:rFonts w:ascii="Times New Roman" w:hAnsi="Times New Roman" w:cs="Times New Roman"/>
          <w:sz w:val="24"/>
          <w:szCs w:val="24"/>
          <w:lang w:val="sv-SE"/>
        </w:rPr>
        <w:t xml:space="preserve"> (SAI</w:t>
      </w:r>
      <w:r w:rsidR="000638DF">
        <w:rPr>
          <w:rFonts w:ascii="Times New Roman" w:hAnsi="Times New Roman" w:cs="Times New Roman"/>
          <w:sz w:val="24"/>
          <w:szCs w:val="24"/>
          <w:lang w:val="sv-SE"/>
        </w:rPr>
        <w:t>)</w:t>
      </w:r>
      <w:r w:rsidRPr="00544ED1">
        <w:rPr>
          <w:rFonts w:ascii="Times New Roman" w:hAnsi="Times New Roman" w:cs="Times New Roman"/>
          <w:sz w:val="24"/>
          <w:szCs w:val="24"/>
          <w:lang w:val="sv-SE"/>
        </w:rPr>
        <w:t xml:space="preserve"> </w:t>
      </w:r>
      <w:bookmarkEnd w:id="12"/>
      <w:r w:rsidRPr="00544ED1">
        <w:rPr>
          <w:rFonts w:ascii="Times New Roman" w:hAnsi="Times New Roman" w:cs="Times New Roman"/>
          <w:sz w:val="24"/>
          <w:szCs w:val="24"/>
          <w:lang w:val="sv-SE"/>
        </w:rPr>
        <w:t>innebär att någon av strukturerna i det subakromiala rummet klämts. Strukturer som kan vara inklämda är t.ex. den sl</w:t>
      </w:r>
      <w:r w:rsidR="007429CA" w:rsidRPr="00544ED1">
        <w:rPr>
          <w:rFonts w:ascii="Times New Roman" w:hAnsi="Times New Roman" w:cs="Times New Roman"/>
          <w:sz w:val="24"/>
          <w:szCs w:val="24"/>
          <w:lang w:val="sv-SE"/>
        </w:rPr>
        <w:t>e</w:t>
      </w:r>
      <w:r w:rsidRPr="00544ED1">
        <w:rPr>
          <w:rFonts w:ascii="Times New Roman" w:hAnsi="Times New Roman" w:cs="Times New Roman"/>
          <w:sz w:val="24"/>
          <w:szCs w:val="24"/>
          <w:lang w:val="sv-SE"/>
        </w:rPr>
        <w:t xml:space="preserve">msäck som är lokaliserad här (bursa subacromialis), eller rotatorkuffens senor. Vid </w:t>
      </w:r>
      <w:r w:rsidR="000638DF">
        <w:rPr>
          <w:rFonts w:ascii="Times New Roman" w:hAnsi="Times New Roman" w:cs="Times New Roman"/>
          <w:sz w:val="24"/>
          <w:szCs w:val="24"/>
          <w:lang w:val="sv-SE"/>
        </w:rPr>
        <w:t>SAI</w:t>
      </w:r>
      <w:r w:rsidRPr="00544ED1">
        <w:rPr>
          <w:rFonts w:ascii="Times New Roman" w:hAnsi="Times New Roman" w:cs="Times New Roman"/>
          <w:sz w:val="24"/>
          <w:szCs w:val="24"/>
          <w:lang w:val="sv-SE"/>
        </w:rPr>
        <w:t xml:space="preserve"> har det subakromiala rummet blivit mindre, detta leder ofta till smärta för patienten vid flexion eller abduktion av den påverkade armen då strukturerna kommer i kontakt med det subakromiala rummet. Inklämningssyndromet brukar delas in i primärt impingement och sekundärt impingement</w:t>
      </w:r>
      <w:r w:rsidR="00381553">
        <w:rPr>
          <w:rFonts w:ascii="Times New Roman" w:hAnsi="Times New Roman" w:cs="Times New Roman"/>
          <w:sz w:val="24"/>
          <w:szCs w:val="24"/>
          <w:lang w:val="sv-SE"/>
        </w:rPr>
        <w:t xml:space="preserve"> </w:t>
      </w:r>
      <w:r w:rsidR="00527CD8">
        <w:rPr>
          <w:rFonts w:ascii="Times New Roman" w:hAnsi="Times New Roman" w:cs="Times New Roman"/>
          <w:sz w:val="24"/>
          <w:szCs w:val="24"/>
          <w:lang w:val="sv-SE"/>
        </w:rPr>
        <w:fldChar w:fldCharType="begin"/>
      </w:r>
      <w:r w:rsidR="00527CD8">
        <w:rPr>
          <w:rFonts w:ascii="Times New Roman" w:hAnsi="Times New Roman" w:cs="Times New Roman"/>
          <w:sz w:val="24"/>
          <w:szCs w:val="24"/>
          <w:lang w:val="sv-SE"/>
        </w:rPr>
        <w:instrText xml:space="preserve"> ADDIN EN.CITE &lt;EndNote&gt;&lt;Cite&gt;&lt;Author&gt;Garving&lt;/Author&gt;&lt;Year&gt;2017&lt;/Year&gt;&lt;RecNum&gt;7&lt;/RecNum&gt;&lt;DisplayText&gt;(15)&lt;/DisplayText&gt;&lt;record&gt;&lt;rec-number&gt;7&lt;/rec-number&gt;&lt;foreign-keys&gt;&lt;key app="EN" db-id="evt59p9dvdtzr0ex0x15xwdcdd0tae2ddpxz" timestamp="1589888638"&gt;7&lt;/key&gt;&lt;/foreign-keys&gt;&lt;ref-type name="Journal Article"&gt;17&lt;/ref-type&gt;&lt;contributors&gt;&lt;authors&gt;&lt;author&gt;Garving, C.&lt;/author&gt;&lt;author&gt;Jakob, S.&lt;/author&gt;&lt;author&gt;Bauer, I.&lt;/author&gt;&lt;author&gt;Nadjar, R.&lt;/author&gt;&lt;author&gt;Brunner, U. H.&lt;/author&gt;&lt;/authors&gt;&lt;/contributors&gt;&lt;auth-address&gt;Department of Trauma, Shoulder and Hand Surgery at Agatharied Hospital Hausham.&lt;/auth-address&gt;&lt;titles&gt;&lt;title&gt;Impingement Syndrome of the Shoulder&lt;/title&gt;&lt;secondary-title&gt;Dtsch Arztebl Int&lt;/secondary-title&gt;&lt;/titles&gt;&lt;pages&gt;765-776&lt;/pages&gt;&lt;volume&gt;114&lt;/volume&gt;&lt;number&gt;45&lt;/number&gt;&lt;edition&gt;2017/12/06&lt;/edition&gt;&lt;keywords&gt;&lt;keyword&gt;Cross-Sectional Studies&lt;/keyword&gt;&lt;keyword&gt;Humans&lt;/keyword&gt;&lt;keyword&gt;Rotator Cuff&lt;/keyword&gt;&lt;keyword&gt;Shoulder&lt;/keyword&gt;&lt;keyword&gt;*Shoulder Impingement Syndrome/complications/diagnosis/therapy&lt;/keyword&gt;&lt;keyword&gt;Shoulder Pain/etiology&lt;/keyword&gt;&lt;/keywords&gt;&lt;dates&gt;&lt;year&gt;2017&lt;/year&gt;&lt;pub-dates&gt;&lt;date&gt;Nov 10&lt;/date&gt;&lt;/pub-dates&gt;&lt;/dates&gt;&lt;isbn&gt;1866-0452&lt;/isbn&gt;&lt;accession-num&gt;29202926&lt;/accession-num&gt;&lt;urls&gt;&lt;/urls&gt;&lt;custom2&gt;PMC5729225&lt;/custom2&gt;&lt;electronic-resource-num&gt;10.3238/arztebl.2017.0765&lt;/electronic-resource-num&gt;&lt;remote-database-provider&gt;NLM&lt;/remote-database-provider&gt;&lt;language&gt;eng&lt;/language&gt;&lt;/record&gt;&lt;/Cite&gt;&lt;/EndNote&gt;</w:instrText>
      </w:r>
      <w:r w:rsidR="00527CD8">
        <w:rPr>
          <w:rFonts w:ascii="Times New Roman" w:hAnsi="Times New Roman" w:cs="Times New Roman"/>
          <w:sz w:val="24"/>
          <w:szCs w:val="24"/>
          <w:lang w:val="sv-SE"/>
        </w:rPr>
        <w:fldChar w:fldCharType="separate"/>
      </w:r>
      <w:r w:rsidR="00527CD8">
        <w:rPr>
          <w:rFonts w:ascii="Times New Roman" w:hAnsi="Times New Roman" w:cs="Times New Roman"/>
          <w:noProof/>
          <w:sz w:val="24"/>
          <w:szCs w:val="24"/>
          <w:lang w:val="sv-SE"/>
        </w:rPr>
        <w:t>(15)</w:t>
      </w:r>
      <w:r w:rsidR="00527CD8">
        <w:rPr>
          <w:rFonts w:ascii="Times New Roman" w:hAnsi="Times New Roman" w:cs="Times New Roman"/>
          <w:sz w:val="24"/>
          <w:szCs w:val="24"/>
          <w:lang w:val="sv-SE"/>
        </w:rPr>
        <w:fldChar w:fldCharType="end"/>
      </w:r>
      <w:r w:rsidRPr="00544ED1">
        <w:rPr>
          <w:rFonts w:ascii="Times New Roman" w:hAnsi="Times New Roman" w:cs="Times New Roman"/>
          <w:sz w:val="24"/>
          <w:szCs w:val="24"/>
          <w:lang w:val="sv-SE"/>
        </w:rPr>
        <w:t xml:space="preserve">. </w:t>
      </w:r>
    </w:p>
    <w:p w14:paraId="392419D2" w14:textId="75233E01" w:rsidR="00B56EB2" w:rsidRDefault="0065282E" w:rsidP="00D83DB5">
      <w:pPr>
        <w:jc w:val="both"/>
        <w:rPr>
          <w:rFonts w:ascii="Times New Roman" w:hAnsi="Times New Roman" w:cs="Times New Roman"/>
          <w:sz w:val="24"/>
          <w:szCs w:val="24"/>
          <w:lang w:val="sv-SE"/>
        </w:rPr>
      </w:pPr>
      <w:r w:rsidRPr="00B56EB2">
        <w:rPr>
          <w:rFonts w:ascii="Times New Roman" w:hAnsi="Times New Roman" w:cs="Times New Roman"/>
          <w:b/>
          <w:bCs/>
          <w:sz w:val="24"/>
          <w:szCs w:val="24"/>
          <w:lang w:val="sv-SE"/>
        </w:rPr>
        <w:t>Primärt impingement</w:t>
      </w:r>
      <w:r w:rsidRPr="00544ED1">
        <w:rPr>
          <w:rFonts w:ascii="Times New Roman" w:hAnsi="Times New Roman" w:cs="Times New Roman"/>
          <w:sz w:val="24"/>
          <w:szCs w:val="24"/>
          <w:lang w:val="sv-SE"/>
        </w:rPr>
        <w:t xml:space="preserve"> i axelleden beror på strukturella förändringar som har gjort att det subakromiala rummet blivit mindre. Det finns olika förklaringar till varför utrymmet blivit mindre. Det kan exempelvis bero på att akromion är lång eller böjd. Det kan också bero på en förstoring av någon</w:t>
      </w:r>
      <w:r w:rsidR="00543523">
        <w:rPr>
          <w:rFonts w:ascii="Times New Roman" w:hAnsi="Times New Roman" w:cs="Times New Roman"/>
          <w:sz w:val="24"/>
          <w:szCs w:val="24"/>
          <w:lang w:val="sv-SE"/>
        </w:rPr>
        <w:t xml:space="preserve"> av</w:t>
      </w:r>
      <w:r w:rsidRPr="00544ED1">
        <w:rPr>
          <w:rFonts w:ascii="Times New Roman" w:hAnsi="Times New Roman" w:cs="Times New Roman"/>
          <w:sz w:val="24"/>
          <w:szCs w:val="24"/>
          <w:lang w:val="sv-SE"/>
        </w:rPr>
        <w:t xml:space="preserve"> de mjukdelar som finns i det subakromiala rummet, exempelvis efter att en sl</w:t>
      </w:r>
      <w:r w:rsidR="007429CA" w:rsidRPr="00544ED1">
        <w:rPr>
          <w:rFonts w:ascii="Times New Roman" w:hAnsi="Times New Roman" w:cs="Times New Roman"/>
          <w:sz w:val="24"/>
          <w:szCs w:val="24"/>
          <w:lang w:val="sv-SE"/>
        </w:rPr>
        <w:t>e</w:t>
      </w:r>
      <w:r w:rsidRPr="00544ED1">
        <w:rPr>
          <w:rFonts w:ascii="Times New Roman" w:hAnsi="Times New Roman" w:cs="Times New Roman"/>
          <w:sz w:val="24"/>
          <w:szCs w:val="24"/>
          <w:lang w:val="sv-SE"/>
        </w:rPr>
        <w:t>msäck blivit inflammerad eller p.g.a. en kalkutfällning efter en tendinit</w:t>
      </w:r>
      <w:r w:rsidR="00240FC6">
        <w:rPr>
          <w:rFonts w:ascii="Times New Roman" w:hAnsi="Times New Roman" w:cs="Times New Roman"/>
          <w:sz w:val="24"/>
          <w:szCs w:val="24"/>
          <w:lang w:val="sv-SE"/>
        </w:rPr>
        <w:t>.</w:t>
      </w:r>
      <w:r w:rsidR="00381553">
        <w:rPr>
          <w:rFonts w:ascii="Times New Roman" w:hAnsi="Times New Roman" w:cs="Times New Roman"/>
          <w:sz w:val="24"/>
          <w:szCs w:val="24"/>
          <w:lang w:val="sv-SE"/>
        </w:rPr>
        <w:t xml:space="preserve"> </w:t>
      </w:r>
      <w:r w:rsidR="00527CD8">
        <w:rPr>
          <w:rFonts w:ascii="Times New Roman" w:hAnsi="Times New Roman" w:cs="Times New Roman"/>
          <w:sz w:val="24"/>
          <w:szCs w:val="24"/>
          <w:lang w:val="sv-SE"/>
        </w:rPr>
        <w:fldChar w:fldCharType="begin"/>
      </w:r>
      <w:r w:rsidR="00527CD8">
        <w:rPr>
          <w:rFonts w:ascii="Times New Roman" w:hAnsi="Times New Roman" w:cs="Times New Roman"/>
          <w:sz w:val="24"/>
          <w:szCs w:val="24"/>
          <w:lang w:val="sv-SE"/>
        </w:rPr>
        <w:instrText xml:space="preserve"> ADDIN EN.CITE &lt;EndNote&gt;&lt;Cite&gt;&lt;Author&gt;Garving&lt;/Author&gt;&lt;Year&gt;2017&lt;/Year&gt;&lt;RecNum&gt;7&lt;/RecNum&gt;&lt;DisplayText&gt;(15)&lt;/DisplayText&gt;&lt;record&gt;&lt;rec-number&gt;7&lt;/rec-number&gt;&lt;foreign-keys&gt;&lt;key app="EN" db-id="evt59p9dvdtzr0ex0x15xwdcdd0tae2ddpxz" timestamp="1589888638"&gt;7&lt;/key&gt;&lt;/foreign-keys&gt;&lt;ref-type name="Journal Article"&gt;17&lt;/ref-type&gt;&lt;contributors&gt;&lt;authors&gt;&lt;author&gt;Garving, C.&lt;/author&gt;&lt;author&gt;Jakob, S.&lt;/author&gt;&lt;author&gt;Bauer, I.&lt;/author&gt;&lt;author&gt;Nadjar, R.&lt;/author&gt;&lt;author&gt;Brunner, U. H.&lt;/author&gt;&lt;/authors&gt;&lt;/contributors&gt;&lt;auth-address&gt;Department of Trauma, Shoulder and Hand Surgery at Agatharied Hospital Hausham.&lt;/auth-address&gt;&lt;titles&gt;&lt;title&gt;Impingement Syndrome of the Shoulder&lt;/title&gt;&lt;secondary-title&gt;Dtsch Arztebl Int&lt;/secondary-title&gt;&lt;/titles&gt;&lt;pages&gt;765-776&lt;/pages&gt;&lt;volume&gt;114&lt;/volume&gt;&lt;number&gt;45&lt;/number&gt;&lt;edition&gt;2017/12/06&lt;/edition&gt;&lt;keywords&gt;&lt;keyword&gt;Cross-Sectional Studies&lt;/keyword&gt;&lt;keyword&gt;Humans&lt;/keyword&gt;&lt;keyword&gt;Rotator Cuff&lt;/keyword&gt;&lt;keyword&gt;Shoulder&lt;/keyword&gt;&lt;keyword&gt;*Shoulder Impingement Syndrome/complications/diagnosis/therapy&lt;/keyword&gt;&lt;keyword&gt;Shoulder Pain/etiology&lt;/keyword&gt;&lt;/keywords&gt;&lt;dates&gt;&lt;year&gt;2017&lt;/year&gt;&lt;pub-dates&gt;&lt;date&gt;Nov 10&lt;/date&gt;&lt;/pub-dates&gt;&lt;/dates&gt;&lt;isbn&gt;1866-0452&lt;/isbn&gt;&lt;accession-num&gt;29202926&lt;/accession-num&gt;&lt;urls&gt;&lt;/urls&gt;&lt;custom2&gt;PMC5729225&lt;/custom2&gt;&lt;electronic-resource-num&gt;10.3238/arztebl.2017.0765&lt;/electronic-resource-num&gt;&lt;remote-database-provider&gt;NLM&lt;/remote-database-provider&gt;&lt;language&gt;eng&lt;/language&gt;&lt;/record&gt;&lt;/Cite&gt;&lt;/EndNote&gt;</w:instrText>
      </w:r>
      <w:r w:rsidR="00527CD8">
        <w:rPr>
          <w:rFonts w:ascii="Times New Roman" w:hAnsi="Times New Roman" w:cs="Times New Roman"/>
          <w:sz w:val="24"/>
          <w:szCs w:val="24"/>
          <w:lang w:val="sv-SE"/>
        </w:rPr>
        <w:fldChar w:fldCharType="separate"/>
      </w:r>
      <w:r w:rsidR="00527CD8">
        <w:rPr>
          <w:rFonts w:ascii="Times New Roman" w:hAnsi="Times New Roman" w:cs="Times New Roman"/>
          <w:noProof/>
          <w:sz w:val="24"/>
          <w:szCs w:val="24"/>
          <w:lang w:val="sv-SE"/>
        </w:rPr>
        <w:t>(15)</w:t>
      </w:r>
      <w:r w:rsidR="00527CD8">
        <w:rPr>
          <w:rFonts w:ascii="Times New Roman" w:hAnsi="Times New Roman" w:cs="Times New Roman"/>
          <w:sz w:val="24"/>
          <w:szCs w:val="24"/>
          <w:lang w:val="sv-SE"/>
        </w:rPr>
        <w:fldChar w:fldCharType="end"/>
      </w:r>
      <w:r w:rsidRPr="00544ED1">
        <w:rPr>
          <w:rFonts w:ascii="Times New Roman" w:hAnsi="Times New Roman" w:cs="Times New Roman"/>
          <w:sz w:val="24"/>
          <w:szCs w:val="24"/>
          <w:lang w:val="sv-SE"/>
        </w:rPr>
        <w:t xml:space="preserve"> </w:t>
      </w:r>
    </w:p>
    <w:p w14:paraId="656097AE" w14:textId="3189FF77" w:rsidR="0065282E" w:rsidRPr="00544ED1" w:rsidRDefault="00B56EB2" w:rsidP="00D83DB5">
      <w:pPr>
        <w:jc w:val="both"/>
        <w:rPr>
          <w:rFonts w:ascii="Times New Roman" w:hAnsi="Times New Roman" w:cs="Times New Roman"/>
          <w:sz w:val="24"/>
          <w:szCs w:val="24"/>
          <w:lang w:val="sv-SE"/>
        </w:rPr>
      </w:pPr>
      <w:r w:rsidRPr="00B56EB2">
        <w:rPr>
          <w:rFonts w:ascii="Times New Roman" w:hAnsi="Times New Roman" w:cs="Times New Roman"/>
          <w:b/>
          <w:bCs/>
          <w:sz w:val="24"/>
          <w:szCs w:val="24"/>
          <w:lang w:val="sv-SE"/>
        </w:rPr>
        <w:t>S</w:t>
      </w:r>
      <w:r w:rsidR="0065282E" w:rsidRPr="00B56EB2">
        <w:rPr>
          <w:rFonts w:ascii="Times New Roman" w:hAnsi="Times New Roman" w:cs="Times New Roman"/>
          <w:b/>
          <w:bCs/>
          <w:sz w:val="24"/>
          <w:szCs w:val="24"/>
          <w:lang w:val="sv-SE"/>
        </w:rPr>
        <w:t>ekundärt impingement</w:t>
      </w:r>
      <w:r w:rsidR="0065282E" w:rsidRPr="00544ED1">
        <w:rPr>
          <w:rFonts w:ascii="Times New Roman" w:hAnsi="Times New Roman" w:cs="Times New Roman"/>
          <w:sz w:val="24"/>
          <w:szCs w:val="24"/>
          <w:lang w:val="sv-SE"/>
        </w:rPr>
        <w:t xml:space="preserve"> beror på en funktionell obalans där centreringen av caput humeri inte fungerar som den ska. Detta grundar sig ofta i muskulär obalans bland skuldrans muskler eller otillräcklig funktion av rotatorkuffmusklerna</w:t>
      </w:r>
      <w:r w:rsidR="00FB5DD2">
        <w:rPr>
          <w:rFonts w:ascii="Times New Roman" w:hAnsi="Times New Roman" w:cs="Times New Roman"/>
          <w:sz w:val="24"/>
          <w:szCs w:val="24"/>
          <w:lang w:val="sv-SE"/>
        </w:rPr>
        <w:t>.</w:t>
      </w:r>
      <w:r w:rsidR="0065282E" w:rsidRPr="00544ED1">
        <w:rPr>
          <w:rFonts w:ascii="Times New Roman" w:hAnsi="Times New Roman" w:cs="Times New Roman"/>
          <w:sz w:val="24"/>
          <w:szCs w:val="24"/>
          <w:lang w:val="sv-SE"/>
        </w:rPr>
        <w:t xml:space="preserve"> </w:t>
      </w:r>
      <w:r w:rsidR="0065282E">
        <w:rPr>
          <w:rFonts w:ascii="Times New Roman" w:hAnsi="Times New Roman" w:cs="Times New Roman"/>
          <w:sz w:val="24"/>
          <w:szCs w:val="24"/>
        </w:rPr>
        <w:fldChar w:fldCharType="begin"/>
      </w:r>
      <w:r w:rsidR="0079060C" w:rsidRPr="0079060C">
        <w:rPr>
          <w:rFonts w:ascii="Times New Roman" w:hAnsi="Times New Roman" w:cs="Times New Roman"/>
          <w:sz w:val="24"/>
          <w:szCs w:val="24"/>
          <w:lang w:val="sv-SE"/>
        </w:rPr>
        <w:instrText xml:space="preserve"> ADDIN EN.CITE &lt;EndNote&gt;&lt;Cite&gt;&lt;Author&gt;Garving&lt;/Author&gt;&lt;Year&gt;2017&lt;/Year&gt;&lt;RecNum&gt;8&lt;/RecNum&gt;&lt;DisplayText&gt;(15)&lt;/DisplayText&gt;&lt;record&gt;&lt;rec-number&gt;8&lt;/rec-number&gt;&lt;foreign-keys&gt;&lt;key app="EN" db-id="fa25zxw5s0ztsledev452rsceweezsaws525" timestamp="1569510529" guid="e101874f-c10b-4140-b282-6706396a34e1"&gt;8&lt;/key&gt;&lt;/foreign-keys&gt;&lt;ref-type name="Journal Article"&gt;17&lt;/ref-type&gt;&lt;contributors&gt;&lt;authors&gt;&lt;author&gt;Garving, C.&lt;/author&gt;&lt;author&gt;Jakob, S.&lt;/author&gt;&lt;author&gt;Bauer, I.&lt;/author&gt;&lt;author&gt;Nadjar, R.&lt;/author&gt;&lt;author&gt;Brunner, U. H.&lt;/author&gt;&lt;/authors&gt;&lt;/contributors&gt;&lt;auth-address&gt;Department of Trauma, Shoulder and Hand Surgery at Agatharied Hospital Hausham.&lt;/auth-address&gt;&lt;titles&gt;&lt;title&gt;Impingement Syndrome of the Shoulder&lt;/title&gt;&lt;secondary-title&gt;Dtsch Arztebl Int&lt;/secondary-title&gt;&lt;/titles&gt;&lt;periodical&gt;&lt;full-title&gt;Dtsch Arztebl Int&lt;/full-title&gt;&lt;/periodical&gt;&lt;pages&gt;765-776&lt;/pages&gt;&lt;volume&gt;114&lt;/volume&gt;&lt;number&gt;45&lt;/number&gt;&lt;edition&gt;2017/12/06&lt;/edition&gt;&lt;keywords&gt;&lt;keyword&gt;Cross-Sectional Studies&lt;/keyword&gt;&lt;keyword&gt;Humans&lt;/keyword&gt;&lt;keyword&gt;Rotator Cuff&lt;/keyword&gt;&lt;keyword&gt;Shoulder&lt;/keyword&gt;&lt;keyword&gt;*Shoulder Impingement Syndrome/complications/diagnosis/therapy&lt;/keyword&gt;&lt;keyword&gt;Shoulder Pain/etiology&lt;/keyword&gt;&lt;/keywords&gt;&lt;dates&gt;&lt;year&gt;2017&lt;/year&gt;&lt;pub-dates&gt;&lt;date&gt;Nov 10&lt;/date&gt;&lt;/pub-dates&gt;&lt;/dates&gt;&lt;isbn&gt;1866-0452&lt;/isbn&gt;&lt;accession-num&gt;29202926&lt;/accession-num&gt;&lt;urls&gt;&lt;/urls&gt;&lt;custom2&gt;PMC5729225&lt;/custom2&gt;&lt;electronic-resource-num&gt;10.3238/arztebl.2017.0765&lt;/electronic-resource-num&gt;&lt;remote-database-provider&gt;NLM&lt;/remote-database-provider&gt;&lt;language&gt;eng&lt;/language&gt;&lt;/record&gt;&lt;/Cite&gt;&lt;/EndNote&gt;</w:instrText>
      </w:r>
      <w:r w:rsidR="0065282E">
        <w:rPr>
          <w:rFonts w:ascii="Times New Roman" w:hAnsi="Times New Roman" w:cs="Times New Roman"/>
          <w:sz w:val="24"/>
          <w:szCs w:val="24"/>
        </w:rPr>
        <w:fldChar w:fldCharType="separate"/>
      </w:r>
      <w:r w:rsidR="0079060C" w:rsidRPr="0079060C">
        <w:rPr>
          <w:rFonts w:ascii="Times New Roman" w:hAnsi="Times New Roman" w:cs="Times New Roman"/>
          <w:noProof/>
          <w:sz w:val="24"/>
          <w:szCs w:val="24"/>
          <w:lang w:val="sv-SE"/>
        </w:rPr>
        <w:t>(15)</w:t>
      </w:r>
      <w:r w:rsidR="0065282E">
        <w:rPr>
          <w:rFonts w:ascii="Times New Roman" w:hAnsi="Times New Roman" w:cs="Times New Roman"/>
          <w:sz w:val="24"/>
          <w:szCs w:val="24"/>
        </w:rPr>
        <w:fldChar w:fldCharType="end"/>
      </w:r>
      <w:r w:rsidR="0065282E" w:rsidRPr="00544ED1">
        <w:rPr>
          <w:rFonts w:ascii="Times New Roman" w:hAnsi="Times New Roman" w:cs="Times New Roman"/>
          <w:sz w:val="24"/>
          <w:szCs w:val="24"/>
          <w:lang w:val="sv-SE"/>
        </w:rPr>
        <w:t xml:space="preserve">  </w:t>
      </w:r>
    </w:p>
    <w:p w14:paraId="660DD3BA" w14:textId="1A1D19DF" w:rsidR="00BA355B" w:rsidRPr="00AD3BE0" w:rsidRDefault="0065282E" w:rsidP="009A6E27">
      <w:pPr>
        <w:pStyle w:val="Rubrik2"/>
        <w:rPr>
          <w:lang w:val="sv-SE"/>
        </w:rPr>
      </w:pPr>
      <w:bookmarkStart w:id="13" w:name="_Toc20613590"/>
      <w:bookmarkStart w:id="14" w:name="_Toc20618064"/>
      <w:bookmarkStart w:id="15" w:name="_Toc38476828"/>
      <w:r w:rsidRPr="0037165A">
        <w:rPr>
          <w:lang w:val="sv-SE"/>
        </w:rPr>
        <w:t>Terapeutiska övningar</w:t>
      </w:r>
      <w:bookmarkEnd w:id="13"/>
      <w:bookmarkEnd w:id="14"/>
      <w:bookmarkEnd w:id="15"/>
    </w:p>
    <w:p w14:paraId="5DF212C7" w14:textId="72FA3256" w:rsidR="00B2578F" w:rsidRPr="00C73D3B" w:rsidRDefault="0065282E" w:rsidP="00B2578F">
      <w:pPr>
        <w:spacing w:line="276" w:lineRule="auto"/>
        <w:jc w:val="both"/>
        <w:rPr>
          <w:rFonts w:ascii="Times New Roman" w:hAnsi="Times New Roman" w:cs="Times New Roman"/>
          <w:sz w:val="24"/>
          <w:szCs w:val="24"/>
          <w:lang w:val="sv-SE"/>
        </w:rPr>
      </w:pPr>
      <w:r w:rsidRPr="00544ED1">
        <w:rPr>
          <w:rFonts w:ascii="Times New Roman" w:hAnsi="Times New Roman" w:cs="Times New Roman"/>
          <w:sz w:val="24"/>
          <w:szCs w:val="24"/>
          <w:lang w:val="sv-SE"/>
        </w:rPr>
        <w:t>Oavsett om det är ett primärt eller sekundärt impingement brukar det ingå i rehabiliteringen att stärka rotatorkuffens muskler</w:t>
      </w:r>
      <w:r w:rsidR="00371D11" w:rsidRPr="00544ED1">
        <w:rPr>
          <w:rFonts w:ascii="Times New Roman" w:hAnsi="Times New Roman" w:cs="Times New Roman"/>
          <w:sz w:val="24"/>
          <w:szCs w:val="24"/>
          <w:lang w:val="sv-SE"/>
        </w:rPr>
        <w:t xml:space="preserve"> </w:t>
      </w:r>
      <w:r w:rsidRPr="00C73D3B">
        <w:rPr>
          <w:rFonts w:ascii="Times New Roman" w:hAnsi="Times New Roman" w:cs="Times New Roman"/>
          <w:sz w:val="24"/>
          <w:szCs w:val="24"/>
        </w:rPr>
        <w:fldChar w:fldCharType="begin"/>
      </w:r>
      <w:r w:rsidR="0079060C" w:rsidRPr="0079060C">
        <w:rPr>
          <w:rFonts w:ascii="Times New Roman" w:hAnsi="Times New Roman" w:cs="Times New Roman"/>
          <w:sz w:val="24"/>
          <w:szCs w:val="24"/>
          <w:lang w:val="sv-SE"/>
        </w:rPr>
        <w:instrText xml:space="preserve"> ADDIN EN.CITE &lt;EndNote&gt;&lt;Cite&gt;&lt;Author&gt;Garving&lt;/Author&gt;&lt;Year&gt;2017&lt;/Year&gt;&lt;RecNum&gt;8&lt;/RecNum&gt;&lt;DisplayText&gt;(15)&lt;/DisplayText&gt;&lt;record&gt;&lt;rec-number&gt;8&lt;/rec-number&gt;&lt;foreign-keys&gt;&lt;key app="EN" db-id="fa25zxw5s0ztsledev452rsceweezsaws525" timestamp="1569510529" guid="e101874f-c10b-4140-b282-6706396a34e1"&gt;8&lt;/key&gt;&lt;/foreign-keys&gt;&lt;ref-type name="Journal Article"&gt;17&lt;/ref-type&gt;&lt;contributors&gt;&lt;authors&gt;&lt;author&gt;Garving, C.&lt;/author&gt;&lt;author&gt;Jakob, S.&lt;/author&gt;&lt;author&gt;Bauer, I.&lt;/author&gt;&lt;author&gt;Nadjar, R.&lt;/author&gt;&lt;author&gt;Brunner, U. H.&lt;/author&gt;&lt;/authors&gt;&lt;/contributors&gt;&lt;auth-address&gt;Department of Trauma, Shoulder and Hand Surgery at Agatharied Hospital Hausham.&lt;/auth-address&gt;&lt;titles&gt;&lt;title&gt;Impingement Syndrome of the Shoulder&lt;/title&gt;&lt;secondary-title&gt;Dtsch Arztebl Int&lt;/secondary-title&gt;&lt;/titles&gt;&lt;periodical&gt;&lt;full-title&gt;Dtsch Arztebl Int&lt;/full-title&gt;&lt;/periodical&gt;&lt;pages&gt;765-776&lt;/pages&gt;&lt;volume&gt;114&lt;/volume&gt;&lt;number&gt;45&lt;/number&gt;&lt;edition&gt;2017/12/06&lt;/edition&gt;&lt;keywords&gt;&lt;keyword&gt;Cross-Sectional Studies&lt;/keyword&gt;&lt;keyword&gt;Humans&lt;/keyword&gt;&lt;keyword&gt;Rotator Cuff&lt;/keyword&gt;&lt;keyword&gt;Shoulder&lt;/keyword&gt;&lt;keyword&gt;*Shoulder Impingement Syndrome/complications/diagnosis/therapy&lt;/keyword&gt;&lt;keyword&gt;Shoulder Pain/etiology&lt;/keyword&gt;&lt;/keywords&gt;&lt;dates&gt;&lt;year&gt;2017&lt;/year&gt;&lt;pub-dates&gt;&lt;date&gt;Nov 10&lt;/date&gt;&lt;/pub-dates&gt;&lt;/dates&gt;&lt;isbn&gt;1866-0452&lt;/isbn&gt;&lt;accession-num&gt;29202926&lt;/accession-num&gt;&lt;urls&gt;&lt;/urls&gt;&lt;custom2&gt;PMC5729225&lt;/custom2&gt;&lt;electronic-resource-num&gt;10.3238/arztebl.2017.0765&lt;/electronic-resource-num&gt;&lt;remote-database-provider&gt;NLM&lt;/remote-database-provider&gt;&lt;language&gt;eng&lt;/language&gt;&lt;/record&gt;&lt;/Cite&gt;&lt;/EndNote&gt;</w:instrText>
      </w:r>
      <w:r w:rsidRPr="00C73D3B">
        <w:rPr>
          <w:rFonts w:ascii="Times New Roman" w:hAnsi="Times New Roman" w:cs="Times New Roman"/>
          <w:sz w:val="24"/>
          <w:szCs w:val="24"/>
        </w:rPr>
        <w:fldChar w:fldCharType="separate"/>
      </w:r>
      <w:r w:rsidR="0079060C" w:rsidRPr="0079060C">
        <w:rPr>
          <w:rFonts w:ascii="Times New Roman" w:hAnsi="Times New Roman" w:cs="Times New Roman"/>
          <w:noProof/>
          <w:sz w:val="24"/>
          <w:szCs w:val="24"/>
          <w:lang w:val="sv-SE"/>
        </w:rPr>
        <w:t>(15)</w:t>
      </w:r>
      <w:r w:rsidRPr="00C73D3B">
        <w:rPr>
          <w:rFonts w:ascii="Times New Roman" w:hAnsi="Times New Roman" w:cs="Times New Roman"/>
          <w:sz w:val="24"/>
          <w:szCs w:val="24"/>
        </w:rPr>
        <w:fldChar w:fldCharType="end"/>
      </w:r>
      <w:r w:rsidR="00C604EF" w:rsidRPr="00544ED1">
        <w:rPr>
          <w:rFonts w:ascii="Times New Roman" w:hAnsi="Times New Roman" w:cs="Times New Roman"/>
          <w:sz w:val="24"/>
          <w:szCs w:val="24"/>
          <w:lang w:val="sv-SE"/>
        </w:rPr>
        <w:t xml:space="preserve">, </w:t>
      </w:r>
      <w:r w:rsidR="00C604EF" w:rsidRPr="00C73D3B">
        <w:rPr>
          <w:rFonts w:ascii="Times New Roman" w:hAnsi="Times New Roman" w:cs="Times New Roman"/>
          <w:sz w:val="24"/>
          <w:szCs w:val="24"/>
          <w:lang w:val="sv-SE"/>
        </w:rPr>
        <w:t xml:space="preserve">som verkar på caput humeri med en inferior och medial kraft </w:t>
      </w:r>
      <w:r w:rsidR="00C604EF" w:rsidRPr="00C73D3B">
        <w:rPr>
          <w:rFonts w:ascii="Times New Roman" w:hAnsi="Times New Roman" w:cs="Times New Roman"/>
          <w:sz w:val="24"/>
          <w:szCs w:val="24"/>
          <w:lang w:val="sv-SE"/>
        </w:rPr>
        <w:fldChar w:fldCharType="begin"/>
      </w:r>
      <w:r w:rsidR="00C604EF" w:rsidRPr="00C73D3B">
        <w:rPr>
          <w:rFonts w:ascii="Times New Roman" w:hAnsi="Times New Roman" w:cs="Times New Roman"/>
          <w:sz w:val="24"/>
          <w:szCs w:val="24"/>
          <w:lang w:val="sv-SE"/>
        </w:rPr>
        <w:instrText xml:space="preserve"> ADDIN EN.CITE &lt;EndNote&gt;&lt;Cite&gt;&lt;Author&gt;Houglum&lt;/Author&gt;&lt;Year&gt;2012&lt;/Year&gt;&lt;RecNum&gt;23&lt;/RecNum&gt;&lt;DisplayText&gt;(5)&lt;/DisplayText&gt;&lt;record&gt;&lt;rec-number&gt;23&lt;/rec-number&gt;&lt;foreign-keys&gt;&lt;key app="EN" db-id="9exwtr0vgfzzvwef0vjxdapc5tdtd22a55ee" timestamp="1567488672" guid="11b484da-d715-4598-ad6d-bec7ee1bb7ab"&gt;23&lt;/key&gt;&lt;/foreign-keys&gt;&lt;ref-type name="Book"&gt;6&lt;/ref-type&gt;&lt;contributors&gt;&lt;authors&gt;&lt;author&gt;Houglum, Peggy A.&lt;/author&gt;&lt;author&gt;Bertoti, Dolores&lt;/author&gt;&lt;author&gt;Brunnstrom, Signe&lt;/author&gt;&lt;/authors&gt;&lt;/contributors&gt;&lt;titles&gt;&lt;title&gt;Brunnstrom&amp;apos;s clinical kinesiology&lt;/title&gt;&lt;/titles&gt;&lt;pages&gt;xxxiv, 704 p.&lt;/pages&gt;&lt;edition&gt;6th&lt;/edition&gt;&lt;keywords&gt;&lt;keyword&gt;Kinesiology, Applied.&lt;/keyword&gt;&lt;keyword&gt;Joints physiology.&lt;/keyword&gt;&lt;keyword&gt;Movement.&lt;/keyword&gt;&lt;keyword&gt;Muscle Contraction.&lt;/keyword&gt;&lt;keyword&gt;Muscles physiology.&lt;/keyword&gt;&lt;/keywords&gt;&lt;dates&gt;&lt;year&gt;2012&lt;/year&gt;&lt;/dates&gt;&lt;pub-location&gt;Philadelphia&lt;/pub-location&gt;&lt;publisher&gt;F.A. Davis&lt;/publisher&gt;&lt;isbn&gt;9780803623521 (hbk.)&lt;/isbn&gt;&lt;accession-num&gt;16989410&lt;/accession-num&gt;&lt;call-num&gt;QP303 .B78 2012&lt;/call-num&gt;&lt;urls&gt;&lt;/urls&gt;&lt;/record&gt;&lt;/Cite&gt;&lt;/EndNote&gt;</w:instrText>
      </w:r>
      <w:r w:rsidR="00C604EF" w:rsidRPr="00C73D3B">
        <w:rPr>
          <w:rFonts w:ascii="Times New Roman" w:hAnsi="Times New Roman" w:cs="Times New Roman"/>
          <w:sz w:val="24"/>
          <w:szCs w:val="24"/>
          <w:lang w:val="sv-SE"/>
        </w:rPr>
        <w:fldChar w:fldCharType="separate"/>
      </w:r>
      <w:r w:rsidR="00C604EF" w:rsidRPr="00C73D3B">
        <w:rPr>
          <w:rFonts w:ascii="Times New Roman" w:hAnsi="Times New Roman" w:cs="Times New Roman"/>
          <w:noProof/>
          <w:sz w:val="24"/>
          <w:szCs w:val="24"/>
          <w:lang w:val="sv-SE"/>
        </w:rPr>
        <w:t>(5)</w:t>
      </w:r>
      <w:r w:rsidR="00C604EF" w:rsidRPr="00C73D3B">
        <w:rPr>
          <w:rFonts w:ascii="Times New Roman" w:hAnsi="Times New Roman" w:cs="Times New Roman"/>
          <w:sz w:val="24"/>
          <w:szCs w:val="24"/>
          <w:lang w:val="sv-SE"/>
        </w:rPr>
        <w:fldChar w:fldCharType="end"/>
      </w:r>
      <w:r w:rsidR="00C604EF" w:rsidRPr="00C73D3B">
        <w:rPr>
          <w:rFonts w:ascii="Times New Roman" w:hAnsi="Times New Roman" w:cs="Times New Roman"/>
          <w:sz w:val="24"/>
          <w:szCs w:val="24"/>
          <w:lang w:val="sv-SE"/>
        </w:rPr>
        <w:t xml:space="preserve">. Detta motverkar superior translation av caput humeri </w:t>
      </w:r>
      <w:r w:rsidR="00C604EF" w:rsidRPr="00C73D3B">
        <w:rPr>
          <w:rFonts w:ascii="Times New Roman" w:hAnsi="Times New Roman" w:cs="Times New Roman"/>
          <w:sz w:val="24"/>
          <w:szCs w:val="24"/>
          <w:lang w:val="sv-SE"/>
        </w:rPr>
        <w:fldChar w:fldCharType="begin"/>
      </w:r>
      <w:r w:rsidR="0079060C">
        <w:rPr>
          <w:rFonts w:ascii="Times New Roman" w:hAnsi="Times New Roman" w:cs="Times New Roman"/>
          <w:sz w:val="24"/>
          <w:szCs w:val="24"/>
          <w:lang w:val="sv-SE"/>
        </w:rPr>
        <w:instrText xml:space="preserve"> ADDIN EN.CITE &lt;EndNote&gt;&lt;Cite&gt;&lt;Author&gt;Sharkey&lt;/Author&gt;&lt;Year&gt;1995&lt;/Year&gt;&lt;RecNum&gt;15&lt;/RecNum&gt;&lt;DisplayText&gt;(6)&lt;/DisplayText&gt;&lt;record&gt;&lt;rec-number&gt;15&lt;/rec-number&gt;&lt;foreign-keys&gt;&lt;key app="EN" db-id="9exwtr0vgfzzvwef0vjxdapc5tdtd22a55ee" timestamp="1567450733" guid="94fe7c6c-646e-4864-887d-6d8d954720d6"&gt;15&lt;/key&gt;&lt;/foreign-keys&gt;&lt;ref-type name="Journal Article"&gt;17&lt;/ref-type&gt;&lt;contributors&gt;&lt;authors&gt;&lt;author&gt;Sharkey, N. A.&lt;/author&gt;&lt;author&gt;Marder, R. A.&lt;/author&gt;&lt;/authors&gt;&lt;/contributors&gt;&lt;auth-address&gt;Orthopaedic Research Laboratories, University of California, School of Medicine, Sacramento 95817, USA.&lt;/auth-address&gt;&lt;titles&gt;&lt;title&gt;The rotator cuff opposes superior translation of the humeral head&lt;/title&gt;&lt;secondary-title&gt;Am J Sports Med&lt;/secondary-title&gt;&lt;/titles&gt;&lt;periodical&gt;&lt;full-title&gt;Am J Sports Med&lt;/full-title&gt;&lt;/periodical&gt;&lt;pages&gt;270-5&lt;/pages&gt;&lt;volume&gt;23&lt;/volume&gt;&lt;number&gt;3&lt;/number&gt;&lt;edition&gt;1995/05/01&lt;/edition&gt;&lt;keywords&gt;&lt;keyword&gt;Aged&lt;/keyword&gt;&lt;keyword&gt;Aged, 80 and over&lt;/keyword&gt;&lt;keyword&gt;Biomechanical Phenomena&lt;/keyword&gt;&lt;keyword&gt;Computer Simulation&lt;/keyword&gt;&lt;keyword&gt;Female&lt;/keyword&gt;&lt;keyword&gt;Humans&lt;/keyword&gt;&lt;keyword&gt;Humerus/physiology&lt;/keyword&gt;&lt;keyword&gt;Male&lt;/keyword&gt;&lt;keyword&gt;Muscle Contraction/physiology&lt;/keyword&gt;&lt;keyword&gt;Muscle, Skeletal/physiology&lt;/keyword&gt;&lt;keyword&gt;Range of Motion, Articular/*physiology&lt;/keyword&gt;&lt;keyword&gt;Reference Values&lt;/keyword&gt;&lt;keyword&gt;Rotator Cuff/*physiology&lt;/keyword&gt;&lt;keyword&gt;Shoulder Joint/*physiology&lt;/keyword&gt;&lt;/keywords&gt;&lt;dates&gt;&lt;year&gt;1995&lt;/year&gt;&lt;pub-dates&gt;&lt;date&gt;May-Jun&lt;/date&gt;&lt;/pub-dates&gt;&lt;/dates&gt;&lt;isbn&gt;0363-5465 (Print)&amp;#xD;0363-5465 (Linking)&lt;/isbn&gt;&lt;accession-num&gt;7661251&lt;/accession-num&gt;&lt;urls&gt;&lt;related-urls&gt;&lt;url&gt;https://www.ncbi.nlm.nih.gov/pubmed/7661251&lt;/url&gt;&lt;/related-urls&gt;&lt;/urls&gt;&lt;electronic-resource-num&gt;10.1177/036354659502300303&lt;/electronic-resource-num&gt;&lt;/record&gt;&lt;/Cite&gt;&lt;/EndNote&gt;</w:instrText>
      </w:r>
      <w:r w:rsidR="00C604EF" w:rsidRPr="00C73D3B">
        <w:rPr>
          <w:rFonts w:ascii="Times New Roman" w:hAnsi="Times New Roman" w:cs="Times New Roman"/>
          <w:sz w:val="24"/>
          <w:szCs w:val="24"/>
          <w:lang w:val="sv-SE"/>
        </w:rPr>
        <w:fldChar w:fldCharType="separate"/>
      </w:r>
      <w:r w:rsidR="0079060C">
        <w:rPr>
          <w:rFonts w:ascii="Times New Roman" w:hAnsi="Times New Roman" w:cs="Times New Roman"/>
          <w:noProof/>
          <w:sz w:val="24"/>
          <w:szCs w:val="24"/>
          <w:lang w:val="sv-SE"/>
        </w:rPr>
        <w:t>(6)</w:t>
      </w:r>
      <w:r w:rsidR="00C604EF" w:rsidRPr="00C73D3B">
        <w:rPr>
          <w:rFonts w:ascii="Times New Roman" w:hAnsi="Times New Roman" w:cs="Times New Roman"/>
          <w:sz w:val="24"/>
          <w:szCs w:val="24"/>
          <w:lang w:val="sv-SE"/>
        </w:rPr>
        <w:fldChar w:fldCharType="end"/>
      </w:r>
      <w:r w:rsidR="00C604EF" w:rsidRPr="00C73D3B">
        <w:rPr>
          <w:rFonts w:ascii="Times New Roman" w:hAnsi="Times New Roman" w:cs="Times New Roman"/>
          <w:sz w:val="24"/>
          <w:szCs w:val="24"/>
          <w:lang w:val="sv-SE"/>
        </w:rPr>
        <w:t>.</w:t>
      </w:r>
      <w:r w:rsidRPr="00544ED1">
        <w:rPr>
          <w:rFonts w:ascii="Times New Roman" w:hAnsi="Times New Roman" w:cs="Times New Roman"/>
          <w:sz w:val="24"/>
          <w:szCs w:val="24"/>
          <w:lang w:val="sv-SE"/>
        </w:rPr>
        <w:t xml:space="preserve"> </w:t>
      </w:r>
      <w:r w:rsidR="00B2578F" w:rsidRPr="00C73D3B">
        <w:rPr>
          <w:rFonts w:ascii="Times New Roman" w:hAnsi="Times New Roman" w:cs="Times New Roman"/>
          <w:sz w:val="24"/>
          <w:szCs w:val="24"/>
          <w:lang w:val="sv-SE"/>
        </w:rPr>
        <w:t xml:space="preserve">En av de vanligaste övningarna är utåtrotation i axelleden, med syfte att stärka m. infraspinatus </w:t>
      </w:r>
      <w:r w:rsidR="00B2578F" w:rsidRPr="00C73D3B">
        <w:rPr>
          <w:rFonts w:ascii="Times New Roman" w:hAnsi="Times New Roman" w:cs="Times New Roman"/>
          <w:sz w:val="24"/>
          <w:szCs w:val="24"/>
        </w:rPr>
        <w:fldChar w:fldCharType="begin">
          <w:fldData xml:space="preserve">PEVuZE5vdGU+PENpdGU+PEF1dGhvcj5LdWhuPC9BdXRob3I+PFllYXI+MjAwOTwvWWVhcj48UmVj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</w:fldData>
        </w:fldChar>
      </w:r>
      <w:r w:rsidR="008543F7" w:rsidRPr="009D0C45">
        <w:rPr>
          <w:rFonts w:ascii="Times New Roman" w:hAnsi="Times New Roman" w:cs="Times New Roman"/>
          <w:sz w:val="24"/>
          <w:szCs w:val="24"/>
          <w:lang w:val="sv-SE"/>
        </w:rPr>
        <w:instrText xml:space="preserve"> ADDIN EN.CITE </w:instrText>
      </w:r>
      <w:r w:rsidR="008543F7">
        <w:rPr>
          <w:rFonts w:ascii="Times New Roman" w:hAnsi="Times New Roman" w:cs="Times New Roman"/>
          <w:sz w:val="24"/>
          <w:szCs w:val="24"/>
        </w:rPr>
        <w:fldChar w:fldCharType="begin">
          <w:fldData xml:space="preserve">PEVuZE5vdGU+PENpdGU+PEF1dGhvcj5LdWhuPC9BdXRob3I+PFllYXI+MjAwOTwvWWVhcj48UmVj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</w:fldData>
        </w:fldChar>
      </w:r>
      <w:r w:rsidR="008543F7" w:rsidRPr="009D0C45">
        <w:rPr>
          <w:rFonts w:ascii="Times New Roman" w:hAnsi="Times New Roman" w:cs="Times New Roman"/>
          <w:sz w:val="24"/>
          <w:szCs w:val="24"/>
          <w:lang w:val="sv-SE"/>
        </w:rPr>
        <w:instrText xml:space="preserve"> ADDIN EN.CITE.DATA </w:instrText>
      </w:r>
      <w:r w:rsidR="008543F7">
        <w:rPr>
          <w:rFonts w:ascii="Times New Roman" w:hAnsi="Times New Roman" w:cs="Times New Roman"/>
          <w:sz w:val="24"/>
          <w:szCs w:val="24"/>
        </w:rPr>
      </w:r>
      <w:r w:rsidR="008543F7">
        <w:rPr>
          <w:rFonts w:ascii="Times New Roman" w:hAnsi="Times New Roman" w:cs="Times New Roman"/>
          <w:sz w:val="24"/>
          <w:szCs w:val="24"/>
        </w:rPr>
        <w:fldChar w:fldCharType="end"/>
      </w:r>
      <w:r w:rsidR="00B2578F" w:rsidRPr="00C73D3B">
        <w:rPr>
          <w:rFonts w:ascii="Times New Roman" w:hAnsi="Times New Roman" w:cs="Times New Roman"/>
          <w:sz w:val="24"/>
          <w:szCs w:val="24"/>
        </w:rPr>
      </w:r>
      <w:r w:rsidR="00B2578F" w:rsidRPr="00C73D3B">
        <w:rPr>
          <w:rFonts w:ascii="Times New Roman" w:hAnsi="Times New Roman" w:cs="Times New Roman"/>
          <w:sz w:val="24"/>
          <w:szCs w:val="24"/>
        </w:rPr>
        <w:fldChar w:fldCharType="separate"/>
      </w:r>
      <w:r w:rsidR="008543F7" w:rsidRPr="008543F7">
        <w:rPr>
          <w:rFonts w:ascii="Times New Roman" w:hAnsi="Times New Roman" w:cs="Times New Roman"/>
          <w:noProof/>
          <w:sz w:val="24"/>
          <w:szCs w:val="24"/>
          <w:lang w:val="sv-SE"/>
        </w:rPr>
        <w:t>(16, 17)</w:t>
      </w:r>
      <w:r w:rsidR="00B2578F" w:rsidRPr="00C73D3B">
        <w:rPr>
          <w:rFonts w:ascii="Times New Roman" w:hAnsi="Times New Roman" w:cs="Times New Roman"/>
          <w:sz w:val="24"/>
          <w:szCs w:val="24"/>
        </w:rPr>
        <w:fldChar w:fldCharType="end"/>
      </w:r>
      <w:r w:rsidR="00B2578F" w:rsidRPr="00C73D3B">
        <w:rPr>
          <w:rFonts w:ascii="Times New Roman" w:hAnsi="Times New Roman" w:cs="Times New Roman"/>
          <w:sz w:val="24"/>
          <w:szCs w:val="24"/>
          <w:lang w:val="sv-SE"/>
        </w:rPr>
        <w:t xml:space="preserve">. </w:t>
      </w:r>
      <w:r w:rsidR="00B2578F" w:rsidRPr="009A6562">
        <w:rPr>
          <w:rFonts w:ascii="Times New Roman" w:hAnsi="Times New Roman" w:cs="Times New Roman"/>
          <w:bCs/>
          <w:sz w:val="24"/>
          <w:szCs w:val="24"/>
          <w:lang w:val="sv-SE"/>
        </w:rPr>
        <w:t xml:space="preserve">För att stärka en muskel är det optimalt att anstränga </w:t>
      </w:r>
      <w:r w:rsidR="00B2578F" w:rsidRPr="00001D4D">
        <w:rPr>
          <w:rFonts w:ascii="Times New Roman" w:hAnsi="Times New Roman" w:cs="Times New Roman"/>
          <w:bCs/>
          <w:sz w:val="24"/>
          <w:szCs w:val="24"/>
          <w:lang w:val="sv-SE"/>
        </w:rPr>
        <w:t xml:space="preserve">den åtminstone 60% av vad man maximalt kan utföra i en repetition (1RM) </w:t>
      </w:r>
      <w:r w:rsidR="00B2578F" w:rsidRPr="00001D4D">
        <w:rPr>
          <w:rFonts w:ascii="Times New Roman" w:hAnsi="Times New Roman" w:cs="Times New Roman"/>
          <w:bCs/>
          <w:sz w:val="24"/>
          <w:szCs w:val="24"/>
          <w:lang w:val="sv-SE"/>
        </w:rPr>
        <w:fldChar w:fldCharType="begin"/>
      </w:r>
      <w:r w:rsidR="00A46DB2" w:rsidRPr="00001D4D">
        <w:rPr>
          <w:rFonts w:ascii="Times New Roman" w:hAnsi="Times New Roman" w:cs="Times New Roman"/>
          <w:bCs/>
          <w:sz w:val="24"/>
          <w:szCs w:val="24"/>
          <w:lang w:val="sv-SE"/>
        </w:rPr>
        <w:instrText xml:space="preserve"> ADDIN EN.CITE &lt;EndNote&gt;&lt;Cite&gt;&lt;Author&gt;Peterson&lt;/Author&gt;&lt;Year&gt;2005&lt;/Year&gt;&lt;RecNum&gt;61&lt;/RecNum&gt;&lt;DisplayText&gt;(18)&lt;/DisplayText&gt;&lt;record&gt;&lt;rec-number&gt;61&lt;/rec-number&gt;&lt;foreign-keys&gt;&lt;key app="EN" db-id="9exwtr0vgfzzvwef0vjxdapc5tdtd22a55ee" timestamp="1569565004" guid="56050ed8-0e46-40c1-819b-c302f7887a80"&gt;61&lt;/key&gt;&lt;/foreign-keys&gt;&lt;ref-type name="Journal Article"&gt;17&lt;/ref-type&gt;&lt;contributors&gt;&lt;authors&gt;&lt;author&gt;Peterson, M. D.&lt;/author&gt;&lt;author&gt;Rhea, M. R.&lt;/author&gt;&lt;author&gt;Alvar, B. A.&lt;/author&gt;&lt;/authors&gt;&lt;/contributors&gt;&lt;auth-address&gt;Department of Exercise and Wellness, Arizona State University, Tempe, Arizona 85287, USA. mdpeterz@hotmail.com&lt;/auth-address&gt;&lt;titles&gt;&lt;title&gt;Applications of the dose-response for muscular strength development: a review of meta-analytic efficacy and reliability for designing training prescription&lt;/title&gt;&lt;secondary-title&gt;J Strength Cond Res&lt;/secondary-title&gt;&lt;/titles&gt;&lt;periodical&gt;&lt;full-title&gt;J Strength Cond Res&lt;/full-title&gt;&lt;/periodical&gt;&lt;pages&gt;950-8&lt;/pages&gt;&lt;volume&gt;19&lt;/volume&gt;&lt;number&gt;4&lt;/number&gt;&lt;edition&gt;2005/11/17&lt;/edition&gt;&lt;keywords&gt;&lt;keyword&gt;Humans&lt;/keyword&gt;&lt;keyword&gt;Meta-Analysis as Topic&lt;/keyword&gt;&lt;keyword&gt;Muscle Contraction/*physiology&lt;/keyword&gt;&lt;keyword&gt;Muscle, Skeletal/*physiology&lt;/keyword&gt;&lt;keyword&gt;Physical Education and Training/*methods&lt;/keyword&gt;&lt;keyword&gt;Physical Fitness/physiology&lt;/keyword&gt;&lt;keyword&gt;Sports/*physiology&lt;/keyword&gt;&lt;/keywords&gt;&lt;dates&gt;&lt;year&gt;2005&lt;/year&gt;&lt;pub-dates&gt;&lt;date&gt;Nov&lt;/date&gt;&lt;/pub-dates&gt;&lt;/dates&gt;&lt;isbn&gt;1064-8011 (Print)&amp;#xD;1064-8011 (Linking)&lt;/isbn&gt;&lt;accession-num&gt;16287373&lt;/accession-num&gt;&lt;urls&gt;&lt;related-urls&gt;&lt;url&gt;https://www.ncbi.nlm.nih.gov/pubmed/16287373&lt;/url&gt;&lt;/related-urls&gt;&lt;/urls&gt;&lt;electronic-resource-num&gt;10.1519/R-16874.1&lt;/electronic-resource-num&gt;&lt;/record&gt;&lt;/Cite&gt;&lt;/EndNote&gt;</w:instrText>
      </w:r>
      <w:r w:rsidR="00B2578F" w:rsidRPr="00001D4D">
        <w:rPr>
          <w:rFonts w:ascii="Times New Roman" w:hAnsi="Times New Roman" w:cs="Times New Roman"/>
          <w:bCs/>
          <w:sz w:val="24"/>
          <w:szCs w:val="24"/>
          <w:lang w:val="sv-SE"/>
        </w:rPr>
        <w:fldChar w:fldCharType="separate"/>
      </w:r>
      <w:r w:rsidR="00A46DB2" w:rsidRPr="00001D4D">
        <w:rPr>
          <w:rFonts w:ascii="Times New Roman" w:hAnsi="Times New Roman" w:cs="Times New Roman"/>
          <w:bCs/>
          <w:noProof/>
          <w:sz w:val="24"/>
          <w:szCs w:val="24"/>
          <w:lang w:val="sv-SE"/>
        </w:rPr>
        <w:t>(18)</w:t>
      </w:r>
      <w:r w:rsidR="00B2578F" w:rsidRPr="00001D4D">
        <w:rPr>
          <w:rFonts w:ascii="Times New Roman" w:hAnsi="Times New Roman" w:cs="Times New Roman"/>
          <w:bCs/>
          <w:sz w:val="24"/>
          <w:szCs w:val="24"/>
          <w:lang w:val="sv-SE"/>
        </w:rPr>
        <w:fldChar w:fldCharType="end"/>
      </w:r>
      <w:r w:rsidR="00B2578F" w:rsidRPr="00001D4D">
        <w:rPr>
          <w:rFonts w:ascii="Times New Roman" w:hAnsi="Times New Roman" w:cs="Times New Roman"/>
          <w:bCs/>
          <w:sz w:val="24"/>
          <w:szCs w:val="24"/>
          <w:lang w:val="sv-SE"/>
        </w:rPr>
        <w:t>.</w:t>
      </w:r>
      <w:r w:rsidR="00B2578F" w:rsidRPr="009A6562">
        <w:rPr>
          <w:rFonts w:ascii="Times New Roman" w:hAnsi="Times New Roman" w:cs="Times New Roman"/>
          <w:bCs/>
          <w:sz w:val="24"/>
          <w:szCs w:val="24"/>
          <w:lang w:val="sv-SE"/>
        </w:rPr>
        <w:t xml:space="preserve"> </w:t>
      </w:r>
    </w:p>
    <w:p w14:paraId="5496D466" w14:textId="01BB386E" w:rsidR="00986E81" w:rsidRPr="00C73D3B" w:rsidRDefault="00986E81" w:rsidP="00B2578F">
      <w:pPr>
        <w:spacing w:line="276" w:lineRule="auto"/>
        <w:jc w:val="both"/>
        <w:rPr>
          <w:rFonts w:ascii="Times New Roman" w:hAnsi="Times New Roman" w:cs="Times New Roman"/>
          <w:sz w:val="24"/>
          <w:szCs w:val="24"/>
          <w:lang w:val="sv-SE"/>
        </w:rPr>
      </w:pPr>
      <w:r w:rsidRPr="00C73D3B">
        <w:rPr>
          <w:rFonts w:ascii="Times New Roman" w:hAnsi="Times New Roman" w:cs="Times New Roman"/>
          <w:sz w:val="24"/>
          <w:szCs w:val="24"/>
          <w:lang w:val="sv-SE"/>
        </w:rPr>
        <w:t xml:space="preserve">Utåtrotationsövningar i glenohumeralleden kan utföras på olika sätt. Det finns skillnader såsom isometrisk eller isotonisk kontraktion, liggande, sittande, eller stående position, och öppen eller stängd kinetisk kedja. </w:t>
      </w:r>
      <w:r w:rsidR="00894020">
        <w:rPr>
          <w:rFonts w:ascii="Times New Roman" w:hAnsi="Times New Roman" w:cs="Times New Roman"/>
          <w:sz w:val="24"/>
          <w:szCs w:val="24"/>
          <w:lang w:val="sv-SE"/>
        </w:rPr>
        <w:t xml:space="preserve">Man kan också variera </w:t>
      </w:r>
      <w:r w:rsidRPr="00C73D3B">
        <w:rPr>
          <w:rFonts w:ascii="Times New Roman" w:hAnsi="Times New Roman" w:cs="Times New Roman"/>
          <w:sz w:val="24"/>
          <w:szCs w:val="24"/>
          <w:lang w:val="sv-SE"/>
        </w:rPr>
        <w:t>grad av abduktion, olika samtidiga kontraktionskrafter, och rörelseomfång under kontraktionen. Lämpliga övningar bör väljas baserat på patientens förutsättningar och mål</w:t>
      </w:r>
      <w:r w:rsidR="00D818D0">
        <w:rPr>
          <w:rFonts w:ascii="Times New Roman" w:hAnsi="Times New Roman" w:cs="Times New Roman"/>
          <w:sz w:val="24"/>
          <w:szCs w:val="24"/>
          <w:lang w:val="sv-SE"/>
        </w:rPr>
        <w:t>.</w:t>
      </w:r>
      <w:r w:rsidRPr="00C73D3B">
        <w:rPr>
          <w:rFonts w:ascii="Times New Roman" w:hAnsi="Times New Roman" w:cs="Times New Roman"/>
          <w:sz w:val="24"/>
          <w:szCs w:val="24"/>
          <w:lang w:val="sv-SE"/>
        </w:rPr>
        <w:t xml:space="preserve"> </w:t>
      </w:r>
      <w:r w:rsidRPr="00C73D3B">
        <w:rPr>
          <w:rFonts w:ascii="Times New Roman" w:hAnsi="Times New Roman" w:cs="Times New Roman"/>
          <w:sz w:val="24"/>
          <w:szCs w:val="24"/>
          <w:lang w:val="sv-SE"/>
        </w:rPr>
        <w:fldChar w:fldCharType="begin"/>
      </w:r>
      <w:r w:rsidR="00A46DB2">
        <w:rPr>
          <w:rFonts w:ascii="Times New Roman" w:hAnsi="Times New Roman" w:cs="Times New Roman"/>
          <w:sz w:val="24"/>
          <w:szCs w:val="24"/>
          <w:lang w:val="sv-SE"/>
        </w:rPr>
        <w:instrText xml:space="preserve"> ADDIN EN.CITE &lt;EndNote&gt;&lt;Cite&gt;&lt;Author&gt;Gunnarsson Holzhausen&lt;/Author&gt;&lt;Year&gt;2016&lt;/Year&gt;&lt;RecNum&gt;72&lt;/RecNum&gt;&lt;DisplayText&gt;(19)&lt;/DisplayText&gt;&lt;record&gt;&lt;rec-number&gt;72&lt;/rec-number&gt;&lt;foreign-keys&gt;&lt;key app="EN" db-id="9exwtr0vgfzzvwef0vjxdapc5tdtd22a55ee" timestamp="1570139850" guid="df27714f-4699-4c66-95ff-fc445f0ca5cd"&gt;72&lt;/key&gt;&lt;/foreign-keys&gt;&lt;ref-type name="Book"&gt;6&lt;/ref-type&gt;&lt;contributors&gt;&lt;authors&gt;&lt;author&gt;Gunnarsson Holzhausen, Ann-Christine&lt;/author&gt;&lt;author&gt;Hultenheim Klintberg, Ingrid&lt;/author&gt;&lt;/authors&gt;&lt;/contributors&gt;&lt;titles&gt;&lt;title&gt;Axeln Funktionsanalys och fysioterapi&lt;/title&gt;&lt;/titles&gt;&lt;edition&gt;2&lt;/edition&gt;&lt;dates&gt;&lt;year&gt;2016&lt;/year&gt;&lt;/dates&gt;&lt;pub-location&gt;Lund&lt;/pub-location&gt;&lt;publisher&gt;Studentlitteratur AB&lt;/publisher&gt;&lt;urls&gt;&lt;/urls&gt;&lt;/record&gt;&lt;/Cite&gt;&lt;/EndNote&gt;</w:instrText>
      </w:r>
      <w:r w:rsidRPr="00C73D3B">
        <w:rPr>
          <w:rFonts w:ascii="Times New Roman" w:hAnsi="Times New Roman" w:cs="Times New Roman"/>
          <w:sz w:val="24"/>
          <w:szCs w:val="24"/>
          <w:lang w:val="sv-SE"/>
        </w:rPr>
        <w:fldChar w:fldCharType="separate"/>
      </w:r>
      <w:r w:rsidR="00A46DB2">
        <w:rPr>
          <w:rFonts w:ascii="Times New Roman" w:hAnsi="Times New Roman" w:cs="Times New Roman"/>
          <w:noProof/>
          <w:sz w:val="24"/>
          <w:szCs w:val="24"/>
          <w:lang w:val="sv-SE"/>
        </w:rPr>
        <w:t>(19)</w:t>
      </w:r>
      <w:r w:rsidRPr="00C73D3B">
        <w:rPr>
          <w:rFonts w:ascii="Times New Roman" w:hAnsi="Times New Roman" w:cs="Times New Roman"/>
          <w:sz w:val="24"/>
          <w:szCs w:val="24"/>
          <w:lang w:val="sv-SE"/>
        </w:rPr>
        <w:fldChar w:fldCharType="end"/>
      </w:r>
    </w:p>
    <w:p w14:paraId="41D9BE00" w14:textId="28131095" w:rsidR="007F4F95" w:rsidRPr="00C73D3B" w:rsidRDefault="007F4F95" w:rsidP="00B2578F">
      <w:pPr>
        <w:spacing w:line="276" w:lineRule="auto"/>
        <w:jc w:val="both"/>
        <w:rPr>
          <w:rFonts w:ascii="Times New Roman" w:hAnsi="Times New Roman" w:cs="Times New Roman"/>
          <w:sz w:val="24"/>
          <w:szCs w:val="24"/>
          <w:lang w:val="sv-SE"/>
        </w:rPr>
      </w:pPr>
      <w:r w:rsidRPr="00C73D3B">
        <w:rPr>
          <w:rFonts w:ascii="Times New Roman" w:hAnsi="Times New Roman" w:cs="Times New Roman"/>
          <w:sz w:val="24"/>
          <w:szCs w:val="24"/>
          <w:lang w:val="sv-SE"/>
        </w:rPr>
        <w:t>Vid utåtrotation aktiveras m. deltoideus, som har en superiort riktad kraft och därför kan pressa samman strukturer under akromion.</w:t>
      </w:r>
      <w:r w:rsidRPr="00C73D3B">
        <w:rPr>
          <w:rFonts w:ascii="Times New Roman" w:hAnsi="Times New Roman" w:cs="Times New Roman"/>
          <w:b/>
          <w:sz w:val="24"/>
          <w:szCs w:val="24"/>
          <w:lang w:val="sv-SE"/>
        </w:rPr>
        <w:t xml:space="preserve"> </w:t>
      </w:r>
      <w:r w:rsidRPr="00C73D3B">
        <w:rPr>
          <w:rFonts w:ascii="Times New Roman" w:hAnsi="Times New Roman" w:cs="Times New Roman"/>
          <w:sz w:val="24"/>
          <w:szCs w:val="24"/>
          <w:lang w:val="sv-SE"/>
        </w:rPr>
        <w:t>Främst är det DPP som aktiveras vid utåtrotation.</w:t>
      </w:r>
      <w:r w:rsidR="00DF668B" w:rsidRPr="00C73D3B">
        <w:rPr>
          <w:rFonts w:ascii="Times New Roman" w:hAnsi="Times New Roman" w:cs="Times New Roman"/>
          <w:sz w:val="24"/>
          <w:szCs w:val="24"/>
          <w:lang w:val="sv-SE"/>
        </w:rPr>
        <w:t xml:space="preserve"> </w:t>
      </w:r>
      <w:r w:rsidRPr="00C73D3B">
        <w:rPr>
          <w:rFonts w:ascii="Times New Roman" w:hAnsi="Times New Roman" w:cs="Times New Roman"/>
          <w:sz w:val="24"/>
          <w:szCs w:val="24"/>
          <w:lang w:val="sv-SE"/>
        </w:rPr>
        <w:t>För många patienters axelrehabilitering är det fördelaktigt att kunna stärka rotatorkuffen och muskler som drar caput humeri inferiort, utan att ytterligare provocera subakromiella strukturer genom en komprimerande superior glidning av humerus</w:t>
      </w:r>
      <w:r w:rsidR="00A8677E">
        <w:rPr>
          <w:rFonts w:ascii="Times New Roman" w:hAnsi="Times New Roman" w:cs="Times New Roman"/>
          <w:sz w:val="24"/>
          <w:szCs w:val="24"/>
          <w:lang w:val="sv-SE"/>
        </w:rPr>
        <w:t>.</w:t>
      </w:r>
      <w:r w:rsidRPr="00C73D3B">
        <w:rPr>
          <w:rFonts w:ascii="Times New Roman" w:hAnsi="Times New Roman" w:cs="Times New Roman"/>
          <w:sz w:val="24"/>
          <w:szCs w:val="24"/>
          <w:lang w:val="sv-SE"/>
        </w:rPr>
        <w:t xml:space="preserve"> </w:t>
      </w:r>
      <w:r w:rsidRPr="00C73D3B">
        <w:rPr>
          <w:rFonts w:ascii="Times New Roman" w:hAnsi="Times New Roman" w:cs="Times New Roman"/>
          <w:sz w:val="24"/>
          <w:szCs w:val="24"/>
        </w:rPr>
        <w:fldChar w:fldCharType="begin">
          <w:fldData xml:space="preserve">PEVuZE5vdGU+PENpdGU+PEF1dGhvcj5XaGl0ZTwvQXV0aG9yPjxZZWFyPjIwMTI8L1llYXI+PFJl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</w:fldData>
        </w:fldChar>
      </w:r>
      <w:r w:rsidR="008543F7" w:rsidRPr="00B816FC">
        <w:rPr>
          <w:rFonts w:ascii="Times New Roman" w:hAnsi="Times New Roman" w:cs="Times New Roman"/>
          <w:sz w:val="24"/>
          <w:szCs w:val="24"/>
          <w:lang w:val="sv-SE"/>
        </w:rPr>
        <w:instrText xml:space="preserve"> ADDIN EN.CITE </w:instrText>
      </w:r>
      <w:r w:rsidR="008543F7">
        <w:rPr>
          <w:rFonts w:ascii="Times New Roman" w:hAnsi="Times New Roman" w:cs="Times New Roman"/>
          <w:sz w:val="24"/>
          <w:szCs w:val="24"/>
        </w:rPr>
        <w:fldChar w:fldCharType="begin">
          <w:fldData xml:space="preserve">PEVuZE5vdGU+PENpdGU+PEF1dGhvcj5XaGl0ZTwvQXV0aG9yPjxZZWFyPjIwMTI8L1llYXI+PFJl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</w:fldData>
        </w:fldChar>
      </w:r>
      <w:r w:rsidR="008543F7" w:rsidRPr="00B816FC">
        <w:rPr>
          <w:rFonts w:ascii="Times New Roman" w:hAnsi="Times New Roman" w:cs="Times New Roman"/>
          <w:sz w:val="24"/>
          <w:szCs w:val="24"/>
          <w:lang w:val="sv-SE"/>
        </w:rPr>
        <w:instrText xml:space="preserve"> ADDIN EN.CITE.DATA </w:instrText>
      </w:r>
      <w:r w:rsidR="008543F7">
        <w:rPr>
          <w:rFonts w:ascii="Times New Roman" w:hAnsi="Times New Roman" w:cs="Times New Roman"/>
          <w:sz w:val="24"/>
          <w:szCs w:val="24"/>
        </w:rPr>
      </w:r>
      <w:r w:rsidR="008543F7">
        <w:rPr>
          <w:rFonts w:ascii="Times New Roman" w:hAnsi="Times New Roman" w:cs="Times New Roman"/>
          <w:sz w:val="24"/>
          <w:szCs w:val="24"/>
        </w:rPr>
        <w:fldChar w:fldCharType="end"/>
      </w:r>
      <w:r w:rsidRPr="00C73D3B">
        <w:rPr>
          <w:rFonts w:ascii="Times New Roman" w:hAnsi="Times New Roman" w:cs="Times New Roman"/>
          <w:sz w:val="24"/>
          <w:szCs w:val="24"/>
          <w:lang w:val="sv-SE"/>
        </w:rPr>
      </w:r>
      <w:r w:rsidRPr="00C73D3B">
        <w:rPr>
          <w:rFonts w:ascii="Times New Roman" w:hAnsi="Times New Roman" w:cs="Times New Roman"/>
          <w:sz w:val="24"/>
          <w:szCs w:val="24"/>
          <w:lang w:val="sv-SE"/>
        </w:rPr>
        <w:fldChar w:fldCharType="separate"/>
      </w:r>
      <w:r w:rsidR="008543F7">
        <w:rPr>
          <w:rFonts w:ascii="Times New Roman" w:hAnsi="Times New Roman" w:cs="Times New Roman"/>
          <w:noProof/>
          <w:sz w:val="24"/>
          <w:szCs w:val="24"/>
          <w:lang w:val="sv-SE"/>
        </w:rPr>
        <w:t>(20, 21)</w:t>
      </w:r>
      <w:r w:rsidRPr="00C73D3B">
        <w:rPr>
          <w:rFonts w:ascii="Times New Roman" w:hAnsi="Times New Roman" w:cs="Times New Roman"/>
          <w:sz w:val="24"/>
          <w:szCs w:val="24"/>
        </w:rPr>
        <w:fldChar w:fldCharType="end"/>
      </w:r>
      <w:r w:rsidRPr="00C73D3B">
        <w:rPr>
          <w:rFonts w:ascii="Times New Roman" w:hAnsi="Times New Roman" w:cs="Times New Roman"/>
          <w:sz w:val="24"/>
          <w:szCs w:val="24"/>
          <w:lang w:val="sv-SE"/>
        </w:rPr>
        <w:t xml:space="preserve"> </w:t>
      </w:r>
    </w:p>
    <w:p w14:paraId="78D2F032" w14:textId="767C83D0" w:rsidR="004906BA" w:rsidRPr="00C73D3B" w:rsidRDefault="00A8677E" w:rsidP="00C73D3B">
      <w:pPr>
        <w:spacing w:line="276" w:lineRule="auto"/>
        <w:jc w:val="both"/>
        <w:rPr>
          <w:rFonts w:ascii="Times New Roman" w:hAnsi="Times New Roman" w:cs="Times New Roman"/>
          <w:sz w:val="24"/>
          <w:szCs w:val="24"/>
          <w:lang w:val="sv-SE"/>
        </w:rPr>
      </w:pPr>
      <w:r w:rsidRPr="00C73D3B">
        <w:rPr>
          <w:rFonts w:ascii="Times New Roman" w:hAnsi="Times New Roman" w:cs="Times New Roman"/>
          <w:sz w:val="24"/>
          <w:szCs w:val="24"/>
          <w:lang w:val="sv-SE"/>
        </w:rPr>
        <w:lastRenderedPageBreak/>
        <w:t>En utmaning finns alltså i att hitta lämpliga övningar som uppfyller dessa kriterier.</w:t>
      </w:r>
      <w:r>
        <w:rPr>
          <w:rFonts w:ascii="Times New Roman" w:hAnsi="Times New Roman" w:cs="Times New Roman"/>
          <w:sz w:val="24"/>
          <w:szCs w:val="24"/>
          <w:lang w:val="sv-SE"/>
        </w:rPr>
        <w:t xml:space="preserve"> </w:t>
      </w:r>
      <w:r w:rsidR="00641789" w:rsidRPr="00C73D3B">
        <w:rPr>
          <w:rFonts w:ascii="Times New Roman" w:hAnsi="Times New Roman" w:cs="Times New Roman"/>
          <w:sz w:val="24"/>
          <w:szCs w:val="24"/>
          <w:lang w:val="sv-SE"/>
        </w:rPr>
        <w:t>En del författare har föreslagit</w:t>
      </w:r>
      <w:r w:rsidR="00AC3479" w:rsidRPr="00C73D3B">
        <w:rPr>
          <w:rFonts w:ascii="Times New Roman" w:hAnsi="Times New Roman" w:cs="Times New Roman"/>
          <w:sz w:val="24"/>
          <w:szCs w:val="24"/>
          <w:lang w:val="sv-SE"/>
        </w:rPr>
        <w:t xml:space="preserve"> en</w:t>
      </w:r>
      <w:r w:rsidR="00D945A0" w:rsidRPr="00C73D3B">
        <w:rPr>
          <w:rFonts w:ascii="Times New Roman" w:hAnsi="Times New Roman" w:cs="Times New Roman"/>
          <w:sz w:val="24"/>
          <w:szCs w:val="24"/>
          <w:lang w:val="sv-SE"/>
        </w:rPr>
        <w:t xml:space="preserve"> </w:t>
      </w:r>
      <w:r w:rsidR="00AE133D" w:rsidRPr="00C73D3B">
        <w:rPr>
          <w:rFonts w:ascii="Times New Roman" w:hAnsi="Times New Roman" w:cs="Times New Roman"/>
          <w:sz w:val="24"/>
          <w:szCs w:val="24"/>
          <w:lang w:val="sv-SE"/>
        </w:rPr>
        <w:t xml:space="preserve">metod som </w:t>
      </w:r>
      <w:r w:rsidR="00AA7A04">
        <w:rPr>
          <w:rFonts w:ascii="Times New Roman" w:hAnsi="Times New Roman" w:cs="Times New Roman"/>
          <w:sz w:val="24"/>
          <w:szCs w:val="24"/>
          <w:lang w:val="sv-SE"/>
        </w:rPr>
        <w:t xml:space="preserve">ibland </w:t>
      </w:r>
      <w:r w:rsidR="00AE133D" w:rsidRPr="00C73D3B">
        <w:rPr>
          <w:rFonts w:ascii="Times New Roman" w:hAnsi="Times New Roman" w:cs="Times New Roman"/>
          <w:sz w:val="24"/>
          <w:szCs w:val="24"/>
          <w:lang w:val="sv-SE"/>
        </w:rPr>
        <w:t>benämns "adduktionsstrategin"</w:t>
      </w:r>
      <w:r w:rsidR="00D945A0" w:rsidRPr="00C73D3B">
        <w:rPr>
          <w:rFonts w:ascii="Times New Roman" w:hAnsi="Times New Roman" w:cs="Times New Roman"/>
          <w:sz w:val="24"/>
          <w:szCs w:val="24"/>
          <w:lang w:val="sv-SE"/>
        </w:rPr>
        <w:t xml:space="preserve"> för att motverka aktiveringen av deltoideus</w:t>
      </w:r>
      <w:r w:rsidR="008C1B7B" w:rsidRPr="00C73D3B">
        <w:rPr>
          <w:rFonts w:ascii="Times New Roman" w:hAnsi="Times New Roman" w:cs="Times New Roman"/>
          <w:sz w:val="24"/>
          <w:szCs w:val="24"/>
          <w:lang w:val="sv-SE"/>
        </w:rPr>
        <w:t xml:space="preserve"> vid utåtrotation</w:t>
      </w:r>
      <w:r w:rsidR="00B50ABF" w:rsidRPr="00C73D3B">
        <w:rPr>
          <w:rFonts w:ascii="Times New Roman" w:hAnsi="Times New Roman" w:cs="Times New Roman"/>
          <w:sz w:val="24"/>
          <w:szCs w:val="24"/>
          <w:lang w:val="sv-SE"/>
        </w:rPr>
        <w:t xml:space="preserve"> </w:t>
      </w:r>
      <w:r w:rsidR="001F3DE0">
        <w:rPr>
          <w:rFonts w:ascii="Times New Roman" w:hAnsi="Times New Roman" w:cs="Times New Roman"/>
          <w:sz w:val="24"/>
          <w:szCs w:val="24"/>
          <w:lang w:val="sv-SE"/>
        </w:rPr>
        <w:fldChar w:fldCharType="begin">
          <w:fldData xml:space="preserve">PEVuZE5vdGU+PENpdGU+PEF1dGhvcj5CaXR0ZXI8L0F1dGhvcj48WWVhcj4yMDA3PC9ZZWFyPjxS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</w:fldData>
        </w:fldChar>
      </w:r>
      <w:r w:rsidR="0079060C">
        <w:rPr>
          <w:rFonts w:ascii="Times New Roman" w:hAnsi="Times New Roman" w:cs="Times New Roman"/>
          <w:sz w:val="24"/>
          <w:szCs w:val="24"/>
          <w:lang w:val="sv-SE"/>
        </w:rPr>
        <w:instrText xml:space="preserve"> ADDIN EN.CITE </w:instrText>
      </w:r>
      <w:r w:rsidR="0079060C">
        <w:rPr>
          <w:rFonts w:ascii="Times New Roman" w:hAnsi="Times New Roman" w:cs="Times New Roman"/>
          <w:sz w:val="24"/>
          <w:szCs w:val="24"/>
          <w:lang w:val="sv-SE"/>
        </w:rPr>
        <w:fldChar w:fldCharType="begin">
          <w:fldData xml:space="preserve">PEVuZE5vdGU+PENpdGU+PEF1dGhvcj5CaXR0ZXI8L0F1dGhvcj48WWVhcj4yMDA3PC9ZZWFyPjxS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</w:fldData>
        </w:fldChar>
      </w:r>
      <w:r w:rsidR="0079060C">
        <w:rPr>
          <w:rFonts w:ascii="Times New Roman" w:hAnsi="Times New Roman" w:cs="Times New Roman"/>
          <w:sz w:val="24"/>
          <w:szCs w:val="24"/>
          <w:lang w:val="sv-SE"/>
        </w:rPr>
        <w:instrText xml:space="preserve"> ADDIN EN.CITE.DATA </w:instrText>
      </w:r>
      <w:r w:rsidR="0079060C">
        <w:rPr>
          <w:rFonts w:ascii="Times New Roman" w:hAnsi="Times New Roman" w:cs="Times New Roman"/>
          <w:sz w:val="24"/>
          <w:szCs w:val="24"/>
          <w:lang w:val="sv-SE"/>
        </w:rPr>
      </w:r>
      <w:r w:rsidR="0079060C">
        <w:rPr>
          <w:rFonts w:ascii="Times New Roman" w:hAnsi="Times New Roman" w:cs="Times New Roman"/>
          <w:sz w:val="24"/>
          <w:szCs w:val="24"/>
          <w:lang w:val="sv-SE"/>
        </w:rPr>
        <w:fldChar w:fldCharType="end"/>
      </w:r>
      <w:r w:rsidR="001F3DE0">
        <w:rPr>
          <w:rFonts w:ascii="Times New Roman" w:hAnsi="Times New Roman" w:cs="Times New Roman"/>
          <w:sz w:val="24"/>
          <w:szCs w:val="24"/>
          <w:lang w:val="sv-SE"/>
        </w:rPr>
      </w:r>
      <w:r w:rsidR="001F3DE0">
        <w:rPr>
          <w:rFonts w:ascii="Times New Roman" w:hAnsi="Times New Roman" w:cs="Times New Roman"/>
          <w:sz w:val="24"/>
          <w:szCs w:val="24"/>
          <w:lang w:val="sv-SE"/>
        </w:rPr>
        <w:fldChar w:fldCharType="separate"/>
      </w:r>
      <w:r w:rsidR="0079060C">
        <w:rPr>
          <w:rFonts w:ascii="Times New Roman" w:hAnsi="Times New Roman" w:cs="Times New Roman"/>
          <w:noProof/>
          <w:sz w:val="24"/>
          <w:szCs w:val="24"/>
          <w:lang w:val="sv-SE"/>
        </w:rPr>
        <w:t>(6, 16, 22-24)</w:t>
      </w:r>
      <w:r w:rsidR="001F3DE0">
        <w:rPr>
          <w:rFonts w:ascii="Times New Roman" w:hAnsi="Times New Roman" w:cs="Times New Roman"/>
          <w:sz w:val="24"/>
          <w:szCs w:val="24"/>
          <w:lang w:val="sv-SE"/>
        </w:rPr>
        <w:fldChar w:fldCharType="end"/>
      </w:r>
      <w:r w:rsidR="00A64ED8" w:rsidRPr="00C73D3B">
        <w:rPr>
          <w:rFonts w:ascii="Times New Roman" w:hAnsi="Times New Roman" w:cs="Times New Roman"/>
          <w:sz w:val="24"/>
          <w:szCs w:val="24"/>
          <w:lang w:val="sv-SE"/>
        </w:rPr>
        <w:t xml:space="preserve">. </w:t>
      </w:r>
      <w:r w:rsidR="00725E34" w:rsidRPr="00C73D3B">
        <w:rPr>
          <w:rFonts w:ascii="Times New Roman" w:hAnsi="Times New Roman" w:cs="Times New Roman"/>
          <w:sz w:val="24"/>
          <w:szCs w:val="24"/>
          <w:lang w:val="sv-SE"/>
        </w:rPr>
        <w:t>Den baseras på hypotesen att</w:t>
      </w:r>
      <w:r w:rsidR="00052D90" w:rsidRPr="00C73D3B">
        <w:rPr>
          <w:rFonts w:ascii="Times New Roman" w:hAnsi="Times New Roman" w:cs="Times New Roman"/>
          <w:sz w:val="24"/>
          <w:szCs w:val="24"/>
          <w:lang w:val="sv-SE"/>
        </w:rPr>
        <w:t xml:space="preserve"> </w:t>
      </w:r>
      <w:r w:rsidR="00B70EBE" w:rsidRPr="00C73D3B">
        <w:rPr>
          <w:rFonts w:ascii="Times New Roman" w:hAnsi="Times New Roman" w:cs="Times New Roman"/>
          <w:sz w:val="24"/>
          <w:szCs w:val="24"/>
          <w:lang w:val="sv-SE"/>
        </w:rPr>
        <w:t>en adduktions</w:t>
      </w:r>
      <w:r w:rsidR="00F95763" w:rsidRPr="00C73D3B">
        <w:rPr>
          <w:rFonts w:ascii="Times New Roman" w:hAnsi="Times New Roman" w:cs="Times New Roman"/>
          <w:sz w:val="24"/>
          <w:szCs w:val="24"/>
          <w:lang w:val="sv-SE"/>
        </w:rPr>
        <w:t xml:space="preserve">kraft </w:t>
      </w:r>
      <w:r w:rsidR="00B60236" w:rsidRPr="00C73D3B">
        <w:rPr>
          <w:rFonts w:ascii="Times New Roman" w:hAnsi="Times New Roman" w:cs="Times New Roman"/>
          <w:sz w:val="24"/>
          <w:szCs w:val="24"/>
          <w:lang w:val="sv-SE"/>
        </w:rPr>
        <w:t xml:space="preserve">i art. humeri </w:t>
      </w:r>
      <w:r w:rsidR="00E120BA" w:rsidRPr="00C73D3B">
        <w:rPr>
          <w:rFonts w:ascii="Times New Roman" w:hAnsi="Times New Roman" w:cs="Times New Roman"/>
          <w:sz w:val="24"/>
          <w:szCs w:val="24"/>
          <w:lang w:val="sv-SE"/>
        </w:rPr>
        <w:t xml:space="preserve">minskar muskelaktiviteten i </w:t>
      </w:r>
      <w:r w:rsidR="00535C8A" w:rsidRPr="00C73D3B">
        <w:rPr>
          <w:rFonts w:ascii="Times New Roman" w:hAnsi="Times New Roman" w:cs="Times New Roman"/>
          <w:sz w:val="24"/>
          <w:szCs w:val="24"/>
          <w:lang w:val="sv-SE"/>
        </w:rPr>
        <w:t>abduktorerna genom reciprok inhibering.</w:t>
      </w:r>
      <w:r w:rsidR="00B60236" w:rsidRPr="00C73D3B">
        <w:rPr>
          <w:rFonts w:ascii="Times New Roman" w:hAnsi="Times New Roman" w:cs="Times New Roman"/>
          <w:sz w:val="24"/>
          <w:szCs w:val="24"/>
          <w:lang w:val="sv-SE"/>
        </w:rPr>
        <w:t xml:space="preserve"> </w:t>
      </w:r>
      <w:r w:rsidR="00FC263D">
        <w:rPr>
          <w:rFonts w:ascii="Times New Roman" w:hAnsi="Times New Roman" w:cs="Times New Roman"/>
          <w:sz w:val="24"/>
          <w:szCs w:val="24"/>
          <w:lang w:val="sv-SE"/>
        </w:rPr>
        <w:t>Adduktionsstrategin</w:t>
      </w:r>
      <w:r w:rsidR="00617BC8">
        <w:rPr>
          <w:rFonts w:ascii="Times New Roman" w:hAnsi="Times New Roman" w:cs="Times New Roman"/>
          <w:sz w:val="24"/>
          <w:szCs w:val="24"/>
          <w:lang w:val="sv-SE"/>
        </w:rPr>
        <w:t>s effektivitet</w:t>
      </w:r>
      <w:r w:rsidR="00327B07">
        <w:rPr>
          <w:rFonts w:ascii="Times New Roman" w:hAnsi="Times New Roman" w:cs="Times New Roman"/>
          <w:sz w:val="24"/>
          <w:szCs w:val="24"/>
          <w:lang w:val="sv-SE"/>
        </w:rPr>
        <w:t xml:space="preserve"> </w:t>
      </w:r>
      <w:r w:rsidR="006079C4">
        <w:rPr>
          <w:rFonts w:ascii="Times New Roman" w:hAnsi="Times New Roman" w:cs="Times New Roman"/>
          <w:sz w:val="24"/>
          <w:szCs w:val="24"/>
          <w:lang w:val="sv-SE"/>
        </w:rPr>
        <w:t>kan</w:t>
      </w:r>
      <w:r w:rsidR="00FC263D">
        <w:rPr>
          <w:rFonts w:ascii="Times New Roman" w:hAnsi="Times New Roman" w:cs="Times New Roman"/>
          <w:sz w:val="24"/>
          <w:szCs w:val="24"/>
          <w:lang w:val="sv-SE"/>
        </w:rPr>
        <w:t xml:space="preserve"> </w:t>
      </w:r>
      <w:r w:rsidR="00402EFE">
        <w:rPr>
          <w:rFonts w:ascii="Times New Roman" w:hAnsi="Times New Roman" w:cs="Times New Roman"/>
          <w:sz w:val="24"/>
          <w:szCs w:val="24"/>
          <w:lang w:val="sv-SE"/>
        </w:rPr>
        <w:t>påverkas av adduktionskraftens storhe</w:t>
      </w:r>
      <w:r w:rsidR="00617BC8">
        <w:rPr>
          <w:rFonts w:ascii="Times New Roman" w:hAnsi="Times New Roman" w:cs="Times New Roman"/>
          <w:sz w:val="24"/>
          <w:szCs w:val="24"/>
          <w:lang w:val="sv-SE"/>
        </w:rPr>
        <w:t xml:space="preserve">t </w:t>
      </w:r>
      <w:r w:rsidR="00617BC8">
        <w:rPr>
          <w:rFonts w:ascii="Times New Roman" w:hAnsi="Times New Roman" w:cs="Times New Roman"/>
          <w:sz w:val="24"/>
          <w:szCs w:val="24"/>
          <w:lang w:val="sv-SE"/>
        </w:rPr>
        <w:fldChar w:fldCharType="begin"/>
      </w:r>
      <w:r w:rsidR="00A46DB2">
        <w:rPr>
          <w:rFonts w:ascii="Times New Roman" w:hAnsi="Times New Roman" w:cs="Times New Roman"/>
          <w:sz w:val="24"/>
          <w:szCs w:val="24"/>
          <w:lang w:val="sv-SE"/>
        </w:rPr>
        <w:instrText xml:space="preserve"> ADDIN EN.CITE &lt;EndNote&gt;&lt;Cite&gt;&lt;Author&gt;Peng&lt;/Author&gt;&lt;Year&gt;2019&lt;/Year&gt;&lt;RecNum&gt;18&lt;/RecNum&gt;&lt;DisplayText&gt;(25)&lt;/DisplayText&gt;&lt;record&gt;&lt;rec-number&gt;18&lt;/rec-number&gt;&lt;foreign-keys&gt;&lt;key app="EN" db-id="9exwtr0vgfzzvwef0vjxdapc5tdtd22a55ee" timestamp="1567452137" guid="52a93c66-1719-45d8-a51a-a51d6c5cbd6f"&gt;18&lt;/key&gt;&lt;/foreign-keys&gt;&lt;ref-type name="Journal Article"&gt;17&lt;/ref-type&gt;&lt;contributors&gt;&lt;authors&gt;&lt;author&gt;Peng, Cheng&lt;/author&gt;&lt;author&gt;Bae, Chang-Hwan &lt;/author&gt;&lt;author&gt;Choi, Eun-Hong  &lt;/author&gt;&lt;author&gt;Kim, Myoung&lt;/author&gt;&lt;/authors&gt;&lt;/contributors&gt;&lt;titles&gt;&lt;title&gt;Comparison of the Effects of Different Adduction Loads on EMG Activities of Selected Shoulder Muscles During Shoulder External Rotation Exercise in Healthy Young People&lt;/title&gt;&lt;secondary-title&gt;Journal of The Korean Society of Physical Medicine&lt;/secondary-title&gt;&lt;/titles&gt;&lt;periodical&gt;&lt;full-title&gt;Journal of The Korean Society of Physical Medicine&lt;/full-title&gt;&lt;/periodical&gt;&lt;volume&gt;14&lt;/volume&gt;&lt;dates&gt;&lt;year&gt;2019&lt;/year&gt;&lt;/dates&gt;&lt;urls&gt;&lt;/urls&gt;&lt;/record&gt;&lt;/Cite&gt;&lt;/EndNote&gt;</w:instrText>
      </w:r>
      <w:r w:rsidR="00617BC8">
        <w:rPr>
          <w:rFonts w:ascii="Times New Roman" w:hAnsi="Times New Roman" w:cs="Times New Roman"/>
          <w:sz w:val="24"/>
          <w:szCs w:val="24"/>
          <w:lang w:val="sv-SE"/>
        </w:rPr>
        <w:fldChar w:fldCharType="separate"/>
      </w:r>
      <w:r w:rsidR="00A46DB2">
        <w:rPr>
          <w:rFonts w:ascii="Times New Roman" w:hAnsi="Times New Roman" w:cs="Times New Roman"/>
          <w:noProof/>
          <w:sz w:val="24"/>
          <w:szCs w:val="24"/>
          <w:lang w:val="sv-SE"/>
        </w:rPr>
        <w:t>(25)</w:t>
      </w:r>
      <w:r w:rsidR="00617BC8">
        <w:rPr>
          <w:rFonts w:ascii="Times New Roman" w:hAnsi="Times New Roman" w:cs="Times New Roman"/>
          <w:sz w:val="24"/>
          <w:szCs w:val="24"/>
          <w:lang w:val="sv-SE"/>
        </w:rPr>
        <w:fldChar w:fldCharType="end"/>
      </w:r>
      <w:r w:rsidR="00617BC8">
        <w:rPr>
          <w:rFonts w:ascii="Times New Roman" w:hAnsi="Times New Roman" w:cs="Times New Roman"/>
          <w:sz w:val="24"/>
          <w:szCs w:val="24"/>
          <w:lang w:val="sv-SE"/>
        </w:rPr>
        <w:t>.</w:t>
      </w:r>
      <w:r w:rsidR="008227AA">
        <w:rPr>
          <w:rFonts w:ascii="Times New Roman" w:hAnsi="Times New Roman" w:cs="Times New Roman"/>
          <w:sz w:val="24"/>
          <w:szCs w:val="24"/>
          <w:lang w:val="sv-SE"/>
        </w:rPr>
        <w:t xml:space="preserve"> </w:t>
      </w:r>
    </w:p>
    <w:p w14:paraId="4E4A79DF" w14:textId="757EBCA6" w:rsidR="00D5542B" w:rsidRPr="00C73D3B" w:rsidRDefault="004F4CCC" w:rsidP="00C73D3B">
      <w:pPr>
        <w:spacing w:line="276" w:lineRule="auto"/>
        <w:jc w:val="both"/>
        <w:rPr>
          <w:rFonts w:ascii="Times New Roman" w:hAnsi="Times New Roman" w:cs="Times New Roman"/>
          <w:sz w:val="24"/>
          <w:szCs w:val="24"/>
          <w:lang w:val="sv-SE"/>
        </w:rPr>
      </w:pPr>
      <w:r>
        <w:rPr>
          <w:rFonts w:ascii="Times New Roman" w:hAnsi="Times New Roman" w:cs="Times New Roman"/>
          <w:sz w:val="24"/>
          <w:szCs w:val="24"/>
          <w:lang w:val="sv-SE"/>
        </w:rPr>
        <w:t>När en</w:t>
      </w:r>
      <w:r w:rsidR="003F378D">
        <w:rPr>
          <w:rFonts w:ascii="Times New Roman" w:hAnsi="Times New Roman" w:cs="Times New Roman"/>
          <w:sz w:val="24"/>
          <w:szCs w:val="24"/>
          <w:lang w:val="sv-SE"/>
        </w:rPr>
        <w:t xml:space="preserve"> </w:t>
      </w:r>
      <w:r w:rsidR="00324D4C">
        <w:rPr>
          <w:rFonts w:ascii="Times New Roman" w:hAnsi="Times New Roman" w:cs="Times New Roman"/>
          <w:sz w:val="24"/>
          <w:szCs w:val="24"/>
          <w:lang w:val="sv-SE"/>
        </w:rPr>
        <w:t>muskel</w:t>
      </w:r>
      <w:r w:rsidR="003F378D">
        <w:rPr>
          <w:rFonts w:ascii="Times New Roman" w:hAnsi="Times New Roman" w:cs="Times New Roman"/>
          <w:sz w:val="24"/>
          <w:szCs w:val="24"/>
          <w:lang w:val="sv-SE"/>
        </w:rPr>
        <w:t xml:space="preserve"> </w:t>
      </w:r>
      <w:r w:rsidR="00B937A0">
        <w:rPr>
          <w:rFonts w:ascii="Times New Roman" w:hAnsi="Times New Roman" w:cs="Times New Roman"/>
          <w:sz w:val="24"/>
          <w:szCs w:val="24"/>
          <w:lang w:val="sv-SE"/>
        </w:rPr>
        <w:t>(agonist)</w:t>
      </w:r>
      <w:r w:rsidR="003F378D">
        <w:rPr>
          <w:rFonts w:ascii="Times New Roman" w:hAnsi="Times New Roman" w:cs="Times New Roman"/>
          <w:sz w:val="24"/>
          <w:szCs w:val="24"/>
          <w:lang w:val="sv-SE"/>
        </w:rPr>
        <w:t xml:space="preserve"> kontraheras </w:t>
      </w:r>
      <w:r w:rsidR="00825BA8">
        <w:rPr>
          <w:rFonts w:ascii="Times New Roman" w:hAnsi="Times New Roman" w:cs="Times New Roman"/>
          <w:sz w:val="24"/>
          <w:szCs w:val="24"/>
          <w:lang w:val="sv-SE"/>
        </w:rPr>
        <w:t xml:space="preserve">slappnar </w:t>
      </w:r>
      <w:r w:rsidR="003F62F3">
        <w:rPr>
          <w:rFonts w:ascii="Times New Roman" w:hAnsi="Times New Roman" w:cs="Times New Roman"/>
          <w:sz w:val="24"/>
          <w:szCs w:val="24"/>
          <w:lang w:val="sv-SE"/>
        </w:rPr>
        <w:t xml:space="preserve">muskeln </w:t>
      </w:r>
      <w:r w:rsidR="001069F8">
        <w:rPr>
          <w:rFonts w:ascii="Times New Roman" w:hAnsi="Times New Roman" w:cs="Times New Roman"/>
          <w:sz w:val="24"/>
          <w:szCs w:val="24"/>
          <w:lang w:val="sv-SE"/>
        </w:rPr>
        <w:t>som utför motsat</w:t>
      </w:r>
      <w:r w:rsidR="007C7568">
        <w:rPr>
          <w:rFonts w:ascii="Times New Roman" w:hAnsi="Times New Roman" w:cs="Times New Roman"/>
          <w:sz w:val="24"/>
          <w:szCs w:val="24"/>
          <w:lang w:val="sv-SE"/>
        </w:rPr>
        <w:t>t rö</w:t>
      </w:r>
      <w:r w:rsidR="00350E16">
        <w:rPr>
          <w:rFonts w:ascii="Times New Roman" w:hAnsi="Times New Roman" w:cs="Times New Roman"/>
          <w:sz w:val="24"/>
          <w:szCs w:val="24"/>
          <w:lang w:val="sv-SE"/>
        </w:rPr>
        <w:t xml:space="preserve">relse </w:t>
      </w:r>
      <w:r w:rsidR="00B937A0">
        <w:rPr>
          <w:rFonts w:ascii="Times New Roman" w:hAnsi="Times New Roman" w:cs="Times New Roman"/>
          <w:sz w:val="24"/>
          <w:szCs w:val="24"/>
          <w:lang w:val="sv-SE"/>
        </w:rPr>
        <w:t>(antagonist</w:t>
      </w:r>
      <w:r w:rsidR="002D4E4C">
        <w:rPr>
          <w:rFonts w:ascii="Times New Roman" w:hAnsi="Times New Roman" w:cs="Times New Roman"/>
          <w:sz w:val="24"/>
          <w:szCs w:val="24"/>
          <w:lang w:val="sv-SE"/>
        </w:rPr>
        <w:t xml:space="preserve">) </w:t>
      </w:r>
      <w:r w:rsidR="00350E16">
        <w:rPr>
          <w:rFonts w:ascii="Times New Roman" w:hAnsi="Times New Roman" w:cs="Times New Roman"/>
          <w:sz w:val="24"/>
          <w:szCs w:val="24"/>
          <w:lang w:val="sv-SE"/>
        </w:rPr>
        <w:t xml:space="preserve"> av</w:t>
      </w:r>
      <w:r w:rsidR="00B076D3">
        <w:rPr>
          <w:rFonts w:ascii="Times New Roman" w:hAnsi="Times New Roman" w:cs="Times New Roman"/>
          <w:sz w:val="24"/>
          <w:szCs w:val="24"/>
          <w:lang w:val="sv-SE"/>
        </w:rPr>
        <w:t>, fenomen</w:t>
      </w:r>
      <w:r w:rsidR="008F5904">
        <w:rPr>
          <w:rFonts w:ascii="Times New Roman" w:hAnsi="Times New Roman" w:cs="Times New Roman"/>
          <w:sz w:val="24"/>
          <w:szCs w:val="24"/>
          <w:lang w:val="sv-SE"/>
        </w:rPr>
        <w:t>et</w:t>
      </w:r>
      <w:r w:rsidR="00B076D3">
        <w:rPr>
          <w:rFonts w:ascii="Times New Roman" w:hAnsi="Times New Roman" w:cs="Times New Roman"/>
          <w:sz w:val="24"/>
          <w:szCs w:val="24"/>
          <w:lang w:val="sv-SE"/>
        </w:rPr>
        <w:t xml:space="preserve"> be</w:t>
      </w:r>
      <w:r w:rsidR="00135770">
        <w:rPr>
          <w:rFonts w:ascii="Times New Roman" w:hAnsi="Times New Roman" w:cs="Times New Roman"/>
          <w:sz w:val="24"/>
          <w:szCs w:val="24"/>
          <w:lang w:val="sv-SE"/>
        </w:rPr>
        <w:t>nämns reciprok inhibering</w:t>
      </w:r>
      <w:r w:rsidR="0091799D">
        <w:rPr>
          <w:rFonts w:ascii="Times New Roman" w:hAnsi="Times New Roman" w:cs="Times New Roman"/>
          <w:sz w:val="24"/>
          <w:szCs w:val="24"/>
          <w:lang w:val="sv-SE"/>
        </w:rPr>
        <w:t xml:space="preserve">. </w:t>
      </w:r>
      <w:r w:rsidR="00FA6709">
        <w:rPr>
          <w:rFonts w:ascii="Times New Roman" w:hAnsi="Times New Roman" w:cs="Times New Roman"/>
          <w:sz w:val="24"/>
          <w:szCs w:val="24"/>
          <w:lang w:val="sv-SE"/>
        </w:rPr>
        <w:t xml:space="preserve">Detta sker då </w:t>
      </w:r>
      <w:r w:rsidR="00F358A9">
        <w:rPr>
          <w:rFonts w:ascii="Times New Roman" w:hAnsi="Times New Roman" w:cs="Times New Roman"/>
          <w:sz w:val="24"/>
          <w:szCs w:val="24"/>
          <w:lang w:val="sv-SE"/>
        </w:rPr>
        <w:t>motorneuron</w:t>
      </w:r>
      <w:r w:rsidR="00F855E7">
        <w:rPr>
          <w:rFonts w:ascii="Times New Roman" w:hAnsi="Times New Roman" w:cs="Times New Roman"/>
          <w:sz w:val="24"/>
          <w:szCs w:val="24"/>
          <w:lang w:val="sv-SE"/>
        </w:rPr>
        <w:t xml:space="preserve"> i den a</w:t>
      </w:r>
      <w:r w:rsidR="00A82D20">
        <w:rPr>
          <w:rFonts w:ascii="Times New Roman" w:hAnsi="Times New Roman" w:cs="Times New Roman"/>
          <w:sz w:val="24"/>
          <w:szCs w:val="24"/>
          <w:lang w:val="sv-SE"/>
        </w:rPr>
        <w:t xml:space="preserve">gonistiska muskeln </w:t>
      </w:r>
      <w:r w:rsidR="00BC6EA8">
        <w:rPr>
          <w:rFonts w:ascii="Times New Roman" w:hAnsi="Times New Roman" w:cs="Times New Roman"/>
          <w:sz w:val="24"/>
          <w:szCs w:val="24"/>
          <w:lang w:val="sv-SE"/>
        </w:rPr>
        <w:t>får e</w:t>
      </w:r>
      <w:r w:rsidR="0008053E">
        <w:rPr>
          <w:rFonts w:ascii="Times New Roman" w:hAnsi="Times New Roman" w:cs="Times New Roman"/>
          <w:sz w:val="24"/>
          <w:szCs w:val="24"/>
          <w:lang w:val="sv-SE"/>
        </w:rPr>
        <w:t>xitatoriska</w:t>
      </w:r>
      <w:r w:rsidR="008F428D">
        <w:rPr>
          <w:rFonts w:ascii="Times New Roman" w:hAnsi="Times New Roman" w:cs="Times New Roman"/>
          <w:sz w:val="24"/>
          <w:szCs w:val="24"/>
          <w:lang w:val="sv-SE"/>
        </w:rPr>
        <w:t>, dvs stimulera</w:t>
      </w:r>
      <w:r w:rsidR="00E4728F">
        <w:rPr>
          <w:rFonts w:ascii="Times New Roman" w:hAnsi="Times New Roman" w:cs="Times New Roman"/>
          <w:sz w:val="24"/>
          <w:szCs w:val="24"/>
          <w:lang w:val="sv-SE"/>
        </w:rPr>
        <w:t>nde</w:t>
      </w:r>
      <w:r w:rsidR="0008053E">
        <w:rPr>
          <w:rFonts w:ascii="Times New Roman" w:hAnsi="Times New Roman" w:cs="Times New Roman"/>
          <w:sz w:val="24"/>
          <w:szCs w:val="24"/>
          <w:lang w:val="sv-SE"/>
        </w:rPr>
        <w:t xml:space="preserve"> </w:t>
      </w:r>
      <w:r w:rsidR="00DB1998">
        <w:rPr>
          <w:rFonts w:ascii="Times New Roman" w:hAnsi="Times New Roman" w:cs="Times New Roman"/>
          <w:sz w:val="24"/>
          <w:szCs w:val="24"/>
          <w:lang w:val="sv-SE"/>
        </w:rPr>
        <w:t xml:space="preserve">impulser </w:t>
      </w:r>
      <w:r w:rsidR="00DF684F">
        <w:rPr>
          <w:rFonts w:ascii="Times New Roman" w:hAnsi="Times New Roman" w:cs="Times New Roman"/>
          <w:sz w:val="24"/>
          <w:szCs w:val="24"/>
          <w:lang w:val="sv-SE"/>
        </w:rPr>
        <w:t>att kontraheras</w:t>
      </w:r>
      <w:r w:rsidR="006671CA">
        <w:rPr>
          <w:rFonts w:ascii="Times New Roman" w:hAnsi="Times New Roman" w:cs="Times New Roman"/>
          <w:sz w:val="24"/>
          <w:szCs w:val="24"/>
          <w:lang w:val="sv-SE"/>
        </w:rPr>
        <w:t xml:space="preserve"> och</w:t>
      </w:r>
      <w:r w:rsidR="00DF684F">
        <w:rPr>
          <w:rFonts w:ascii="Times New Roman" w:hAnsi="Times New Roman" w:cs="Times New Roman"/>
          <w:sz w:val="24"/>
          <w:szCs w:val="24"/>
          <w:lang w:val="sv-SE"/>
        </w:rPr>
        <w:t xml:space="preserve"> </w:t>
      </w:r>
      <w:r w:rsidR="006671CA">
        <w:rPr>
          <w:rFonts w:ascii="Times New Roman" w:hAnsi="Times New Roman" w:cs="Times New Roman"/>
          <w:sz w:val="24"/>
          <w:szCs w:val="24"/>
          <w:lang w:val="sv-SE"/>
        </w:rPr>
        <w:t>s</w:t>
      </w:r>
      <w:r w:rsidR="00091CFC">
        <w:rPr>
          <w:rFonts w:ascii="Times New Roman" w:hAnsi="Times New Roman" w:cs="Times New Roman"/>
          <w:sz w:val="24"/>
          <w:szCs w:val="24"/>
          <w:lang w:val="sv-SE"/>
        </w:rPr>
        <w:t xml:space="preserve">amtidigt </w:t>
      </w:r>
      <w:r w:rsidR="006940F5">
        <w:rPr>
          <w:rFonts w:ascii="Times New Roman" w:hAnsi="Times New Roman" w:cs="Times New Roman"/>
          <w:sz w:val="24"/>
          <w:szCs w:val="24"/>
          <w:lang w:val="sv-SE"/>
        </w:rPr>
        <w:t xml:space="preserve">skickas inhiberande </w:t>
      </w:r>
      <w:r w:rsidR="00897EDD">
        <w:rPr>
          <w:rFonts w:ascii="Times New Roman" w:hAnsi="Times New Roman" w:cs="Times New Roman"/>
          <w:sz w:val="24"/>
          <w:szCs w:val="24"/>
          <w:lang w:val="sv-SE"/>
        </w:rPr>
        <w:t xml:space="preserve">signaler till </w:t>
      </w:r>
      <w:r w:rsidR="006671CA">
        <w:rPr>
          <w:rFonts w:ascii="Times New Roman" w:hAnsi="Times New Roman" w:cs="Times New Roman"/>
          <w:sz w:val="24"/>
          <w:szCs w:val="24"/>
          <w:lang w:val="sv-SE"/>
        </w:rPr>
        <w:t xml:space="preserve">den antagonistiska muskeln </w:t>
      </w:r>
      <w:r w:rsidR="00237E27">
        <w:rPr>
          <w:rFonts w:ascii="Times New Roman" w:hAnsi="Times New Roman" w:cs="Times New Roman"/>
          <w:sz w:val="24"/>
          <w:szCs w:val="24"/>
          <w:lang w:val="sv-SE"/>
        </w:rPr>
        <w:t>vilket leder till att den sla</w:t>
      </w:r>
      <w:r w:rsidR="00232EBB">
        <w:rPr>
          <w:rFonts w:ascii="Times New Roman" w:hAnsi="Times New Roman" w:cs="Times New Roman"/>
          <w:sz w:val="24"/>
          <w:szCs w:val="24"/>
          <w:lang w:val="sv-SE"/>
        </w:rPr>
        <w:t>p</w:t>
      </w:r>
      <w:r w:rsidR="00237E27">
        <w:rPr>
          <w:rFonts w:ascii="Times New Roman" w:hAnsi="Times New Roman" w:cs="Times New Roman"/>
          <w:sz w:val="24"/>
          <w:szCs w:val="24"/>
          <w:lang w:val="sv-SE"/>
        </w:rPr>
        <w:t>p</w:t>
      </w:r>
      <w:r w:rsidR="0025607F">
        <w:rPr>
          <w:rFonts w:ascii="Times New Roman" w:hAnsi="Times New Roman" w:cs="Times New Roman"/>
          <w:sz w:val="24"/>
          <w:szCs w:val="24"/>
          <w:lang w:val="sv-SE"/>
        </w:rPr>
        <w:t xml:space="preserve">nar av. </w:t>
      </w:r>
      <w:r w:rsidR="0000728F">
        <w:rPr>
          <w:rFonts w:ascii="Times New Roman" w:hAnsi="Times New Roman" w:cs="Times New Roman"/>
          <w:sz w:val="24"/>
          <w:szCs w:val="24"/>
          <w:lang w:val="sv-SE"/>
        </w:rPr>
        <w:t>Reciprok inhibering förkla</w:t>
      </w:r>
      <w:r w:rsidR="00897053">
        <w:rPr>
          <w:rFonts w:ascii="Times New Roman" w:hAnsi="Times New Roman" w:cs="Times New Roman"/>
          <w:sz w:val="24"/>
          <w:szCs w:val="24"/>
          <w:lang w:val="sv-SE"/>
        </w:rPr>
        <w:t>rar</w:t>
      </w:r>
      <w:r w:rsidR="0000728F">
        <w:rPr>
          <w:rFonts w:ascii="Times New Roman" w:hAnsi="Times New Roman" w:cs="Times New Roman"/>
          <w:sz w:val="24"/>
          <w:szCs w:val="24"/>
          <w:lang w:val="sv-SE"/>
        </w:rPr>
        <w:t xml:space="preserve"> varför </w:t>
      </w:r>
      <w:r w:rsidR="0087244A">
        <w:rPr>
          <w:rFonts w:ascii="Times New Roman" w:hAnsi="Times New Roman" w:cs="Times New Roman"/>
          <w:sz w:val="24"/>
          <w:szCs w:val="24"/>
          <w:lang w:val="sv-SE"/>
        </w:rPr>
        <w:t>en adduktionskraft</w:t>
      </w:r>
      <w:r w:rsidR="008355AF">
        <w:rPr>
          <w:rFonts w:ascii="Times New Roman" w:hAnsi="Times New Roman" w:cs="Times New Roman"/>
          <w:sz w:val="24"/>
          <w:szCs w:val="24"/>
          <w:lang w:val="sv-SE"/>
        </w:rPr>
        <w:t xml:space="preserve"> i art. </w:t>
      </w:r>
      <w:r w:rsidR="00514A72">
        <w:rPr>
          <w:rFonts w:ascii="Times New Roman" w:hAnsi="Times New Roman" w:cs="Times New Roman"/>
          <w:sz w:val="24"/>
          <w:szCs w:val="24"/>
          <w:lang w:val="sv-SE"/>
        </w:rPr>
        <w:t>h</w:t>
      </w:r>
      <w:r w:rsidR="008355AF">
        <w:rPr>
          <w:rFonts w:ascii="Times New Roman" w:hAnsi="Times New Roman" w:cs="Times New Roman"/>
          <w:sz w:val="24"/>
          <w:szCs w:val="24"/>
          <w:lang w:val="sv-SE"/>
        </w:rPr>
        <w:t>umeri</w:t>
      </w:r>
      <w:r w:rsidR="00514A72">
        <w:rPr>
          <w:rFonts w:ascii="Times New Roman" w:hAnsi="Times New Roman" w:cs="Times New Roman"/>
          <w:sz w:val="24"/>
          <w:szCs w:val="24"/>
          <w:lang w:val="sv-SE"/>
        </w:rPr>
        <w:t xml:space="preserve"> </w:t>
      </w:r>
      <w:r w:rsidR="005478BF">
        <w:rPr>
          <w:rFonts w:ascii="Times New Roman" w:hAnsi="Times New Roman" w:cs="Times New Roman"/>
          <w:sz w:val="24"/>
          <w:szCs w:val="24"/>
          <w:lang w:val="sv-SE"/>
        </w:rPr>
        <w:t xml:space="preserve">kan leda </w:t>
      </w:r>
      <w:r w:rsidR="008112AE">
        <w:rPr>
          <w:rFonts w:ascii="Times New Roman" w:hAnsi="Times New Roman" w:cs="Times New Roman"/>
          <w:sz w:val="24"/>
          <w:szCs w:val="24"/>
          <w:lang w:val="sv-SE"/>
        </w:rPr>
        <w:t>till att musklerna som abducerar</w:t>
      </w:r>
      <w:r w:rsidR="008355AF">
        <w:rPr>
          <w:rFonts w:ascii="Times New Roman" w:hAnsi="Times New Roman" w:cs="Times New Roman"/>
          <w:sz w:val="24"/>
          <w:szCs w:val="24"/>
          <w:lang w:val="sv-SE"/>
        </w:rPr>
        <w:t xml:space="preserve"> </w:t>
      </w:r>
      <w:r w:rsidR="00E52CF8">
        <w:rPr>
          <w:rFonts w:ascii="Times New Roman" w:hAnsi="Times New Roman" w:cs="Times New Roman"/>
          <w:sz w:val="24"/>
          <w:szCs w:val="24"/>
          <w:lang w:val="sv-SE"/>
        </w:rPr>
        <w:t xml:space="preserve">överarmen </w:t>
      </w:r>
      <w:r w:rsidR="006F1F11">
        <w:rPr>
          <w:rFonts w:ascii="Times New Roman" w:hAnsi="Times New Roman" w:cs="Times New Roman"/>
          <w:sz w:val="24"/>
          <w:szCs w:val="24"/>
          <w:lang w:val="sv-SE"/>
        </w:rPr>
        <w:t>slappnar av</w:t>
      </w:r>
      <w:r w:rsidR="0086488C">
        <w:rPr>
          <w:rFonts w:ascii="Times New Roman" w:hAnsi="Times New Roman" w:cs="Times New Roman"/>
          <w:sz w:val="24"/>
          <w:szCs w:val="24"/>
          <w:lang w:val="sv-SE"/>
        </w:rPr>
        <w:t xml:space="preserve">. </w:t>
      </w:r>
      <w:r w:rsidR="00C82D71">
        <w:rPr>
          <w:rFonts w:ascii="Times New Roman" w:hAnsi="Times New Roman" w:cs="Times New Roman"/>
          <w:sz w:val="24"/>
          <w:szCs w:val="24"/>
          <w:lang w:val="sv-SE"/>
        </w:rPr>
        <w:t xml:space="preserve">Primärt är det </w:t>
      </w:r>
      <w:r w:rsidR="00664538">
        <w:rPr>
          <w:rFonts w:ascii="Times New Roman" w:hAnsi="Times New Roman" w:cs="Times New Roman"/>
          <w:sz w:val="24"/>
          <w:szCs w:val="24"/>
          <w:lang w:val="sv-SE"/>
        </w:rPr>
        <w:t>m</w:t>
      </w:r>
      <w:r w:rsidR="001470DF">
        <w:rPr>
          <w:rFonts w:ascii="Times New Roman" w:hAnsi="Times New Roman" w:cs="Times New Roman"/>
          <w:sz w:val="24"/>
          <w:szCs w:val="24"/>
          <w:lang w:val="sv-SE"/>
        </w:rPr>
        <w:t xml:space="preserve">. deltoideus som </w:t>
      </w:r>
      <w:r w:rsidR="00406788">
        <w:rPr>
          <w:rFonts w:ascii="Times New Roman" w:hAnsi="Times New Roman" w:cs="Times New Roman"/>
          <w:sz w:val="24"/>
          <w:szCs w:val="24"/>
          <w:lang w:val="sv-SE"/>
        </w:rPr>
        <w:t xml:space="preserve">utför </w:t>
      </w:r>
      <w:r w:rsidR="00E250F8">
        <w:rPr>
          <w:rFonts w:ascii="Times New Roman" w:hAnsi="Times New Roman" w:cs="Times New Roman"/>
          <w:sz w:val="24"/>
          <w:szCs w:val="24"/>
          <w:lang w:val="sv-SE"/>
        </w:rPr>
        <w:t>a</w:t>
      </w:r>
      <w:r w:rsidR="006E680B">
        <w:rPr>
          <w:rFonts w:ascii="Times New Roman" w:hAnsi="Times New Roman" w:cs="Times New Roman"/>
          <w:sz w:val="24"/>
          <w:szCs w:val="24"/>
          <w:lang w:val="sv-SE"/>
        </w:rPr>
        <w:t>b</w:t>
      </w:r>
      <w:r w:rsidR="00E250F8">
        <w:rPr>
          <w:rFonts w:ascii="Times New Roman" w:hAnsi="Times New Roman" w:cs="Times New Roman"/>
          <w:sz w:val="24"/>
          <w:szCs w:val="24"/>
          <w:lang w:val="sv-SE"/>
        </w:rPr>
        <w:t>duktion</w:t>
      </w:r>
      <w:r w:rsidR="006E680B">
        <w:rPr>
          <w:rFonts w:ascii="Times New Roman" w:hAnsi="Times New Roman" w:cs="Times New Roman"/>
          <w:sz w:val="24"/>
          <w:szCs w:val="24"/>
          <w:lang w:val="sv-SE"/>
        </w:rPr>
        <w:t xml:space="preserve">. </w:t>
      </w:r>
      <w:r w:rsidR="00D579F1">
        <w:rPr>
          <w:rFonts w:ascii="Times New Roman" w:hAnsi="Times New Roman" w:cs="Times New Roman"/>
          <w:sz w:val="24"/>
          <w:szCs w:val="24"/>
          <w:lang w:val="sv-SE"/>
        </w:rPr>
        <w:fldChar w:fldCharType="begin"/>
      </w:r>
      <w:r w:rsidR="0079060C">
        <w:rPr>
          <w:rFonts w:ascii="Times New Roman" w:hAnsi="Times New Roman" w:cs="Times New Roman"/>
          <w:sz w:val="24"/>
          <w:szCs w:val="24"/>
          <w:lang w:val="sv-SE"/>
        </w:rPr>
        <w:instrText xml:space="preserve"> ADDIN EN.CITE &lt;EndNote&gt;&lt;Cite&gt;&lt;Author&gt;Widmaier&lt;/Author&gt;&lt;Year&gt;2016&lt;/Year&gt;&lt;RecNum&gt;10&lt;/RecNum&gt;&lt;DisplayText&gt;(8)&lt;/DisplayText&gt;&lt;record&gt;&lt;rec-number&gt;10&lt;/rec-number&gt;&lt;foreign-keys&gt;&lt;key app="EN" db-id="fa25zxw5s0ztsledev452rsceweezsaws525" timestamp="1574419150" guid="4c248239-3aa0-42e4-90c4-a04b912c2e42"&gt;10&lt;/key&gt;&lt;/foreign-keys&gt;&lt;ref-type name="Book"&gt;6&lt;/ref-type&gt;&lt;contributors&gt;&lt;authors&gt;&lt;author&gt;Widmaier, Eric P.&lt;/author&gt;&lt;author&gt;Raff, Hershel&lt;/author&gt;&lt;author&gt;Strang, Kevin T.&lt;/author&gt;&lt;/authors&gt;&lt;/contributors&gt;&lt;titles&gt;&lt;title&gt;Vander&amp;apos;s human physiology : the mechanisms of body function&lt;/title&gt;&lt;/titles&gt;&lt;keywords&gt;&lt;keyword&gt;Fysiologi&lt;/keyword&gt;&lt;/keywords&gt;&lt;dates&gt;&lt;year&gt;2016&lt;/year&gt;&lt;/dates&gt;&lt;pub-location&gt;New York&lt;/pub-location&gt;&lt;publisher&gt;McGraw-Hill Education&lt;/publisher&gt;&lt;isbn&gt;9781259251108&lt;/isbn&gt;&lt;urls&gt;&lt;/urls&gt;&lt;/record&gt;&lt;/Cite&gt;&lt;/EndNote&gt;</w:instrText>
      </w:r>
      <w:r w:rsidR="00D579F1">
        <w:rPr>
          <w:rFonts w:ascii="Times New Roman" w:hAnsi="Times New Roman" w:cs="Times New Roman"/>
          <w:sz w:val="24"/>
          <w:szCs w:val="24"/>
          <w:lang w:val="sv-SE"/>
        </w:rPr>
        <w:fldChar w:fldCharType="separate"/>
      </w:r>
      <w:r w:rsidR="0079060C">
        <w:rPr>
          <w:rFonts w:ascii="Times New Roman" w:hAnsi="Times New Roman" w:cs="Times New Roman"/>
          <w:noProof/>
          <w:sz w:val="24"/>
          <w:szCs w:val="24"/>
          <w:lang w:val="sv-SE"/>
        </w:rPr>
        <w:t>(8)</w:t>
      </w:r>
      <w:r w:rsidR="00D579F1">
        <w:rPr>
          <w:rFonts w:ascii="Times New Roman" w:hAnsi="Times New Roman" w:cs="Times New Roman"/>
          <w:sz w:val="24"/>
          <w:szCs w:val="24"/>
          <w:lang w:val="sv-SE"/>
        </w:rPr>
        <w:fldChar w:fldCharType="end"/>
      </w:r>
      <w:r w:rsidR="00D579F1">
        <w:rPr>
          <w:rFonts w:ascii="Times New Roman" w:hAnsi="Times New Roman" w:cs="Times New Roman"/>
          <w:sz w:val="24"/>
          <w:szCs w:val="24"/>
          <w:lang w:val="sv-SE"/>
        </w:rPr>
        <w:t xml:space="preserve">, </w:t>
      </w:r>
      <w:r w:rsidR="004C51FF">
        <w:rPr>
          <w:rFonts w:ascii="Times New Roman" w:hAnsi="Times New Roman" w:cs="Times New Roman"/>
          <w:sz w:val="24"/>
          <w:szCs w:val="24"/>
          <w:lang w:val="sv-SE"/>
        </w:rPr>
        <w:fldChar w:fldCharType="begin"/>
      </w:r>
      <w:r w:rsidR="00A46DB2">
        <w:rPr>
          <w:rFonts w:ascii="Times New Roman" w:hAnsi="Times New Roman" w:cs="Times New Roman"/>
          <w:sz w:val="24"/>
          <w:szCs w:val="24"/>
          <w:lang w:val="sv-SE"/>
        </w:rPr>
        <w:instrText xml:space="preserve"> ADDIN EN.CITE &lt;EndNote&gt;&lt;Cite&gt;&lt;Author&gt;Tidy&lt;/Author&gt;&lt;Year&gt;2013&lt;/Year&gt;&lt;RecNum&gt;13&lt;/RecNum&gt;&lt;DisplayText&gt;(26)&lt;/DisplayText&gt;&lt;record&gt;&lt;rec-number&gt;13&lt;/rec-number&gt;&lt;foreign-keys&gt;&lt;key app="EN" db-id="fa25zxw5s0ztsledev452rsceweezsaws525" timestamp="1575490881" guid="dc2224bb-09a4-4128-ad39-d0ac21cbadc8"&gt;13&lt;/key&gt;&lt;/foreign-keys&gt;&lt;ref-type name="Book"&gt;6&lt;/ref-type&gt;&lt;contributors&gt;&lt;authors&gt;&lt;author&gt;Tidy, Noel Margaret&lt;/author&gt;&lt;author&gt;Porter, Stuart B.&lt;/author&gt;&lt;/authors&gt;&lt;/contributors&gt;&lt;titles&gt;&lt;title&gt;Tidy&amp;apos;s physiotherapy : Physiotherapy Essentials [Elektronisk resurs]&lt;/title&gt;&lt;/titles&gt;&lt;dates&gt;&lt;year&gt;2013&lt;/year&gt;&lt;/dates&gt;&lt;publisher&gt;Churchill Livingstone&lt;/publisher&gt;&lt;urls&gt;&lt;/urls&gt;&lt;/record&gt;&lt;/Cite&gt;&lt;/EndNote&gt;</w:instrText>
      </w:r>
      <w:r w:rsidR="004C51FF">
        <w:rPr>
          <w:rFonts w:ascii="Times New Roman" w:hAnsi="Times New Roman" w:cs="Times New Roman"/>
          <w:sz w:val="24"/>
          <w:szCs w:val="24"/>
          <w:lang w:val="sv-SE"/>
        </w:rPr>
        <w:fldChar w:fldCharType="separate"/>
      </w:r>
      <w:r w:rsidR="00A46DB2">
        <w:rPr>
          <w:rFonts w:ascii="Times New Roman" w:hAnsi="Times New Roman" w:cs="Times New Roman"/>
          <w:noProof/>
          <w:sz w:val="24"/>
          <w:szCs w:val="24"/>
          <w:lang w:val="sv-SE"/>
        </w:rPr>
        <w:t>(26)</w:t>
      </w:r>
      <w:r w:rsidR="004C51FF">
        <w:rPr>
          <w:rFonts w:ascii="Times New Roman" w:hAnsi="Times New Roman" w:cs="Times New Roman"/>
          <w:sz w:val="24"/>
          <w:szCs w:val="24"/>
          <w:lang w:val="sv-SE"/>
        </w:rPr>
        <w:fldChar w:fldCharType="end"/>
      </w:r>
    </w:p>
    <w:p w14:paraId="00B47909" w14:textId="1AD71F6F" w:rsidR="002D1C0C" w:rsidRDefault="00044023" w:rsidP="00D83DB5">
      <w:pPr>
        <w:spacing w:line="276" w:lineRule="auto"/>
        <w:jc w:val="both"/>
        <w:rPr>
          <w:rFonts w:ascii="Times New Roman" w:hAnsi="Times New Roman" w:cs="Times New Roman"/>
          <w:sz w:val="24"/>
          <w:szCs w:val="24"/>
          <w:lang w:val="sv-SE"/>
        </w:rPr>
      </w:pPr>
      <w:r w:rsidRPr="00C73D3B">
        <w:rPr>
          <w:rFonts w:ascii="Times New Roman" w:hAnsi="Times New Roman" w:cs="Times New Roman"/>
          <w:sz w:val="24"/>
          <w:szCs w:val="24"/>
          <w:lang w:val="sv-SE"/>
        </w:rPr>
        <w:t xml:space="preserve">En annan </w:t>
      </w:r>
      <w:r w:rsidR="00463971" w:rsidRPr="00C73D3B">
        <w:rPr>
          <w:rFonts w:ascii="Times New Roman" w:hAnsi="Times New Roman" w:cs="Times New Roman"/>
          <w:sz w:val="24"/>
          <w:szCs w:val="24"/>
          <w:lang w:val="sv-SE"/>
        </w:rPr>
        <w:t xml:space="preserve">parameter som påverkar </w:t>
      </w:r>
      <w:r w:rsidR="00AE5746" w:rsidRPr="00C73D3B">
        <w:rPr>
          <w:rFonts w:ascii="Times New Roman" w:hAnsi="Times New Roman" w:cs="Times New Roman"/>
          <w:sz w:val="24"/>
          <w:szCs w:val="24"/>
          <w:lang w:val="sv-SE"/>
        </w:rPr>
        <w:t>utåtrotationsövningar är abduktionsgraden</w:t>
      </w:r>
      <w:r w:rsidR="005564AC" w:rsidRPr="00C73D3B">
        <w:rPr>
          <w:rFonts w:ascii="Times New Roman" w:hAnsi="Times New Roman" w:cs="Times New Roman"/>
          <w:sz w:val="24"/>
          <w:szCs w:val="24"/>
          <w:lang w:val="sv-SE"/>
        </w:rPr>
        <w:t>.</w:t>
      </w:r>
      <w:r w:rsidR="00E04F2F" w:rsidRPr="00C73D3B">
        <w:rPr>
          <w:rFonts w:ascii="Times New Roman" w:hAnsi="Times New Roman" w:cs="Times New Roman"/>
          <w:sz w:val="24"/>
          <w:szCs w:val="24"/>
          <w:lang w:val="sv-SE"/>
        </w:rPr>
        <w:t xml:space="preserve"> </w:t>
      </w:r>
      <w:r w:rsidR="002405B9" w:rsidRPr="00C73D3B">
        <w:rPr>
          <w:rFonts w:ascii="Times New Roman" w:hAnsi="Times New Roman" w:cs="Times New Roman"/>
          <w:sz w:val="24"/>
          <w:szCs w:val="24"/>
          <w:lang w:val="sv-SE"/>
        </w:rPr>
        <w:t xml:space="preserve">En abduktionsgrad på 30° innebär en lägre belastning på rotatorkuffens muskler jämfört med 0° abduktion </w:t>
      </w:r>
      <w:r w:rsidR="002405B9" w:rsidRPr="00C73D3B">
        <w:rPr>
          <w:rFonts w:ascii="Times New Roman" w:hAnsi="Times New Roman" w:cs="Times New Roman"/>
          <w:sz w:val="24"/>
          <w:szCs w:val="24"/>
          <w:lang w:val="sv-SE"/>
        </w:rPr>
        <w:fldChar w:fldCharType="begin"/>
      </w:r>
      <w:r w:rsidR="00A46DB2">
        <w:rPr>
          <w:rFonts w:ascii="Times New Roman" w:hAnsi="Times New Roman" w:cs="Times New Roman"/>
          <w:sz w:val="24"/>
          <w:szCs w:val="24"/>
          <w:lang w:val="sv-SE"/>
        </w:rPr>
        <w:instrText xml:space="preserve"> ADDIN EN.CITE &lt;EndNote&gt;&lt;Cite&gt;&lt;Author&gt;Reilly&lt;/Author&gt;&lt;Year&gt;2004&lt;/Year&gt;&lt;RecNum&gt;64&lt;/RecNum&gt;&lt;DisplayText&gt;(27)&lt;/DisplayText&gt;&lt;record&gt;&lt;rec-number&gt;64&lt;/rec-number&gt;&lt;foreign-keys&gt;&lt;key app="EN" db-id="9exwtr0vgfzzvwef0vjxdapc5tdtd22a55ee" timestamp="1569712549" guid="5b82589e-81f9-4d78-8678-0fa92077eb5b"&gt;64&lt;/key&gt;&lt;/foreign-keys&gt;&lt;ref-type name="Journal Article"&gt;17&lt;/ref-type&gt;&lt;contributors&gt;&lt;authors&gt;&lt;author&gt;Reilly, P.&lt;/author&gt;&lt;author&gt;Bull, A. M.&lt;/author&gt;&lt;author&gt;Amis, A. A.&lt;/author&gt;&lt;author&gt;Wallace, A. L.&lt;/author&gt;&lt;author&gt;Richards, A.&lt;/author&gt;&lt;author&gt;Hill, A. M.&lt;/author&gt;&lt;author&gt;Emery, R. J.&lt;/author&gt;&lt;/authors&gt;&lt;/contributors&gt;&lt;auth-address&gt;St Mary&amp;apos;s Hospital, London, UK.&lt;/auth-address&gt;&lt;titles&gt;&lt;title&gt;Passive tension and gap formation of rotator cuff repairs&lt;/title&gt;&lt;secondary-title&gt;J Shoulder Elbow Surg&lt;/secondary-title&gt;&lt;/titles&gt;&lt;periodical&gt;&lt;full-title&gt;J Shoulder Elbow Surg&lt;/full-title&gt;&lt;/periodical&gt;&lt;pages&gt;664-7&lt;/pages&gt;&lt;volume&gt;13&lt;/volume&gt;&lt;number&gt;6&lt;/number&gt;&lt;edition&gt;2004/12/01&lt;/edition&gt;&lt;keywords&gt;&lt;keyword&gt;Adult&lt;/keyword&gt;&lt;keyword&gt;Aged&lt;/keyword&gt;&lt;keyword&gt;Biomechanical Phenomena&lt;/keyword&gt;&lt;keyword&gt;Cadaver&lt;/keyword&gt;&lt;keyword&gt;Compressive Strength&lt;/keyword&gt;&lt;keyword&gt;Female&lt;/keyword&gt;&lt;keyword&gt;Humans&lt;/keyword&gt;&lt;keyword&gt;Male&lt;/keyword&gt;&lt;keyword&gt;Middle Aged&lt;/keyword&gt;&lt;keyword&gt;Orthopedic Procedures/*methods&lt;/keyword&gt;&lt;keyword&gt;Posture&lt;/keyword&gt;&lt;keyword&gt;Range of Motion, Articular/*physiology&lt;/keyword&gt;&lt;keyword&gt;Recovery of Function&lt;/keyword&gt;&lt;keyword&gt;Risk Factors&lt;/keyword&gt;&lt;keyword&gt;Rotator Cuff/*surgery&lt;/keyword&gt;&lt;keyword&gt;Rotator Cuff Injuries&lt;/keyword&gt;&lt;keyword&gt;Shoulder Joint/injuries/*surgery&lt;/keyword&gt;&lt;keyword&gt;Sprains and Strains/surgery&lt;/keyword&gt;&lt;/keywords&gt;&lt;dates&gt;&lt;year&gt;2004&lt;/year&gt;&lt;pub-dates&gt;&lt;date&gt;Nov-Dec&lt;/date&gt;&lt;/pub-dates&gt;&lt;/dates&gt;&lt;isbn&gt;1058-2746 (Print)&amp;#xD;1058-2746 (Linking)&lt;/isbn&gt;&lt;accession-num&gt;15570236&lt;/accession-num&gt;&lt;urls&gt;&lt;related-urls&gt;&lt;url&gt;https://www.ncbi.nlm.nih.gov/pubmed/15570236&lt;/url&gt;&lt;/related-urls&gt;&lt;/urls&gt;&lt;electronic-resource-num&gt;10.1016/S1058274604001272&lt;/electronic-resource-num&gt;&lt;/record&gt;&lt;/Cite&gt;&lt;/EndNote&gt;</w:instrText>
      </w:r>
      <w:r w:rsidR="002405B9" w:rsidRPr="00C73D3B">
        <w:rPr>
          <w:rFonts w:ascii="Times New Roman" w:hAnsi="Times New Roman" w:cs="Times New Roman"/>
          <w:sz w:val="24"/>
          <w:szCs w:val="24"/>
          <w:lang w:val="sv-SE"/>
        </w:rPr>
        <w:fldChar w:fldCharType="separate"/>
      </w:r>
      <w:r w:rsidR="00A46DB2">
        <w:rPr>
          <w:rFonts w:ascii="Times New Roman" w:hAnsi="Times New Roman" w:cs="Times New Roman"/>
          <w:noProof/>
          <w:sz w:val="24"/>
          <w:szCs w:val="24"/>
          <w:lang w:val="sv-SE"/>
        </w:rPr>
        <w:t>(27)</w:t>
      </w:r>
      <w:r w:rsidR="002405B9" w:rsidRPr="00C73D3B">
        <w:rPr>
          <w:rFonts w:ascii="Times New Roman" w:hAnsi="Times New Roman" w:cs="Times New Roman"/>
          <w:sz w:val="24"/>
          <w:szCs w:val="24"/>
          <w:lang w:val="sv-SE"/>
        </w:rPr>
        <w:fldChar w:fldCharType="end"/>
      </w:r>
      <w:r w:rsidR="002405B9" w:rsidRPr="00C73D3B">
        <w:rPr>
          <w:rFonts w:ascii="Times New Roman" w:hAnsi="Times New Roman" w:cs="Times New Roman"/>
          <w:sz w:val="24"/>
          <w:szCs w:val="24"/>
          <w:lang w:val="sv-SE"/>
        </w:rPr>
        <w:t xml:space="preserve">. </w:t>
      </w:r>
      <w:r w:rsidR="0065282E" w:rsidRPr="00C73D3B">
        <w:rPr>
          <w:rFonts w:ascii="Times New Roman" w:hAnsi="Times New Roman" w:cs="Times New Roman"/>
          <w:sz w:val="24"/>
          <w:szCs w:val="24"/>
          <w:lang w:val="sv-SE"/>
        </w:rPr>
        <w:t xml:space="preserve">Adduktionskraft i art. humeri har </w:t>
      </w:r>
      <w:r w:rsidR="00064074" w:rsidRPr="00C73D3B">
        <w:rPr>
          <w:rFonts w:ascii="Times New Roman" w:hAnsi="Times New Roman" w:cs="Times New Roman"/>
          <w:sz w:val="24"/>
          <w:szCs w:val="24"/>
          <w:lang w:val="sv-SE"/>
        </w:rPr>
        <w:t xml:space="preserve">också </w:t>
      </w:r>
      <w:r w:rsidR="0065282E" w:rsidRPr="00C73D3B">
        <w:rPr>
          <w:rFonts w:ascii="Times New Roman" w:hAnsi="Times New Roman" w:cs="Times New Roman"/>
          <w:sz w:val="24"/>
          <w:szCs w:val="24"/>
          <w:lang w:val="sv-SE"/>
        </w:rPr>
        <w:t xml:space="preserve">visats ha en vidgande effekt på det subakromiella rummet vid 30° abduktion </w:t>
      </w:r>
      <w:r w:rsidR="0065282E" w:rsidRPr="00C73D3B">
        <w:rPr>
          <w:rFonts w:ascii="Times New Roman" w:hAnsi="Times New Roman" w:cs="Times New Roman"/>
          <w:sz w:val="24"/>
          <w:szCs w:val="24"/>
          <w:lang w:val="sv-SE"/>
        </w:rPr>
        <w:fldChar w:fldCharType="begin"/>
      </w:r>
      <w:r w:rsidR="00A46DB2">
        <w:rPr>
          <w:rFonts w:ascii="Times New Roman" w:hAnsi="Times New Roman" w:cs="Times New Roman"/>
          <w:sz w:val="24"/>
          <w:szCs w:val="24"/>
          <w:lang w:val="sv-SE"/>
        </w:rPr>
        <w:instrText xml:space="preserve"> ADDIN EN.CITE &lt;EndNote&gt;&lt;Cite&gt;&lt;Author&gt;Graichen&lt;/Author&gt;&lt;Year&gt;2005&lt;/Year&gt;&lt;RecNum&gt;63&lt;/RecNum&gt;&lt;DisplayText&gt;(28)&lt;/DisplayText&gt;&lt;record&gt;&lt;rec-number&gt;63&lt;/rec-number&gt;&lt;foreign-keys&gt;&lt;key app="EN" db-id="9exwtr0vgfzzvwef0vjxdapc5tdtd22a55ee" timestamp="1569711536" guid="da54d3eb-aa0d-43d4-bd35-d008e76d7f60"&gt;63&lt;/key&gt;&lt;/foreign-keys&gt;&lt;ref-type name="Journal Article"&gt;17&lt;/ref-type&gt;&lt;contributors&gt;&lt;authors&gt;&lt;author&gt;Graichen, H.&lt;/author&gt;&lt;author&gt;Hinterwimmer, S.&lt;/author&gt;&lt;author&gt;von Eisenhart-Rothe, R.&lt;/author&gt;&lt;author&gt;Vogl, T.&lt;/author&gt;&lt;author&gt;Englmeier, K. H.&lt;/author&gt;&lt;author&gt;Eckstein, F.&lt;/author&gt;&lt;/authors&gt;&lt;/contributors&gt;&lt;auth-address&gt;Research Group for Kinematics and Biomechanics, Department of Orthopedic Surgery, University of Frankfurt, Marienburgstr. 2, 60528 Frankfurt, Germany. h.graichen@em.uni-frankfurt.de&lt;/auth-address&gt;&lt;titles&gt;&lt;title&gt;Effect of abducting and adducting muscle activity on glenohumeral translation, scapular kinematics and subacromial space width in vivo&lt;/title&gt;&lt;secondary-title&gt;J Biomech&lt;/secondary-title&gt;&lt;/titles&gt;&lt;periodical&gt;&lt;full-title&gt;J Biomech&lt;/full-title&gt;&lt;/periodical&gt;&lt;pages&gt;755-60&lt;/pages&gt;&lt;volume&gt;38&lt;/volume&gt;&lt;number&gt;4&lt;/number&gt;&lt;edition&gt;2005/02/17&lt;/edition&gt;&lt;keywords&gt;&lt;keyword&gt;Acromioclavicular Joint/anatomy &amp;amp; histology/*physiology&lt;/keyword&gt;&lt;keyword&gt;Adult&lt;/keyword&gt;&lt;keyword&gt;Biomechanical Phenomena&lt;/keyword&gt;&lt;keyword&gt;Humans&lt;/keyword&gt;&lt;keyword&gt;Magnetic Resonance Imaging&lt;/keyword&gt;&lt;keyword&gt;Movement/*physiology&lt;/keyword&gt;&lt;keyword&gt;Muscle, Skeletal/*physiology&lt;/keyword&gt;&lt;keyword&gt;Shoulder Joint/*physiology&lt;/keyword&gt;&lt;/keywords&gt;&lt;dates&gt;&lt;year&gt;2005&lt;/year&gt;&lt;pub-dates&gt;&lt;date&gt;Apr&lt;/date&gt;&lt;/pub-dates&gt;&lt;/dates&gt;&lt;isbn&gt;0021-9290 (Print)&amp;#xD;0021-9290 (Linking)&lt;/isbn&gt;&lt;accession-num&gt;15713296&lt;/accession-num&gt;&lt;urls&gt;&lt;related-urls&gt;&lt;url&gt;https://www.ncbi.nlm.nih.gov/pubmed/15713296&lt;/url&gt;&lt;/related-urls&gt;&lt;/urls&gt;&lt;electronic-resource-num&gt;10.1016/j.jbiomech.2004.05.020&lt;/electronic-resource-num&gt;&lt;/record&gt;&lt;/Cite&gt;&lt;/EndNote&gt;</w:instrText>
      </w:r>
      <w:r w:rsidR="0065282E" w:rsidRPr="00C73D3B">
        <w:rPr>
          <w:rFonts w:ascii="Times New Roman" w:hAnsi="Times New Roman" w:cs="Times New Roman"/>
          <w:sz w:val="24"/>
          <w:szCs w:val="24"/>
          <w:lang w:val="sv-SE"/>
        </w:rPr>
        <w:fldChar w:fldCharType="separate"/>
      </w:r>
      <w:r w:rsidR="00A46DB2">
        <w:rPr>
          <w:rFonts w:ascii="Times New Roman" w:hAnsi="Times New Roman" w:cs="Times New Roman"/>
          <w:noProof/>
          <w:sz w:val="24"/>
          <w:szCs w:val="24"/>
          <w:lang w:val="sv-SE"/>
        </w:rPr>
        <w:t>(28)</w:t>
      </w:r>
      <w:r w:rsidR="0065282E" w:rsidRPr="00C73D3B">
        <w:rPr>
          <w:rFonts w:ascii="Times New Roman" w:hAnsi="Times New Roman" w:cs="Times New Roman"/>
          <w:sz w:val="24"/>
          <w:szCs w:val="24"/>
          <w:lang w:val="sv-SE"/>
        </w:rPr>
        <w:fldChar w:fldCharType="end"/>
      </w:r>
      <w:r w:rsidR="0065282E" w:rsidRPr="00C73D3B">
        <w:rPr>
          <w:rFonts w:ascii="Times New Roman" w:hAnsi="Times New Roman" w:cs="Times New Roman"/>
          <w:sz w:val="24"/>
          <w:szCs w:val="24"/>
          <w:lang w:val="sv-SE"/>
        </w:rPr>
        <w:t xml:space="preserve">. </w:t>
      </w:r>
      <w:bookmarkStart w:id="16" w:name="_Hlk26963933"/>
      <w:r w:rsidR="0065282E" w:rsidRPr="00C73D3B">
        <w:rPr>
          <w:rFonts w:ascii="Times New Roman" w:hAnsi="Times New Roman" w:cs="Times New Roman"/>
          <w:sz w:val="24"/>
          <w:szCs w:val="24"/>
          <w:lang w:val="sv-SE"/>
        </w:rPr>
        <w:t xml:space="preserve">En del författare har </w:t>
      </w:r>
      <w:r w:rsidR="00640725" w:rsidRPr="00C73D3B">
        <w:rPr>
          <w:rFonts w:ascii="Times New Roman" w:hAnsi="Times New Roman" w:cs="Times New Roman"/>
          <w:sz w:val="24"/>
          <w:szCs w:val="24"/>
          <w:lang w:val="sv-SE"/>
        </w:rPr>
        <w:t xml:space="preserve">därför </w:t>
      </w:r>
      <w:r w:rsidR="0065282E" w:rsidRPr="00C73D3B">
        <w:rPr>
          <w:rFonts w:ascii="Times New Roman" w:hAnsi="Times New Roman" w:cs="Times New Roman"/>
          <w:sz w:val="24"/>
          <w:szCs w:val="24"/>
          <w:lang w:val="sv-SE"/>
        </w:rPr>
        <w:t>föreslagit 30° abduktion som lämplig vid utåtrotationsövningar</w:t>
      </w:r>
      <w:bookmarkEnd w:id="16"/>
      <w:r w:rsidR="0065282E" w:rsidRPr="00C73D3B">
        <w:rPr>
          <w:rFonts w:ascii="Times New Roman" w:hAnsi="Times New Roman" w:cs="Times New Roman"/>
          <w:sz w:val="24"/>
          <w:szCs w:val="24"/>
          <w:lang w:val="sv-SE"/>
        </w:rPr>
        <w:t xml:space="preserve"> </w:t>
      </w:r>
      <w:r w:rsidR="0065282E" w:rsidRPr="00C73D3B">
        <w:rPr>
          <w:rFonts w:ascii="Times New Roman" w:hAnsi="Times New Roman" w:cs="Times New Roman"/>
          <w:sz w:val="24"/>
          <w:szCs w:val="24"/>
          <w:lang w:val="sv-SE"/>
        </w:rPr>
        <w:fldChar w:fldCharType="begin"/>
      </w:r>
      <w:r w:rsidR="00A46DB2">
        <w:rPr>
          <w:rFonts w:ascii="Times New Roman" w:hAnsi="Times New Roman" w:cs="Times New Roman"/>
          <w:sz w:val="24"/>
          <w:szCs w:val="24"/>
          <w:lang w:val="sv-SE"/>
        </w:rPr>
        <w:instrText xml:space="preserve"> ADDIN EN.CITE &lt;EndNote&gt;&lt;Cite&gt;&lt;Author&gt;Kolber&lt;/Author&gt;&lt;Year&gt;2008&lt;/Year&gt;&lt;RecNum&gt;62&lt;/RecNum&gt;&lt;DisplayText&gt;(29)&lt;/DisplayText&gt;&lt;record&gt;&lt;rec-number&gt;62&lt;/rec-number&gt;&lt;foreign-keys&gt;&lt;key app="EN" db-id="9exwtr0vgfzzvwef0vjxdapc5tdtd22a55ee" timestamp="1569710359" guid="69e50add-21df-4f9a-8548-7d56378cde50"&gt;62&lt;/key&gt;&lt;/foreign-keys&gt;&lt;ref-type name="Journal Article"&gt;17&lt;/ref-type&gt;&lt;contributors&gt;&lt;authors&gt;&lt;author&gt;Kolber, Morey &lt;/author&gt;&lt;author&gt;Beekhuizen, Kristina &lt;/author&gt;&lt;author&gt;Santore, Todd&lt;/author&gt;&lt;author&gt;Fiers, Hunter&lt;/author&gt;&lt;/authors&gt;&lt;/contributors&gt;&lt;titles&gt;&lt;title&gt;Implications for Specific Shoulder Positioning During External Rotator Strengthening&lt;/title&gt;&lt;secondary-title&gt;Strength &amp;amp; Conditioning Journal&lt;/secondary-title&gt;&lt;/titles&gt;&lt;periodical&gt;&lt;full-title&gt;Strength &amp;amp; Conditioning Journal&lt;/full-title&gt;&lt;/periodical&gt;&lt;volume&gt;30&lt;/volume&gt;&lt;dates&gt;&lt;year&gt;2008&lt;/year&gt;&lt;/dates&gt;&lt;urls&gt;&lt;/urls&gt;&lt;/record&gt;&lt;/Cite&gt;&lt;/EndNote&gt;</w:instrText>
      </w:r>
      <w:r w:rsidR="0065282E" w:rsidRPr="00C73D3B">
        <w:rPr>
          <w:rFonts w:ascii="Times New Roman" w:hAnsi="Times New Roman" w:cs="Times New Roman"/>
          <w:sz w:val="24"/>
          <w:szCs w:val="24"/>
          <w:lang w:val="sv-SE"/>
        </w:rPr>
        <w:fldChar w:fldCharType="separate"/>
      </w:r>
      <w:r w:rsidR="00A46DB2">
        <w:rPr>
          <w:rFonts w:ascii="Times New Roman" w:hAnsi="Times New Roman" w:cs="Times New Roman"/>
          <w:noProof/>
          <w:sz w:val="24"/>
          <w:szCs w:val="24"/>
          <w:lang w:val="sv-SE"/>
        </w:rPr>
        <w:t>(29)</w:t>
      </w:r>
      <w:r w:rsidR="0065282E" w:rsidRPr="00C73D3B">
        <w:rPr>
          <w:rFonts w:ascii="Times New Roman" w:hAnsi="Times New Roman" w:cs="Times New Roman"/>
          <w:sz w:val="24"/>
          <w:szCs w:val="24"/>
          <w:lang w:val="sv-SE"/>
        </w:rPr>
        <w:fldChar w:fldCharType="end"/>
      </w:r>
      <w:r w:rsidR="0065282E" w:rsidRPr="00C73D3B">
        <w:rPr>
          <w:rFonts w:ascii="Times New Roman" w:hAnsi="Times New Roman" w:cs="Times New Roman"/>
          <w:sz w:val="24"/>
          <w:szCs w:val="24"/>
          <w:lang w:val="sv-SE"/>
        </w:rPr>
        <w:t>.</w:t>
      </w:r>
    </w:p>
    <w:p w14:paraId="71CBC05C" w14:textId="3F443042" w:rsidR="0065282E" w:rsidRPr="00A8317E" w:rsidRDefault="0065282E" w:rsidP="00D83DB5">
      <w:pPr>
        <w:spacing w:line="276" w:lineRule="auto"/>
        <w:jc w:val="both"/>
        <w:rPr>
          <w:rFonts w:ascii="Times New Roman" w:hAnsi="Times New Roman" w:cs="Times New Roman"/>
          <w:sz w:val="24"/>
          <w:szCs w:val="24"/>
          <w:lang w:val="sv-SE"/>
        </w:rPr>
      </w:pPr>
      <w:r w:rsidRPr="00424741">
        <w:rPr>
          <w:rFonts w:ascii="Times New Roman" w:hAnsi="Times New Roman" w:cs="Times New Roman"/>
          <w:sz w:val="24"/>
          <w:szCs w:val="24"/>
          <w:shd w:val="clear" w:color="auto" w:fill="FFFFFF" w:themeFill="background1"/>
          <w:lang w:val="sv-SE"/>
        </w:rPr>
        <w:t xml:space="preserve">Vad vi vet har ingen studie gjorts där aktiveringsförhållandena undersökts vid </w:t>
      </w:r>
      <w:r w:rsidR="009626A9" w:rsidRPr="00424741">
        <w:rPr>
          <w:rFonts w:ascii="Times New Roman" w:hAnsi="Times New Roman" w:cs="Times New Roman"/>
          <w:sz w:val="24"/>
          <w:szCs w:val="24"/>
          <w:shd w:val="clear" w:color="auto" w:fill="FFFFFF" w:themeFill="background1"/>
          <w:lang w:val="sv-SE"/>
        </w:rPr>
        <w:t xml:space="preserve">optimal muskelstärkande </w:t>
      </w:r>
      <w:r w:rsidR="009626A9" w:rsidRPr="00424741">
        <w:rPr>
          <w:rFonts w:ascii="Times New Roman" w:hAnsi="Times New Roman" w:cs="Times New Roman"/>
          <w:bCs/>
          <w:sz w:val="24"/>
          <w:szCs w:val="24"/>
          <w:shd w:val="clear" w:color="auto" w:fill="FFFFFF" w:themeFill="background1"/>
          <w:lang w:val="sv-SE"/>
        </w:rPr>
        <w:t>intensitet (</w:t>
      </w:r>
      <w:r w:rsidRPr="00424741">
        <w:rPr>
          <w:rFonts w:ascii="Times New Roman" w:hAnsi="Times New Roman" w:cs="Times New Roman"/>
          <w:bCs/>
          <w:sz w:val="24"/>
          <w:szCs w:val="24"/>
          <w:shd w:val="clear" w:color="auto" w:fill="FFFFFF" w:themeFill="background1"/>
          <w:lang w:val="sv-SE"/>
        </w:rPr>
        <w:t>60% av 1RM utåtrotation</w:t>
      </w:r>
      <w:r w:rsidR="009626A9" w:rsidRPr="00424741">
        <w:rPr>
          <w:rFonts w:ascii="Times New Roman" w:hAnsi="Times New Roman" w:cs="Times New Roman"/>
          <w:bCs/>
          <w:sz w:val="24"/>
          <w:szCs w:val="24"/>
          <w:shd w:val="clear" w:color="auto" w:fill="FFFFFF" w:themeFill="background1"/>
          <w:lang w:val="sv-SE"/>
        </w:rPr>
        <w:t>)</w:t>
      </w:r>
      <w:r w:rsidRPr="00424741">
        <w:rPr>
          <w:rFonts w:ascii="Times New Roman" w:hAnsi="Times New Roman" w:cs="Times New Roman"/>
          <w:bCs/>
          <w:sz w:val="24"/>
          <w:szCs w:val="24"/>
          <w:shd w:val="clear" w:color="auto" w:fill="FFFFFF" w:themeFill="background1"/>
          <w:lang w:val="sv-SE"/>
        </w:rPr>
        <w:t>,</w:t>
      </w:r>
      <w:r w:rsidR="00F17887" w:rsidRPr="00424741">
        <w:rPr>
          <w:rFonts w:ascii="Times New Roman" w:hAnsi="Times New Roman" w:cs="Times New Roman"/>
          <w:sz w:val="24"/>
          <w:szCs w:val="24"/>
          <w:shd w:val="clear" w:color="auto" w:fill="FFFFFF" w:themeFill="background1"/>
          <w:lang w:val="sv-SE"/>
        </w:rPr>
        <w:t xml:space="preserve"> med</w:t>
      </w:r>
      <w:r w:rsidRPr="00424741">
        <w:rPr>
          <w:rFonts w:ascii="Times New Roman" w:hAnsi="Times New Roman" w:cs="Times New Roman"/>
          <w:sz w:val="24"/>
          <w:szCs w:val="24"/>
          <w:shd w:val="clear" w:color="auto" w:fill="FFFFFF" w:themeFill="background1"/>
          <w:lang w:val="sv-SE"/>
        </w:rPr>
        <w:t xml:space="preserve"> art. humeri i </w:t>
      </w:r>
      <w:r w:rsidR="00D33A5C" w:rsidRPr="00424741">
        <w:rPr>
          <w:rFonts w:ascii="Times New Roman" w:hAnsi="Times New Roman" w:cs="Times New Roman"/>
          <w:sz w:val="24"/>
          <w:szCs w:val="24"/>
          <w:shd w:val="clear" w:color="auto" w:fill="FFFFFF" w:themeFill="background1"/>
          <w:lang w:val="sv-SE"/>
        </w:rPr>
        <w:t>lämplig vinkel med avseende på impingement (</w:t>
      </w:r>
      <w:r w:rsidRPr="00424741">
        <w:rPr>
          <w:rFonts w:ascii="Times New Roman" w:hAnsi="Times New Roman" w:cs="Times New Roman"/>
          <w:sz w:val="24"/>
          <w:szCs w:val="24"/>
          <w:shd w:val="clear" w:color="auto" w:fill="FFFFFF" w:themeFill="background1"/>
          <w:lang w:val="sv-SE"/>
        </w:rPr>
        <w:t>30° abduktion</w:t>
      </w:r>
      <w:r w:rsidR="00D33A5C" w:rsidRPr="00424741">
        <w:rPr>
          <w:rFonts w:ascii="Times New Roman" w:hAnsi="Times New Roman" w:cs="Times New Roman"/>
          <w:sz w:val="24"/>
          <w:szCs w:val="24"/>
          <w:shd w:val="clear" w:color="auto" w:fill="FFFFFF" w:themeFill="background1"/>
          <w:lang w:val="sv-SE"/>
        </w:rPr>
        <w:t>)</w:t>
      </w:r>
      <w:r w:rsidRPr="00424741">
        <w:rPr>
          <w:rFonts w:ascii="Times New Roman" w:hAnsi="Times New Roman" w:cs="Times New Roman"/>
          <w:sz w:val="24"/>
          <w:szCs w:val="24"/>
          <w:shd w:val="clear" w:color="auto" w:fill="FFFFFF" w:themeFill="background1"/>
          <w:lang w:val="sv-SE"/>
        </w:rPr>
        <w:t>,</w:t>
      </w:r>
      <w:r>
        <w:rPr>
          <w:rFonts w:ascii="Times New Roman" w:hAnsi="Times New Roman" w:cs="Times New Roman"/>
          <w:sz w:val="24"/>
          <w:szCs w:val="24"/>
          <w:lang w:val="sv-SE"/>
        </w:rPr>
        <w:t xml:space="preserve"> och där adduktionskraften normaliserats mot testdeltagarens MVC. Därför anser vi att denna studie kan bidra med kliniskt relevant kunskap.</w:t>
      </w:r>
    </w:p>
    <w:p w14:paraId="5167207D" w14:textId="305E2DF6" w:rsidR="00C542B7" w:rsidRPr="00C64172" w:rsidRDefault="00C542B7" w:rsidP="000A7B5F">
      <w:pPr>
        <w:pStyle w:val="Rubrik1"/>
        <w:rPr>
          <w:sz w:val="32"/>
          <w:szCs w:val="32"/>
          <w:lang w:val="sv-SE"/>
        </w:rPr>
      </w:pPr>
      <w:bookmarkStart w:id="17" w:name="_Toc20618067"/>
      <w:bookmarkStart w:id="18" w:name="_Toc38476829"/>
      <w:r w:rsidRPr="00C64172">
        <w:rPr>
          <w:sz w:val="32"/>
          <w:szCs w:val="32"/>
          <w:lang w:val="sv-SE"/>
        </w:rPr>
        <w:t>Syfte</w:t>
      </w:r>
      <w:bookmarkEnd w:id="17"/>
      <w:bookmarkEnd w:id="18"/>
    </w:p>
    <w:p w14:paraId="35A61833" w14:textId="7B2C3835" w:rsidR="0045035F" w:rsidRDefault="0045035F" w:rsidP="00D83DB5">
      <w:pPr>
        <w:jc w:val="both"/>
        <w:rPr>
          <w:rFonts w:ascii="Times New Roman" w:hAnsi="Times New Roman" w:cs="Times New Roman"/>
          <w:sz w:val="24"/>
          <w:szCs w:val="24"/>
          <w:lang w:val="sv-SE"/>
        </w:rPr>
      </w:pPr>
      <w:r w:rsidRPr="006F7410">
        <w:rPr>
          <w:rFonts w:ascii="Times New Roman" w:hAnsi="Times New Roman" w:cs="Times New Roman"/>
          <w:sz w:val="24"/>
          <w:szCs w:val="24"/>
          <w:lang w:val="sv-SE"/>
        </w:rPr>
        <w:t>Syftet</w:t>
      </w:r>
      <w:r w:rsidR="002621CB">
        <w:rPr>
          <w:rFonts w:ascii="Times New Roman" w:hAnsi="Times New Roman" w:cs="Times New Roman"/>
          <w:sz w:val="24"/>
          <w:szCs w:val="24"/>
          <w:lang w:val="sv-SE"/>
        </w:rPr>
        <w:t xml:space="preserve"> med arbetet</w:t>
      </w:r>
      <w:r w:rsidRPr="006F7410">
        <w:rPr>
          <w:rFonts w:ascii="Times New Roman" w:hAnsi="Times New Roman" w:cs="Times New Roman"/>
          <w:sz w:val="24"/>
          <w:szCs w:val="24"/>
          <w:lang w:val="sv-SE"/>
        </w:rPr>
        <w:t xml:space="preserve"> </w:t>
      </w:r>
      <w:r w:rsidR="004D380C">
        <w:rPr>
          <w:rFonts w:ascii="Times New Roman" w:hAnsi="Times New Roman" w:cs="Times New Roman"/>
          <w:sz w:val="24"/>
          <w:szCs w:val="24"/>
          <w:lang w:val="sv-SE"/>
        </w:rPr>
        <w:t>var</w:t>
      </w:r>
      <w:r w:rsidRPr="006F7410">
        <w:rPr>
          <w:rFonts w:ascii="Times New Roman" w:hAnsi="Times New Roman" w:cs="Times New Roman"/>
          <w:sz w:val="24"/>
          <w:szCs w:val="24"/>
          <w:lang w:val="sv-SE"/>
        </w:rPr>
        <w:t xml:space="preserve"> att </w:t>
      </w:r>
      <w:r w:rsidR="006F7410" w:rsidRPr="006F7410">
        <w:rPr>
          <w:rFonts w:ascii="Times New Roman" w:hAnsi="Times New Roman" w:cs="Times New Roman"/>
          <w:sz w:val="24"/>
          <w:szCs w:val="24"/>
          <w:lang w:val="sv-SE"/>
        </w:rPr>
        <w:t xml:space="preserve">genom EMG-analys </w:t>
      </w:r>
      <w:r w:rsidRPr="006F7410">
        <w:rPr>
          <w:rFonts w:ascii="Times New Roman" w:hAnsi="Times New Roman" w:cs="Times New Roman"/>
          <w:sz w:val="24"/>
          <w:szCs w:val="24"/>
          <w:lang w:val="sv-SE"/>
        </w:rPr>
        <w:t xml:space="preserve">undersöka hur en adduktionskraft påverkar </w:t>
      </w:r>
      <w:r w:rsidR="00550B0C" w:rsidRPr="006F7410">
        <w:rPr>
          <w:rFonts w:ascii="Times New Roman" w:hAnsi="Times New Roman" w:cs="Times New Roman"/>
          <w:sz w:val="24"/>
          <w:szCs w:val="24"/>
          <w:lang w:val="sv-SE"/>
        </w:rPr>
        <w:t xml:space="preserve">m. infraspinatus </w:t>
      </w:r>
      <w:r w:rsidRPr="006F7410">
        <w:rPr>
          <w:rFonts w:ascii="Times New Roman" w:hAnsi="Times New Roman" w:cs="Times New Roman"/>
          <w:sz w:val="24"/>
          <w:szCs w:val="24"/>
          <w:lang w:val="sv-SE"/>
        </w:rPr>
        <w:t>muskelaktivitet i relation till m. deltoideus</w:t>
      </w:r>
      <w:r w:rsidR="00D456E3" w:rsidRPr="006F7410">
        <w:rPr>
          <w:rFonts w:ascii="Times New Roman" w:hAnsi="Times New Roman" w:cs="Times New Roman"/>
          <w:sz w:val="24"/>
          <w:szCs w:val="24"/>
          <w:lang w:val="sv-SE"/>
        </w:rPr>
        <w:t xml:space="preserve"> </w:t>
      </w:r>
      <w:r w:rsidR="006F7410">
        <w:rPr>
          <w:rFonts w:ascii="Times New Roman" w:hAnsi="Times New Roman" w:cs="Times New Roman"/>
          <w:sz w:val="24"/>
          <w:szCs w:val="24"/>
          <w:lang w:val="sv-SE"/>
        </w:rPr>
        <w:t xml:space="preserve">muskelaktivitet </w:t>
      </w:r>
      <w:r w:rsidR="00D456E3" w:rsidRPr="006F7410">
        <w:rPr>
          <w:rFonts w:ascii="Times New Roman" w:hAnsi="Times New Roman" w:cs="Times New Roman"/>
          <w:sz w:val="24"/>
          <w:szCs w:val="24"/>
          <w:lang w:val="sv-SE"/>
        </w:rPr>
        <w:t>vid utåtrotation i axelleden</w:t>
      </w:r>
      <w:r w:rsidR="00361F7F" w:rsidRPr="006F7410">
        <w:rPr>
          <w:rFonts w:ascii="Times New Roman" w:hAnsi="Times New Roman" w:cs="Times New Roman"/>
          <w:sz w:val="24"/>
          <w:szCs w:val="24"/>
          <w:lang w:val="sv-SE"/>
        </w:rPr>
        <w:t>.</w:t>
      </w:r>
    </w:p>
    <w:p w14:paraId="0C028AB6" w14:textId="1CB7175B" w:rsidR="00C542B7" w:rsidRPr="00E515C3" w:rsidRDefault="00C542B7" w:rsidP="000A7B5F">
      <w:pPr>
        <w:pStyle w:val="Rubrik1"/>
        <w:rPr>
          <w:sz w:val="32"/>
          <w:szCs w:val="32"/>
          <w:lang w:val="sv-SE"/>
        </w:rPr>
      </w:pPr>
      <w:bookmarkStart w:id="19" w:name="_Toc20618068"/>
      <w:bookmarkStart w:id="20" w:name="_Toc38476830"/>
      <w:r w:rsidRPr="00E515C3">
        <w:rPr>
          <w:sz w:val="32"/>
          <w:szCs w:val="32"/>
          <w:lang w:val="sv-SE"/>
        </w:rPr>
        <w:t>Frågeställningar</w:t>
      </w:r>
      <w:bookmarkEnd w:id="19"/>
      <w:bookmarkEnd w:id="20"/>
    </w:p>
    <w:p w14:paraId="29640365" w14:textId="6540F97B" w:rsidR="000114C7" w:rsidRPr="006F7410" w:rsidRDefault="00925086" w:rsidP="006F7410">
      <w:pPr>
        <w:pStyle w:val="Liststycke"/>
        <w:numPr>
          <w:ilvl w:val="0"/>
          <w:numId w:val="24"/>
        </w:numPr>
        <w:jc w:val="both"/>
        <w:rPr>
          <w:rFonts w:ascii="Times New Roman" w:hAnsi="Times New Roman" w:cs="Times New Roman"/>
          <w:sz w:val="24"/>
          <w:szCs w:val="24"/>
          <w:lang w:val="sv-SE"/>
        </w:rPr>
      </w:pPr>
      <w:r w:rsidRPr="006F7410">
        <w:rPr>
          <w:rFonts w:ascii="Times New Roman" w:hAnsi="Times New Roman" w:cs="Times New Roman"/>
          <w:sz w:val="24"/>
          <w:szCs w:val="24"/>
          <w:lang w:val="sv-SE"/>
        </w:rPr>
        <w:t xml:space="preserve">Hur </w:t>
      </w:r>
      <w:r w:rsidR="00973E37" w:rsidRPr="006F7410">
        <w:rPr>
          <w:rFonts w:ascii="Times New Roman" w:hAnsi="Times New Roman" w:cs="Times New Roman"/>
          <w:sz w:val="24"/>
          <w:szCs w:val="24"/>
          <w:lang w:val="sv-SE"/>
        </w:rPr>
        <w:t xml:space="preserve">mycket muskelaktivitet </w:t>
      </w:r>
      <w:r w:rsidR="003C550F" w:rsidRPr="006F7410">
        <w:rPr>
          <w:rFonts w:ascii="Times New Roman" w:hAnsi="Times New Roman" w:cs="Times New Roman"/>
          <w:sz w:val="24"/>
          <w:szCs w:val="24"/>
          <w:lang w:val="sv-SE"/>
        </w:rPr>
        <w:t xml:space="preserve">ses i m. </w:t>
      </w:r>
      <w:r w:rsidR="000E408D" w:rsidRPr="006F7410">
        <w:rPr>
          <w:rFonts w:ascii="Times New Roman" w:hAnsi="Times New Roman" w:cs="Times New Roman"/>
          <w:sz w:val="24"/>
          <w:szCs w:val="24"/>
          <w:lang w:val="sv-SE"/>
        </w:rPr>
        <w:t>deltoideus pars intermedia, m.</w:t>
      </w:r>
      <w:r w:rsidR="006E2743" w:rsidRPr="006F7410">
        <w:rPr>
          <w:rFonts w:ascii="Times New Roman" w:hAnsi="Times New Roman" w:cs="Times New Roman"/>
          <w:sz w:val="24"/>
          <w:szCs w:val="24"/>
          <w:lang w:val="sv-SE"/>
        </w:rPr>
        <w:t xml:space="preserve"> deltoideus pars posterior, och m. infraspinatus vid </w:t>
      </w:r>
      <w:r w:rsidR="00B618E0" w:rsidRPr="006F7410">
        <w:rPr>
          <w:rFonts w:ascii="Times New Roman" w:hAnsi="Times New Roman" w:cs="Times New Roman"/>
          <w:sz w:val="24"/>
          <w:szCs w:val="24"/>
          <w:lang w:val="sv-SE"/>
        </w:rPr>
        <w:t>isometrisk utåtrotation</w:t>
      </w:r>
      <w:r w:rsidR="00C56E98" w:rsidRPr="006F7410">
        <w:rPr>
          <w:rFonts w:ascii="Times New Roman" w:hAnsi="Times New Roman" w:cs="Times New Roman"/>
          <w:sz w:val="24"/>
          <w:szCs w:val="24"/>
          <w:lang w:val="sv-SE"/>
        </w:rPr>
        <w:t xml:space="preserve"> </w:t>
      </w:r>
      <w:r w:rsidR="00B11C70" w:rsidRPr="006F7410">
        <w:rPr>
          <w:rFonts w:ascii="Times New Roman" w:hAnsi="Times New Roman" w:cs="Times New Roman"/>
          <w:sz w:val="24"/>
          <w:szCs w:val="24"/>
          <w:lang w:val="sv-SE"/>
        </w:rPr>
        <w:t>med och utan adduktionskraft?</w:t>
      </w:r>
    </w:p>
    <w:p w14:paraId="1D120DE4" w14:textId="640EA811" w:rsidR="00D138E9" w:rsidRPr="006F7410" w:rsidRDefault="0097329A" w:rsidP="00D83DB5">
      <w:pPr>
        <w:pStyle w:val="Liststycke"/>
        <w:numPr>
          <w:ilvl w:val="0"/>
          <w:numId w:val="24"/>
        </w:numPr>
        <w:jc w:val="both"/>
        <w:rPr>
          <w:rFonts w:ascii="Times New Roman" w:hAnsi="Times New Roman" w:cs="Times New Roman"/>
          <w:sz w:val="24"/>
          <w:szCs w:val="24"/>
          <w:lang w:val="sv-SE"/>
        </w:rPr>
      </w:pPr>
      <w:r w:rsidRPr="006F7410">
        <w:rPr>
          <w:rFonts w:ascii="Times New Roman" w:hAnsi="Times New Roman" w:cs="Times New Roman"/>
          <w:sz w:val="24"/>
          <w:szCs w:val="24"/>
          <w:lang w:val="sv-SE"/>
        </w:rPr>
        <w:t>Leder adduktion</w:t>
      </w:r>
      <w:r w:rsidR="006B4D4E" w:rsidRPr="006F7410">
        <w:rPr>
          <w:rFonts w:ascii="Times New Roman" w:hAnsi="Times New Roman" w:cs="Times New Roman"/>
          <w:sz w:val="24"/>
          <w:szCs w:val="24"/>
          <w:lang w:val="sv-SE"/>
        </w:rPr>
        <w:t>s</w:t>
      </w:r>
      <w:r w:rsidR="006332FF">
        <w:rPr>
          <w:rFonts w:ascii="Times New Roman" w:hAnsi="Times New Roman" w:cs="Times New Roman"/>
          <w:sz w:val="24"/>
          <w:szCs w:val="24"/>
          <w:lang w:val="sv-SE"/>
        </w:rPr>
        <w:t>kraften</w:t>
      </w:r>
      <w:r w:rsidRPr="006F7410">
        <w:rPr>
          <w:rFonts w:ascii="Times New Roman" w:hAnsi="Times New Roman" w:cs="Times New Roman"/>
          <w:sz w:val="24"/>
          <w:szCs w:val="24"/>
          <w:lang w:val="sv-SE"/>
        </w:rPr>
        <w:t xml:space="preserve"> till en ökad isolering av m. infraspinatus? </w:t>
      </w:r>
    </w:p>
    <w:p w14:paraId="6BCB7907" w14:textId="590E19A7" w:rsidR="00C542B7" w:rsidRPr="00C64172" w:rsidRDefault="00C542B7" w:rsidP="00A84728">
      <w:pPr>
        <w:pStyle w:val="Rubrik1"/>
        <w:spacing w:line="276" w:lineRule="auto"/>
        <w:rPr>
          <w:sz w:val="32"/>
          <w:szCs w:val="32"/>
          <w:lang w:val="sv-SE"/>
        </w:rPr>
      </w:pPr>
      <w:bookmarkStart w:id="21" w:name="_Toc20618069"/>
      <w:bookmarkStart w:id="22" w:name="_Toc38476831"/>
      <w:r w:rsidRPr="00C64172">
        <w:rPr>
          <w:sz w:val="32"/>
          <w:szCs w:val="32"/>
          <w:lang w:val="sv-SE"/>
        </w:rPr>
        <w:t>Metod</w:t>
      </w:r>
      <w:bookmarkEnd w:id="21"/>
      <w:bookmarkEnd w:id="22"/>
    </w:p>
    <w:p w14:paraId="062A510D" w14:textId="1131E2B3" w:rsidR="00760B04" w:rsidRPr="00F65E03" w:rsidRDefault="0067328F" w:rsidP="00976751">
      <w:pPr>
        <w:spacing w:line="276" w:lineRule="auto"/>
        <w:jc w:val="both"/>
        <w:rPr>
          <w:rFonts w:ascii="Times New Roman" w:eastAsia="Times New Roman" w:hAnsi="Times New Roman" w:cs="Times New Roman"/>
          <w:color w:val="000000" w:themeColor="text1"/>
          <w:sz w:val="24"/>
          <w:szCs w:val="24"/>
          <w:lang w:val="sv-SE"/>
        </w:rPr>
      </w:pPr>
      <w:bookmarkStart w:id="23" w:name="_Toc20618071"/>
      <w:bookmarkStart w:id="24" w:name="_Toc38476832"/>
      <w:r w:rsidRPr="2A47249F">
        <w:rPr>
          <w:rStyle w:val="Rubrik2Char"/>
          <w:lang w:val="sv-SE"/>
        </w:rPr>
        <w:t>Design</w:t>
      </w:r>
      <w:bookmarkEnd w:id="23"/>
      <w:bookmarkEnd w:id="24"/>
      <w:r>
        <w:rPr>
          <w:rFonts w:ascii="Times New Roman" w:hAnsi="Times New Roman" w:cs="Times New Roman"/>
          <w:sz w:val="24"/>
          <w:szCs w:val="24"/>
          <w:lang w:val="sv-SE"/>
        </w:rPr>
        <w:br/>
      </w:r>
      <w:r w:rsidRPr="2A47249F">
        <w:rPr>
          <w:rFonts w:ascii="Times New Roman" w:hAnsi="Times New Roman" w:cs="Times New Roman"/>
          <w:sz w:val="24"/>
          <w:szCs w:val="24"/>
          <w:lang w:val="sv-SE"/>
        </w:rPr>
        <w:t xml:space="preserve">Detta </w:t>
      </w:r>
      <w:r w:rsidR="00DB2A61">
        <w:rPr>
          <w:rFonts w:ascii="Times New Roman" w:hAnsi="Times New Roman" w:cs="Times New Roman"/>
          <w:sz w:val="24"/>
          <w:szCs w:val="24"/>
          <w:lang w:val="sv-SE"/>
        </w:rPr>
        <w:t>var</w:t>
      </w:r>
      <w:r w:rsidRPr="2A47249F">
        <w:rPr>
          <w:rFonts w:ascii="Times New Roman" w:hAnsi="Times New Roman" w:cs="Times New Roman"/>
          <w:sz w:val="24"/>
          <w:szCs w:val="24"/>
          <w:lang w:val="sv-SE"/>
        </w:rPr>
        <w:t xml:space="preserve"> en </w:t>
      </w:r>
      <w:r>
        <w:rPr>
          <w:rFonts w:ascii="Times New Roman" w:hAnsi="Times New Roman" w:cs="Times New Roman"/>
          <w:sz w:val="24"/>
          <w:szCs w:val="24"/>
          <w:lang w:val="sv-SE"/>
        </w:rPr>
        <w:t xml:space="preserve">kvantitativ </w:t>
      </w:r>
      <w:r w:rsidRPr="2A47249F">
        <w:rPr>
          <w:rFonts w:ascii="Times New Roman" w:hAnsi="Times New Roman" w:cs="Times New Roman"/>
          <w:sz w:val="24"/>
          <w:szCs w:val="24"/>
          <w:lang w:val="sv-SE"/>
        </w:rPr>
        <w:t xml:space="preserve">experimentell </w:t>
      </w:r>
      <w:r>
        <w:rPr>
          <w:rFonts w:ascii="Times New Roman" w:hAnsi="Times New Roman" w:cs="Times New Roman"/>
          <w:sz w:val="24"/>
          <w:szCs w:val="24"/>
          <w:lang w:val="sv-SE"/>
        </w:rPr>
        <w:t>tvärsnitts</w:t>
      </w:r>
      <w:r w:rsidRPr="2A47249F">
        <w:rPr>
          <w:rFonts w:ascii="Times New Roman" w:hAnsi="Times New Roman" w:cs="Times New Roman"/>
          <w:sz w:val="24"/>
          <w:szCs w:val="24"/>
          <w:lang w:val="sv-SE"/>
        </w:rPr>
        <w:t>studie</w:t>
      </w:r>
      <w:r>
        <w:rPr>
          <w:rFonts w:ascii="Times New Roman" w:hAnsi="Times New Roman" w:cs="Times New Roman"/>
          <w:sz w:val="24"/>
          <w:szCs w:val="24"/>
          <w:lang w:val="sv-SE"/>
        </w:rPr>
        <w:t xml:space="preserve">. </w:t>
      </w:r>
      <w:r w:rsidRPr="2A47249F">
        <w:rPr>
          <w:rFonts w:ascii="Times New Roman" w:eastAsia="Times New Roman" w:hAnsi="Times New Roman" w:cs="Times New Roman"/>
          <w:color w:val="000000" w:themeColor="text1"/>
          <w:sz w:val="24"/>
          <w:szCs w:val="24"/>
          <w:lang w:val="sv-SE"/>
        </w:rPr>
        <w:t xml:space="preserve">Oberoende variabel </w:t>
      </w:r>
      <w:r w:rsidR="00C6630D">
        <w:rPr>
          <w:rFonts w:ascii="Times New Roman" w:eastAsia="Times New Roman" w:hAnsi="Times New Roman" w:cs="Times New Roman"/>
          <w:color w:val="000000" w:themeColor="text1"/>
          <w:sz w:val="24"/>
          <w:szCs w:val="24"/>
          <w:lang w:val="sv-SE"/>
        </w:rPr>
        <w:t>var</w:t>
      </w:r>
      <w:r w:rsidRPr="2A47249F">
        <w:rPr>
          <w:rFonts w:ascii="Times New Roman" w:eastAsia="Times New Roman" w:hAnsi="Times New Roman" w:cs="Times New Roman"/>
          <w:color w:val="000000" w:themeColor="text1"/>
          <w:sz w:val="24"/>
          <w:szCs w:val="24"/>
          <w:lang w:val="sv-SE"/>
        </w:rPr>
        <w:t xml:space="preserve"> förekomst av </w:t>
      </w:r>
      <w:r w:rsidR="006F7410">
        <w:rPr>
          <w:rFonts w:ascii="Times New Roman" w:eastAsia="Times New Roman" w:hAnsi="Times New Roman" w:cs="Times New Roman"/>
          <w:color w:val="000000" w:themeColor="text1"/>
          <w:sz w:val="24"/>
          <w:szCs w:val="24"/>
          <w:lang w:val="sv-SE"/>
        </w:rPr>
        <w:t>aktiv</w:t>
      </w:r>
      <w:r w:rsidRPr="2A47249F">
        <w:rPr>
          <w:rFonts w:ascii="Times New Roman" w:eastAsia="Times New Roman" w:hAnsi="Times New Roman" w:cs="Times New Roman"/>
          <w:color w:val="000000" w:themeColor="text1"/>
          <w:sz w:val="24"/>
          <w:szCs w:val="24"/>
          <w:lang w:val="sv-SE"/>
        </w:rPr>
        <w:t xml:space="preserve"> adduktionskraft.</w:t>
      </w:r>
      <w:r w:rsidRPr="2A47249F">
        <w:rPr>
          <w:rFonts w:ascii="Times New Roman" w:eastAsia="Times New Roman" w:hAnsi="Times New Roman" w:cs="Times New Roman"/>
          <w:sz w:val="24"/>
          <w:szCs w:val="24"/>
          <w:lang w:val="sv-SE"/>
        </w:rPr>
        <w:t xml:space="preserve"> </w:t>
      </w:r>
      <w:r w:rsidRPr="2A47249F">
        <w:rPr>
          <w:rFonts w:ascii="Times New Roman" w:eastAsia="Times New Roman" w:hAnsi="Times New Roman" w:cs="Times New Roman"/>
          <w:color w:val="000000" w:themeColor="text1"/>
          <w:sz w:val="24"/>
          <w:szCs w:val="24"/>
          <w:lang w:val="sv-SE"/>
        </w:rPr>
        <w:t>Beroende variab</w:t>
      </w:r>
      <w:r>
        <w:rPr>
          <w:rFonts w:ascii="Times New Roman" w:eastAsia="Times New Roman" w:hAnsi="Times New Roman" w:cs="Times New Roman"/>
          <w:color w:val="000000" w:themeColor="text1"/>
          <w:sz w:val="24"/>
          <w:szCs w:val="24"/>
          <w:lang w:val="sv-SE"/>
        </w:rPr>
        <w:t>ler</w:t>
      </w:r>
      <w:r w:rsidRPr="2A47249F">
        <w:rPr>
          <w:rFonts w:ascii="Times New Roman" w:eastAsia="Times New Roman" w:hAnsi="Times New Roman" w:cs="Times New Roman"/>
          <w:color w:val="000000" w:themeColor="text1"/>
          <w:sz w:val="24"/>
          <w:szCs w:val="24"/>
          <w:lang w:val="sv-SE"/>
        </w:rPr>
        <w:t xml:space="preserve"> </w:t>
      </w:r>
      <w:r w:rsidR="00DE4345">
        <w:rPr>
          <w:rFonts w:ascii="Times New Roman" w:eastAsia="Times New Roman" w:hAnsi="Times New Roman" w:cs="Times New Roman"/>
          <w:color w:val="000000" w:themeColor="text1"/>
          <w:sz w:val="24"/>
          <w:szCs w:val="24"/>
          <w:lang w:val="sv-SE"/>
        </w:rPr>
        <w:t>var</w:t>
      </w:r>
      <w:r w:rsidRPr="2A47249F">
        <w:rPr>
          <w:rFonts w:ascii="Times New Roman" w:eastAsia="Times New Roman" w:hAnsi="Times New Roman" w:cs="Times New Roman"/>
          <w:color w:val="000000" w:themeColor="text1"/>
          <w:sz w:val="24"/>
          <w:szCs w:val="24"/>
          <w:lang w:val="sv-SE"/>
        </w:rPr>
        <w:t xml:space="preserve"> elektromyografisk amplitud i tre muskler</w:t>
      </w:r>
      <w:r w:rsidR="00DE1EE9">
        <w:rPr>
          <w:rFonts w:ascii="Times New Roman" w:eastAsia="Times New Roman" w:hAnsi="Times New Roman" w:cs="Times New Roman"/>
          <w:color w:val="000000" w:themeColor="text1"/>
          <w:sz w:val="24"/>
          <w:szCs w:val="24"/>
          <w:lang w:val="sv-SE"/>
        </w:rPr>
        <w:t>.</w:t>
      </w:r>
      <w:r w:rsidR="000E1823">
        <w:rPr>
          <w:rFonts w:ascii="Times New Roman" w:eastAsia="Times New Roman" w:hAnsi="Times New Roman" w:cs="Times New Roman"/>
          <w:color w:val="000000" w:themeColor="text1"/>
          <w:sz w:val="24"/>
          <w:szCs w:val="24"/>
          <w:lang w:val="sv-SE"/>
        </w:rPr>
        <w:t xml:space="preserve"> </w:t>
      </w:r>
      <w:r w:rsidR="00760B04">
        <w:rPr>
          <w:rFonts w:ascii="Times New Roman" w:hAnsi="Times New Roman" w:cs="Times New Roman"/>
          <w:sz w:val="24"/>
          <w:szCs w:val="24"/>
          <w:lang w:val="sv-SE"/>
        </w:rPr>
        <w:t xml:space="preserve">I aktuell studie </w:t>
      </w:r>
      <w:r w:rsidR="00507133">
        <w:rPr>
          <w:rFonts w:ascii="Times New Roman" w:hAnsi="Times New Roman" w:cs="Times New Roman"/>
          <w:sz w:val="24"/>
          <w:szCs w:val="24"/>
          <w:lang w:val="sv-SE"/>
        </w:rPr>
        <w:t>användes</w:t>
      </w:r>
      <w:r w:rsidR="00EC458D">
        <w:rPr>
          <w:rFonts w:ascii="Times New Roman" w:hAnsi="Times New Roman" w:cs="Times New Roman"/>
          <w:sz w:val="24"/>
          <w:szCs w:val="24"/>
          <w:lang w:val="sv-SE"/>
        </w:rPr>
        <w:t xml:space="preserve"> den tidigare förklarade</w:t>
      </w:r>
      <w:r w:rsidR="00760B04">
        <w:rPr>
          <w:rFonts w:ascii="Times New Roman" w:hAnsi="Times New Roman" w:cs="Times New Roman"/>
          <w:sz w:val="24"/>
          <w:szCs w:val="24"/>
          <w:lang w:val="sv-SE"/>
        </w:rPr>
        <w:t xml:space="preserve"> ”adduktionsstrategin”</w:t>
      </w:r>
      <w:r w:rsidR="00EC458D">
        <w:rPr>
          <w:rFonts w:ascii="Times New Roman" w:hAnsi="Times New Roman" w:cs="Times New Roman"/>
          <w:sz w:val="24"/>
          <w:szCs w:val="24"/>
          <w:lang w:val="sv-SE"/>
        </w:rPr>
        <w:t xml:space="preserve"> </w:t>
      </w:r>
      <w:r w:rsidR="00517E03">
        <w:rPr>
          <w:rFonts w:ascii="Times New Roman" w:hAnsi="Times New Roman" w:cs="Times New Roman"/>
          <w:sz w:val="24"/>
          <w:szCs w:val="24"/>
          <w:lang w:val="sv-SE"/>
        </w:rPr>
        <w:t>och detta var för</w:t>
      </w:r>
      <w:r w:rsidR="00760B04">
        <w:rPr>
          <w:rFonts w:ascii="Times New Roman" w:hAnsi="Times New Roman" w:cs="Times New Roman"/>
          <w:sz w:val="24"/>
          <w:szCs w:val="24"/>
          <w:lang w:val="sv-SE"/>
        </w:rPr>
        <w:t xml:space="preserve"> testpositionen kallad ”med adduktion”.</w:t>
      </w:r>
    </w:p>
    <w:p w14:paraId="56DD817A" w14:textId="77777777" w:rsidR="00D03B1A" w:rsidRDefault="00B82319" w:rsidP="00D03B1A">
      <w:pPr>
        <w:pStyle w:val="Rubrik2"/>
        <w:rPr>
          <w:lang w:val="sv-SE"/>
        </w:rPr>
      </w:pPr>
      <w:bookmarkStart w:id="25" w:name="_Toc20618070"/>
      <w:bookmarkStart w:id="26" w:name="_Toc38476833"/>
      <w:r w:rsidRPr="102E5C5D">
        <w:rPr>
          <w:lang w:val="sv-SE"/>
        </w:rPr>
        <w:lastRenderedPageBreak/>
        <w:t>Undersökningsgrupp</w:t>
      </w:r>
      <w:bookmarkEnd w:id="25"/>
      <w:bookmarkEnd w:id="26"/>
    </w:p>
    <w:p w14:paraId="19F17756" w14:textId="77777777" w:rsidR="00EC2674" w:rsidRDefault="0006350E" w:rsidP="00AF6800">
      <w:pPr>
        <w:jc w:val="both"/>
        <w:rPr>
          <w:rFonts w:ascii="Times New Roman" w:hAnsi="Times New Roman" w:cs="Times New Roman"/>
          <w:sz w:val="24"/>
          <w:szCs w:val="24"/>
          <w:lang w:val="sv-SE"/>
        </w:rPr>
      </w:pPr>
      <w:r w:rsidRPr="00D04FED">
        <w:rPr>
          <w:rFonts w:ascii="Times New Roman" w:hAnsi="Times New Roman" w:cs="Times New Roman"/>
          <w:sz w:val="24"/>
          <w:szCs w:val="24"/>
          <w:lang w:val="sv-SE"/>
        </w:rPr>
        <w:t xml:space="preserve">17 personer rekryterades genom bekvämlighetsurval </w:t>
      </w:r>
      <w:r w:rsidR="005F7481" w:rsidRPr="00D04FED">
        <w:rPr>
          <w:rFonts w:ascii="Times New Roman" w:hAnsi="Times New Roman" w:cs="Times New Roman"/>
          <w:sz w:val="24"/>
          <w:szCs w:val="24"/>
          <w:lang w:val="sv-SE"/>
        </w:rPr>
        <w:t xml:space="preserve">från </w:t>
      </w:r>
      <w:r w:rsidR="000B5098" w:rsidRPr="00D04FED">
        <w:rPr>
          <w:rFonts w:ascii="Times New Roman" w:hAnsi="Times New Roman" w:cs="Times New Roman"/>
          <w:sz w:val="24"/>
          <w:szCs w:val="24"/>
          <w:lang w:val="sv-SE"/>
        </w:rPr>
        <w:t>Health Science Center (HSC) i Lund</w:t>
      </w:r>
      <w:r w:rsidR="009D3B60" w:rsidRPr="00D04FED">
        <w:rPr>
          <w:rFonts w:ascii="Times New Roman" w:hAnsi="Times New Roman" w:cs="Times New Roman"/>
          <w:sz w:val="24"/>
          <w:szCs w:val="24"/>
          <w:lang w:val="sv-SE"/>
        </w:rPr>
        <w:t>,</w:t>
      </w:r>
      <w:r w:rsidR="00EC2674">
        <w:rPr>
          <w:rFonts w:ascii="Times New Roman" w:hAnsi="Times New Roman" w:cs="Times New Roman"/>
          <w:sz w:val="24"/>
          <w:szCs w:val="24"/>
          <w:lang w:val="sv-SE"/>
        </w:rPr>
        <w:t xml:space="preserve"> via</w:t>
      </w:r>
      <w:r w:rsidR="009D3B60" w:rsidRPr="00D04FED">
        <w:rPr>
          <w:rFonts w:ascii="Times New Roman" w:hAnsi="Times New Roman" w:cs="Times New Roman"/>
          <w:sz w:val="24"/>
          <w:szCs w:val="24"/>
          <w:lang w:val="sv-SE"/>
        </w:rPr>
        <w:t xml:space="preserve"> </w:t>
      </w:r>
      <w:r w:rsidR="00F50BEB" w:rsidRPr="00D04FED">
        <w:rPr>
          <w:rFonts w:ascii="Times New Roman" w:hAnsi="Times New Roman" w:cs="Times New Roman"/>
          <w:sz w:val="24"/>
          <w:szCs w:val="24"/>
          <w:lang w:val="sv-SE"/>
        </w:rPr>
        <w:t xml:space="preserve">personliga kontakter, samt </w:t>
      </w:r>
      <w:r w:rsidR="00DD3661" w:rsidRPr="00D04FED">
        <w:rPr>
          <w:rFonts w:ascii="Times New Roman" w:hAnsi="Times New Roman" w:cs="Times New Roman"/>
          <w:sz w:val="24"/>
          <w:szCs w:val="24"/>
          <w:lang w:val="sv-SE"/>
        </w:rPr>
        <w:t>annonser</w:t>
      </w:r>
      <w:r w:rsidR="00A9197C" w:rsidRPr="00D04FED">
        <w:rPr>
          <w:rFonts w:ascii="Times New Roman" w:hAnsi="Times New Roman" w:cs="Times New Roman"/>
          <w:sz w:val="24"/>
          <w:szCs w:val="24"/>
          <w:lang w:val="sv-SE"/>
        </w:rPr>
        <w:t xml:space="preserve"> i sociala medier och</w:t>
      </w:r>
      <w:r w:rsidR="00EC2674">
        <w:rPr>
          <w:rFonts w:ascii="Times New Roman" w:hAnsi="Times New Roman" w:cs="Times New Roman"/>
          <w:sz w:val="24"/>
          <w:szCs w:val="24"/>
          <w:lang w:val="sv-SE"/>
        </w:rPr>
        <w:t xml:space="preserve"> på</w:t>
      </w:r>
      <w:r w:rsidR="00A9197C" w:rsidRPr="00D04FED">
        <w:rPr>
          <w:rFonts w:ascii="Times New Roman" w:hAnsi="Times New Roman" w:cs="Times New Roman"/>
          <w:sz w:val="24"/>
          <w:szCs w:val="24"/>
          <w:lang w:val="sv-SE"/>
        </w:rPr>
        <w:t xml:space="preserve"> </w:t>
      </w:r>
      <w:r w:rsidR="002F6A7D" w:rsidRPr="00D04FED">
        <w:rPr>
          <w:rFonts w:ascii="Times New Roman" w:hAnsi="Times New Roman" w:cs="Times New Roman"/>
          <w:sz w:val="24"/>
          <w:szCs w:val="24"/>
          <w:lang w:val="sv-SE"/>
        </w:rPr>
        <w:t>anslagstavlor.</w:t>
      </w:r>
      <w:r w:rsidR="00E91BB7" w:rsidRPr="00D04FED">
        <w:rPr>
          <w:rFonts w:ascii="Times New Roman" w:hAnsi="Times New Roman" w:cs="Times New Roman"/>
          <w:sz w:val="24"/>
          <w:szCs w:val="24"/>
          <w:lang w:val="sv-SE"/>
        </w:rPr>
        <w:t xml:space="preserve"> </w:t>
      </w:r>
    </w:p>
    <w:p w14:paraId="010679A7" w14:textId="2F22CB5B" w:rsidR="002D4700" w:rsidRDefault="00E91BB7" w:rsidP="00AF6800">
      <w:pPr>
        <w:jc w:val="both"/>
        <w:rPr>
          <w:rFonts w:ascii="Times New Roman" w:hAnsi="Times New Roman" w:cs="Times New Roman"/>
          <w:sz w:val="24"/>
          <w:szCs w:val="24"/>
          <w:shd w:val="clear" w:color="auto" w:fill="FFFFFF"/>
          <w:lang w:val="sv-SE"/>
        </w:rPr>
      </w:pPr>
      <w:r w:rsidRPr="00D04FED">
        <w:rPr>
          <w:rFonts w:ascii="Times New Roman" w:hAnsi="Times New Roman" w:cs="Times New Roman"/>
          <w:sz w:val="24"/>
          <w:szCs w:val="24"/>
          <w:lang w:val="sv-SE"/>
        </w:rPr>
        <w:t>Gru</w:t>
      </w:r>
      <w:r w:rsidR="00367336" w:rsidRPr="00D04FED">
        <w:rPr>
          <w:rFonts w:ascii="Times New Roman" w:hAnsi="Times New Roman" w:cs="Times New Roman"/>
          <w:sz w:val="24"/>
          <w:szCs w:val="24"/>
          <w:lang w:val="sv-SE"/>
        </w:rPr>
        <w:t xml:space="preserve">ppen bestod av </w:t>
      </w:r>
      <w:r w:rsidR="00EC2674">
        <w:rPr>
          <w:rFonts w:ascii="Times New Roman" w:hAnsi="Times New Roman" w:cs="Times New Roman"/>
          <w:sz w:val="24"/>
          <w:szCs w:val="24"/>
          <w:lang w:val="sv-SE"/>
        </w:rPr>
        <w:t>sex</w:t>
      </w:r>
      <w:r w:rsidR="00367336" w:rsidRPr="00D04FED">
        <w:rPr>
          <w:rFonts w:ascii="Times New Roman" w:hAnsi="Times New Roman" w:cs="Times New Roman"/>
          <w:sz w:val="24"/>
          <w:szCs w:val="24"/>
          <w:lang w:val="sv-SE"/>
        </w:rPr>
        <w:t xml:space="preserve"> män och </w:t>
      </w:r>
      <w:r w:rsidR="00EC2674">
        <w:rPr>
          <w:rFonts w:ascii="Times New Roman" w:hAnsi="Times New Roman" w:cs="Times New Roman"/>
          <w:sz w:val="24"/>
          <w:szCs w:val="24"/>
          <w:lang w:val="sv-SE"/>
        </w:rPr>
        <w:t>elva</w:t>
      </w:r>
      <w:r w:rsidR="00367336" w:rsidRPr="00D04FED">
        <w:rPr>
          <w:rFonts w:ascii="Times New Roman" w:hAnsi="Times New Roman" w:cs="Times New Roman"/>
          <w:sz w:val="24"/>
          <w:szCs w:val="24"/>
          <w:lang w:val="sv-SE"/>
        </w:rPr>
        <w:t xml:space="preserve"> kvinnor </w:t>
      </w:r>
      <w:r w:rsidR="006022B8" w:rsidRPr="00D04FED">
        <w:rPr>
          <w:rFonts w:ascii="Times New Roman" w:hAnsi="Times New Roman" w:cs="Times New Roman"/>
          <w:sz w:val="24"/>
          <w:szCs w:val="24"/>
          <w:lang w:val="sv-SE"/>
        </w:rPr>
        <w:t>(å</w:t>
      </w:r>
      <w:r w:rsidR="00367336" w:rsidRPr="00D04FED">
        <w:rPr>
          <w:rFonts w:ascii="Times New Roman" w:hAnsi="Times New Roman" w:cs="Times New Roman"/>
          <w:sz w:val="24"/>
          <w:szCs w:val="24"/>
          <w:lang w:val="sv-SE"/>
        </w:rPr>
        <w:t>lder</w:t>
      </w:r>
      <w:r w:rsidR="00AF6456" w:rsidRPr="00D04FED">
        <w:rPr>
          <w:rFonts w:ascii="Times New Roman" w:hAnsi="Times New Roman" w:cs="Times New Roman"/>
          <w:sz w:val="24"/>
          <w:szCs w:val="24"/>
          <w:lang w:val="sv-SE"/>
        </w:rPr>
        <w:t>:</w:t>
      </w:r>
      <w:r w:rsidR="00B02C3C" w:rsidRPr="00D04FED">
        <w:rPr>
          <w:rFonts w:ascii="Times New Roman" w:hAnsi="Times New Roman" w:cs="Times New Roman"/>
          <w:sz w:val="24"/>
          <w:szCs w:val="24"/>
          <w:lang w:val="sv-SE"/>
        </w:rPr>
        <w:t xml:space="preserve"> 28,5</w:t>
      </w:r>
      <w:r w:rsidR="00C704D2" w:rsidRPr="00D04FED">
        <w:rPr>
          <w:rFonts w:ascii="Times New Roman" w:hAnsi="Times New Roman" w:cs="Times New Roman"/>
          <w:sz w:val="24"/>
          <w:szCs w:val="24"/>
          <w:lang w:val="sv-SE"/>
        </w:rPr>
        <w:t xml:space="preserve"> </w:t>
      </w:r>
      <w:r w:rsidR="00CD6609" w:rsidRPr="00D04FED">
        <w:rPr>
          <w:rFonts w:ascii="Times New Roman" w:hAnsi="Times New Roman" w:cs="Times New Roman"/>
          <w:sz w:val="24"/>
          <w:szCs w:val="24"/>
          <w:shd w:val="clear" w:color="auto" w:fill="FFFFFF"/>
          <w:lang w:val="sv-SE"/>
        </w:rPr>
        <w:t>±</w:t>
      </w:r>
      <w:r w:rsidR="007540F0" w:rsidRPr="00D04FED">
        <w:rPr>
          <w:rFonts w:ascii="Times New Roman" w:hAnsi="Times New Roman" w:cs="Times New Roman"/>
          <w:sz w:val="24"/>
          <w:szCs w:val="24"/>
          <w:shd w:val="clear" w:color="auto" w:fill="FFFFFF"/>
          <w:lang w:val="sv-SE"/>
        </w:rPr>
        <w:t xml:space="preserve"> 6 år</w:t>
      </w:r>
      <w:r w:rsidR="006D2388" w:rsidRPr="00D04FED">
        <w:rPr>
          <w:rFonts w:ascii="Times New Roman" w:hAnsi="Times New Roman" w:cs="Times New Roman"/>
          <w:color w:val="545454"/>
          <w:sz w:val="24"/>
          <w:szCs w:val="24"/>
          <w:shd w:val="clear" w:color="auto" w:fill="FFFFFF"/>
          <w:lang w:val="sv-SE"/>
        </w:rPr>
        <w:t>,</w:t>
      </w:r>
      <w:r w:rsidR="00C75536" w:rsidRPr="00D04FED">
        <w:rPr>
          <w:rFonts w:ascii="Times New Roman" w:hAnsi="Times New Roman" w:cs="Times New Roman"/>
          <w:sz w:val="24"/>
          <w:szCs w:val="24"/>
          <w:shd w:val="clear" w:color="auto" w:fill="FFFFFF"/>
          <w:lang w:val="sv-SE"/>
        </w:rPr>
        <w:t xml:space="preserve"> </w:t>
      </w:r>
      <w:r w:rsidR="00CB1CC4" w:rsidRPr="00D04FED">
        <w:rPr>
          <w:rFonts w:ascii="Times New Roman" w:hAnsi="Times New Roman" w:cs="Times New Roman"/>
          <w:sz w:val="24"/>
          <w:szCs w:val="24"/>
          <w:shd w:val="clear" w:color="auto" w:fill="FFFFFF"/>
          <w:lang w:val="sv-SE"/>
        </w:rPr>
        <w:t>längd</w:t>
      </w:r>
      <w:r w:rsidR="00AF6456" w:rsidRPr="00D04FED">
        <w:rPr>
          <w:rFonts w:ascii="Times New Roman" w:hAnsi="Times New Roman" w:cs="Times New Roman"/>
          <w:sz w:val="24"/>
          <w:szCs w:val="24"/>
          <w:shd w:val="clear" w:color="auto" w:fill="FFFFFF"/>
          <w:lang w:val="sv-SE"/>
        </w:rPr>
        <w:t>:</w:t>
      </w:r>
      <w:r w:rsidR="00CB58FB" w:rsidRPr="00D04FED">
        <w:rPr>
          <w:rFonts w:ascii="Times New Roman" w:hAnsi="Times New Roman" w:cs="Times New Roman"/>
          <w:sz w:val="24"/>
          <w:szCs w:val="24"/>
          <w:shd w:val="clear" w:color="auto" w:fill="FFFFFF"/>
          <w:lang w:val="sv-SE"/>
        </w:rPr>
        <w:t xml:space="preserve"> 1,73</w:t>
      </w:r>
      <w:r w:rsidR="00157616" w:rsidRPr="00D04FED">
        <w:rPr>
          <w:rFonts w:ascii="Times New Roman" w:hAnsi="Times New Roman" w:cs="Times New Roman"/>
          <w:sz w:val="24"/>
          <w:szCs w:val="24"/>
          <w:shd w:val="clear" w:color="auto" w:fill="FFFFFF"/>
          <w:lang w:val="sv-SE"/>
        </w:rPr>
        <w:t xml:space="preserve"> ±</w:t>
      </w:r>
      <w:r w:rsidR="002A5A7F" w:rsidRPr="00D04FED">
        <w:rPr>
          <w:rFonts w:ascii="Times New Roman" w:hAnsi="Times New Roman" w:cs="Times New Roman"/>
          <w:sz w:val="24"/>
          <w:szCs w:val="24"/>
          <w:shd w:val="clear" w:color="auto" w:fill="FFFFFF"/>
          <w:lang w:val="sv-SE"/>
        </w:rPr>
        <w:t xml:space="preserve"> 0,08 meter</w:t>
      </w:r>
      <w:r w:rsidR="00AF6456" w:rsidRPr="00D04FED">
        <w:rPr>
          <w:rFonts w:ascii="Times New Roman" w:hAnsi="Times New Roman" w:cs="Times New Roman"/>
          <w:sz w:val="24"/>
          <w:szCs w:val="24"/>
          <w:shd w:val="clear" w:color="auto" w:fill="FFFFFF"/>
          <w:lang w:val="sv-SE"/>
        </w:rPr>
        <w:t>,</w:t>
      </w:r>
      <w:r w:rsidR="002A5A7F" w:rsidRPr="00D04FED">
        <w:rPr>
          <w:rFonts w:ascii="Times New Roman" w:hAnsi="Times New Roman" w:cs="Times New Roman"/>
          <w:sz w:val="24"/>
          <w:szCs w:val="24"/>
          <w:shd w:val="clear" w:color="auto" w:fill="FFFFFF"/>
          <w:lang w:val="sv-SE"/>
        </w:rPr>
        <w:t xml:space="preserve"> vikt</w:t>
      </w:r>
      <w:r w:rsidR="00AF6456" w:rsidRPr="00D04FED">
        <w:rPr>
          <w:rFonts w:ascii="Times New Roman" w:hAnsi="Times New Roman" w:cs="Times New Roman"/>
          <w:sz w:val="24"/>
          <w:szCs w:val="24"/>
          <w:shd w:val="clear" w:color="auto" w:fill="FFFFFF"/>
          <w:lang w:val="sv-SE"/>
        </w:rPr>
        <w:t xml:space="preserve">: </w:t>
      </w:r>
      <w:r w:rsidR="0056752C" w:rsidRPr="00D04FED">
        <w:rPr>
          <w:rFonts w:ascii="Times New Roman" w:hAnsi="Times New Roman" w:cs="Times New Roman"/>
          <w:sz w:val="24"/>
          <w:szCs w:val="24"/>
          <w:shd w:val="clear" w:color="auto" w:fill="FFFFFF"/>
          <w:lang w:val="sv-SE"/>
        </w:rPr>
        <w:t>68 ±</w:t>
      </w:r>
      <w:r w:rsidR="00862A8B" w:rsidRPr="00D04FED">
        <w:rPr>
          <w:rFonts w:ascii="Times New Roman" w:hAnsi="Times New Roman" w:cs="Times New Roman"/>
          <w:sz w:val="24"/>
          <w:szCs w:val="24"/>
          <w:shd w:val="clear" w:color="auto" w:fill="FFFFFF"/>
          <w:lang w:val="sv-SE"/>
        </w:rPr>
        <w:t xml:space="preserve"> 1</w:t>
      </w:r>
      <w:r w:rsidR="00F607A9" w:rsidRPr="00D04FED">
        <w:rPr>
          <w:rFonts w:ascii="Times New Roman" w:hAnsi="Times New Roman" w:cs="Times New Roman"/>
          <w:sz w:val="24"/>
          <w:szCs w:val="24"/>
          <w:shd w:val="clear" w:color="auto" w:fill="FFFFFF"/>
          <w:lang w:val="sv-SE"/>
        </w:rPr>
        <w:t>4</w:t>
      </w:r>
      <w:r w:rsidR="00914123" w:rsidRPr="00D04FED">
        <w:rPr>
          <w:rFonts w:ascii="Times New Roman" w:hAnsi="Times New Roman" w:cs="Times New Roman"/>
          <w:sz w:val="24"/>
          <w:szCs w:val="24"/>
          <w:shd w:val="clear" w:color="auto" w:fill="FFFFFF"/>
          <w:lang w:val="sv-SE"/>
        </w:rPr>
        <w:t xml:space="preserve"> kg</w:t>
      </w:r>
      <w:r w:rsidR="007B7235" w:rsidRPr="00D04FED">
        <w:rPr>
          <w:rFonts w:ascii="Times New Roman" w:hAnsi="Times New Roman" w:cs="Times New Roman"/>
          <w:sz w:val="24"/>
          <w:szCs w:val="24"/>
          <w:shd w:val="clear" w:color="auto" w:fill="FFFFFF"/>
          <w:lang w:val="sv-SE"/>
        </w:rPr>
        <w:t>)</w:t>
      </w:r>
      <w:r w:rsidR="00B4294A" w:rsidRPr="00D04FED">
        <w:rPr>
          <w:rFonts w:ascii="Times New Roman" w:hAnsi="Times New Roman" w:cs="Times New Roman"/>
          <w:sz w:val="24"/>
          <w:szCs w:val="24"/>
          <w:shd w:val="clear" w:color="auto" w:fill="FFFFFF"/>
          <w:lang w:val="sv-SE"/>
        </w:rPr>
        <w:t>.</w:t>
      </w:r>
      <w:r w:rsidR="006937A0" w:rsidRPr="00D04FED">
        <w:rPr>
          <w:rFonts w:ascii="Times New Roman" w:hAnsi="Times New Roman" w:cs="Times New Roman"/>
          <w:sz w:val="24"/>
          <w:szCs w:val="24"/>
          <w:shd w:val="clear" w:color="auto" w:fill="FFFFFF"/>
          <w:lang w:val="sv-SE"/>
        </w:rPr>
        <w:t xml:space="preserve"> Alla testdeltagare var tvungna att möta </w:t>
      </w:r>
      <w:r w:rsidR="004940B1" w:rsidRPr="00D04FED">
        <w:rPr>
          <w:rFonts w:ascii="Times New Roman" w:hAnsi="Times New Roman" w:cs="Times New Roman"/>
          <w:sz w:val="24"/>
          <w:szCs w:val="24"/>
          <w:shd w:val="clear" w:color="auto" w:fill="FFFFFF"/>
          <w:lang w:val="sv-SE"/>
        </w:rPr>
        <w:t>fö</w:t>
      </w:r>
      <w:r w:rsidR="00D86FF5" w:rsidRPr="00D04FED">
        <w:rPr>
          <w:rFonts w:ascii="Times New Roman" w:hAnsi="Times New Roman" w:cs="Times New Roman"/>
          <w:sz w:val="24"/>
          <w:szCs w:val="24"/>
          <w:shd w:val="clear" w:color="auto" w:fill="FFFFFF"/>
          <w:lang w:val="sv-SE"/>
        </w:rPr>
        <w:t xml:space="preserve">ljande kriterier: 1) </w:t>
      </w:r>
      <w:r w:rsidR="002440AD" w:rsidRPr="00D04FED">
        <w:rPr>
          <w:rFonts w:ascii="Times New Roman" w:hAnsi="Times New Roman" w:cs="Times New Roman"/>
          <w:sz w:val="24"/>
          <w:szCs w:val="24"/>
          <w:shd w:val="clear" w:color="auto" w:fill="FFFFFF"/>
          <w:lang w:val="sv-SE"/>
        </w:rPr>
        <w:t>dominant höger</w:t>
      </w:r>
      <w:r w:rsidR="00257031" w:rsidRPr="00D04FED">
        <w:rPr>
          <w:rFonts w:ascii="Times New Roman" w:hAnsi="Times New Roman" w:cs="Times New Roman"/>
          <w:sz w:val="24"/>
          <w:szCs w:val="24"/>
          <w:shd w:val="clear" w:color="auto" w:fill="FFFFFF"/>
          <w:lang w:val="sv-SE"/>
        </w:rPr>
        <w:t xml:space="preserve">arm, 2) </w:t>
      </w:r>
      <w:r w:rsidR="008E5478" w:rsidRPr="00D04FED">
        <w:rPr>
          <w:rFonts w:ascii="Times New Roman" w:hAnsi="Times New Roman" w:cs="Times New Roman"/>
          <w:sz w:val="24"/>
          <w:szCs w:val="24"/>
          <w:shd w:val="clear" w:color="auto" w:fill="FFFFFF"/>
          <w:lang w:val="sv-SE"/>
        </w:rPr>
        <w:t xml:space="preserve">ingen </w:t>
      </w:r>
      <w:r w:rsidR="008E5478" w:rsidRPr="00D04FED">
        <w:rPr>
          <w:rFonts w:ascii="Times New Roman" w:hAnsi="Times New Roman" w:cs="Times New Roman"/>
          <w:sz w:val="24"/>
          <w:szCs w:val="24"/>
          <w:lang w:val="sv-SE"/>
        </w:rPr>
        <w:t>träning av (eller</w:t>
      </w:r>
      <w:r w:rsidR="00713E3F" w:rsidRPr="00D04FED">
        <w:rPr>
          <w:rFonts w:ascii="Times New Roman" w:hAnsi="Times New Roman" w:cs="Times New Roman"/>
          <w:sz w:val="24"/>
          <w:szCs w:val="24"/>
          <w:lang w:val="sv-SE"/>
        </w:rPr>
        <w:t xml:space="preserve"> </w:t>
      </w:r>
      <w:r w:rsidR="008E5478" w:rsidRPr="00D04FED">
        <w:rPr>
          <w:rFonts w:ascii="Times New Roman" w:hAnsi="Times New Roman" w:cs="Times New Roman"/>
          <w:sz w:val="24"/>
          <w:szCs w:val="24"/>
          <w:lang w:val="sv-SE"/>
        </w:rPr>
        <w:t xml:space="preserve">motsvarande ansträngning med) axlar, rygg eller bröst </w:t>
      </w:r>
      <w:r w:rsidR="00B15A9F" w:rsidRPr="00D04FED">
        <w:rPr>
          <w:rFonts w:ascii="Times New Roman" w:hAnsi="Times New Roman" w:cs="Times New Roman"/>
          <w:sz w:val="24"/>
          <w:szCs w:val="24"/>
          <w:lang w:val="sv-SE"/>
        </w:rPr>
        <w:t xml:space="preserve">de senaste 24 timmarna </w:t>
      </w:r>
      <w:r w:rsidR="008E5478" w:rsidRPr="00D04FED">
        <w:rPr>
          <w:rFonts w:ascii="Times New Roman" w:hAnsi="Times New Roman" w:cs="Times New Roman"/>
          <w:sz w:val="24"/>
          <w:szCs w:val="24"/>
          <w:lang w:val="sv-SE"/>
        </w:rPr>
        <w:t>med sådan intensitet att träningsvärk eller muskeltrötthet upple</w:t>
      </w:r>
      <w:r w:rsidR="00EC2674">
        <w:rPr>
          <w:rFonts w:ascii="Times New Roman" w:hAnsi="Times New Roman" w:cs="Times New Roman"/>
          <w:sz w:val="24"/>
          <w:szCs w:val="24"/>
          <w:lang w:val="sv-SE"/>
        </w:rPr>
        <w:t>vde</w:t>
      </w:r>
      <w:r w:rsidR="008E5478" w:rsidRPr="00D04FED">
        <w:rPr>
          <w:rFonts w:ascii="Times New Roman" w:hAnsi="Times New Roman" w:cs="Times New Roman"/>
          <w:sz w:val="24"/>
          <w:szCs w:val="24"/>
          <w:lang w:val="sv-SE"/>
        </w:rPr>
        <w:t>s i övre extremitet</w:t>
      </w:r>
      <w:r w:rsidR="00DE1507" w:rsidRPr="00D04FED">
        <w:rPr>
          <w:rFonts w:ascii="Times New Roman" w:hAnsi="Times New Roman" w:cs="Times New Roman"/>
          <w:sz w:val="24"/>
          <w:szCs w:val="24"/>
          <w:shd w:val="clear" w:color="auto" w:fill="FFFFFF"/>
          <w:lang w:val="sv-SE"/>
        </w:rPr>
        <w:t xml:space="preserve">, 3) </w:t>
      </w:r>
      <w:r w:rsidR="002A1F38" w:rsidRPr="00D04FED">
        <w:rPr>
          <w:rFonts w:ascii="Times New Roman" w:hAnsi="Times New Roman" w:cs="Times New Roman"/>
          <w:sz w:val="24"/>
          <w:szCs w:val="24"/>
          <w:shd w:val="clear" w:color="auto" w:fill="FFFFFF"/>
          <w:lang w:val="sv-SE"/>
        </w:rPr>
        <w:t>fri från smärta och obehag som påverka</w:t>
      </w:r>
      <w:r w:rsidR="000E4845">
        <w:rPr>
          <w:rFonts w:ascii="Times New Roman" w:hAnsi="Times New Roman" w:cs="Times New Roman"/>
          <w:sz w:val="24"/>
          <w:szCs w:val="24"/>
          <w:shd w:val="clear" w:color="auto" w:fill="FFFFFF"/>
          <w:lang w:val="sv-SE"/>
        </w:rPr>
        <w:t>r</w:t>
      </w:r>
      <w:r w:rsidR="002A1F38" w:rsidRPr="00D04FED">
        <w:rPr>
          <w:rFonts w:ascii="Times New Roman" w:hAnsi="Times New Roman" w:cs="Times New Roman"/>
          <w:sz w:val="24"/>
          <w:szCs w:val="24"/>
          <w:shd w:val="clear" w:color="auto" w:fill="FFFFFF"/>
          <w:lang w:val="sv-SE"/>
        </w:rPr>
        <w:t xml:space="preserve"> utför</w:t>
      </w:r>
      <w:r w:rsidR="00D70297" w:rsidRPr="00D04FED">
        <w:rPr>
          <w:rFonts w:ascii="Times New Roman" w:hAnsi="Times New Roman" w:cs="Times New Roman"/>
          <w:sz w:val="24"/>
          <w:szCs w:val="24"/>
          <w:shd w:val="clear" w:color="auto" w:fill="FFFFFF"/>
          <w:lang w:val="sv-SE"/>
        </w:rPr>
        <w:t>ande av utåtrotationsövningar</w:t>
      </w:r>
      <w:r w:rsidR="000753F0" w:rsidRPr="00D04FED">
        <w:rPr>
          <w:rFonts w:ascii="Times New Roman" w:hAnsi="Times New Roman" w:cs="Times New Roman"/>
          <w:sz w:val="24"/>
          <w:szCs w:val="24"/>
          <w:shd w:val="clear" w:color="auto" w:fill="FFFFFF"/>
          <w:lang w:val="sv-SE"/>
        </w:rPr>
        <w:t>, 4) ingen axelskada det senaste året som</w:t>
      </w:r>
      <w:r w:rsidR="005D1F26" w:rsidRPr="00D04FED">
        <w:rPr>
          <w:rFonts w:ascii="Times New Roman" w:hAnsi="Times New Roman" w:cs="Times New Roman"/>
          <w:sz w:val="24"/>
          <w:szCs w:val="24"/>
          <w:shd w:val="clear" w:color="auto" w:fill="FFFFFF"/>
          <w:lang w:val="sv-SE"/>
        </w:rPr>
        <w:t xml:space="preserve"> </w:t>
      </w:r>
      <w:r w:rsidR="000753F0" w:rsidRPr="00D04FED">
        <w:rPr>
          <w:rFonts w:ascii="Times New Roman" w:hAnsi="Times New Roman" w:cs="Times New Roman"/>
          <w:sz w:val="24"/>
          <w:szCs w:val="24"/>
          <w:shd w:val="clear" w:color="auto" w:fill="FFFFFF"/>
          <w:lang w:val="sv-SE"/>
        </w:rPr>
        <w:t xml:space="preserve">påverkar </w:t>
      </w:r>
      <w:r w:rsidR="000D3FF9" w:rsidRPr="00D04FED">
        <w:rPr>
          <w:rFonts w:ascii="Times New Roman" w:hAnsi="Times New Roman" w:cs="Times New Roman"/>
          <w:sz w:val="24"/>
          <w:szCs w:val="24"/>
          <w:shd w:val="clear" w:color="auto" w:fill="FFFFFF"/>
          <w:lang w:val="sv-SE"/>
        </w:rPr>
        <w:t>funktionen i övre extremitet</w:t>
      </w:r>
      <w:r w:rsidR="00E86186" w:rsidRPr="00D04FED">
        <w:rPr>
          <w:rFonts w:ascii="Times New Roman" w:hAnsi="Times New Roman" w:cs="Times New Roman"/>
          <w:sz w:val="24"/>
          <w:szCs w:val="24"/>
          <w:shd w:val="clear" w:color="auto" w:fill="FFFFFF"/>
          <w:lang w:val="sv-SE"/>
        </w:rPr>
        <w:t>, 5) ålder mellan 20-</w:t>
      </w:r>
      <w:r w:rsidR="009D269B" w:rsidRPr="00D04FED">
        <w:rPr>
          <w:rFonts w:ascii="Times New Roman" w:hAnsi="Times New Roman" w:cs="Times New Roman"/>
          <w:sz w:val="24"/>
          <w:szCs w:val="24"/>
          <w:shd w:val="clear" w:color="auto" w:fill="FFFFFF"/>
          <w:lang w:val="sv-SE"/>
        </w:rPr>
        <w:t>45 år</w:t>
      </w:r>
      <w:r w:rsidR="00D470CF" w:rsidRPr="00D04FED">
        <w:rPr>
          <w:rFonts w:ascii="Times New Roman" w:hAnsi="Times New Roman" w:cs="Times New Roman"/>
          <w:sz w:val="24"/>
          <w:szCs w:val="24"/>
          <w:shd w:val="clear" w:color="auto" w:fill="FFFFFF"/>
          <w:lang w:val="sv-SE"/>
        </w:rPr>
        <w:t xml:space="preserve">, 6) ingen hudsjukdom eller sår på axeln där elektroder </w:t>
      </w:r>
      <w:r w:rsidR="00F94FAD" w:rsidRPr="00D04FED">
        <w:rPr>
          <w:rFonts w:ascii="Times New Roman" w:hAnsi="Times New Roman" w:cs="Times New Roman"/>
          <w:sz w:val="24"/>
          <w:szCs w:val="24"/>
          <w:shd w:val="clear" w:color="auto" w:fill="FFFFFF"/>
          <w:lang w:val="sv-SE"/>
        </w:rPr>
        <w:t>fäst</w:t>
      </w:r>
      <w:r w:rsidR="000E4845">
        <w:rPr>
          <w:rFonts w:ascii="Times New Roman" w:hAnsi="Times New Roman" w:cs="Times New Roman"/>
          <w:sz w:val="24"/>
          <w:szCs w:val="24"/>
          <w:shd w:val="clear" w:color="auto" w:fill="FFFFFF"/>
          <w:lang w:val="sv-SE"/>
        </w:rPr>
        <w:t>e</w:t>
      </w:r>
      <w:r w:rsidR="00F94FAD" w:rsidRPr="00D04FED">
        <w:rPr>
          <w:rFonts w:ascii="Times New Roman" w:hAnsi="Times New Roman" w:cs="Times New Roman"/>
          <w:sz w:val="24"/>
          <w:szCs w:val="24"/>
          <w:shd w:val="clear" w:color="auto" w:fill="FFFFFF"/>
          <w:lang w:val="sv-SE"/>
        </w:rPr>
        <w:t>s</w:t>
      </w:r>
      <w:r w:rsidR="00351289" w:rsidRPr="00D04FED">
        <w:rPr>
          <w:rFonts w:ascii="Times New Roman" w:hAnsi="Times New Roman" w:cs="Times New Roman"/>
          <w:sz w:val="24"/>
          <w:szCs w:val="24"/>
          <w:shd w:val="clear" w:color="auto" w:fill="FFFFFF"/>
          <w:lang w:val="sv-SE"/>
        </w:rPr>
        <w:t>.</w:t>
      </w:r>
    </w:p>
    <w:p w14:paraId="6281EE19" w14:textId="720070A3" w:rsidR="00D04FED" w:rsidRPr="00D04FED" w:rsidRDefault="00D04FED" w:rsidP="00AF6800">
      <w:pPr>
        <w:jc w:val="both"/>
        <w:rPr>
          <w:rFonts w:ascii="Times New Roman" w:hAnsi="Times New Roman" w:cs="Times New Roman"/>
          <w:sz w:val="24"/>
          <w:szCs w:val="24"/>
          <w:shd w:val="clear" w:color="auto" w:fill="FFFFFF"/>
          <w:lang w:val="sv-SE"/>
        </w:rPr>
      </w:pPr>
      <w:r>
        <w:rPr>
          <w:rFonts w:ascii="Times New Roman" w:hAnsi="Times New Roman" w:cs="Times New Roman"/>
          <w:sz w:val="24"/>
          <w:szCs w:val="24"/>
          <w:shd w:val="clear" w:color="auto" w:fill="FFFFFF"/>
          <w:lang w:val="sv-SE"/>
        </w:rPr>
        <w:t xml:space="preserve">Dominant högerarm motiverades med </w:t>
      </w:r>
      <w:r w:rsidR="00EE6F5E">
        <w:rPr>
          <w:rFonts w:ascii="Times New Roman" w:hAnsi="Times New Roman" w:cs="Times New Roman"/>
          <w:sz w:val="24"/>
          <w:szCs w:val="24"/>
          <w:shd w:val="clear" w:color="auto" w:fill="FFFFFF"/>
          <w:lang w:val="sv-SE"/>
        </w:rPr>
        <w:t xml:space="preserve">att </w:t>
      </w:r>
      <w:r w:rsidR="00072397">
        <w:rPr>
          <w:rFonts w:ascii="Times New Roman" w:hAnsi="Times New Roman" w:cs="Times New Roman"/>
          <w:sz w:val="24"/>
          <w:szCs w:val="24"/>
          <w:shd w:val="clear" w:color="auto" w:fill="FFFFFF"/>
          <w:lang w:val="sv-SE"/>
        </w:rPr>
        <w:t>vi bedömde det</w:t>
      </w:r>
      <w:r w:rsidR="00EE6F5E">
        <w:rPr>
          <w:rFonts w:ascii="Times New Roman" w:hAnsi="Times New Roman" w:cs="Times New Roman"/>
          <w:sz w:val="24"/>
          <w:szCs w:val="24"/>
          <w:shd w:val="clear" w:color="auto" w:fill="FFFFFF"/>
          <w:lang w:val="sv-SE"/>
        </w:rPr>
        <w:t xml:space="preserve"> svårt att garantera </w:t>
      </w:r>
      <w:r w:rsidR="009E516D">
        <w:rPr>
          <w:rFonts w:ascii="Times New Roman" w:hAnsi="Times New Roman" w:cs="Times New Roman"/>
          <w:sz w:val="24"/>
          <w:szCs w:val="24"/>
          <w:shd w:val="clear" w:color="auto" w:fill="FFFFFF"/>
          <w:lang w:val="sv-SE"/>
        </w:rPr>
        <w:t>likvärdiga testpositioner för vänster- och högerhänta med den utrustning vi använde</w:t>
      </w:r>
      <w:r w:rsidR="00072397">
        <w:rPr>
          <w:rFonts w:ascii="Times New Roman" w:hAnsi="Times New Roman" w:cs="Times New Roman"/>
          <w:sz w:val="24"/>
          <w:szCs w:val="24"/>
          <w:shd w:val="clear" w:color="auto" w:fill="FFFFFF"/>
          <w:lang w:val="sv-SE"/>
        </w:rPr>
        <w:t>.</w:t>
      </w:r>
    </w:p>
    <w:p w14:paraId="76406669" w14:textId="4541604B" w:rsidR="00211042" w:rsidRPr="00544ED1" w:rsidRDefault="00B95A9B" w:rsidP="00211042">
      <w:pPr>
        <w:pStyle w:val="Rubrik2"/>
        <w:rPr>
          <w:lang w:val="sv-SE"/>
        </w:rPr>
      </w:pPr>
      <w:bookmarkStart w:id="27" w:name="_Toc38476834"/>
      <w:r>
        <w:rPr>
          <w:lang w:val="sv-SE"/>
        </w:rPr>
        <w:t>Utrustning</w:t>
      </w:r>
      <w:bookmarkEnd w:id="27"/>
    </w:p>
    <w:p w14:paraId="43554507" w14:textId="6D16DFFD" w:rsidR="00211042" w:rsidRPr="00457ADC" w:rsidRDefault="00211042" w:rsidP="00E27BCF">
      <w:pPr>
        <w:pStyle w:val="Rubrik3"/>
        <w:rPr>
          <w:b/>
          <w:bCs/>
          <w:lang w:val="sv-SE"/>
        </w:rPr>
      </w:pPr>
      <w:bookmarkStart w:id="28" w:name="_Toc38476835"/>
      <w:r w:rsidRPr="00457ADC">
        <w:rPr>
          <w:b/>
          <w:bCs/>
          <w:lang w:val="sv-SE"/>
        </w:rPr>
        <w:t>E</w:t>
      </w:r>
      <w:r w:rsidR="00E27BCF" w:rsidRPr="00457ADC">
        <w:rPr>
          <w:b/>
          <w:bCs/>
          <w:lang w:val="sv-SE"/>
        </w:rPr>
        <w:t>MG</w:t>
      </w:r>
      <w:bookmarkEnd w:id="28"/>
    </w:p>
    <w:p w14:paraId="786DA6E5" w14:textId="17327734" w:rsidR="00E27BCF" w:rsidRPr="008A7A07" w:rsidRDefault="00E27BCF" w:rsidP="004E10B7">
      <w:pPr>
        <w:spacing w:line="276" w:lineRule="auto"/>
        <w:jc w:val="both"/>
        <w:rPr>
          <w:rFonts w:ascii="Times New Roman" w:hAnsi="Times New Roman" w:cs="Times New Roman"/>
          <w:sz w:val="24"/>
          <w:szCs w:val="24"/>
          <w:lang w:val="sv-SE"/>
        </w:rPr>
      </w:pPr>
      <w:r w:rsidRPr="008A7A07">
        <w:rPr>
          <w:rFonts w:ascii="Times New Roman" w:hAnsi="Times New Roman" w:cs="Times New Roman"/>
          <w:sz w:val="24"/>
          <w:szCs w:val="24"/>
          <w:lang w:val="sv-SE"/>
        </w:rPr>
        <w:t>För EMG</w:t>
      </w:r>
      <w:r w:rsidR="00215119">
        <w:rPr>
          <w:rFonts w:ascii="Times New Roman" w:hAnsi="Times New Roman" w:cs="Times New Roman"/>
          <w:sz w:val="24"/>
          <w:szCs w:val="24"/>
          <w:lang w:val="sv-SE"/>
        </w:rPr>
        <w:t>-mätning</w:t>
      </w:r>
      <w:r w:rsidRPr="008A7A07">
        <w:rPr>
          <w:rFonts w:ascii="Times New Roman" w:hAnsi="Times New Roman" w:cs="Times New Roman"/>
          <w:sz w:val="24"/>
          <w:szCs w:val="24"/>
          <w:lang w:val="sv-SE"/>
        </w:rPr>
        <w:t xml:space="preserve"> användes </w:t>
      </w:r>
      <w:r w:rsidR="00732BD2">
        <w:rPr>
          <w:rFonts w:ascii="Times New Roman" w:hAnsi="Times New Roman" w:cs="Times New Roman"/>
          <w:sz w:val="24"/>
          <w:szCs w:val="24"/>
          <w:lang w:val="sv-SE"/>
        </w:rPr>
        <w:t>MegaWin ME6000 Biomonitor</w:t>
      </w:r>
      <w:r w:rsidR="00F97C2F" w:rsidRPr="008A7A07">
        <w:rPr>
          <w:rFonts w:ascii="Times New Roman" w:hAnsi="Times New Roman" w:cs="Times New Roman"/>
          <w:sz w:val="24"/>
          <w:szCs w:val="24"/>
          <w:lang w:val="sv-SE"/>
        </w:rPr>
        <w:t xml:space="preserve"> med mjukvaran </w:t>
      </w:r>
      <w:r w:rsidR="00732BD2">
        <w:rPr>
          <w:rFonts w:ascii="Times New Roman" w:hAnsi="Times New Roman" w:cs="Times New Roman"/>
          <w:sz w:val="24"/>
          <w:szCs w:val="24"/>
          <w:lang w:val="sv-SE"/>
        </w:rPr>
        <w:t>Mega</w:t>
      </w:r>
      <w:r w:rsidR="00420FFB">
        <w:rPr>
          <w:rFonts w:ascii="Times New Roman" w:hAnsi="Times New Roman" w:cs="Times New Roman"/>
          <w:sz w:val="24"/>
          <w:szCs w:val="24"/>
          <w:lang w:val="sv-SE"/>
        </w:rPr>
        <w:t>W</w:t>
      </w:r>
      <w:r w:rsidR="00732BD2">
        <w:rPr>
          <w:rFonts w:ascii="Times New Roman" w:hAnsi="Times New Roman" w:cs="Times New Roman"/>
          <w:sz w:val="24"/>
          <w:szCs w:val="24"/>
          <w:lang w:val="sv-SE"/>
        </w:rPr>
        <w:t>in</w:t>
      </w:r>
      <w:r w:rsidR="00E573D4">
        <w:rPr>
          <w:rFonts w:ascii="Times New Roman" w:hAnsi="Times New Roman" w:cs="Times New Roman"/>
          <w:sz w:val="24"/>
          <w:szCs w:val="24"/>
          <w:lang w:val="sv-SE"/>
        </w:rPr>
        <w:t xml:space="preserve"> 3.</w:t>
      </w:r>
      <w:r w:rsidR="00CD49ED">
        <w:rPr>
          <w:rFonts w:ascii="Times New Roman" w:hAnsi="Times New Roman" w:cs="Times New Roman"/>
          <w:sz w:val="24"/>
          <w:szCs w:val="24"/>
          <w:lang w:val="sv-SE"/>
        </w:rPr>
        <w:t>1</w:t>
      </w:r>
      <w:r w:rsidR="00812C4F">
        <w:rPr>
          <w:rFonts w:ascii="Times New Roman" w:hAnsi="Times New Roman" w:cs="Times New Roman"/>
          <w:sz w:val="24"/>
          <w:szCs w:val="24"/>
          <w:lang w:val="sv-SE"/>
        </w:rPr>
        <w:t>-</w:t>
      </w:r>
      <w:r w:rsidR="002E1C66">
        <w:rPr>
          <w:rFonts w:ascii="Times New Roman" w:hAnsi="Times New Roman" w:cs="Times New Roman"/>
          <w:sz w:val="24"/>
          <w:szCs w:val="24"/>
          <w:lang w:val="sv-SE"/>
        </w:rPr>
        <w:t>b10</w:t>
      </w:r>
      <w:r w:rsidR="00F97C2F" w:rsidRPr="008A7A07">
        <w:rPr>
          <w:rFonts w:ascii="Times New Roman" w:hAnsi="Times New Roman" w:cs="Times New Roman"/>
          <w:sz w:val="24"/>
          <w:szCs w:val="24"/>
          <w:lang w:val="sv-SE"/>
        </w:rPr>
        <w:t>.</w:t>
      </w:r>
      <w:r w:rsidR="008637FF" w:rsidRPr="008A7A07">
        <w:rPr>
          <w:rFonts w:ascii="Times New Roman" w:hAnsi="Times New Roman" w:cs="Times New Roman"/>
          <w:sz w:val="24"/>
          <w:szCs w:val="24"/>
          <w:lang w:val="sv-SE"/>
        </w:rPr>
        <w:t xml:space="preserve"> </w:t>
      </w:r>
      <w:r w:rsidR="008442E7">
        <w:rPr>
          <w:rFonts w:ascii="Times New Roman" w:hAnsi="Times New Roman" w:cs="Times New Roman"/>
          <w:sz w:val="24"/>
          <w:szCs w:val="24"/>
          <w:lang w:val="sv-SE"/>
        </w:rPr>
        <w:t xml:space="preserve">Ytelektroder </w:t>
      </w:r>
      <w:r w:rsidR="008637FF" w:rsidRPr="00544ED1">
        <w:rPr>
          <w:rFonts w:ascii="Times New Roman" w:hAnsi="Times New Roman" w:cs="Times New Roman"/>
          <w:sz w:val="24"/>
          <w:szCs w:val="24"/>
          <w:lang w:val="sv-SE"/>
        </w:rPr>
        <w:t>använd</w:t>
      </w:r>
      <w:r w:rsidR="008442E7">
        <w:rPr>
          <w:rFonts w:ascii="Times New Roman" w:hAnsi="Times New Roman" w:cs="Times New Roman"/>
          <w:sz w:val="24"/>
          <w:szCs w:val="24"/>
          <w:lang w:val="sv-SE"/>
        </w:rPr>
        <w:t>es</w:t>
      </w:r>
      <w:r w:rsidR="008637FF" w:rsidRPr="00544ED1">
        <w:rPr>
          <w:rFonts w:ascii="Times New Roman" w:hAnsi="Times New Roman" w:cs="Times New Roman"/>
          <w:sz w:val="24"/>
          <w:szCs w:val="24"/>
          <w:lang w:val="sv-SE"/>
        </w:rPr>
        <w:t xml:space="preserve"> eftersom det är en icke-invasiv metod med mindre obehag för testdeltagarna, även om viss hudirritation kan förekomma </w:t>
      </w:r>
      <w:r w:rsidR="008637FF">
        <w:rPr>
          <w:rFonts w:ascii="Times New Roman" w:hAnsi="Times New Roman" w:cs="Times New Roman"/>
          <w:sz w:val="24"/>
          <w:szCs w:val="24"/>
        </w:rPr>
        <w:fldChar w:fldCharType="begin"/>
      </w:r>
      <w:r w:rsidR="000B3E75" w:rsidRPr="000B3E75">
        <w:rPr>
          <w:rFonts w:ascii="Times New Roman" w:hAnsi="Times New Roman" w:cs="Times New Roman"/>
          <w:sz w:val="24"/>
          <w:szCs w:val="24"/>
          <w:lang w:val="sv-SE"/>
        </w:rPr>
        <w:instrText xml:space="preserve"> ADDIN EN.CITE &lt;EndNote&gt;&lt;Cite&gt;&lt;Author&gt;Soderberg&lt;/Author&gt;&lt;Year&gt;1992&lt;/Year&gt;&lt;RecNum&gt;67&lt;/RecNum&gt;&lt;DisplayText&gt;(30)&lt;/DisplayText&gt;&lt;record&gt;&lt;rec-number&gt;67&lt;/rec-number&gt;&lt;foreign-keys&gt;&lt;key app="EN" db-id="9exwtr0vgfzzvwef0vjxdapc5tdtd22a55ee" timestamp="1569749090" guid="868a8a73-ced0-4268-a479-c83fe232b8d9"&gt;67&lt;/key&gt;&lt;/foreign-keys&gt;&lt;ref-type name="Government Document"&gt;46&lt;/ref-type&gt;&lt;contributors&gt;&lt;authors&gt;&lt;author&gt;Soderberg, G&lt;/author&gt;&lt;/authors&gt;&lt;secondary-authors&gt;&lt;author&gt;U.S. Department of Health and Human Servises;&lt;/author&gt;&lt;/secondary-authors&gt;&lt;/contributors&gt;&lt;titles&gt;&lt;title&gt;Selected Topics in Surface Electromyography for Use in the Occupational Setting: Expert Perspectives&lt;/title&gt;&lt;/titles&gt;&lt;dates&gt;&lt;year&gt;1992&lt;/year&gt;&lt;/dates&gt;&lt;urls&gt;&lt;/urls&gt;&lt;/record&gt;&lt;/Cite&gt;&lt;/EndNote&gt;</w:instrText>
      </w:r>
      <w:r w:rsidR="008637FF">
        <w:rPr>
          <w:rFonts w:ascii="Times New Roman" w:hAnsi="Times New Roman" w:cs="Times New Roman"/>
          <w:sz w:val="24"/>
          <w:szCs w:val="24"/>
        </w:rPr>
        <w:fldChar w:fldCharType="separate"/>
      </w:r>
      <w:r w:rsidR="000B3E75" w:rsidRPr="000B3E75">
        <w:rPr>
          <w:rFonts w:ascii="Times New Roman" w:hAnsi="Times New Roman" w:cs="Times New Roman"/>
          <w:noProof/>
          <w:sz w:val="24"/>
          <w:szCs w:val="24"/>
          <w:lang w:val="sv-SE"/>
        </w:rPr>
        <w:t>(30)</w:t>
      </w:r>
      <w:r w:rsidR="008637FF">
        <w:rPr>
          <w:rFonts w:ascii="Times New Roman" w:hAnsi="Times New Roman" w:cs="Times New Roman"/>
          <w:sz w:val="24"/>
          <w:szCs w:val="24"/>
        </w:rPr>
        <w:fldChar w:fldCharType="end"/>
      </w:r>
      <w:r w:rsidR="00C82537" w:rsidRPr="00C82537">
        <w:rPr>
          <w:rFonts w:ascii="Times New Roman" w:hAnsi="Times New Roman" w:cs="Times New Roman"/>
          <w:sz w:val="24"/>
          <w:szCs w:val="24"/>
          <w:lang w:val="sv-SE"/>
        </w:rPr>
        <w:t>.</w:t>
      </w:r>
      <w:r w:rsidR="00350A52">
        <w:rPr>
          <w:rFonts w:ascii="Times New Roman" w:hAnsi="Times New Roman" w:cs="Times New Roman"/>
          <w:sz w:val="24"/>
          <w:szCs w:val="24"/>
          <w:lang w:val="sv-SE"/>
        </w:rPr>
        <w:t xml:space="preserve"> </w:t>
      </w:r>
      <w:r w:rsidR="00350A52" w:rsidRPr="008A7A07">
        <w:rPr>
          <w:rFonts w:ascii="Times New Roman" w:hAnsi="Times New Roman" w:cs="Times New Roman"/>
          <w:sz w:val="24"/>
          <w:szCs w:val="24"/>
          <w:lang w:val="sv-SE"/>
        </w:rPr>
        <w:t>Elektroder</w:t>
      </w:r>
      <w:r w:rsidR="00350A52">
        <w:rPr>
          <w:rFonts w:ascii="Times New Roman" w:hAnsi="Times New Roman" w:cs="Times New Roman"/>
          <w:sz w:val="24"/>
          <w:szCs w:val="24"/>
          <w:lang w:val="sv-SE"/>
        </w:rPr>
        <w:t>na som användes var</w:t>
      </w:r>
      <w:r w:rsidR="007E20A1">
        <w:rPr>
          <w:rFonts w:ascii="Times New Roman" w:hAnsi="Times New Roman" w:cs="Times New Roman"/>
          <w:sz w:val="24"/>
          <w:szCs w:val="24"/>
          <w:lang w:val="sv-SE"/>
        </w:rPr>
        <w:t xml:space="preserve"> Ambu</w:t>
      </w:r>
      <w:r w:rsidR="007609BA">
        <w:rPr>
          <w:rFonts w:ascii="Times New Roman" w:hAnsi="Times New Roman" w:cs="Times New Roman"/>
          <w:sz w:val="24"/>
          <w:szCs w:val="24"/>
          <w:lang w:val="sv-SE"/>
        </w:rPr>
        <w:t xml:space="preserve"> Neuroline 720</w:t>
      </w:r>
      <w:r w:rsidR="000E4845">
        <w:rPr>
          <w:rFonts w:ascii="Times New Roman" w:hAnsi="Times New Roman" w:cs="Times New Roman"/>
          <w:sz w:val="24"/>
          <w:szCs w:val="24"/>
          <w:lang w:val="sv-SE"/>
        </w:rPr>
        <w:t>, Ballerup, Danmark</w:t>
      </w:r>
      <w:r w:rsidR="00790C86">
        <w:rPr>
          <w:rFonts w:ascii="Times New Roman" w:hAnsi="Times New Roman" w:cs="Times New Roman"/>
          <w:sz w:val="24"/>
          <w:szCs w:val="24"/>
          <w:lang w:val="sv-SE"/>
        </w:rPr>
        <w:t>,</w:t>
      </w:r>
      <w:r w:rsidR="00B121F9">
        <w:rPr>
          <w:rFonts w:ascii="Times New Roman" w:hAnsi="Times New Roman" w:cs="Times New Roman"/>
          <w:sz w:val="24"/>
          <w:szCs w:val="24"/>
          <w:lang w:val="sv-SE"/>
        </w:rPr>
        <w:t xml:space="preserve"> material</w:t>
      </w:r>
      <w:r w:rsidR="00597776">
        <w:rPr>
          <w:rFonts w:ascii="Times New Roman" w:hAnsi="Times New Roman" w:cs="Times New Roman"/>
          <w:sz w:val="24"/>
          <w:szCs w:val="24"/>
          <w:lang w:val="sv-SE"/>
        </w:rPr>
        <w:t>:</w:t>
      </w:r>
      <w:r w:rsidR="00B121F9">
        <w:rPr>
          <w:rFonts w:ascii="Times New Roman" w:hAnsi="Times New Roman" w:cs="Times New Roman"/>
          <w:sz w:val="24"/>
          <w:szCs w:val="24"/>
          <w:lang w:val="sv-SE"/>
        </w:rPr>
        <w:t xml:space="preserve"> Ag/AgCl,</w:t>
      </w:r>
      <w:r w:rsidR="00F01C23">
        <w:rPr>
          <w:rFonts w:ascii="Times New Roman" w:hAnsi="Times New Roman" w:cs="Times New Roman"/>
          <w:sz w:val="24"/>
          <w:szCs w:val="24"/>
          <w:lang w:val="sv-SE"/>
        </w:rPr>
        <w:t xml:space="preserve"> </w:t>
      </w:r>
      <w:r w:rsidR="00371277">
        <w:rPr>
          <w:rFonts w:ascii="Times New Roman" w:hAnsi="Times New Roman" w:cs="Times New Roman"/>
          <w:sz w:val="24"/>
          <w:szCs w:val="24"/>
          <w:lang w:val="sv-SE"/>
        </w:rPr>
        <w:t>sensor</w:t>
      </w:r>
      <w:r w:rsidR="00951789">
        <w:rPr>
          <w:rFonts w:ascii="Times New Roman" w:hAnsi="Times New Roman" w:cs="Times New Roman"/>
          <w:sz w:val="24"/>
          <w:szCs w:val="24"/>
          <w:lang w:val="sv-SE"/>
        </w:rPr>
        <w:t>storlek</w:t>
      </w:r>
      <w:r w:rsidR="00597776">
        <w:rPr>
          <w:rFonts w:ascii="Times New Roman" w:hAnsi="Times New Roman" w:cs="Times New Roman"/>
          <w:sz w:val="24"/>
          <w:szCs w:val="24"/>
          <w:lang w:val="sv-SE"/>
        </w:rPr>
        <w:t>:</w:t>
      </w:r>
      <w:r w:rsidR="00951789">
        <w:rPr>
          <w:rFonts w:ascii="Times New Roman" w:hAnsi="Times New Roman" w:cs="Times New Roman"/>
          <w:sz w:val="24"/>
          <w:szCs w:val="24"/>
          <w:lang w:val="sv-SE"/>
        </w:rPr>
        <w:t xml:space="preserve"> 18/28 mm</w:t>
      </w:r>
      <w:r w:rsidR="00951789" w:rsidRPr="00951789">
        <w:rPr>
          <w:rFonts w:ascii="Times New Roman" w:hAnsi="Times New Roman" w:cs="Times New Roman"/>
          <w:sz w:val="24"/>
          <w:szCs w:val="24"/>
          <w:vertAlign w:val="superscript"/>
          <w:lang w:val="sv-SE"/>
        </w:rPr>
        <w:t>2</w:t>
      </w:r>
      <w:r w:rsidR="00951789">
        <w:rPr>
          <w:rFonts w:ascii="Times New Roman" w:hAnsi="Times New Roman" w:cs="Times New Roman"/>
          <w:sz w:val="24"/>
          <w:szCs w:val="24"/>
          <w:lang w:val="sv-SE"/>
        </w:rPr>
        <w:t>.</w:t>
      </w:r>
      <w:r w:rsidR="00A16834">
        <w:rPr>
          <w:rFonts w:ascii="Times New Roman" w:hAnsi="Times New Roman" w:cs="Times New Roman"/>
          <w:sz w:val="24"/>
          <w:szCs w:val="24"/>
          <w:lang w:val="sv-SE"/>
        </w:rPr>
        <w:t xml:space="preserve"> </w:t>
      </w:r>
    </w:p>
    <w:p w14:paraId="2B8DBE17" w14:textId="5916A189" w:rsidR="00E27BCF" w:rsidRPr="00457ADC" w:rsidRDefault="00E27BCF" w:rsidP="00A82A5E">
      <w:pPr>
        <w:pStyle w:val="Rubrik3"/>
        <w:rPr>
          <w:b/>
          <w:bCs/>
          <w:lang w:val="sv-SE"/>
        </w:rPr>
      </w:pPr>
      <w:bookmarkStart w:id="29" w:name="_Toc38476836"/>
      <w:r w:rsidRPr="00457ADC">
        <w:rPr>
          <w:b/>
          <w:bCs/>
          <w:lang w:val="sv-SE"/>
        </w:rPr>
        <w:t>Sphygmomanometer och blodtrycksmanschett</w:t>
      </w:r>
      <w:bookmarkEnd w:id="29"/>
    </w:p>
    <w:p w14:paraId="1A9B5490" w14:textId="7A43376D" w:rsidR="00CF5D4C" w:rsidRPr="009C6B24" w:rsidRDefault="00CF5D4C" w:rsidP="00CF5D4C">
      <w:pPr>
        <w:jc w:val="both"/>
        <w:rPr>
          <w:rFonts w:ascii="Times New Roman" w:hAnsi="Times New Roman" w:cs="Times New Roman"/>
          <w:sz w:val="24"/>
          <w:szCs w:val="24"/>
          <w:lang w:val="sv-SE"/>
        </w:rPr>
      </w:pPr>
      <w:r>
        <w:rPr>
          <w:rFonts w:ascii="Times New Roman" w:hAnsi="Times New Roman" w:cs="Times New Roman"/>
          <w:sz w:val="24"/>
          <w:szCs w:val="24"/>
          <w:lang w:val="sv-SE"/>
        </w:rPr>
        <w:t xml:space="preserve">Som ett </w:t>
      </w:r>
      <w:r w:rsidRPr="009C6B24">
        <w:rPr>
          <w:rFonts w:ascii="Times New Roman" w:hAnsi="Times New Roman" w:cs="Times New Roman"/>
          <w:sz w:val="24"/>
          <w:szCs w:val="24"/>
          <w:lang w:val="sv-SE"/>
        </w:rPr>
        <w:t>lättillgängligt alternativ</w:t>
      </w:r>
      <w:r>
        <w:rPr>
          <w:rFonts w:ascii="Times New Roman" w:hAnsi="Times New Roman" w:cs="Times New Roman"/>
          <w:sz w:val="24"/>
          <w:szCs w:val="24"/>
          <w:lang w:val="sv-SE"/>
        </w:rPr>
        <w:t xml:space="preserve"> till handhållen dynamometer</w:t>
      </w:r>
      <w:r w:rsidR="000A3D55">
        <w:rPr>
          <w:rFonts w:ascii="Times New Roman" w:hAnsi="Times New Roman" w:cs="Times New Roman"/>
          <w:sz w:val="24"/>
          <w:szCs w:val="24"/>
          <w:lang w:val="sv-SE"/>
        </w:rPr>
        <w:t xml:space="preserve"> för att mäta adduktionskraft</w:t>
      </w:r>
      <w:r>
        <w:rPr>
          <w:rFonts w:ascii="Times New Roman" w:hAnsi="Times New Roman" w:cs="Times New Roman"/>
          <w:sz w:val="24"/>
          <w:szCs w:val="24"/>
          <w:lang w:val="sv-SE"/>
        </w:rPr>
        <w:t xml:space="preserve"> användes</w:t>
      </w:r>
      <w:r w:rsidRPr="009C6B24">
        <w:rPr>
          <w:rFonts w:ascii="Times New Roman" w:hAnsi="Times New Roman" w:cs="Times New Roman"/>
          <w:sz w:val="24"/>
          <w:szCs w:val="24"/>
          <w:lang w:val="sv-SE"/>
        </w:rPr>
        <w:t xml:space="preserve"> en</w:t>
      </w:r>
      <w:r>
        <w:rPr>
          <w:rFonts w:ascii="Times New Roman" w:hAnsi="Times New Roman" w:cs="Times New Roman"/>
          <w:sz w:val="24"/>
          <w:szCs w:val="24"/>
          <w:lang w:val="sv-SE"/>
        </w:rPr>
        <w:t xml:space="preserve"> </w:t>
      </w:r>
      <w:bookmarkStart w:id="30" w:name="_Hlk24709771"/>
      <w:r>
        <w:rPr>
          <w:rFonts w:ascii="Times New Roman" w:hAnsi="Times New Roman" w:cs="Times New Roman"/>
          <w:sz w:val="24"/>
          <w:szCs w:val="24"/>
          <w:lang w:val="sv-SE"/>
        </w:rPr>
        <w:t>modifierad</w:t>
      </w:r>
      <w:r w:rsidRPr="009C6B24">
        <w:rPr>
          <w:rFonts w:ascii="Times New Roman" w:hAnsi="Times New Roman" w:cs="Times New Roman"/>
          <w:sz w:val="24"/>
          <w:szCs w:val="24"/>
          <w:lang w:val="sv-SE"/>
        </w:rPr>
        <w:t xml:space="preserve"> aneroid sphygmomanometer</w:t>
      </w:r>
      <w:bookmarkEnd w:id="30"/>
      <w:r w:rsidRPr="009C6B24">
        <w:rPr>
          <w:rFonts w:ascii="Times New Roman" w:hAnsi="Times New Roman" w:cs="Times New Roman"/>
          <w:sz w:val="24"/>
          <w:szCs w:val="24"/>
          <w:lang w:val="sv-SE"/>
        </w:rPr>
        <w:t>, dvs en vanlig blodtrycksmätare med manschett</w:t>
      </w:r>
      <w:r>
        <w:rPr>
          <w:rFonts w:ascii="Times New Roman" w:hAnsi="Times New Roman" w:cs="Times New Roman"/>
          <w:sz w:val="24"/>
          <w:szCs w:val="24"/>
          <w:lang w:val="sv-SE"/>
        </w:rPr>
        <w:t xml:space="preserve">, enligt en metod beskriven av bl.a. </w:t>
      </w:r>
      <w:r w:rsidR="00681B66">
        <w:rPr>
          <w:rFonts w:ascii="Times New Roman" w:hAnsi="Times New Roman" w:cs="Times New Roman"/>
          <w:sz w:val="24"/>
          <w:szCs w:val="24"/>
          <w:lang w:val="sv-SE"/>
        </w:rPr>
        <w:t>Helewa</w:t>
      </w:r>
      <w:r>
        <w:rPr>
          <w:rFonts w:ascii="Times New Roman" w:hAnsi="Times New Roman" w:cs="Times New Roman"/>
          <w:sz w:val="24"/>
          <w:szCs w:val="24"/>
          <w:lang w:val="sv-SE"/>
        </w:rPr>
        <w:t xml:space="preserve"> et al. </w:t>
      </w:r>
      <w:r>
        <w:rPr>
          <w:rFonts w:ascii="Times New Roman" w:hAnsi="Times New Roman" w:cs="Times New Roman"/>
          <w:sz w:val="24"/>
          <w:szCs w:val="24"/>
          <w:lang w:val="sv-SE"/>
        </w:rPr>
        <w:fldChar w:fldCharType="begin"/>
      </w:r>
      <w:r w:rsidR="000B3E75">
        <w:rPr>
          <w:rFonts w:ascii="Times New Roman" w:hAnsi="Times New Roman" w:cs="Times New Roman"/>
          <w:sz w:val="24"/>
          <w:szCs w:val="24"/>
          <w:lang w:val="sv-SE"/>
        </w:rPr>
        <w:instrText xml:space="preserve"> ADDIN EN.CITE &lt;EndNote&gt;&lt;Cite&gt;&lt;Author&gt;Helewa&lt;/Author&gt;&lt;Year&gt;1981&lt;/Year&gt;&lt;RecNum&gt;74&lt;/RecNum&gt;&lt;DisplayText&gt;(31)&lt;/DisplayText&gt;&lt;record&gt;&lt;rec-number&gt;74&lt;/rec-number&gt;&lt;foreign-keys&gt;&lt;key app="EN" db-id="9exwtr0vgfzzvwef0vjxdapc5tdtd22a55ee" timestamp="1570564595" guid="44e37eeb-0b3e-47fa-812b-7172e8955f6f"&gt;74&lt;/key&gt;&lt;/foreign-keys&gt;&lt;ref-type name="Journal Article"&gt;17&lt;/ref-type&gt;&lt;contributors&gt;&lt;authors&gt;&lt;author&gt;Helewa, A.&lt;/author&gt;&lt;author&gt;Goldsmith, C. H.&lt;/author&gt;&lt;author&gt;Smythe, H. A.&lt;/author&gt;&lt;/authors&gt;&lt;/contributors&gt;&lt;titles&gt;&lt;title&gt;The modified sphygmomanometer-an instrument to measure muscle strength: a validation study&lt;/title&gt;&lt;secondary-title&gt;J Chronic Dis&lt;/secondary-title&gt;&lt;/titles&gt;&lt;periodical&gt;&lt;full-title&gt;J Chronic Dis&lt;/full-title&gt;&lt;/periodical&gt;&lt;pages&gt;353-61&lt;/pages&gt;&lt;volume&gt;34&lt;/volume&gt;&lt;number&gt;7&lt;/number&gt;&lt;edition&gt;1981/01/01&lt;/edition&gt;&lt;keywords&gt;&lt;keyword&gt;Adolescent&lt;/keyword&gt;&lt;keyword&gt;Adult&lt;/keyword&gt;&lt;keyword&gt;Aged&lt;/keyword&gt;&lt;keyword&gt;Arthritis, Rheumatoid/physiopathology&lt;/keyword&gt;&lt;keyword&gt;Blood Pressure Determination/*instrumentation&lt;/keyword&gt;&lt;keyword&gt;Evaluation Studies as Topic&lt;/keyword&gt;&lt;keyword&gt;Female&lt;/keyword&gt;&lt;keyword&gt;Humans&lt;/keyword&gt;&lt;keyword&gt;Male&lt;/keyword&gt;&lt;keyword&gt;Methods&lt;/keyword&gt;&lt;keyword&gt;Middle Aged&lt;/keyword&gt;&lt;keyword&gt;Muscle Contraction&lt;/keyword&gt;&lt;keyword&gt;Muscles/*physiology&lt;/keyword&gt;&lt;/keywords&gt;&lt;dates&gt;&lt;year&gt;1981&lt;/year&gt;&lt;/dates&gt;&lt;isbn&gt;0021-9681 (Print)&amp;#xD;0021-9681 (Linking)&lt;/isbn&gt;&lt;accession-num&gt;7251815&lt;/accession-num&gt;&lt;urls&gt;&lt;related-urls&gt;&lt;url&gt;https://www.ncbi.nlm.nih.gov/pubmed/7251815&lt;/url&gt;&lt;/related-urls&gt;&lt;/urls&gt;&lt;electronic-resource-num&gt;10.1016/0021-9681(81)90073-4&lt;/electronic-resource-num&gt;&lt;/record&gt;&lt;/Cite&gt;&lt;/EndNote&gt;</w:instrText>
      </w:r>
      <w:r>
        <w:rPr>
          <w:rFonts w:ascii="Times New Roman" w:hAnsi="Times New Roman" w:cs="Times New Roman"/>
          <w:sz w:val="24"/>
          <w:szCs w:val="24"/>
          <w:lang w:val="sv-SE"/>
        </w:rPr>
        <w:fldChar w:fldCharType="separate"/>
      </w:r>
      <w:r w:rsidR="000B3E75">
        <w:rPr>
          <w:rFonts w:ascii="Times New Roman" w:hAnsi="Times New Roman" w:cs="Times New Roman"/>
          <w:noProof/>
          <w:sz w:val="24"/>
          <w:szCs w:val="24"/>
          <w:lang w:val="sv-SE"/>
        </w:rPr>
        <w:t>(31)</w:t>
      </w:r>
      <w:r>
        <w:rPr>
          <w:rFonts w:ascii="Times New Roman" w:hAnsi="Times New Roman" w:cs="Times New Roman"/>
          <w:sz w:val="24"/>
          <w:szCs w:val="24"/>
          <w:lang w:val="sv-SE"/>
        </w:rPr>
        <w:fldChar w:fldCharType="end"/>
      </w:r>
      <w:r>
        <w:rPr>
          <w:rFonts w:ascii="Times New Roman" w:hAnsi="Times New Roman" w:cs="Times New Roman"/>
          <w:sz w:val="24"/>
          <w:szCs w:val="24"/>
          <w:lang w:val="sv-SE"/>
        </w:rPr>
        <w:t xml:space="preserve">. </w:t>
      </w:r>
      <w:r w:rsidR="00174486">
        <w:rPr>
          <w:rFonts w:ascii="Times New Roman" w:hAnsi="Times New Roman" w:cs="Times New Roman"/>
          <w:sz w:val="24"/>
          <w:szCs w:val="24"/>
          <w:lang w:val="sv-SE"/>
        </w:rPr>
        <w:t xml:space="preserve">Metoden </w:t>
      </w:r>
      <w:r>
        <w:rPr>
          <w:rFonts w:ascii="Times New Roman" w:hAnsi="Times New Roman" w:cs="Times New Roman"/>
          <w:sz w:val="24"/>
          <w:szCs w:val="24"/>
          <w:lang w:val="sv-SE"/>
        </w:rPr>
        <w:t xml:space="preserve">har god reliabilitet och validitet </w:t>
      </w:r>
      <w:r>
        <w:rPr>
          <w:rFonts w:ascii="Times New Roman" w:hAnsi="Times New Roman" w:cs="Times New Roman"/>
          <w:sz w:val="24"/>
          <w:szCs w:val="24"/>
          <w:lang w:val="sv-SE"/>
        </w:rPr>
        <w:fldChar w:fldCharType="begin">
          <w:fldData xml:space="preserve">PEVuZE5vdGU+PENpdGU+PEF1dGhvcj5Tb3V6YTwvQXV0aG9yPjxZZWFyPjIwMTQ8L1llYXI+PFJl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</w:fldData>
        </w:fldChar>
      </w:r>
      <w:r w:rsidR="000B3E75">
        <w:rPr>
          <w:rFonts w:ascii="Times New Roman" w:hAnsi="Times New Roman" w:cs="Times New Roman"/>
          <w:sz w:val="24"/>
          <w:szCs w:val="24"/>
          <w:lang w:val="sv-SE"/>
        </w:rPr>
        <w:instrText xml:space="preserve"> ADDIN EN.CITE </w:instrText>
      </w:r>
      <w:r w:rsidR="000B3E75">
        <w:rPr>
          <w:rFonts w:ascii="Times New Roman" w:hAnsi="Times New Roman" w:cs="Times New Roman"/>
          <w:sz w:val="24"/>
          <w:szCs w:val="24"/>
          <w:lang w:val="sv-SE"/>
        </w:rPr>
        <w:fldChar w:fldCharType="begin">
          <w:fldData xml:space="preserve">PEVuZE5vdGU+PENpdGU+PEF1dGhvcj5Tb3V6YTwvQXV0aG9yPjxZZWFyPjIwMTQ8L1llYXI+PFJl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</w:fldData>
        </w:fldChar>
      </w:r>
      <w:r w:rsidR="000B3E75">
        <w:rPr>
          <w:rFonts w:ascii="Times New Roman" w:hAnsi="Times New Roman" w:cs="Times New Roman"/>
          <w:sz w:val="24"/>
          <w:szCs w:val="24"/>
          <w:lang w:val="sv-SE"/>
        </w:rPr>
        <w:instrText xml:space="preserve"> ADDIN EN.CITE.DATA </w:instrText>
      </w:r>
      <w:r w:rsidR="000B3E75">
        <w:rPr>
          <w:rFonts w:ascii="Times New Roman" w:hAnsi="Times New Roman" w:cs="Times New Roman"/>
          <w:sz w:val="24"/>
          <w:szCs w:val="24"/>
          <w:lang w:val="sv-SE"/>
        </w:rPr>
      </w:r>
      <w:r w:rsidR="000B3E75">
        <w:rPr>
          <w:rFonts w:ascii="Times New Roman" w:hAnsi="Times New Roman" w:cs="Times New Roman"/>
          <w:sz w:val="24"/>
          <w:szCs w:val="24"/>
          <w:lang w:val="sv-SE"/>
        </w:rPr>
        <w:fldChar w:fldCharType="end"/>
      </w:r>
      <w:r>
        <w:rPr>
          <w:rFonts w:ascii="Times New Roman" w:hAnsi="Times New Roman" w:cs="Times New Roman"/>
          <w:sz w:val="24"/>
          <w:szCs w:val="24"/>
          <w:lang w:val="sv-SE"/>
        </w:rPr>
      </w:r>
      <w:r>
        <w:rPr>
          <w:rFonts w:ascii="Times New Roman" w:hAnsi="Times New Roman" w:cs="Times New Roman"/>
          <w:sz w:val="24"/>
          <w:szCs w:val="24"/>
          <w:lang w:val="sv-SE"/>
        </w:rPr>
        <w:fldChar w:fldCharType="separate"/>
      </w:r>
      <w:r w:rsidR="000B3E75">
        <w:rPr>
          <w:rFonts w:ascii="Times New Roman" w:hAnsi="Times New Roman" w:cs="Times New Roman"/>
          <w:noProof/>
          <w:sz w:val="24"/>
          <w:szCs w:val="24"/>
          <w:lang w:val="sv-SE"/>
        </w:rPr>
        <w:t>(32-36)</w:t>
      </w:r>
      <w:r>
        <w:rPr>
          <w:rFonts w:ascii="Times New Roman" w:hAnsi="Times New Roman" w:cs="Times New Roman"/>
          <w:sz w:val="24"/>
          <w:szCs w:val="24"/>
          <w:lang w:val="sv-SE"/>
        </w:rPr>
        <w:fldChar w:fldCharType="end"/>
      </w:r>
      <w:r>
        <w:rPr>
          <w:rFonts w:ascii="Times New Roman" w:hAnsi="Times New Roman" w:cs="Times New Roman"/>
          <w:sz w:val="24"/>
          <w:szCs w:val="24"/>
          <w:lang w:val="sv-SE"/>
        </w:rPr>
        <w:t xml:space="preserve">, speciellt vid krafter lägre än 210 mmHg </w:t>
      </w:r>
      <w:r>
        <w:rPr>
          <w:rFonts w:ascii="Times New Roman" w:hAnsi="Times New Roman" w:cs="Times New Roman"/>
          <w:sz w:val="24"/>
          <w:szCs w:val="24"/>
          <w:lang w:val="sv-SE"/>
        </w:rPr>
        <w:fldChar w:fldCharType="begin"/>
      </w:r>
      <w:r w:rsidR="000B3E75">
        <w:rPr>
          <w:rFonts w:ascii="Times New Roman" w:hAnsi="Times New Roman" w:cs="Times New Roman"/>
          <w:sz w:val="24"/>
          <w:szCs w:val="24"/>
          <w:lang w:val="sv-SE"/>
        </w:rPr>
        <w:instrText xml:space="preserve"> ADDIN EN.CITE &lt;EndNote&gt;&lt;Cite&gt;&lt;Author&gt;Bohannon&lt;/Author&gt;&lt;Year&gt;1991&lt;/Year&gt;&lt;RecNum&gt;77&lt;/RecNum&gt;&lt;DisplayText&gt;(37)&lt;/DisplayText&gt;&lt;record&gt;&lt;rec-number&gt;77&lt;/rec-number&gt;&lt;foreign-keys&gt;&lt;key app="EN" db-id="9exwtr0vgfzzvwef0vjxdapc5tdtd22a55ee" timestamp="1570565824" guid="f4bcaae4-6aaa-4b4f-a9cc-9920629ab204"&gt;77&lt;/key&gt;&lt;/foreign-keys&gt;&lt;ref-type name="Journal Article"&gt;17&lt;/ref-type&gt;&lt;contributors&gt;&lt;authors&gt;&lt;author&gt;Bohannon, R. W.&lt;/author&gt;&lt;author&gt;Lusardi, M. M.&lt;/author&gt;&lt;/authors&gt;&lt;/contributors&gt;&lt;auth-address&gt;School of Allied Health, University of CT 06269-2101.&lt;/auth-address&gt;&lt;titles&gt;&lt;title&gt;Modified sphygmomanometer versus strain gauge hand-held dynamometer&lt;/title&gt;&lt;secondary-title&gt;Arch Phys Med Rehabil&lt;/secondary-title&gt;&lt;/titles&gt;&lt;periodical&gt;&lt;full-title&gt;Arch Phys Med Rehabil&lt;/full-title&gt;&lt;/periodical&gt;&lt;pages&gt;911-4&lt;/pages&gt;&lt;volume&gt;72&lt;/volume&gt;&lt;number&gt;11&lt;/number&gt;&lt;edition&gt;1991/10/01&lt;/edition&gt;&lt;keywords&gt;&lt;keyword&gt;Adult&lt;/keyword&gt;&lt;keyword&gt;Biomechanical Phenomena&lt;/keyword&gt;&lt;keyword&gt;Female&lt;/keyword&gt;&lt;keyword&gt;Humans&lt;/keyword&gt;&lt;keyword&gt;Isometric Contraction/*physiology&lt;/keyword&gt;&lt;keyword&gt;Male&lt;/keyword&gt;&lt;keyword&gt;Middle Aged&lt;/keyword&gt;&lt;keyword&gt;Monitoring, Physiologic/*instrumentation&lt;/keyword&gt;&lt;keyword&gt;Reference Values&lt;/keyword&gt;&lt;keyword&gt;Reproducibility of Results&lt;/keyword&gt;&lt;/keywords&gt;&lt;dates&gt;&lt;year&gt;1991&lt;/year&gt;&lt;pub-dates&gt;&lt;date&gt;Oct&lt;/date&gt;&lt;/pub-dates&gt;&lt;/dates&gt;&lt;isbn&gt;0003-9993 (Print)&amp;#xD;0003-9993 (Linking)&lt;/isbn&gt;&lt;accession-num&gt;1929810&lt;/accession-num&gt;&lt;urls&gt;&lt;related-urls&gt;&lt;url&gt;https://www.ncbi.nlm.nih.gov/pubmed/1929810&lt;/url&gt;&lt;/related-urls&gt;&lt;/urls&gt;&lt;electronic-resource-num&gt;10.1016/0003-9993(91)90010-g&lt;/electronic-resource-num&gt;&lt;/record&gt;&lt;/Cite&gt;&lt;/EndNote&gt;</w:instrText>
      </w:r>
      <w:r>
        <w:rPr>
          <w:rFonts w:ascii="Times New Roman" w:hAnsi="Times New Roman" w:cs="Times New Roman"/>
          <w:sz w:val="24"/>
          <w:szCs w:val="24"/>
          <w:lang w:val="sv-SE"/>
        </w:rPr>
        <w:fldChar w:fldCharType="separate"/>
      </w:r>
      <w:r w:rsidR="000B3E75">
        <w:rPr>
          <w:rFonts w:ascii="Times New Roman" w:hAnsi="Times New Roman" w:cs="Times New Roman"/>
          <w:noProof/>
          <w:sz w:val="24"/>
          <w:szCs w:val="24"/>
          <w:lang w:val="sv-SE"/>
        </w:rPr>
        <w:t>(37)</w:t>
      </w:r>
      <w:r>
        <w:rPr>
          <w:rFonts w:ascii="Times New Roman" w:hAnsi="Times New Roman" w:cs="Times New Roman"/>
          <w:sz w:val="24"/>
          <w:szCs w:val="24"/>
          <w:lang w:val="sv-SE"/>
        </w:rPr>
        <w:fldChar w:fldCharType="end"/>
      </w:r>
      <w:r>
        <w:rPr>
          <w:rFonts w:ascii="Times New Roman" w:hAnsi="Times New Roman" w:cs="Times New Roman"/>
          <w:sz w:val="24"/>
          <w:szCs w:val="24"/>
          <w:lang w:val="sv-SE"/>
        </w:rPr>
        <w:t xml:space="preserve">. </w:t>
      </w:r>
    </w:p>
    <w:p w14:paraId="5D976645" w14:textId="13470E37" w:rsidR="00A82A5E" w:rsidRDefault="003B3817" w:rsidP="008017D5">
      <w:pPr>
        <w:jc w:val="both"/>
        <w:rPr>
          <w:rFonts w:ascii="Times New Roman" w:hAnsi="Times New Roman" w:cs="Times New Roman"/>
          <w:sz w:val="24"/>
          <w:szCs w:val="24"/>
          <w:lang w:val="sv-SE"/>
        </w:rPr>
      </w:pPr>
      <w:r>
        <w:rPr>
          <w:rFonts w:ascii="Times New Roman" w:hAnsi="Times New Roman" w:cs="Times New Roman"/>
          <w:sz w:val="24"/>
          <w:szCs w:val="24"/>
          <w:lang w:val="sv-SE"/>
        </w:rPr>
        <w:t>Manchetten</w:t>
      </w:r>
      <w:r w:rsidR="00766F40">
        <w:rPr>
          <w:rFonts w:ascii="Times New Roman" w:hAnsi="Times New Roman" w:cs="Times New Roman"/>
          <w:sz w:val="24"/>
          <w:szCs w:val="24"/>
          <w:lang w:val="sv-SE"/>
        </w:rPr>
        <w:t xml:space="preserve"> (</w:t>
      </w:r>
      <w:r w:rsidR="0023308B">
        <w:rPr>
          <w:rFonts w:ascii="Times New Roman" w:hAnsi="Times New Roman" w:cs="Times New Roman"/>
          <w:sz w:val="24"/>
          <w:szCs w:val="24"/>
          <w:lang w:val="sv-SE"/>
        </w:rPr>
        <w:t>KaWe</w:t>
      </w:r>
      <w:r w:rsidR="000D44BB">
        <w:rPr>
          <w:rFonts w:ascii="Times New Roman" w:hAnsi="Times New Roman" w:cs="Times New Roman"/>
          <w:sz w:val="24"/>
          <w:szCs w:val="24"/>
          <w:lang w:val="sv-SE"/>
        </w:rPr>
        <w:t xml:space="preserve"> Mastermed</w:t>
      </w:r>
      <w:r w:rsidR="0023308B">
        <w:rPr>
          <w:rFonts w:ascii="Times New Roman" w:hAnsi="Times New Roman" w:cs="Times New Roman"/>
          <w:sz w:val="24"/>
          <w:szCs w:val="24"/>
          <w:lang w:val="sv-SE"/>
        </w:rPr>
        <w:t>)</w:t>
      </w:r>
      <w:r>
        <w:rPr>
          <w:rFonts w:ascii="Times New Roman" w:hAnsi="Times New Roman" w:cs="Times New Roman"/>
          <w:sz w:val="24"/>
          <w:szCs w:val="24"/>
          <w:lang w:val="sv-SE"/>
        </w:rPr>
        <w:t xml:space="preserve"> blåstes upp till 100 mmHg för att</w:t>
      </w:r>
      <w:r w:rsidR="008B5C79">
        <w:rPr>
          <w:rFonts w:ascii="Times New Roman" w:hAnsi="Times New Roman" w:cs="Times New Roman"/>
          <w:sz w:val="24"/>
          <w:szCs w:val="24"/>
          <w:lang w:val="sv-SE"/>
        </w:rPr>
        <w:t xml:space="preserve"> släta ut</w:t>
      </w:r>
      <w:r w:rsidR="006363B0">
        <w:rPr>
          <w:rFonts w:ascii="Times New Roman" w:hAnsi="Times New Roman" w:cs="Times New Roman"/>
          <w:sz w:val="24"/>
          <w:szCs w:val="24"/>
          <w:lang w:val="sv-SE"/>
        </w:rPr>
        <w:t xml:space="preserve"> </w:t>
      </w:r>
      <w:r w:rsidR="008B5C79">
        <w:rPr>
          <w:rFonts w:ascii="Times New Roman" w:hAnsi="Times New Roman" w:cs="Times New Roman"/>
          <w:sz w:val="24"/>
          <w:szCs w:val="24"/>
          <w:lang w:val="sv-SE"/>
        </w:rPr>
        <w:t>ojämnheter</w:t>
      </w:r>
      <w:r w:rsidR="003832E3">
        <w:rPr>
          <w:rFonts w:ascii="Times New Roman" w:hAnsi="Times New Roman" w:cs="Times New Roman"/>
          <w:sz w:val="24"/>
          <w:szCs w:val="24"/>
          <w:lang w:val="sv-SE"/>
        </w:rPr>
        <w:t xml:space="preserve"> i materialet</w:t>
      </w:r>
      <w:r w:rsidR="008B5C79">
        <w:rPr>
          <w:rFonts w:ascii="Times New Roman" w:hAnsi="Times New Roman" w:cs="Times New Roman"/>
          <w:sz w:val="24"/>
          <w:szCs w:val="24"/>
          <w:lang w:val="sv-SE"/>
        </w:rPr>
        <w:t xml:space="preserve"> som följd av förvaring</w:t>
      </w:r>
      <w:r w:rsidR="00706912">
        <w:rPr>
          <w:rFonts w:ascii="Times New Roman" w:hAnsi="Times New Roman" w:cs="Times New Roman"/>
          <w:sz w:val="24"/>
          <w:szCs w:val="24"/>
          <w:lang w:val="sv-SE"/>
        </w:rPr>
        <w:t>, därefter släpptes luft ut för att nå en utgångsnivå</w:t>
      </w:r>
      <w:r w:rsidR="006D3F66">
        <w:rPr>
          <w:rFonts w:ascii="Times New Roman" w:hAnsi="Times New Roman" w:cs="Times New Roman"/>
          <w:sz w:val="24"/>
          <w:szCs w:val="24"/>
          <w:lang w:val="sv-SE"/>
        </w:rPr>
        <w:t xml:space="preserve"> på 20 mmHg</w:t>
      </w:r>
      <w:r w:rsidR="00706912">
        <w:rPr>
          <w:rFonts w:ascii="Times New Roman" w:hAnsi="Times New Roman" w:cs="Times New Roman"/>
          <w:sz w:val="24"/>
          <w:szCs w:val="24"/>
          <w:lang w:val="sv-SE"/>
        </w:rPr>
        <w:t xml:space="preserve"> inför test</w:t>
      </w:r>
      <w:r w:rsidR="00036176">
        <w:rPr>
          <w:rFonts w:ascii="Times New Roman" w:hAnsi="Times New Roman" w:cs="Times New Roman"/>
          <w:sz w:val="24"/>
          <w:szCs w:val="24"/>
          <w:lang w:val="sv-SE"/>
        </w:rPr>
        <w:t>en</w:t>
      </w:r>
      <w:r w:rsidR="00706912">
        <w:rPr>
          <w:rFonts w:ascii="Times New Roman" w:hAnsi="Times New Roman" w:cs="Times New Roman"/>
          <w:sz w:val="24"/>
          <w:szCs w:val="24"/>
          <w:lang w:val="sv-SE"/>
        </w:rPr>
        <w:t xml:space="preserve">. </w:t>
      </w:r>
      <w:r w:rsidR="00036176">
        <w:rPr>
          <w:rFonts w:ascii="Times New Roman" w:hAnsi="Times New Roman" w:cs="Times New Roman"/>
          <w:sz w:val="24"/>
          <w:szCs w:val="24"/>
          <w:lang w:val="sv-SE"/>
        </w:rPr>
        <w:t>Lufttrycket kontrollerades inför varje test.</w:t>
      </w:r>
    </w:p>
    <w:p w14:paraId="68D0BBAA" w14:textId="77777777" w:rsidR="004735DD" w:rsidRDefault="00AD5E80" w:rsidP="004735DD">
      <w:pPr>
        <w:keepNext/>
        <w:jc w:val="center"/>
      </w:pPr>
      <w:r>
        <w:rPr>
          <w:rFonts w:ascii="Times New Roman" w:hAnsi="Times New Roman" w:cs="Times New Roman"/>
          <w:noProof/>
          <w:sz w:val="24"/>
          <w:szCs w:val="24"/>
        </w:rPr>
        <w:drawing>
          <wp:inline distT="0" distB="0" distL="0" distR="0" wp14:anchorId="4AB45946" wp14:editId="2767FDCF">
            <wp:extent cx="3733743" cy="2209800"/>
            <wp:effectExtent l="0" t="0" r="63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G_20191114_143319.jpg"/>
                    <pic:cNvPicPr/>
                  </pic:nvPicPr>
                  <pic:blipFill>
                    <a:blip r:embed="rId17">
                      <a:extLst>
                        <a:ext uri="{28A0092B-C50C-407E-A947-70E740481C1C}">
                          <a14:useLocalDpi xmlns:a14="http://schemas.microsoft.com/office/drawing/2010/main" val="0"/>
                        </a:ext>
                      </a:extLst>
                    </a:blip>
                    <a:stretch>
                      <a:fillRect/>
                    </a:stretch>
                  </pic:blipFill>
                  <pic:spPr>
                    <a:xfrm>
                      <a:off x="0" y="0"/>
                      <a:ext cx="3738834" cy="2212813"/>
                    </a:xfrm>
                    <a:prstGeom prst="rect">
                      <a:avLst/>
                    </a:prstGeom>
                  </pic:spPr>
                </pic:pic>
              </a:graphicData>
            </a:graphic>
          </wp:inline>
        </w:drawing>
      </w:r>
    </w:p>
    <w:p w14:paraId="49BD3675" w14:textId="686C094F" w:rsidR="00AD5E80" w:rsidRDefault="004735DD" w:rsidP="00BC6758">
      <w:pPr>
        <w:pStyle w:val="Beskrivning"/>
        <w:jc w:val="center"/>
        <w:rPr>
          <w:rFonts w:ascii="Times New Roman" w:hAnsi="Times New Roman" w:cs="Times New Roman"/>
          <w:lang w:val="sv-SE"/>
        </w:rPr>
      </w:pPr>
      <w:r w:rsidRPr="00141E37">
        <w:rPr>
          <w:rFonts w:ascii="Times New Roman" w:hAnsi="Times New Roman" w:cs="Times New Roman"/>
          <w:lang w:val="sv-SE"/>
        </w:rPr>
        <w:t xml:space="preserve">Figur </w:t>
      </w:r>
      <w:r w:rsidR="00757D9F" w:rsidRPr="00B816FC">
        <w:rPr>
          <w:rFonts w:ascii="Times New Roman" w:hAnsi="Times New Roman" w:cs="Times New Roman"/>
          <w:lang w:val="sv-SE"/>
        </w:rPr>
        <w:t>4</w:t>
      </w:r>
      <w:r w:rsidRPr="00141E37">
        <w:rPr>
          <w:rFonts w:ascii="Times New Roman" w:hAnsi="Times New Roman" w:cs="Times New Roman"/>
          <w:lang w:val="sv-SE"/>
        </w:rPr>
        <w:t xml:space="preserve">: Sphygmomanometer </w:t>
      </w:r>
      <w:r w:rsidR="00BC6758" w:rsidRPr="00141E37">
        <w:rPr>
          <w:rFonts w:ascii="Times New Roman" w:hAnsi="Times New Roman" w:cs="Times New Roman"/>
          <w:lang w:val="sv-SE"/>
        </w:rPr>
        <w:t xml:space="preserve">och blodtrycksmanchett </w:t>
      </w:r>
      <w:r w:rsidRPr="00141E37">
        <w:rPr>
          <w:rFonts w:ascii="Times New Roman" w:hAnsi="Times New Roman" w:cs="Times New Roman"/>
          <w:lang w:val="sv-SE"/>
        </w:rPr>
        <w:t>med distansblock</w:t>
      </w:r>
      <w:r w:rsidR="00F464F8" w:rsidRPr="00141E37">
        <w:rPr>
          <w:rFonts w:ascii="Times New Roman" w:hAnsi="Times New Roman" w:cs="Times New Roman"/>
          <w:lang w:val="sv-SE"/>
        </w:rPr>
        <w:t xml:space="preserve"> </w:t>
      </w:r>
      <w:r w:rsidR="00BC6758" w:rsidRPr="00141E37">
        <w:rPr>
          <w:rFonts w:ascii="Times New Roman" w:hAnsi="Times New Roman" w:cs="Times New Roman"/>
          <w:lang w:val="sv-SE"/>
        </w:rPr>
        <w:br/>
      </w:r>
      <w:r w:rsidR="00F464F8" w:rsidRPr="00141E37">
        <w:rPr>
          <w:rFonts w:ascii="Times New Roman" w:hAnsi="Times New Roman" w:cs="Times New Roman"/>
          <w:lang w:val="sv-SE"/>
        </w:rPr>
        <w:t>i olika storlekar</w:t>
      </w:r>
      <w:r w:rsidR="001E52AA" w:rsidRPr="00141E37">
        <w:rPr>
          <w:rFonts w:ascii="Times New Roman" w:hAnsi="Times New Roman" w:cs="Times New Roman"/>
          <w:lang w:val="sv-SE"/>
        </w:rPr>
        <w:t xml:space="preserve"> för att </w:t>
      </w:r>
      <w:r w:rsidR="00E36885" w:rsidRPr="00141E37">
        <w:rPr>
          <w:rFonts w:ascii="Times New Roman" w:hAnsi="Times New Roman" w:cs="Times New Roman"/>
          <w:lang w:val="sv-SE"/>
        </w:rPr>
        <w:t>uppnå rätt abduktionsvinkel</w:t>
      </w:r>
      <w:r w:rsidR="001F6EF5">
        <w:rPr>
          <w:rFonts w:ascii="Times New Roman" w:hAnsi="Times New Roman" w:cs="Times New Roman"/>
          <w:lang w:val="sv-SE"/>
        </w:rPr>
        <w:t>.</w:t>
      </w:r>
    </w:p>
    <w:p w14:paraId="16B3DE26" w14:textId="77777777" w:rsidR="00E80042" w:rsidRPr="00E80042" w:rsidRDefault="00E80042" w:rsidP="00E80042">
      <w:pPr>
        <w:rPr>
          <w:lang w:val="sv-SE"/>
        </w:rPr>
      </w:pPr>
    </w:p>
    <w:p w14:paraId="44A33BE1" w14:textId="2B4F60A6" w:rsidR="00FA15E6" w:rsidRPr="00457ADC" w:rsidRDefault="00FA15E6" w:rsidP="00323FB6">
      <w:pPr>
        <w:pStyle w:val="Rubrik3"/>
        <w:rPr>
          <w:b/>
          <w:bCs/>
          <w:lang w:val="sv-SE"/>
        </w:rPr>
      </w:pPr>
      <w:bookmarkStart w:id="31" w:name="_Toc38476837"/>
      <w:r w:rsidRPr="00457ADC">
        <w:rPr>
          <w:b/>
          <w:bCs/>
          <w:lang w:val="sv-SE"/>
        </w:rPr>
        <w:lastRenderedPageBreak/>
        <w:t>Dragmaskin</w:t>
      </w:r>
      <w:bookmarkEnd w:id="31"/>
    </w:p>
    <w:p w14:paraId="4A86AA04" w14:textId="5E3CC191" w:rsidR="00A94117" w:rsidRDefault="00A94117" w:rsidP="00323FB6">
      <w:pPr>
        <w:rPr>
          <w:rFonts w:ascii="Times New Roman" w:hAnsi="Times New Roman" w:cs="Times New Roman"/>
          <w:sz w:val="24"/>
          <w:szCs w:val="24"/>
          <w:lang w:val="sv-SE"/>
        </w:rPr>
      </w:pPr>
      <w:r>
        <w:rPr>
          <w:rFonts w:ascii="Times New Roman" w:hAnsi="Times New Roman" w:cs="Times New Roman"/>
          <w:sz w:val="24"/>
          <w:szCs w:val="24"/>
          <w:lang w:val="sv-SE"/>
        </w:rPr>
        <w:t xml:space="preserve">I testpositionerna användes </w:t>
      </w:r>
      <w:r w:rsidR="00BE754C">
        <w:rPr>
          <w:rFonts w:ascii="Times New Roman" w:hAnsi="Times New Roman" w:cs="Times New Roman"/>
          <w:sz w:val="24"/>
          <w:szCs w:val="24"/>
          <w:lang w:val="sv-SE"/>
        </w:rPr>
        <w:t xml:space="preserve">en dragmaskin </w:t>
      </w:r>
      <w:r w:rsidR="00351C7E">
        <w:rPr>
          <w:rFonts w:ascii="Times New Roman" w:hAnsi="Times New Roman" w:cs="Times New Roman"/>
          <w:sz w:val="24"/>
          <w:szCs w:val="24"/>
          <w:lang w:val="sv-SE"/>
        </w:rPr>
        <w:t xml:space="preserve">(Lojer </w:t>
      </w:r>
      <w:r w:rsidR="006C7EE7">
        <w:rPr>
          <w:rFonts w:ascii="Times New Roman" w:hAnsi="Times New Roman" w:cs="Times New Roman"/>
          <w:sz w:val="24"/>
          <w:szCs w:val="24"/>
          <w:lang w:val="sv-SE"/>
        </w:rPr>
        <w:t xml:space="preserve">Pulley 14) </w:t>
      </w:r>
      <w:r w:rsidR="00694B52">
        <w:rPr>
          <w:rFonts w:ascii="Times New Roman" w:hAnsi="Times New Roman" w:cs="Times New Roman"/>
          <w:sz w:val="24"/>
          <w:szCs w:val="24"/>
          <w:lang w:val="sv-SE"/>
        </w:rPr>
        <w:t xml:space="preserve">med </w:t>
      </w:r>
      <w:r w:rsidR="005B2776">
        <w:rPr>
          <w:rFonts w:ascii="Times New Roman" w:hAnsi="Times New Roman" w:cs="Times New Roman"/>
          <w:sz w:val="24"/>
          <w:szCs w:val="24"/>
          <w:lang w:val="sv-SE"/>
        </w:rPr>
        <w:t>möjligt</w:t>
      </w:r>
      <w:r w:rsidR="00BD4CA4">
        <w:rPr>
          <w:rFonts w:ascii="Times New Roman" w:hAnsi="Times New Roman" w:cs="Times New Roman"/>
          <w:sz w:val="24"/>
          <w:szCs w:val="24"/>
          <w:lang w:val="sv-SE"/>
        </w:rPr>
        <w:t xml:space="preserve"> </w:t>
      </w:r>
      <w:r w:rsidR="00694B52">
        <w:rPr>
          <w:rFonts w:ascii="Times New Roman" w:hAnsi="Times New Roman" w:cs="Times New Roman"/>
          <w:sz w:val="24"/>
          <w:szCs w:val="24"/>
          <w:lang w:val="sv-SE"/>
        </w:rPr>
        <w:t>motstånd</w:t>
      </w:r>
      <w:r w:rsidR="00297279">
        <w:rPr>
          <w:rFonts w:ascii="Times New Roman" w:hAnsi="Times New Roman" w:cs="Times New Roman"/>
          <w:sz w:val="24"/>
          <w:szCs w:val="24"/>
          <w:lang w:val="sv-SE"/>
        </w:rPr>
        <w:t xml:space="preserve"> mellan</w:t>
      </w:r>
      <w:r w:rsidR="0036543A">
        <w:rPr>
          <w:rFonts w:ascii="Times New Roman" w:hAnsi="Times New Roman" w:cs="Times New Roman"/>
          <w:sz w:val="24"/>
          <w:szCs w:val="24"/>
          <w:lang w:val="sv-SE"/>
        </w:rPr>
        <w:t xml:space="preserve"> </w:t>
      </w:r>
      <w:r w:rsidR="00740616">
        <w:rPr>
          <w:rFonts w:ascii="Times New Roman" w:hAnsi="Times New Roman" w:cs="Times New Roman"/>
          <w:sz w:val="24"/>
          <w:szCs w:val="24"/>
          <w:lang w:val="sv-SE"/>
        </w:rPr>
        <w:t>0,5</w:t>
      </w:r>
      <w:r w:rsidR="00CA47D9">
        <w:rPr>
          <w:rFonts w:ascii="Times New Roman" w:hAnsi="Times New Roman" w:cs="Times New Roman"/>
          <w:sz w:val="24"/>
          <w:szCs w:val="24"/>
          <w:lang w:val="sv-SE"/>
        </w:rPr>
        <w:t xml:space="preserve">-14 kg, </w:t>
      </w:r>
      <w:r w:rsidR="0036543A">
        <w:rPr>
          <w:rFonts w:ascii="Times New Roman" w:hAnsi="Times New Roman" w:cs="Times New Roman"/>
          <w:sz w:val="24"/>
          <w:szCs w:val="24"/>
          <w:lang w:val="sv-SE"/>
        </w:rPr>
        <w:t>inställbar</w:t>
      </w:r>
      <w:r w:rsidR="00694B52">
        <w:rPr>
          <w:rFonts w:ascii="Times New Roman" w:hAnsi="Times New Roman" w:cs="Times New Roman"/>
          <w:sz w:val="24"/>
          <w:szCs w:val="24"/>
          <w:lang w:val="sv-SE"/>
        </w:rPr>
        <w:t>t</w:t>
      </w:r>
      <w:r w:rsidR="0036543A">
        <w:rPr>
          <w:rFonts w:ascii="Times New Roman" w:hAnsi="Times New Roman" w:cs="Times New Roman"/>
          <w:sz w:val="24"/>
          <w:szCs w:val="24"/>
          <w:lang w:val="sv-SE"/>
        </w:rPr>
        <w:t xml:space="preserve"> i steg om </w:t>
      </w:r>
      <w:r w:rsidR="00690808">
        <w:rPr>
          <w:rFonts w:ascii="Times New Roman" w:hAnsi="Times New Roman" w:cs="Times New Roman"/>
          <w:sz w:val="24"/>
          <w:szCs w:val="24"/>
          <w:lang w:val="sv-SE"/>
        </w:rPr>
        <w:t>250 gram</w:t>
      </w:r>
      <w:r w:rsidR="002218DC">
        <w:rPr>
          <w:rFonts w:ascii="Times New Roman" w:hAnsi="Times New Roman" w:cs="Times New Roman"/>
          <w:sz w:val="24"/>
          <w:szCs w:val="24"/>
          <w:lang w:val="sv-SE"/>
        </w:rPr>
        <w:t xml:space="preserve">, och </w:t>
      </w:r>
      <w:r w:rsidR="002C42D0">
        <w:rPr>
          <w:rFonts w:ascii="Times New Roman" w:hAnsi="Times New Roman" w:cs="Times New Roman"/>
          <w:sz w:val="24"/>
          <w:szCs w:val="24"/>
          <w:lang w:val="sv-SE"/>
        </w:rPr>
        <w:t xml:space="preserve">möjlighet att justera </w:t>
      </w:r>
      <w:r w:rsidR="009753DE">
        <w:rPr>
          <w:rFonts w:ascii="Times New Roman" w:hAnsi="Times New Roman" w:cs="Times New Roman"/>
          <w:sz w:val="24"/>
          <w:szCs w:val="24"/>
          <w:lang w:val="sv-SE"/>
        </w:rPr>
        <w:t xml:space="preserve">dragsnörets </w:t>
      </w:r>
      <w:r w:rsidR="00C92CC9">
        <w:rPr>
          <w:rFonts w:ascii="Times New Roman" w:hAnsi="Times New Roman" w:cs="Times New Roman"/>
          <w:sz w:val="24"/>
          <w:szCs w:val="24"/>
          <w:lang w:val="sv-SE"/>
        </w:rPr>
        <w:t>höjd</w:t>
      </w:r>
      <w:r w:rsidR="000F43A1">
        <w:rPr>
          <w:rFonts w:ascii="Times New Roman" w:hAnsi="Times New Roman" w:cs="Times New Roman"/>
          <w:sz w:val="24"/>
          <w:szCs w:val="24"/>
          <w:lang w:val="sv-SE"/>
        </w:rPr>
        <w:t xml:space="preserve"> i steg om 5 cm.</w:t>
      </w:r>
      <w:r w:rsidR="008B42D6">
        <w:rPr>
          <w:rFonts w:ascii="Times New Roman" w:hAnsi="Times New Roman" w:cs="Times New Roman"/>
          <w:sz w:val="24"/>
          <w:szCs w:val="24"/>
          <w:lang w:val="sv-SE"/>
        </w:rPr>
        <w:t xml:space="preserve"> </w:t>
      </w:r>
    </w:p>
    <w:p w14:paraId="6B5AE157" w14:textId="3914D277" w:rsidR="00EA28E1" w:rsidRPr="00457ADC" w:rsidRDefault="00934559" w:rsidP="00573C7E">
      <w:pPr>
        <w:pStyle w:val="Rubrik3"/>
        <w:rPr>
          <w:b/>
          <w:bCs/>
          <w:lang w:val="sv-SE"/>
        </w:rPr>
      </w:pPr>
      <w:bookmarkStart w:id="32" w:name="_Toc38476838"/>
      <w:r w:rsidRPr="00457ADC">
        <w:rPr>
          <w:b/>
          <w:bCs/>
          <w:lang w:val="sv-SE"/>
        </w:rPr>
        <w:t>Fjäderv</w:t>
      </w:r>
      <w:r w:rsidR="00264325" w:rsidRPr="00457ADC">
        <w:rPr>
          <w:b/>
          <w:bCs/>
          <w:lang w:val="sv-SE"/>
        </w:rPr>
        <w:t>åg</w:t>
      </w:r>
      <w:bookmarkEnd w:id="32"/>
    </w:p>
    <w:p w14:paraId="350E117D" w14:textId="6876259B" w:rsidR="00617E0E" w:rsidRPr="00B82319" w:rsidRDefault="00193292" w:rsidP="006D1D1B">
      <w:pPr>
        <w:jc w:val="both"/>
        <w:rPr>
          <w:rFonts w:ascii="Times New Roman" w:hAnsi="Times New Roman" w:cs="Times New Roman"/>
          <w:sz w:val="24"/>
          <w:szCs w:val="24"/>
          <w:lang w:val="sv-SE"/>
        </w:rPr>
      </w:pPr>
      <w:r w:rsidRPr="00B355BD">
        <w:rPr>
          <w:rFonts w:ascii="Times New Roman" w:hAnsi="Times New Roman" w:cs="Times New Roman"/>
          <w:sz w:val="24"/>
          <w:szCs w:val="24"/>
          <w:lang w:val="sv-SE"/>
        </w:rPr>
        <w:t>Vid mä</w:t>
      </w:r>
      <w:r w:rsidR="00B355BD">
        <w:rPr>
          <w:rFonts w:ascii="Times New Roman" w:hAnsi="Times New Roman" w:cs="Times New Roman"/>
          <w:sz w:val="24"/>
          <w:szCs w:val="24"/>
          <w:lang w:val="sv-SE"/>
        </w:rPr>
        <w:t>tning av styrkevärde i utåtrotation användes en fjädervåg</w:t>
      </w:r>
      <w:r w:rsidR="00C926E0">
        <w:rPr>
          <w:rFonts w:ascii="Times New Roman" w:hAnsi="Times New Roman" w:cs="Times New Roman"/>
          <w:sz w:val="24"/>
          <w:szCs w:val="24"/>
          <w:lang w:val="sv-SE"/>
        </w:rPr>
        <w:t xml:space="preserve"> (0-60 kg) </w:t>
      </w:r>
      <w:r w:rsidR="001F485D">
        <w:rPr>
          <w:rFonts w:ascii="Times New Roman" w:hAnsi="Times New Roman" w:cs="Times New Roman"/>
          <w:sz w:val="24"/>
          <w:szCs w:val="24"/>
          <w:lang w:val="sv-SE"/>
        </w:rPr>
        <w:t xml:space="preserve">med avläsbara steg </w:t>
      </w:r>
      <w:r w:rsidR="000B1EB4">
        <w:rPr>
          <w:rFonts w:ascii="Times New Roman" w:hAnsi="Times New Roman" w:cs="Times New Roman"/>
          <w:sz w:val="24"/>
          <w:szCs w:val="24"/>
          <w:lang w:val="sv-SE"/>
        </w:rPr>
        <w:t>om</w:t>
      </w:r>
      <w:r w:rsidR="002D4837">
        <w:rPr>
          <w:rFonts w:ascii="Times New Roman" w:hAnsi="Times New Roman" w:cs="Times New Roman"/>
          <w:sz w:val="24"/>
          <w:szCs w:val="24"/>
          <w:lang w:val="sv-SE"/>
        </w:rPr>
        <w:t xml:space="preserve"> 1 kg</w:t>
      </w:r>
      <w:r w:rsidR="00C925C7">
        <w:rPr>
          <w:rFonts w:ascii="Times New Roman" w:hAnsi="Times New Roman" w:cs="Times New Roman"/>
          <w:sz w:val="24"/>
          <w:szCs w:val="24"/>
          <w:lang w:val="sv-SE"/>
        </w:rPr>
        <w:t xml:space="preserve">. </w:t>
      </w:r>
      <w:r w:rsidR="00060E55">
        <w:rPr>
          <w:rFonts w:ascii="Times New Roman" w:hAnsi="Times New Roman" w:cs="Times New Roman"/>
          <w:sz w:val="24"/>
          <w:szCs w:val="24"/>
          <w:lang w:val="sv-SE"/>
        </w:rPr>
        <w:t xml:space="preserve">Vågens ena ände hade en </w:t>
      </w:r>
      <w:r w:rsidR="0044293F">
        <w:rPr>
          <w:rFonts w:ascii="Times New Roman" w:hAnsi="Times New Roman" w:cs="Times New Roman"/>
          <w:sz w:val="24"/>
          <w:szCs w:val="24"/>
          <w:lang w:val="sv-SE"/>
        </w:rPr>
        <w:t xml:space="preserve">slynga som </w:t>
      </w:r>
      <w:r w:rsidR="00A9055A">
        <w:rPr>
          <w:rFonts w:ascii="Times New Roman" w:hAnsi="Times New Roman" w:cs="Times New Roman"/>
          <w:sz w:val="24"/>
          <w:szCs w:val="24"/>
          <w:lang w:val="sv-SE"/>
        </w:rPr>
        <w:t xml:space="preserve">träddes över </w:t>
      </w:r>
      <w:r w:rsidR="00BF388E">
        <w:rPr>
          <w:rFonts w:ascii="Times New Roman" w:hAnsi="Times New Roman" w:cs="Times New Roman"/>
          <w:sz w:val="24"/>
          <w:szCs w:val="24"/>
          <w:lang w:val="sv-SE"/>
        </w:rPr>
        <w:t>deltagarens</w:t>
      </w:r>
      <w:r w:rsidR="00A9055A">
        <w:rPr>
          <w:rFonts w:ascii="Times New Roman" w:hAnsi="Times New Roman" w:cs="Times New Roman"/>
          <w:sz w:val="24"/>
          <w:szCs w:val="24"/>
          <w:lang w:val="sv-SE"/>
        </w:rPr>
        <w:t xml:space="preserve"> handled.</w:t>
      </w:r>
      <w:r w:rsidR="0010465E">
        <w:rPr>
          <w:rFonts w:ascii="Times New Roman" w:hAnsi="Times New Roman" w:cs="Times New Roman"/>
          <w:sz w:val="24"/>
          <w:szCs w:val="24"/>
          <w:lang w:val="sv-SE"/>
        </w:rPr>
        <w:t xml:space="preserve"> </w:t>
      </w:r>
      <w:r w:rsidR="00207DF3">
        <w:rPr>
          <w:rFonts w:ascii="Times New Roman" w:hAnsi="Times New Roman" w:cs="Times New Roman"/>
          <w:sz w:val="24"/>
          <w:szCs w:val="24"/>
          <w:lang w:val="sv-SE"/>
        </w:rPr>
        <w:t xml:space="preserve">Vågens </w:t>
      </w:r>
      <w:r w:rsidR="00C02EE3">
        <w:rPr>
          <w:rFonts w:ascii="Times New Roman" w:hAnsi="Times New Roman" w:cs="Times New Roman"/>
          <w:sz w:val="24"/>
          <w:szCs w:val="24"/>
          <w:lang w:val="sv-SE"/>
        </w:rPr>
        <w:t xml:space="preserve">validitet </w:t>
      </w:r>
      <w:r w:rsidR="008A7B56">
        <w:rPr>
          <w:rFonts w:ascii="Times New Roman" w:hAnsi="Times New Roman" w:cs="Times New Roman"/>
          <w:sz w:val="24"/>
          <w:szCs w:val="24"/>
          <w:lang w:val="sv-SE"/>
        </w:rPr>
        <w:t xml:space="preserve">kontrollerades genom att </w:t>
      </w:r>
      <w:r w:rsidR="003A1C0F">
        <w:rPr>
          <w:rFonts w:ascii="Times New Roman" w:hAnsi="Times New Roman" w:cs="Times New Roman"/>
          <w:sz w:val="24"/>
          <w:szCs w:val="24"/>
          <w:lang w:val="sv-SE"/>
        </w:rPr>
        <w:t xml:space="preserve">olika </w:t>
      </w:r>
      <w:r w:rsidR="00CA6459">
        <w:rPr>
          <w:rFonts w:ascii="Times New Roman" w:hAnsi="Times New Roman" w:cs="Times New Roman"/>
          <w:sz w:val="24"/>
          <w:szCs w:val="24"/>
          <w:lang w:val="sv-SE"/>
        </w:rPr>
        <w:t xml:space="preserve">kalibreringsvikter </w:t>
      </w:r>
      <w:r w:rsidR="00237B40">
        <w:rPr>
          <w:rFonts w:ascii="Times New Roman" w:hAnsi="Times New Roman" w:cs="Times New Roman"/>
          <w:sz w:val="24"/>
          <w:szCs w:val="24"/>
          <w:lang w:val="sv-SE"/>
        </w:rPr>
        <w:t>fästes</w:t>
      </w:r>
      <w:r w:rsidR="00535323">
        <w:rPr>
          <w:rFonts w:ascii="Times New Roman" w:hAnsi="Times New Roman" w:cs="Times New Roman"/>
          <w:sz w:val="24"/>
          <w:szCs w:val="24"/>
          <w:lang w:val="sv-SE"/>
        </w:rPr>
        <w:t xml:space="preserve"> och </w:t>
      </w:r>
      <w:r w:rsidR="004F717C">
        <w:rPr>
          <w:rFonts w:ascii="Times New Roman" w:hAnsi="Times New Roman" w:cs="Times New Roman"/>
          <w:sz w:val="24"/>
          <w:szCs w:val="24"/>
          <w:lang w:val="sv-SE"/>
        </w:rPr>
        <w:t>mät</w:t>
      </w:r>
      <w:r w:rsidR="00535323">
        <w:rPr>
          <w:rFonts w:ascii="Times New Roman" w:hAnsi="Times New Roman" w:cs="Times New Roman"/>
          <w:sz w:val="24"/>
          <w:szCs w:val="24"/>
          <w:lang w:val="sv-SE"/>
        </w:rPr>
        <w:t>värdet läs</w:t>
      </w:r>
      <w:r w:rsidR="006507D5">
        <w:rPr>
          <w:rFonts w:ascii="Times New Roman" w:hAnsi="Times New Roman" w:cs="Times New Roman"/>
          <w:sz w:val="24"/>
          <w:szCs w:val="24"/>
          <w:lang w:val="sv-SE"/>
        </w:rPr>
        <w:t>te</w:t>
      </w:r>
      <w:r w:rsidR="004B372D">
        <w:rPr>
          <w:rFonts w:ascii="Times New Roman" w:hAnsi="Times New Roman" w:cs="Times New Roman"/>
          <w:sz w:val="24"/>
          <w:szCs w:val="24"/>
          <w:lang w:val="sv-SE"/>
        </w:rPr>
        <w:t>s av.</w:t>
      </w:r>
    </w:p>
    <w:p w14:paraId="4CB87D23" w14:textId="443667B8" w:rsidR="00077FCE" w:rsidRPr="00077FCE" w:rsidRDefault="00676434" w:rsidP="004353D4">
      <w:pPr>
        <w:pStyle w:val="Rubrik2"/>
        <w:rPr>
          <w:lang w:val="sv-SE"/>
        </w:rPr>
      </w:pPr>
      <w:bookmarkStart w:id="33" w:name="_Toc38476839"/>
      <w:r>
        <w:rPr>
          <w:lang w:val="sv-SE"/>
        </w:rPr>
        <w:t>Experimentet</w:t>
      </w:r>
      <w:bookmarkEnd w:id="33"/>
    </w:p>
    <w:p w14:paraId="382479E2" w14:textId="1485F62C" w:rsidR="00A63426" w:rsidRPr="00A248D6" w:rsidRDefault="00A63426" w:rsidP="00A63426">
      <w:pPr>
        <w:pStyle w:val="Rubrik3"/>
        <w:spacing w:line="276" w:lineRule="auto"/>
        <w:rPr>
          <w:b/>
          <w:bCs/>
          <w:lang w:val="sv-SE"/>
        </w:rPr>
      </w:pPr>
      <w:bookmarkStart w:id="34" w:name="_Toc20613600"/>
      <w:bookmarkStart w:id="35" w:name="_Toc20618074"/>
      <w:bookmarkStart w:id="36" w:name="_Toc38476840"/>
      <w:r w:rsidRPr="00A248D6">
        <w:rPr>
          <w:b/>
          <w:bCs/>
          <w:lang w:val="sv-SE"/>
        </w:rPr>
        <w:t>Information och blanketter</w:t>
      </w:r>
      <w:bookmarkEnd w:id="34"/>
      <w:bookmarkEnd w:id="35"/>
      <w:bookmarkEnd w:id="36"/>
    </w:p>
    <w:p w14:paraId="09B1350F" w14:textId="7678C113" w:rsidR="0052529D" w:rsidRPr="0052529D" w:rsidRDefault="0052529D" w:rsidP="0087728D">
      <w:pPr>
        <w:jc w:val="both"/>
        <w:rPr>
          <w:rFonts w:ascii="Times New Roman" w:hAnsi="Times New Roman" w:cs="Times New Roman"/>
          <w:sz w:val="24"/>
          <w:szCs w:val="24"/>
          <w:lang w:val="sv-SE"/>
        </w:rPr>
      </w:pPr>
      <w:r>
        <w:rPr>
          <w:rFonts w:ascii="Times New Roman" w:hAnsi="Times New Roman" w:cs="Times New Roman"/>
          <w:sz w:val="24"/>
          <w:szCs w:val="24"/>
          <w:lang w:val="sv-SE"/>
        </w:rPr>
        <w:t>Test</w:t>
      </w:r>
      <w:r w:rsidRPr="002A3B95">
        <w:rPr>
          <w:rFonts w:ascii="Times New Roman" w:hAnsi="Times New Roman" w:cs="Times New Roman"/>
          <w:sz w:val="24"/>
          <w:szCs w:val="24"/>
          <w:lang w:val="sv-SE"/>
        </w:rPr>
        <w:t xml:space="preserve">personerna </w:t>
      </w:r>
      <w:r>
        <w:rPr>
          <w:rFonts w:ascii="Times New Roman" w:hAnsi="Times New Roman" w:cs="Times New Roman"/>
          <w:sz w:val="24"/>
          <w:szCs w:val="24"/>
          <w:lang w:val="sv-SE"/>
        </w:rPr>
        <w:t>fick</w:t>
      </w:r>
      <w:r w:rsidRPr="002A3B95">
        <w:rPr>
          <w:rFonts w:ascii="Times New Roman" w:hAnsi="Times New Roman" w:cs="Times New Roman"/>
          <w:sz w:val="24"/>
          <w:szCs w:val="24"/>
          <w:lang w:val="sv-SE"/>
        </w:rPr>
        <w:t xml:space="preserve"> </w:t>
      </w:r>
      <w:r w:rsidR="00116476">
        <w:rPr>
          <w:rFonts w:ascii="Times New Roman" w:hAnsi="Times New Roman" w:cs="Times New Roman"/>
          <w:sz w:val="24"/>
          <w:szCs w:val="24"/>
          <w:lang w:val="sv-SE"/>
        </w:rPr>
        <w:t xml:space="preserve">innan deltagandet </w:t>
      </w:r>
      <w:r w:rsidRPr="002A3B95">
        <w:rPr>
          <w:rFonts w:ascii="Times New Roman" w:hAnsi="Times New Roman" w:cs="Times New Roman"/>
          <w:sz w:val="24"/>
          <w:szCs w:val="24"/>
          <w:lang w:val="sv-SE"/>
        </w:rPr>
        <w:t>ett informationsblad där de k</w:t>
      </w:r>
      <w:r>
        <w:rPr>
          <w:rFonts w:ascii="Times New Roman" w:hAnsi="Times New Roman" w:cs="Times New Roman"/>
          <w:sz w:val="24"/>
          <w:szCs w:val="24"/>
          <w:lang w:val="sv-SE"/>
        </w:rPr>
        <w:t>unde</w:t>
      </w:r>
      <w:r w:rsidRPr="002A3B95">
        <w:rPr>
          <w:rFonts w:ascii="Times New Roman" w:hAnsi="Times New Roman" w:cs="Times New Roman"/>
          <w:sz w:val="24"/>
          <w:szCs w:val="24"/>
          <w:lang w:val="sv-SE"/>
        </w:rPr>
        <w:t xml:space="preserve"> läsa hur mätningen </w:t>
      </w:r>
      <w:r w:rsidR="000631E1">
        <w:rPr>
          <w:rFonts w:ascii="Times New Roman" w:hAnsi="Times New Roman" w:cs="Times New Roman"/>
          <w:sz w:val="24"/>
          <w:szCs w:val="24"/>
          <w:lang w:val="sv-SE"/>
        </w:rPr>
        <w:t>skulle</w:t>
      </w:r>
      <w:r w:rsidR="000E4845">
        <w:rPr>
          <w:rFonts w:ascii="Times New Roman" w:hAnsi="Times New Roman" w:cs="Times New Roman"/>
          <w:sz w:val="24"/>
          <w:szCs w:val="24"/>
          <w:lang w:val="sv-SE"/>
        </w:rPr>
        <w:t xml:space="preserve"> </w:t>
      </w:r>
      <w:r w:rsidRPr="002A3B95">
        <w:rPr>
          <w:rFonts w:ascii="Times New Roman" w:hAnsi="Times New Roman" w:cs="Times New Roman"/>
          <w:sz w:val="24"/>
          <w:szCs w:val="24"/>
          <w:lang w:val="sv-SE"/>
        </w:rPr>
        <w:t>g</w:t>
      </w:r>
      <w:r w:rsidR="000E4845">
        <w:rPr>
          <w:rFonts w:ascii="Times New Roman" w:hAnsi="Times New Roman" w:cs="Times New Roman"/>
          <w:sz w:val="24"/>
          <w:szCs w:val="24"/>
          <w:lang w:val="sv-SE"/>
        </w:rPr>
        <w:t>å</w:t>
      </w:r>
      <w:r w:rsidRPr="002A3B95">
        <w:rPr>
          <w:rFonts w:ascii="Times New Roman" w:hAnsi="Times New Roman" w:cs="Times New Roman"/>
          <w:sz w:val="24"/>
          <w:szCs w:val="24"/>
          <w:lang w:val="sv-SE"/>
        </w:rPr>
        <w:t xml:space="preserve"> till</w:t>
      </w:r>
      <w:r w:rsidR="0006787D">
        <w:rPr>
          <w:rFonts w:ascii="Times New Roman" w:hAnsi="Times New Roman" w:cs="Times New Roman"/>
          <w:sz w:val="24"/>
          <w:szCs w:val="24"/>
          <w:lang w:val="sv-SE"/>
        </w:rPr>
        <w:t>, vad som förväntades av dem,</w:t>
      </w:r>
      <w:r w:rsidRPr="002A3B95">
        <w:rPr>
          <w:rFonts w:ascii="Times New Roman" w:hAnsi="Times New Roman" w:cs="Times New Roman"/>
          <w:sz w:val="24"/>
          <w:szCs w:val="24"/>
          <w:lang w:val="sv-SE"/>
        </w:rPr>
        <w:t xml:space="preserve"> och </w:t>
      </w:r>
      <w:r>
        <w:rPr>
          <w:rFonts w:ascii="Times New Roman" w:hAnsi="Times New Roman" w:cs="Times New Roman"/>
          <w:sz w:val="24"/>
          <w:szCs w:val="24"/>
          <w:lang w:val="sv-SE"/>
        </w:rPr>
        <w:t>om sina</w:t>
      </w:r>
      <w:r w:rsidRPr="002A3B95">
        <w:rPr>
          <w:rFonts w:ascii="Times New Roman" w:hAnsi="Times New Roman" w:cs="Times New Roman"/>
          <w:sz w:val="24"/>
          <w:szCs w:val="24"/>
          <w:lang w:val="sv-SE"/>
        </w:rPr>
        <w:t xml:space="preserve"> rättigheter. (Se Bilaga 1: Informationsbrev.)</w:t>
      </w:r>
    </w:p>
    <w:p w14:paraId="6F573B9D" w14:textId="7D2FF8F2" w:rsidR="00190B81" w:rsidRPr="00190B81" w:rsidRDefault="00EA4B34" w:rsidP="00190B81">
      <w:pPr>
        <w:spacing w:line="276" w:lineRule="auto"/>
        <w:jc w:val="both"/>
        <w:rPr>
          <w:rFonts w:ascii="Times New Roman" w:eastAsia="Times New Roman" w:hAnsi="Times New Roman" w:cs="Times New Roman"/>
          <w:color w:val="000000" w:themeColor="text1"/>
          <w:sz w:val="24"/>
          <w:szCs w:val="24"/>
          <w:lang w:val="sv-SE"/>
        </w:rPr>
      </w:pPr>
      <w:r>
        <w:rPr>
          <w:rFonts w:ascii="Times New Roman" w:hAnsi="Times New Roman" w:cs="Times New Roman"/>
          <w:sz w:val="24"/>
          <w:szCs w:val="24"/>
          <w:lang w:val="sv-SE"/>
        </w:rPr>
        <w:t>Experimentet</w:t>
      </w:r>
      <w:r w:rsidR="007B7BC8">
        <w:rPr>
          <w:rFonts w:ascii="Times New Roman" w:hAnsi="Times New Roman" w:cs="Times New Roman"/>
          <w:sz w:val="24"/>
          <w:szCs w:val="24"/>
          <w:lang w:val="sv-SE"/>
        </w:rPr>
        <w:t xml:space="preserve"> skedde på HSC-labbet där alla hade samma förutsättningar och befann sig i samma miljö.</w:t>
      </w:r>
      <w:r w:rsidR="007B7BC8">
        <w:rPr>
          <w:rFonts w:ascii="Times New Roman" w:eastAsia="Times New Roman" w:hAnsi="Times New Roman" w:cs="Times New Roman"/>
          <w:color w:val="000000" w:themeColor="text1"/>
          <w:sz w:val="24"/>
          <w:szCs w:val="24"/>
          <w:lang w:val="sv-SE"/>
        </w:rPr>
        <w:t xml:space="preserve"> </w:t>
      </w:r>
      <w:r w:rsidR="001721CE">
        <w:rPr>
          <w:rFonts w:ascii="Times New Roman" w:eastAsia="Times New Roman" w:hAnsi="Times New Roman" w:cs="Times New Roman"/>
          <w:color w:val="000000" w:themeColor="text1"/>
          <w:sz w:val="24"/>
          <w:szCs w:val="24"/>
          <w:lang w:val="sv-SE"/>
        </w:rPr>
        <w:t>När testpersonerna</w:t>
      </w:r>
      <w:r w:rsidR="00BF552B">
        <w:rPr>
          <w:rFonts w:ascii="Times New Roman" w:eastAsia="Times New Roman" w:hAnsi="Times New Roman" w:cs="Times New Roman"/>
          <w:color w:val="000000" w:themeColor="text1"/>
          <w:sz w:val="24"/>
          <w:szCs w:val="24"/>
          <w:lang w:val="sv-SE"/>
        </w:rPr>
        <w:t xml:space="preserve"> </w:t>
      </w:r>
      <w:r w:rsidR="00720346">
        <w:rPr>
          <w:rFonts w:ascii="Times New Roman" w:eastAsia="Times New Roman" w:hAnsi="Times New Roman" w:cs="Times New Roman"/>
          <w:color w:val="000000" w:themeColor="text1"/>
          <w:sz w:val="24"/>
          <w:szCs w:val="24"/>
          <w:lang w:val="sv-SE"/>
        </w:rPr>
        <w:t xml:space="preserve">kom till </w:t>
      </w:r>
      <w:r w:rsidR="0034508A">
        <w:rPr>
          <w:rFonts w:ascii="Times New Roman" w:eastAsia="Times New Roman" w:hAnsi="Times New Roman" w:cs="Times New Roman"/>
          <w:color w:val="000000" w:themeColor="text1"/>
          <w:sz w:val="24"/>
          <w:szCs w:val="24"/>
          <w:lang w:val="sv-SE"/>
        </w:rPr>
        <w:t>HSC</w:t>
      </w:r>
      <w:r w:rsidR="00BF552B">
        <w:rPr>
          <w:rFonts w:ascii="Times New Roman" w:eastAsia="Times New Roman" w:hAnsi="Times New Roman" w:cs="Times New Roman"/>
          <w:color w:val="000000" w:themeColor="text1"/>
          <w:sz w:val="24"/>
          <w:szCs w:val="24"/>
          <w:lang w:val="sv-SE"/>
        </w:rPr>
        <w:t xml:space="preserve"> fick </w:t>
      </w:r>
      <w:r w:rsidR="003563E1">
        <w:rPr>
          <w:rFonts w:ascii="Times New Roman" w:eastAsia="Times New Roman" w:hAnsi="Times New Roman" w:cs="Times New Roman"/>
          <w:color w:val="000000" w:themeColor="text1"/>
          <w:sz w:val="24"/>
          <w:szCs w:val="24"/>
          <w:lang w:val="sv-SE"/>
        </w:rPr>
        <w:t>de</w:t>
      </w:r>
      <w:r w:rsidR="007B2889">
        <w:rPr>
          <w:rFonts w:ascii="Times New Roman" w:eastAsia="Times New Roman" w:hAnsi="Times New Roman" w:cs="Times New Roman"/>
          <w:color w:val="000000" w:themeColor="text1"/>
          <w:sz w:val="24"/>
          <w:szCs w:val="24"/>
          <w:lang w:val="sv-SE"/>
        </w:rPr>
        <w:t xml:space="preserve"> </w:t>
      </w:r>
      <w:r w:rsidR="00840717">
        <w:rPr>
          <w:rFonts w:ascii="Times New Roman" w:eastAsia="Times New Roman" w:hAnsi="Times New Roman" w:cs="Times New Roman"/>
          <w:color w:val="000000" w:themeColor="text1"/>
          <w:sz w:val="24"/>
          <w:szCs w:val="24"/>
          <w:lang w:val="sv-SE"/>
        </w:rPr>
        <w:t xml:space="preserve">ytterligare </w:t>
      </w:r>
      <w:r w:rsidR="007B2889">
        <w:rPr>
          <w:rFonts w:ascii="Times New Roman" w:eastAsia="Times New Roman" w:hAnsi="Times New Roman" w:cs="Times New Roman"/>
          <w:color w:val="000000" w:themeColor="text1"/>
          <w:sz w:val="24"/>
          <w:szCs w:val="24"/>
          <w:lang w:val="sv-SE"/>
        </w:rPr>
        <w:t>en</w:t>
      </w:r>
      <w:r w:rsidR="0087728D">
        <w:rPr>
          <w:rFonts w:ascii="Times New Roman" w:eastAsia="Times New Roman" w:hAnsi="Times New Roman" w:cs="Times New Roman"/>
          <w:color w:val="000000" w:themeColor="text1"/>
          <w:sz w:val="24"/>
          <w:szCs w:val="24"/>
          <w:lang w:val="sv-SE"/>
        </w:rPr>
        <w:t xml:space="preserve"> </w:t>
      </w:r>
      <w:r w:rsidR="007B2889">
        <w:rPr>
          <w:rFonts w:ascii="Times New Roman" w:eastAsia="Times New Roman" w:hAnsi="Times New Roman" w:cs="Times New Roman"/>
          <w:color w:val="000000" w:themeColor="text1"/>
          <w:sz w:val="24"/>
          <w:szCs w:val="24"/>
          <w:lang w:val="sv-SE"/>
        </w:rPr>
        <w:t xml:space="preserve">snabb genomgång av vad </w:t>
      </w:r>
      <w:r w:rsidR="00954483">
        <w:rPr>
          <w:rFonts w:ascii="Times New Roman" w:eastAsia="Times New Roman" w:hAnsi="Times New Roman" w:cs="Times New Roman"/>
          <w:color w:val="000000" w:themeColor="text1"/>
          <w:sz w:val="24"/>
          <w:szCs w:val="24"/>
          <w:lang w:val="sv-SE"/>
        </w:rPr>
        <w:t>experimentet innebar</w:t>
      </w:r>
      <w:r w:rsidR="00E470B9">
        <w:rPr>
          <w:rFonts w:ascii="Times New Roman" w:eastAsia="Times New Roman" w:hAnsi="Times New Roman" w:cs="Times New Roman"/>
          <w:color w:val="000000" w:themeColor="text1"/>
          <w:sz w:val="24"/>
          <w:szCs w:val="24"/>
          <w:lang w:val="sv-SE"/>
        </w:rPr>
        <w:t xml:space="preserve"> för att </w:t>
      </w:r>
      <w:r w:rsidR="000E4845">
        <w:rPr>
          <w:rFonts w:ascii="Times New Roman" w:eastAsia="Times New Roman" w:hAnsi="Times New Roman" w:cs="Times New Roman"/>
          <w:color w:val="000000" w:themeColor="text1"/>
          <w:sz w:val="24"/>
          <w:szCs w:val="24"/>
          <w:lang w:val="sv-SE"/>
        </w:rPr>
        <w:t>säkerställa</w:t>
      </w:r>
      <w:r w:rsidR="00446EF3">
        <w:rPr>
          <w:rFonts w:ascii="Times New Roman" w:eastAsia="Times New Roman" w:hAnsi="Times New Roman" w:cs="Times New Roman"/>
          <w:color w:val="000000" w:themeColor="text1"/>
          <w:sz w:val="24"/>
          <w:szCs w:val="24"/>
          <w:lang w:val="sv-SE"/>
        </w:rPr>
        <w:t xml:space="preserve"> att de var införstådda me</w:t>
      </w:r>
      <w:r w:rsidR="00482715">
        <w:rPr>
          <w:rFonts w:ascii="Times New Roman" w:eastAsia="Times New Roman" w:hAnsi="Times New Roman" w:cs="Times New Roman"/>
          <w:color w:val="000000" w:themeColor="text1"/>
          <w:sz w:val="24"/>
          <w:szCs w:val="24"/>
          <w:lang w:val="sv-SE"/>
        </w:rPr>
        <w:t>d proceduren</w:t>
      </w:r>
      <w:r w:rsidR="00954483">
        <w:rPr>
          <w:rFonts w:ascii="Times New Roman" w:eastAsia="Times New Roman" w:hAnsi="Times New Roman" w:cs="Times New Roman"/>
          <w:color w:val="000000" w:themeColor="text1"/>
          <w:sz w:val="24"/>
          <w:szCs w:val="24"/>
          <w:lang w:val="sv-SE"/>
        </w:rPr>
        <w:t>.</w:t>
      </w:r>
      <w:r w:rsidR="004522EE">
        <w:rPr>
          <w:rFonts w:ascii="Times New Roman" w:eastAsia="Times New Roman" w:hAnsi="Times New Roman" w:cs="Times New Roman"/>
          <w:color w:val="000000" w:themeColor="text1"/>
          <w:sz w:val="24"/>
          <w:szCs w:val="24"/>
          <w:lang w:val="sv-SE"/>
        </w:rPr>
        <w:t xml:space="preserve"> De fick formellt samtycka till deltagande genom en blankett</w:t>
      </w:r>
      <w:r w:rsidR="00857E1C">
        <w:rPr>
          <w:rFonts w:ascii="Times New Roman" w:eastAsia="Times New Roman" w:hAnsi="Times New Roman" w:cs="Times New Roman"/>
          <w:color w:val="000000" w:themeColor="text1"/>
          <w:sz w:val="24"/>
          <w:szCs w:val="24"/>
          <w:lang w:val="sv-SE"/>
        </w:rPr>
        <w:t xml:space="preserve"> (se Bilaga 2: </w:t>
      </w:r>
      <w:r w:rsidR="00571BB7">
        <w:rPr>
          <w:rFonts w:ascii="Times New Roman" w:eastAsia="Times New Roman" w:hAnsi="Times New Roman" w:cs="Times New Roman"/>
          <w:color w:val="000000" w:themeColor="text1"/>
          <w:sz w:val="24"/>
          <w:szCs w:val="24"/>
          <w:lang w:val="sv-SE"/>
        </w:rPr>
        <w:t>S</w:t>
      </w:r>
      <w:r w:rsidR="00857E1C">
        <w:rPr>
          <w:rFonts w:ascii="Times New Roman" w:eastAsia="Times New Roman" w:hAnsi="Times New Roman" w:cs="Times New Roman"/>
          <w:color w:val="000000" w:themeColor="text1"/>
          <w:sz w:val="24"/>
          <w:szCs w:val="24"/>
          <w:lang w:val="sv-SE"/>
        </w:rPr>
        <w:t>amtyckesblankett)</w:t>
      </w:r>
      <w:r w:rsidR="0008399C">
        <w:rPr>
          <w:rFonts w:ascii="Times New Roman" w:eastAsia="Times New Roman" w:hAnsi="Times New Roman" w:cs="Times New Roman"/>
          <w:color w:val="000000" w:themeColor="text1"/>
          <w:sz w:val="24"/>
          <w:szCs w:val="24"/>
          <w:lang w:val="sv-SE"/>
        </w:rPr>
        <w:t xml:space="preserve">, och därefter </w:t>
      </w:r>
      <w:r w:rsidR="00B14CCA">
        <w:rPr>
          <w:rFonts w:ascii="Times New Roman" w:eastAsia="Times New Roman" w:hAnsi="Times New Roman" w:cs="Times New Roman"/>
          <w:color w:val="000000" w:themeColor="text1"/>
          <w:sz w:val="24"/>
          <w:szCs w:val="24"/>
          <w:lang w:val="sv-SE"/>
        </w:rPr>
        <w:t xml:space="preserve">skriftligt uppge </w:t>
      </w:r>
      <w:r w:rsidR="008D6B55">
        <w:rPr>
          <w:rFonts w:ascii="Times New Roman" w:eastAsia="Times New Roman" w:hAnsi="Times New Roman" w:cs="Times New Roman"/>
          <w:color w:val="000000" w:themeColor="text1"/>
          <w:sz w:val="24"/>
          <w:szCs w:val="24"/>
          <w:lang w:val="sv-SE"/>
        </w:rPr>
        <w:t xml:space="preserve">persondata såsom ålder och </w:t>
      </w:r>
      <w:r w:rsidR="0096219B">
        <w:rPr>
          <w:rFonts w:ascii="Times New Roman" w:eastAsia="Times New Roman" w:hAnsi="Times New Roman" w:cs="Times New Roman"/>
          <w:color w:val="000000" w:themeColor="text1"/>
          <w:sz w:val="24"/>
          <w:szCs w:val="24"/>
          <w:lang w:val="sv-SE"/>
        </w:rPr>
        <w:t xml:space="preserve">kön (se Bilaga 3: </w:t>
      </w:r>
      <w:r w:rsidR="00571BB7">
        <w:rPr>
          <w:rFonts w:ascii="Times New Roman" w:eastAsia="Times New Roman" w:hAnsi="Times New Roman" w:cs="Times New Roman"/>
          <w:color w:val="000000" w:themeColor="text1"/>
          <w:sz w:val="24"/>
          <w:szCs w:val="24"/>
          <w:lang w:val="sv-SE"/>
        </w:rPr>
        <w:t>B</w:t>
      </w:r>
      <w:r w:rsidR="0096219B">
        <w:rPr>
          <w:rFonts w:ascii="Times New Roman" w:eastAsia="Times New Roman" w:hAnsi="Times New Roman" w:cs="Times New Roman"/>
          <w:color w:val="000000" w:themeColor="text1"/>
          <w:sz w:val="24"/>
          <w:szCs w:val="24"/>
          <w:lang w:val="sv-SE"/>
        </w:rPr>
        <w:t xml:space="preserve">lankett för persondata). </w:t>
      </w:r>
      <w:r w:rsidR="008727CC">
        <w:rPr>
          <w:rFonts w:ascii="Times New Roman" w:eastAsia="Times New Roman" w:hAnsi="Times New Roman" w:cs="Times New Roman"/>
          <w:color w:val="000000" w:themeColor="text1"/>
          <w:sz w:val="24"/>
          <w:szCs w:val="24"/>
          <w:lang w:val="sv-SE"/>
        </w:rPr>
        <w:t xml:space="preserve">Vi </w:t>
      </w:r>
      <w:r w:rsidR="00194BC2">
        <w:rPr>
          <w:rFonts w:ascii="Times New Roman" w:eastAsia="Times New Roman" w:hAnsi="Times New Roman" w:cs="Times New Roman"/>
          <w:color w:val="000000" w:themeColor="text1"/>
          <w:sz w:val="24"/>
          <w:szCs w:val="24"/>
          <w:lang w:val="sv-SE"/>
        </w:rPr>
        <w:t xml:space="preserve">förklarade </w:t>
      </w:r>
      <w:r w:rsidR="007B43CE">
        <w:rPr>
          <w:rFonts w:ascii="Times New Roman" w:eastAsia="Times New Roman" w:hAnsi="Times New Roman" w:cs="Times New Roman"/>
          <w:color w:val="000000" w:themeColor="text1"/>
          <w:sz w:val="24"/>
          <w:szCs w:val="24"/>
          <w:lang w:val="sv-SE"/>
        </w:rPr>
        <w:t>blankettens</w:t>
      </w:r>
      <w:r w:rsidR="00194BC2">
        <w:rPr>
          <w:rFonts w:ascii="Times New Roman" w:eastAsia="Times New Roman" w:hAnsi="Times New Roman" w:cs="Times New Roman"/>
          <w:color w:val="000000" w:themeColor="text1"/>
          <w:sz w:val="24"/>
          <w:szCs w:val="24"/>
          <w:lang w:val="sv-SE"/>
        </w:rPr>
        <w:t xml:space="preserve"> frågor </w:t>
      </w:r>
      <w:r w:rsidR="00E47369">
        <w:rPr>
          <w:rFonts w:ascii="Times New Roman" w:eastAsia="Times New Roman" w:hAnsi="Times New Roman" w:cs="Times New Roman"/>
          <w:color w:val="000000" w:themeColor="text1"/>
          <w:sz w:val="24"/>
          <w:szCs w:val="24"/>
          <w:lang w:val="sv-SE"/>
        </w:rPr>
        <w:t>och ställde</w:t>
      </w:r>
      <w:r w:rsidR="00666D14">
        <w:rPr>
          <w:rFonts w:ascii="Times New Roman" w:eastAsia="Times New Roman" w:hAnsi="Times New Roman" w:cs="Times New Roman"/>
          <w:color w:val="000000" w:themeColor="text1"/>
          <w:sz w:val="24"/>
          <w:szCs w:val="24"/>
          <w:lang w:val="sv-SE"/>
        </w:rPr>
        <w:t xml:space="preserve"> </w:t>
      </w:r>
      <w:r w:rsidR="00111EEA">
        <w:rPr>
          <w:rFonts w:ascii="Times New Roman" w:eastAsia="Times New Roman" w:hAnsi="Times New Roman" w:cs="Times New Roman"/>
          <w:color w:val="000000" w:themeColor="text1"/>
          <w:sz w:val="24"/>
          <w:szCs w:val="24"/>
          <w:lang w:val="sv-SE"/>
        </w:rPr>
        <w:t>följdfrågor</w:t>
      </w:r>
      <w:r w:rsidR="00E47369">
        <w:rPr>
          <w:rFonts w:ascii="Times New Roman" w:eastAsia="Times New Roman" w:hAnsi="Times New Roman" w:cs="Times New Roman"/>
          <w:color w:val="000000" w:themeColor="text1"/>
          <w:sz w:val="24"/>
          <w:szCs w:val="24"/>
          <w:lang w:val="sv-SE"/>
        </w:rPr>
        <w:t xml:space="preserve"> </w:t>
      </w:r>
      <w:r w:rsidR="0075003E">
        <w:rPr>
          <w:rFonts w:ascii="Times New Roman" w:eastAsia="Times New Roman" w:hAnsi="Times New Roman" w:cs="Times New Roman"/>
          <w:color w:val="000000" w:themeColor="text1"/>
          <w:sz w:val="24"/>
          <w:szCs w:val="24"/>
          <w:lang w:val="sv-SE"/>
        </w:rPr>
        <w:t xml:space="preserve">för </w:t>
      </w:r>
      <w:r w:rsidR="00E47369">
        <w:rPr>
          <w:rFonts w:ascii="Times New Roman" w:eastAsia="Times New Roman" w:hAnsi="Times New Roman" w:cs="Times New Roman"/>
          <w:color w:val="000000" w:themeColor="text1"/>
          <w:sz w:val="24"/>
          <w:szCs w:val="24"/>
          <w:lang w:val="sv-SE"/>
        </w:rPr>
        <w:t xml:space="preserve">att </w:t>
      </w:r>
      <w:r w:rsidR="007B43CE">
        <w:rPr>
          <w:rFonts w:ascii="Times New Roman" w:eastAsia="Times New Roman" w:hAnsi="Times New Roman" w:cs="Times New Roman"/>
          <w:color w:val="000000" w:themeColor="text1"/>
          <w:sz w:val="24"/>
          <w:szCs w:val="24"/>
          <w:lang w:val="sv-SE"/>
        </w:rPr>
        <w:t xml:space="preserve">se att </w:t>
      </w:r>
      <w:r w:rsidR="00E47369">
        <w:rPr>
          <w:rFonts w:ascii="Times New Roman" w:eastAsia="Times New Roman" w:hAnsi="Times New Roman" w:cs="Times New Roman"/>
          <w:color w:val="000000" w:themeColor="text1"/>
          <w:sz w:val="24"/>
          <w:szCs w:val="24"/>
          <w:lang w:val="sv-SE"/>
        </w:rPr>
        <w:t xml:space="preserve">inga missförstånd </w:t>
      </w:r>
      <w:r w:rsidR="007B43CE">
        <w:rPr>
          <w:rFonts w:ascii="Times New Roman" w:eastAsia="Times New Roman" w:hAnsi="Times New Roman" w:cs="Times New Roman"/>
          <w:color w:val="000000" w:themeColor="text1"/>
          <w:sz w:val="24"/>
          <w:szCs w:val="24"/>
          <w:lang w:val="sv-SE"/>
        </w:rPr>
        <w:t>fanns</w:t>
      </w:r>
      <w:r w:rsidR="00E47369">
        <w:rPr>
          <w:rFonts w:ascii="Times New Roman" w:eastAsia="Times New Roman" w:hAnsi="Times New Roman" w:cs="Times New Roman"/>
          <w:color w:val="000000" w:themeColor="text1"/>
          <w:sz w:val="24"/>
          <w:szCs w:val="24"/>
          <w:lang w:val="sv-SE"/>
        </w:rPr>
        <w:t>.</w:t>
      </w:r>
    </w:p>
    <w:p w14:paraId="4C863C3B" w14:textId="77777777" w:rsidR="007B13E2" w:rsidRPr="00A248D6" w:rsidRDefault="007B13E2" w:rsidP="0087728D">
      <w:pPr>
        <w:pStyle w:val="Rubrik3"/>
        <w:rPr>
          <w:b/>
          <w:bCs/>
          <w:lang w:val="sv-SE"/>
        </w:rPr>
      </w:pPr>
      <w:bookmarkStart w:id="37" w:name="_Toc38476841"/>
      <w:r w:rsidRPr="00A248D6">
        <w:rPr>
          <w:b/>
          <w:bCs/>
          <w:lang w:val="sv-SE"/>
        </w:rPr>
        <w:t>Justering av utrustning</w:t>
      </w:r>
      <w:bookmarkEnd w:id="37"/>
    </w:p>
    <w:p w14:paraId="08B96C8E" w14:textId="6BC2C327" w:rsidR="007B13E2" w:rsidRPr="00672FF2" w:rsidRDefault="004B3D8C" w:rsidP="009D4326">
      <w:pPr>
        <w:spacing w:line="276" w:lineRule="auto"/>
        <w:jc w:val="both"/>
        <w:rPr>
          <w:rFonts w:ascii="Times New Roman" w:eastAsia="Times New Roman" w:hAnsi="Times New Roman" w:cs="Times New Roman"/>
          <w:color w:val="000000" w:themeColor="text1"/>
          <w:sz w:val="24"/>
          <w:szCs w:val="24"/>
          <w:lang w:val="sv-SE"/>
        </w:rPr>
      </w:pPr>
      <w:r w:rsidRPr="00424741">
        <w:rPr>
          <w:rFonts w:ascii="Times New Roman" w:eastAsia="Times New Roman" w:hAnsi="Times New Roman" w:cs="Times New Roman"/>
          <w:sz w:val="24"/>
          <w:szCs w:val="24"/>
          <w:lang w:val="sv-SE"/>
        </w:rPr>
        <w:t xml:space="preserve">Utrustning för sittande och stående positioner </w:t>
      </w:r>
      <w:r w:rsidR="000973FC" w:rsidRPr="00424741">
        <w:rPr>
          <w:rFonts w:ascii="Times New Roman" w:eastAsia="Times New Roman" w:hAnsi="Times New Roman" w:cs="Times New Roman"/>
          <w:sz w:val="24"/>
          <w:szCs w:val="24"/>
          <w:lang w:val="sv-SE"/>
        </w:rPr>
        <w:t xml:space="preserve">justerades </w:t>
      </w:r>
      <w:r w:rsidR="0087581F" w:rsidRPr="00424741">
        <w:rPr>
          <w:rFonts w:ascii="Times New Roman" w:eastAsia="Times New Roman" w:hAnsi="Times New Roman" w:cs="Times New Roman"/>
          <w:sz w:val="24"/>
          <w:szCs w:val="24"/>
          <w:lang w:val="sv-SE"/>
        </w:rPr>
        <w:t xml:space="preserve">för </w:t>
      </w:r>
      <w:r w:rsidR="00CB26B0" w:rsidRPr="00424741">
        <w:rPr>
          <w:rFonts w:ascii="Times New Roman" w:eastAsia="Times New Roman" w:hAnsi="Times New Roman" w:cs="Times New Roman"/>
          <w:sz w:val="24"/>
          <w:szCs w:val="24"/>
          <w:lang w:val="sv-SE"/>
        </w:rPr>
        <w:t>varje testperson</w:t>
      </w:r>
      <w:r w:rsidR="00CB26B0">
        <w:rPr>
          <w:rFonts w:ascii="Times New Roman" w:eastAsia="Times New Roman" w:hAnsi="Times New Roman" w:cs="Times New Roman"/>
          <w:sz w:val="24"/>
          <w:szCs w:val="24"/>
          <w:lang w:val="sv-SE"/>
        </w:rPr>
        <w:t>.</w:t>
      </w:r>
      <w:r w:rsidR="0088773F">
        <w:rPr>
          <w:rFonts w:ascii="Times New Roman" w:eastAsia="Times New Roman" w:hAnsi="Times New Roman" w:cs="Times New Roman"/>
          <w:sz w:val="24"/>
          <w:szCs w:val="24"/>
          <w:lang w:val="sv-SE"/>
        </w:rPr>
        <w:t xml:space="preserve"> Stående positioner</w:t>
      </w:r>
      <w:r w:rsidR="006332FF">
        <w:rPr>
          <w:rFonts w:ascii="Times New Roman" w:eastAsia="Times New Roman" w:hAnsi="Times New Roman" w:cs="Times New Roman"/>
          <w:sz w:val="24"/>
          <w:szCs w:val="24"/>
          <w:lang w:val="sv-SE"/>
        </w:rPr>
        <w:t xml:space="preserve"> användes för </w:t>
      </w:r>
      <w:r w:rsidR="00F32EF9">
        <w:rPr>
          <w:rFonts w:ascii="Times New Roman" w:eastAsia="Times New Roman" w:hAnsi="Times New Roman" w:cs="Times New Roman"/>
          <w:sz w:val="24"/>
          <w:szCs w:val="24"/>
          <w:lang w:val="sv-SE"/>
        </w:rPr>
        <w:t>mätning av maximala kontraktioner</w:t>
      </w:r>
      <w:r w:rsidR="0036009D">
        <w:rPr>
          <w:rFonts w:ascii="Times New Roman" w:eastAsia="Times New Roman" w:hAnsi="Times New Roman" w:cs="Times New Roman"/>
          <w:sz w:val="24"/>
          <w:szCs w:val="24"/>
          <w:lang w:val="sv-SE"/>
        </w:rPr>
        <w:t xml:space="preserve"> av</w:t>
      </w:r>
      <w:r w:rsidR="00D306D2">
        <w:rPr>
          <w:rFonts w:ascii="Times New Roman" w:eastAsia="Times New Roman" w:hAnsi="Times New Roman" w:cs="Times New Roman"/>
          <w:sz w:val="24"/>
          <w:szCs w:val="24"/>
          <w:lang w:val="sv-SE"/>
        </w:rPr>
        <w:t xml:space="preserve"> m. deltoideus pars </w:t>
      </w:r>
      <w:r w:rsidR="007D56B4">
        <w:rPr>
          <w:rFonts w:ascii="Times New Roman" w:eastAsia="Times New Roman" w:hAnsi="Times New Roman" w:cs="Times New Roman"/>
          <w:sz w:val="24"/>
          <w:szCs w:val="24"/>
          <w:lang w:val="sv-SE"/>
        </w:rPr>
        <w:t xml:space="preserve">intermedia och </w:t>
      </w:r>
      <w:r w:rsidR="00125710">
        <w:rPr>
          <w:rFonts w:ascii="Times New Roman" w:eastAsia="Times New Roman" w:hAnsi="Times New Roman" w:cs="Times New Roman"/>
          <w:sz w:val="24"/>
          <w:szCs w:val="24"/>
          <w:lang w:val="sv-SE"/>
        </w:rPr>
        <w:t>m. infraspinatus</w:t>
      </w:r>
      <w:r w:rsidR="00F32EF9">
        <w:rPr>
          <w:rFonts w:ascii="Times New Roman" w:eastAsia="Times New Roman" w:hAnsi="Times New Roman" w:cs="Times New Roman"/>
          <w:sz w:val="24"/>
          <w:szCs w:val="24"/>
          <w:lang w:val="sv-SE"/>
        </w:rPr>
        <w:t xml:space="preserve">, och sittande positioner användes </w:t>
      </w:r>
      <w:r w:rsidR="00701EFD">
        <w:rPr>
          <w:rFonts w:ascii="Times New Roman" w:eastAsia="Times New Roman" w:hAnsi="Times New Roman" w:cs="Times New Roman"/>
          <w:sz w:val="24"/>
          <w:szCs w:val="24"/>
          <w:lang w:val="sv-SE"/>
        </w:rPr>
        <w:t>för</w:t>
      </w:r>
      <w:r w:rsidR="00593398">
        <w:rPr>
          <w:rFonts w:ascii="Times New Roman" w:eastAsia="Times New Roman" w:hAnsi="Times New Roman" w:cs="Times New Roman"/>
          <w:sz w:val="24"/>
          <w:szCs w:val="24"/>
          <w:lang w:val="sv-SE"/>
        </w:rPr>
        <w:t xml:space="preserve"> </w:t>
      </w:r>
      <w:r w:rsidR="00E3153A">
        <w:rPr>
          <w:rFonts w:ascii="Times New Roman" w:eastAsia="Times New Roman" w:hAnsi="Times New Roman" w:cs="Times New Roman"/>
          <w:sz w:val="24"/>
          <w:szCs w:val="24"/>
          <w:lang w:val="sv-SE"/>
        </w:rPr>
        <w:t xml:space="preserve">mätning av maximal kontraktion </w:t>
      </w:r>
      <w:r w:rsidR="00664D18">
        <w:rPr>
          <w:rFonts w:ascii="Times New Roman" w:eastAsia="Times New Roman" w:hAnsi="Times New Roman" w:cs="Times New Roman"/>
          <w:sz w:val="24"/>
          <w:szCs w:val="24"/>
          <w:lang w:val="sv-SE"/>
        </w:rPr>
        <w:t xml:space="preserve">av </w:t>
      </w:r>
      <w:r w:rsidR="00A37C05">
        <w:rPr>
          <w:rFonts w:ascii="Times New Roman" w:eastAsia="Times New Roman" w:hAnsi="Times New Roman" w:cs="Times New Roman"/>
          <w:sz w:val="24"/>
          <w:szCs w:val="24"/>
          <w:lang w:val="sv-SE"/>
        </w:rPr>
        <w:t xml:space="preserve">m. deltoideus pars </w:t>
      </w:r>
      <w:r w:rsidR="00A44636">
        <w:rPr>
          <w:rFonts w:ascii="Times New Roman" w:eastAsia="Times New Roman" w:hAnsi="Times New Roman" w:cs="Times New Roman"/>
          <w:sz w:val="24"/>
          <w:szCs w:val="24"/>
          <w:lang w:val="sv-SE"/>
        </w:rPr>
        <w:t xml:space="preserve">posterior </w:t>
      </w:r>
      <w:r w:rsidR="00593398">
        <w:rPr>
          <w:rFonts w:ascii="Times New Roman" w:eastAsia="Times New Roman" w:hAnsi="Times New Roman" w:cs="Times New Roman"/>
          <w:sz w:val="24"/>
          <w:szCs w:val="24"/>
          <w:lang w:val="sv-SE"/>
        </w:rPr>
        <w:t>samt</w:t>
      </w:r>
      <w:r w:rsidR="00701EFD">
        <w:rPr>
          <w:rFonts w:ascii="Times New Roman" w:eastAsia="Times New Roman" w:hAnsi="Times New Roman" w:cs="Times New Roman"/>
          <w:sz w:val="24"/>
          <w:szCs w:val="24"/>
          <w:lang w:val="sv-SE"/>
        </w:rPr>
        <w:t xml:space="preserve"> mätning av </w:t>
      </w:r>
      <w:r w:rsidR="002955FE">
        <w:rPr>
          <w:rFonts w:ascii="Times New Roman" w:eastAsia="Times New Roman" w:hAnsi="Times New Roman" w:cs="Times New Roman"/>
          <w:sz w:val="24"/>
          <w:szCs w:val="24"/>
          <w:lang w:val="sv-SE"/>
        </w:rPr>
        <w:t>utåtrotation med och utan adduktionskraft.</w:t>
      </w:r>
      <w:r w:rsidR="00B34719">
        <w:rPr>
          <w:rFonts w:ascii="Times New Roman" w:eastAsia="Times New Roman" w:hAnsi="Times New Roman" w:cs="Times New Roman"/>
          <w:sz w:val="24"/>
          <w:szCs w:val="24"/>
          <w:lang w:val="sv-SE"/>
        </w:rPr>
        <w:t xml:space="preserve"> Dessa</w:t>
      </w:r>
      <w:r w:rsidR="00CB73A6">
        <w:rPr>
          <w:rFonts w:ascii="Times New Roman" w:eastAsia="Times New Roman" w:hAnsi="Times New Roman" w:cs="Times New Roman"/>
          <w:sz w:val="24"/>
          <w:szCs w:val="24"/>
          <w:lang w:val="sv-SE"/>
        </w:rPr>
        <w:t xml:space="preserve"> positioner beskrivs </w:t>
      </w:r>
      <w:r w:rsidR="005B0C06">
        <w:rPr>
          <w:rFonts w:ascii="Times New Roman" w:eastAsia="Times New Roman" w:hAnsi="Times New Roman" w:cs="Times New Roman"/>
          <w:sz w:val="24"/>
          <w:szCs w:val="24"/>
          <w:lang w:val="sv-SE"/>
        </w:rPr>
        <w:t>närmare nedan.</w:t>
      </w:r>
      <w:r w:rsidR="00CB26B0">
        <w:rPr>
          <w:rFonts w:ascii="Times New Roman" w:eastAsia="Times New Roman" w:hAnsi="Times New Roman" w:cs="Times New Roman"/>
          <w:sz w:val="24"/>
          <w:szCs w:val="24"/>
          <w:lang w:val="sv-SE"/>
        </w:rPr>
        <w:t xml:space="preserve"> </w:t>
      </w:r>
      <w:r w:rsidR="007B13E2" w:rsidRPr="00544ED1">
        <w:rPr>
          <w:rFonts w:ascii="Times New Roman" w:eastAsia="Times New Roman" w:hAnsi="Times New Roman" w:cs="Times New Roman"/>
          <w:sz w:val="24"/>
          <w:szCs w:val="24"/>
          <w:lang w:val="sv-SE"/>
        </w:rPr>
        <w:t>Bänken</w:t>
      </w:r>
      <w:r w:rsidR="00CB26B0">
        <w:rPr>
          <w:rFonts w:ascii="Times New Roman" w:eastAsia="Times New Roman" w:hAnsi="Times New Roman" w:cs="Times New Roman"/>
          <w:sz w:val="24"/>
          <w:szCs w:val="24"/>
          <w:lang w:val="sv-SE"/>
        </w:rPr>
        <w:t xml:space="preserve"> de satt på</w:t>
      </w:r>
      <w:r w:rsidR="007B13E2" w:rsidRPr="00544ED1">
        <w:rPr>
          <w:rFonts w:ascii="Times New Roman" w:eastAsia="Times New Roman" w:hAnsi="Times New Roman" w:cs="Times New Roman"/>
          <w:sz w:val="24"/>
          <w:szCs w:val="24"/>
          <w:lang w:val="sv-SE"/>
        </w:rPr>
        <w:t xml:space="preserve"> </w:t>
      </w:r>
      <w:r w:rsidR="00CB26B0">
        <w:rPr>
          <w:rFonts w:ascii="Times New Roman" w:eastAsia="Times New Roman" w:hAnsi="Times New Roman" w:cs="Times New Roman"/>
          <w:sz w:val="24"/>
          <w:szCs w:val="24"/>
          <w:lang w:val="sv-SE"/>
        </w:rPr>
        <w:t>höjdes/sänktes</w:t>
      </w:r>
      <w:r w:rsidR="007B13E2" w:rsidRPr="00544ED1">
        <w:rPr>
          <w:rFonts w:ascii="Times New Roman" w:eastAsia="Times New Roman" w:hAnsi="Times New Roman" w:cs="Times New Roman"/>
          <w:sz w:val="24"/>
          <w:szCs w:val="24"/>
          <w:lang w:val="sv-SE"/>
        </w:rPr>
        <w:t xml:space="preserve"> för att få en god sittposition</w:t>
      </w:r>
      <w:r w:rsidR="000E4845">
        <w:rPr>
          <w:rFonts w:ascii="Times New Roman" w:eastAsia="Times New Roman" w:hAnsi="Times New Roman" w:cs="Times New Roman"/>
          <w:sz w:val="24"/>
          <w:szCs w:val="24"/>
          <w:lang w:val="sv-SE"/>
        </w:rPr>
        <w:t xml:space="preserve"> med fötterna i golvet, 90</w:t>
      </w:r>
      <w:r w:rsidR="003F4455" w:rsidRPr="001028CF">
        <w:rPr>
          <w:rFonts w:ascii="Arial" w:hAnsi="Arial" w:cs="Arial"/>
          <w:color w:val="222222"/>
          <w:sz w:val="21"/>
          <w:szCs w:val="21"/>
          <w:shd w:val="clear" w:color="auto" w:fill="FFFFFF"/>
          <w:lang w:val="sv-SE"/>
        </w:rPr>
        <w:t>°</w:t>
      </w:r>
      <w:r w:rsidR="003F4455">
        <w:rPr>
          <w:rFonts w:ascii="Times New Roman" w:eastAsia="Times New Roman" w:hAnsi="Times New Roman" w:cs="Times New Roman"/>
          <w:sz w:val="24"/>
          <w:szCs w:val="24"/>
          <w:lang w:val="sv-SE"/>
        </w:rPr>
        <w:t xml:space="preserve"> flektion i knä- och höftled</w:t>
      </w:r>
      <w:r w:rsidR="007B13E2" w:rsidRPr="00544ED1">
        <w:rPr>
          <w:rFonts w:ascii="Times New Roman" w:eastAsia="Times New Roman" w:hAnsi="Times New Roman" w:cs="Times New Roman"/>
          <w:sz w:val="24"/>
          <w:szCs w:val="24"/>
          <w:lang w:val="sv-SE"/>
        </w:rPr>
        <w:t>.</w:t>
      </w:r>
      <w:r w:rsidR="000E590B">
        <w:rPr>
          <w:rFonts w:ascii="Times New Roman" w:eastAsia="Times New Roman" w:hAnsi="Times New Roman" w:cs="Times New Roman"/>
          <w:sz w:val="24"/>
          <w:szCs w:val="24"/>
          <w:lang w:val="sv-SE"/>
        </w:rPr>
        <w:t xml:space="preserve"> </w:t>
      </w:r>
      <w:r w:rsidR="00D34989">
        <w:rPr>
          <w:rFonts w:ascii="Times New Roman" w:eastAsia="Times New Roman" w:hAnsi="Times New Roman" w:cs="Times New Roman"/>
          <w:sz w:val="24"/>
          <w:szCs w:val="24"/>
          <w:lang w:val="sv-SE"/>
        </w:rPr>
        <w:t>Armens abduktion</w:t>
      </w:r>
      <w:r w:rsidR="007B13E2" w:rsidRPr="00544ED1">
        <w:rPr>
          <w:rFonts w:ascii="Times New Roman" w:eastAsia="Times New Roman" w:hAnsi="Times New Roman" w:cs="Times New Roman"/>
          <w:sz w:val="24"/>
          <w:szCs w:val="24"/>
          <w:lang w:val="sv-SE"/>
        </w:rPr>
        <w:t xml:space="preserve"> </w:t>
      </w:r>
      <w:r w:rsidR="00164A68">
        <w:rPr>
          <w:rFonts w:ascii="Times New Roman" w:eastAsia="Times New Roman" w:hAnsi="Times New Roman" w:cs="Times New Roman"/>
          <w:sz w:val="24"/>
          <w:szCs w:val="24"/>
          <w:lang w:val="sv-SE"/>
        </w:rPr>
        <w:t xml:space="preserve">kunde justeras med olika </w:t>
      </w:r>
      <w:r w:rsidR="000825A4">
        <w:rPr>
          <w:rFonts w:ascii="Times New Roman" w:eastAsia="Times New Roman" w:hAnsi="Times New Roman" w:cs="Times New Roman"/>
          <w:sz w:val="24"/>
          <w:szCs w:val="24"/>
          <w:lang w:val="sv-SE"/>
        </w:rPr>
        <w:t>distansblock</w:t>
      </w:r>
      <w:r w:rsidR="00213439">
        <w:rPr>
          <w:rFonts w:ascii="Times New Roman" w:eastAsia="Times New Roman" w:hAnsi="Times New Roman" w:cs="Times New Roman"/>
          <w:sz w:val="24"/>
          <w:szCs w:val="24"/>
          <w:lang w:val="sv-SE"/>
        </w:rPr>
        <w:t xml:space="preserve"> mellan armbåge och kropp</w:t>
      </w:r>
      <w:r w:rsidR="008051B0">
        <w:rPr>
          <w:rFonts w:ascii="Times New Roman" w:eastAsia="Times New Roman" w:hAnsi="Times New Roman" w:cs="Times New Roman"/>
          <w:sz w:val="24"/>
          <w:szCs w:val="24"/>
          <w:lang w:val="sv-SE"/>
        </w:rPr>
        <w:t xml:space="preserve"> (</w:t>
      </w:r>
      <w:r w:rsidR="00882608">
        <w:rPr>
          <w:rFonts w:ascii="Times New Roman" w:eastAsia="Times New Roman" w:hAnsi="Times New Roman" w:cs="Times New Roman"/>
          <w:sz w:val="24"/>
          <w:szCs w:val="24"/>
          <w:lang w:val="sv-SE"/>
        </w:rPr>
        <w:t>F</w:t>
      </w:r>
      <w:r w:rsidR="008051B0">
        <w:rPr>
          <w:rFonts w:ascii="Times New Roman" w:eastAsia="Times New Roman" w:hAnsi="Times New Roman" w:cs="Times New Roman"/>
          <w:sz w:val="24"/>
          <w:szCs w:val="24"/>
          <w:lang w:val="sv-SE"/>
        </w:rPr>
        <w:t>igur 4)</w:t>
      </w:r>
      <w:r w:rsidR="009B046A">
        <w:rPr>
          <w:rFonts w:ascii="Times New Roman" w:eastAsia="Times New Roman" w:hAnsi="Times New Roman" w:cs="Times New Roman"/>
          <w:sz w:val="24"/>
          <w:szCs w:val="24"/>
          <w:lang w:val="sv-SE"/>
        </w:rPr>
        <w:t>.</w:t>
      </w:r>
      <w:r w:rsidR="00304E51">
        <w:rPr>
          <w:rFonts w:ascii="Times New Roman" w:eastAsia="Times New Roman" w:hAnsi="Times New Roman" w:cs="Times New Roman"/>
          <w:sz w:val="24"/>
          <w:szCs w:val="24"/>
          <w:lang w:val="sv-SE"/>
        </w:rPr>
        <w:t xml:space="preserve"> </w:t>
      </w:r>
      <w:r w:rsidR="00304E51" w:rsidRPr="00544ED1">
        <w:rPr>
          <w:rFonts w:ascii="Times New Roman" w:eastAsia="Times New Roman" w:hAnsi="Times New Roman" w:cs="Times New Roman"/>
          <w:sz w:val="24"/>
          <w:szCs w:val="24"/>
          <w:lang w:val="sv-SE"/>
        </w:rPr>
        <w:t>Dragmaskinen ställ</w:t>
      </w:r>
      <w:r w:rsidR="00304E51">
        <w:rPr>
          <w:rFonts w:ascii="Times New Roman" w:eastAsia="Times New Roman" w:hAnsi="Times New Roman" w:cs="Times New Roman"/>
          <w:sz w:val="24"/>
          <w:szCs w:val="24"/>
          <w:lang w:val="sv-SE"/>
        </w:rPr>
        <w:t>de</w:t>
      </w:r>
      <w:r w:rsidR="00304E51" w:rsidRPr="00544ED1">
        <w:rPr>
          <w:rFonts w:ascii="Times New Roman" w:eastAsia="Times New Roman" w:hAnsi="Times New Roman" w:cs="Times New Roman"/>
          <w:sz w:val="24"/>
          <w:szCs w:val="24"/>
          <w:lang w:val="sv-SE"/>
        </w:rPr>
        <w:t xml:space="preserve">s in </w:t>
      </w:r>
      <w:r w:rsidR="00304E51">
        <w:rPr>
          <w:rFonts w:ascii="Times New Roman" w:eastAsia="Times New Roman" w:hAnsi="Times New Roman" w:cs="Times New Roman"/>
          <w:sz w:val="24"/>
          <w:szCs w:val="24"/>
          <w:lang w:val="sv-SE"/>
        </w:rPr>
        <w:t>så</w:t>
      </w:r>
      <w:r w:rsidR="00304E51" w:rsidRPr="00544ED1">
        <w:rPr>
          <w:rFonts w:ascii="Times New Roman" w:eastAsia="Times New Roman" w:hAnsi="Times New Roman" w:cs="Times New Roman"/>
          <w:sz w:val="24"/>
          <w:szCs w:val="24"/>
          <w:lang w:val="sv-SE"/>
        </w:rPr>
        <w:t xml:space="preserve"> att </w:t>
      </w:r>
      <w:r w:rsidR="00304E51">
        <w:rPr>
          <w:rFonts w:ascii="Times New Roman" w:eastAsia="Times New Roman" w:hAnsi="Times New Roman" w:cs="Times New Roman"/>
          <w:sz w:val="24"/>
          <w:szCs w:val="24"/>
          <w:lang w:val="sv-SE"/>
        </w:rPr>
        <w:t>kabeln var riktad i linje motsatt dragriktningen</w:t>
      </w:r>
      <w:r w:rsidR="00304E51" w:rsidRPr="00544ED1">
        <w:rPr>
          <w:rFonts w:ascii="Times New Roman" w:eastAsia="Times New Roman" w:hAnsi="Times New Roman" w:cs="Times New Roman"/>
          <w:sz w:val="24"/>
          <w:szCs w:val="24"/>
          <w:lang w:val="sv-SE"/>
        </w:rPr>
        <w:t>.</w:t>
      </w:r>
      <w:r w:rsidR="009D4326">
        <w:rPr>
          <w:rFonts w:ascii="Times New Roman" w:eastAsia="Times New Roman" w:hAnsi="Times New Roman" w:cs="Times New Roman"/>
          <w:sz w:val="24"/>
          <w:szCs w:val="24"/>
          <w:lang w:val="sv-SE"/>
        </w:rPr>
        <w:t xml:space="preserve"> Vinklar kontrollerades med en </w:t>
      </w:r>
      <w:r w:rsidR="00D76943">
        <w:rPr>
          <w:rFonts w:ascii="Times New Roman" w:eastAsia="Times New Roman" w:hAnsi="Times New Roman" w:cs="Times New Roman"/>
          <w:sz w:val="24"/>
          <w:szCs w:val="24"/>
          <w:lang w:val="sv-SE"/>
        </w:rPr>
        <w:t xml:space="preserve">konventionell mekanisk </w:t>
      </w:r>
      <w:r w:rsidR="009D4326">
        <w:rPr>
          <w:rFonts w:ascii="Times New Roman" w:eastAsia="Times New Roman" w:hAnsi="Times New Roman" w:cs="Times New Roman"/>
          <w:sz w:val="24"/>
          <w:szCs w:val="24"/>
          <w:lang w:val="sv-SE"/>
        </w:rPr>
        <w:t>goniometer.</w:t>
      </w:r>
    </w:p>
    <w:p w14:paraId="2CDBCD43" w14:textId="77777777" w:rsidR="009E0378" w:rsidRPr="00A248D6" w:rsidRDefault="009E0378" w:rsidP="009E0378">
      <w:pPr>
        <w:pStyle w:val="Rubrik3"/>
        <w:spacing w:line="276" w:lineRule="auto"/>
        <w:rPr>
          <w:b/>
          <w:bCs/>
          <w:lang w:val="sv-SE"/>
        </w:rPr>
      </w:pPr>
      <w:bookmarkStart w:id="38" w:name="_Toc20618078"/>
      <w:bookmarkStart w:id="39" w:name="_Toc38476842"/>
      <w:r w:rsidRPr="00A248D6">
        <w:rPr>
          <w:b/>
          <w:bCs/>
          <w:lang w:val="sv-SE"/>
        </w:rPr>
        <w:t>Elektrodplacering</w:t>
      </w:r>
      <w:bookmarkEnd w:id="38"/>
      <w:bookmarkEnd w:id="39"/>
    </w:p>
    <w:p w14:paraId="70915317" w14:textId="71D9F757" w:rsidR="000209DD" w:rsidRPr="00F65E03" w:rsidRDefault="000209DD" w:rsidP="00F65E03">
      <w:pPr>
        <w:spacing w:line="276" w:lineRule="auto"/>
        <w:jc w:val="both"/>
        <w:rPr>
          <w:rFonts w:ascii="Times New Roman" w:eastAsia="Times New Roman" w:hAnsi="Times New Roman" w:cs="Times New Roman"/>
          <w:color w:val="000000" w:themeColor="text1"/>
          <w:lang w:val="sv-SE"/>
        </w:rPr>
      </w:pPr>
      <w:r>
        <w:rPr>
          <w:rFonts w:ascii="Times New Roman" w:eastAsia="Times New Roman" w:hAnsi="Times New Roman" w:cs="Times New Roman"/>
          <w:color w:val="000000" w:themeColor="text1"/>
          <w:sz w:val="24"/>
          <w:szCs w:val="24"/>
          <w:lang w:val="sv-SE"/>
        </w:rPr>
        <w:t>E</w:t>
      </w:r>
      <w:r w:rsidRPr="002A239C">
        <w:rPr>
          <w:rFonts w:ascii="Times New Roman" w:eastAsia="Times New Roman" w:hAnsi="Times New Roman" w:cs="Times New Roman"/>
          <w:color w:val="000000" w:themeColor="text1"/>
          <w:sz w:val="24"/>
          <w:szCs w:val="24"/>
          <w:lang w:val="sv-SE"/>
        </w:rPr>
        <w:t xml:space="preserve">lektroderna </w:t>
      </w:r>
      <w:r>
        <w:rPr>
          <w:rFonts w:ascii="Times New Roman" w:eastAsia="Times New Roman" w:hAnsi="Times New Roman" w:cs="Times New Roman"/>
          <w:color w:val="000000" w:themeColor="text1"/>
          <w:sz w:val="24"/>
          <w:szCs w:val="24"/>
          <w:lang w:val="sv-SE"/>
        </w:rPr>
        <w:t>sattes fast på</w:t>
      </w:r>
      <w:r w:rsidRPr="002A239C">
        <w:rPr>
          <w:rFonts w:ascii="Times New Roman" w:eastAsia="Times New Roman" w:hAnsi="Times New Roman" w:cs="Times New Roman"/>
          <w:color w:val="000000" w:themeColor="text1"/>
          <w:sz w:val="24"/>
          <w:szCs w:val="24"/>
          <w:lang w:val="sv-SE"/>
        </w:rPr>
        <w:t xml:space="preserve"> standardiserade avstånd från anatomiska landmärken, och koppla</w:t>
      </w:r>
      <w:r>
        <w:rPr>
          <w:rFonts w:ascii="Times New Roman" w:eastAsia="Times New Roman" w:hAnsi="Times New Roman" w:cs="Times New Roman"/>
          <w:color w:val="000000" w:themeColor="text1"/>
          <w:sz w:val="24"/>
          <w:szCs w:val="24"/>
          <w:lang w:val="sv-SE"/>
        </w:rPr>
        <w:t>des</w:t>
      </w:r>
      <w:r w:rsidRPr="002A239C">
        <w:rPr>
          <w:rFonts w:ascii="Times New Roman" w:eastAsia="Times New Roman" w:hAnsi="Times New Roman" w:cs="Times New Roman"/>
          <w:color w:val="000000" w:themeColor="text1"/>
          <w:sz w:val="24"/>
          <w:szCs w:val="24"/>
          <w:lang w:val="sv-SE"/>
        </w:rPr>
        <w:t xml:space="preserve"> in till EMG maskinen. Riktlinjer för placering för </w:t>
      </w:r>
      <w:r>
        <w:rPr>
          <w:rFonts w:ascii="Times New Roman" w:eastAsia="Times New Roman" w:hAnsi="Times New Roman" w:cs="Times New Roman"/>
          <w:color w:val="000000" w:themeColor="text1"/>
          <w:sz w:val="24"/>
          <w:szCs w:val="24"/>
          <w:lang w:val="sv-SE"/>
        </w:rPr>
        <w:t>DPP</w:t>
      </w:r>
      <w:r w:rsidRPr="002A239C">
        <w:rPr>
          <w:rFonts w:ascii="Times New Roman" w:eastAsia="Times New Roman" w:hAnsi="Times New Roman" w:cs="Times New Roman"/>
          <w:color w:val="000000" w:themeColor="text1"/>
          <w:sz w:val="24"/>
          <w:szCs w:val="24"/>
          <w:lang w:val="sv-SE"/>
        </w:rPr>
        <w:t xml:space="preserve"> och </w:t>
      </w:r>
      <w:r>
        <w:rPr>
          <w:rFonts w:ascii="Times New Roman" w:eastAsia="Times New Roman" w:hAnsi="Times New Roman" w:cs="Times New Roman"/>
          <w:color w:val="000000" w:themeColor="text1"/>
          <w:sz w:val="24"/>
          <w:szCs w:val="24"/>
          <w:lang w:val="sv-SE"/>
        </w:rPr>
        <w:t>DPI</w:t>
      </w:r>
      <w:r w:rsidRPr="002A239C">
        <w:rPr>
          <w:rFonts w:ascii="Times New Roman" w:eastAsia="Times New Roman" w:hAnsi="Times New Roman" w:cs="Times New Roman"/>
          <w:color w:val="000000" w:themeColor="text1"/>
          <w:sz w:val="24"/>
          <w:szCs w:val="24"/>
          <w:lang w:val="sv-SE"/>
        </w:rPr>
        <w:t xml:space="preserve"> </w:t>
      </w:r>
      <w:r>
        <w:rPr>
          <w:rFonts w:ascii="Times New Roman" w:eastAsia="Times New Roman" w:hAnsi="Times New Roman" w:cs="Times New Roman"/>
          <w:color w:val="000000" w:themeColor="text1"/>
          <w:sz w:val="24"/>
          <w:szCs w:val="24"/>
          <w:lang w:val="sv-SE"/>
        </w:rPr>
        <w:t>togs från</w:t>
      </w:r>
      <w:r w:rsidRPr="002A239C">
        <w:rPr>
          <w:rFonts w:ascii="Times New Roman" w:eastAsia="Times New Roman" w:hAnsi="Times New Roman" w:cs="Times New Roman"/>
          <w:color w:val="000000" w:themeColor="text1"/>
          <w:sz w:val="24"/>
          <w:szCs w:val="24"/>
          <w:lang w:val="sv-SE"/>
        </w:rPr>
        <w:t xml:space="preserve"> SENIAM 8 </w:t>
      </w:r>
      <w:r w:rsidRPr="002A239C">
        <w:rPr>
          <w:rFonts w:ascii="Times New Roman" w:eastAsia="Times New Roman" w:hAnsi="Times New Roman" w:cs="Times New Roman"/>
          <w:color w:val="000000" w:themeColor="text1"/>
          <w:sz w:val="24"/>
          <w:szCs w:val="24"/>
          <w:lang w:val="sv-SE"/>
        </w:rPr>
        <w:fldChar w:fldCharType="begin"/>
      </w:r>
      <w:r>
        <w:rPr>
          <w:rFonts w:ascii="Times New Roman" w:eastAsia="Times New Roman" w:hAnsi="Times New Roman" w:cs="Times New Roman"/>
          <w:color w:val="000000" w:themeColor="text1"/>
          <w:sz w:val="24"/>
          <w:szCs w:val="24"/>
          <w:lang w:val="sv-SE"/>
        </w:rPr>
        <w:instrText xml:space="preserve"> ADDIN EN.CITE &lt;EndNote&gt;&lt;Cite&gt;&lt;Author&gt;Hermens&lt;/Author&gt;&lt;Year&gt;1999&lt;/Year&gt;&lt;RecNum&gt;40&lt;/RecNum&gt;&lt;DisplayText&gt;(38)&lt;/DisplayText&gt;&lt;record&gt;&lt;rec-number&gt;40&lt;/rec-number&gt;&lt;foreign-keys&gt;&lt;key app="EN" db-id="9exwtr0vgfzzvwef0vjxdapc5tdtd22a55ee" timestamp="1568155797" guid="8fbf48bc-1ace-48ca-ad76-b21c1bb8b59b"&gt;40&lt;/key&gt;&lt;/foreign-keys&gt;&lt;ref-type name="Book"&gt;6&lt;/ref-type&gt;&lt;contributors&gt;&lt;authors&gt;&lt;author&gt;Hermens, Hermie J.&lt;/author&gt;&lt;author&gt;Hägg, Göran&lt;/author&gt;&lt;/authors&gt;&lt;/contributors&gt;&lt;titles&gt;&lt;title&gt;European recommendations for surface electromyography : results of the SENIAM project : biomedical and health research program, SENIAM&lt;/title&gt;&lt;/titles&gt;&lt;dates&gt;&lt;year&gt;1999&lt;/year&gt;&lt;/dates&gt;&lt;pub-location&gt;Enschede&lt;/pub-location&gt;&lt;publisher&gt;Roessingh Research and Development&lt;/publisher&gt;&lt;urls&gt;&lt;/urls&gt;&lt;/record&gt;&lt;/Cite&gt;&lt;/EndNote&gt;</w:instrText>
      </w:r>
      <w:r w:rsidRPr="002A239C">
        <w:rPr>
          <w:rFonts w:ascii="Times New Roman" w:eastAsia="Times New Roman" w:hAnsi="Times New Roman" w:cs="Times New Roman"/>
          <w:color w:val="000000" w:themeColor="text1"/>
          <w:sz w:val="24"/>
          <w:szCs w:val="24"/>
          <w:lang w:val="sv-SE"/>
        </w:rPr>
        <w:fldChar w:fldCharType="separate"/>
      </w:r>
      <w:r>
        <w:rPr>
          <w:rFonts w:ascii="Times New Roman" w:eastAsia="Times New Roman" w:hAnsi="Times New Roman" w:cs="Times New Roman"/>
          <w:noProof/>
          <w:color w:val="000000" w:themeColor="text1"/>
          <w:sz w:val="24"/>
          <w:szCs w:val="24"/>
          <w:lang w:val="sv-SE"/>
        </w:rPr>
        <w:t>(38)</w:t>
      </w:r>
      <w:r w:rsidRPr="002A239C">
        <w:rPr>
          <w:rFonts w:ascii="Times New Roman" w:eastAsia="Times New Roman" w:hAnsi="Times New Roman" w:cs="Times New Roman"/>
          <w:color w:val="000000" w:themeColor="text1"/>
          <w:sz w:val="24"/>
          <w:szCs w:val="24"/>
          <w:lang w:val="sv-SE"/>
        </w:rPr>
        <w:fldChar w:fldCharType="end"/>
      </w:r>
      <w:r w:rsidRPr="002A239C">
        <w:rPr>
          <w:rFonts w:ascii="Times New Roman" w:eastAsia="Times New Roman" w:hAnsi="Times New Roman" w:cs="Times New Roman"/>
          <w:color w:val="000000" w:themeColor="text1"/>
          <w:sz w:val="24"/>
          <w:szCs w:val="24"/>
          <w:lang w:val="sv-SE"/>
        </w:rPr>
        <w:t xml:space="preserve">. För </w:t>
      </w:r>
      <w:r>
        <w:rPr>
          <w:rFonts w:ascii="Times New Roman" w:eastAsia="Times New Roman" w:hAnsi="Times New Roman" w:cs="Times New Roman"/>
          <w:color w:val="000000" w:themeColor="text1"/>
          <w:sz w:val="24"/>
          <w:szCs w:val="24"/>
          <w:lang w:val="sv-SE"/>
        </w:rPr>
        <w:t>INF</w:t>
      </w:r>
      <w:r w:rsidRPr="002A239C">
        <w:rPr>
          <w:rFonts w:ascii="Times New Roman" w:eastAsia="Times New Roman" w:hAnsi="Times New Roman" w:cs="Times New Roman"/>
          <w:color w:val="000000" w:themeColor="text1"/>
          <w:sz w:val="24"/>
          <w:szCs w:val="24"/>
          <w:lang w:val="sv-SE"/>
        </w:rPr>
        <w:t xml:space="preserve"> använd</w:t>
      </w:r>
      <w:r>
        <w:rPr>
          <w:rFonts w:ascii="Times New Roman" w:eastAsia="Times New Roman" w:hAnsi="Times New Roman" w:cs="Times New Roman"/>
          <w:color w:val="000000" w:themeColor="text1"/>
          <w:sz w:val="24"/>
          <w:szCs w:val="24"/>
          <w:lang w:val="sv-SE"/>
        </w:rPr>
        <w:t>e</w:t>
      </w:r>
      <w:r w:rsidRPr="002A239C">
        <w:rPr>
          <w:rFonts w:ascii="Times New Roman" w:eastAsia="Times New Roman" w:hAnsi="Times New Roman" w:cs="Times New Roman"/>
          <w:color w:val="000000" w:themeColor="text1"/>
          <w:sz w:val="24"/>
          <w:szCs w:val="24"/>
          <w:lang w:val="sv-SE"/>
        </w:rPr>
        <w:t xml:space="preserve">s Criswell </w:t>
      </w:r>
      <w:r w:rsidRPr="002A239C">
        <w:rPr>
          <w:rFonts w:ascii="Times New Roman" w:eastAsia="Times New Roman" w:hAnsi="Times New Roman" w:cs="Times New Roman"/>
          <w:color w:val="000000" w:themeColor="text1"/>
          <w:sz w:val="24"/>
          <w:szCs w:val="24"/>
          <w:lang w:val="sv-SE"/>
        </w:rPr>
        <w:fldChar w:fldCharType="begin"/>
      </w:r>
      <w:r>
        <w:rPr>
          <w:rFonts w:ascii="Times New Roman" w:eastAsia="Times New Roman" w:hAnsi="Times New Roman" w:cs="Times New Roman"/>
          <w:color w:val="000000" w:themeColor="text1"/>
          <w:sz w:val="24"/>
          <w:szCs w:val="24"/>
          <w:lang w:val="sv-SE"/>
        </w:rPr>
        <w:instrText xml:space="preserve"> ADDIN EN.CITE &lt;EndNote&gt;&lt;Cite&gt;&lt;Author&gt;Criswell&lt;/Author&gt;&lt;Year&gt;2011&lt;/Year&gt;&lt;RecNum&gt;52&lt;/RecNum&gt;&lt;DisplayText&gt;(39)&lt;/DisplayText&gt;&lt;record&gt;&lt;rec-number&gt;52&lt;/rec-number&gt;&lt;foreign-keys&gt;&lt;key app="EN" db-id="9exwtr0vgfzzvwef0vjxdapc5tdtd22a55ee" timestamp="1568392099" guid="29e07b3e-dd42-476b-a9a3-ac4671f00056"&gt;52&lt;/key&gt;&lt;/foreign-keys&gt;&lt;ref-type name="Book"&gt;6&lt;/ref-type&gt;&lt;contributors&gt;&lt;authors&gt;&lt;author&gt;Criswell, Eleanor&lt;/author&gt;&lt;/authors&gt;&lt;/contributors&gt;&lt;titles&gt;&lt;title&gt;Cram&amp;apos;s Introduction to Surface Electromyography&lt;/title&gt;&lt;/titles&gt;&lt;edition&gt;2&lt;/edition&gt;&lt;dates&gt;&lt;year&gt;2011&lt;/year&gt;&lt;/dates&gt;&lt;pub-location&gt;Sudbury, MA&lt;/pub-location&gt;&lt;publisher&gt;Jones and Bartlett&lt;/publisher&gt;&lt;urls&gt;&lt;/urls&gt;&lt;/record&gt;&lt;/Cite&gt;&lt;/EndNote&gt;</w:instrText>
      </w:r>
      <w:r w:rsidRPr="002A239C">
        <w:rPr>
          <w:rFonts w:ascii="Times New Roman" w:eastAsia="Times New Roman" w:hAnsi="Times New Roman" w:cs="Times New Roman"/>
          <w:color w:val="000000" w:themeColor="text1"/>
          <w:sz w:val="24"/>
          <w:szCs w:val="24"/>
          <w:lang w:val="sv-SE"/>
        </w:rPr>
        <w:fldChar w:fldCharType="separate"/>
      </w:r>
      <w:r>
        <w:rPr>
          <w:rFonts w:ascii="Times New Roman" w:eastAsia="Times New Roman" w:hAnsi="Times New Roman" w:cs="Times New Roman"/>
          <w:noProof/>
          <w:color w:val="000000" w:themeColor="text1"/>
          <w:sz w:val="24"/>
          <w:szCs w:val="24"/>
          <w:lang w:val="sv-SE"/>
        </w:rPr>
        <w:t>(39)</w:t>
      </w:r>
      <w:r w:rsidRPr="002A239C">
        <w:rPr>
          <w:rFonts w:ascii="Times New Roman" w:eastAsia="Times New Roman" w:hAnsi="Times New Roman" w:cs="Times New Roman"/>
          <w:color w:val="000000" w:themeColor="text1"/>
          <w:sz w:val="24"/>
          <w:szCs w:val="24"/>
          <w:lang w:val="sv-SE"/>
        </w:rPr>
        <w:fldChar w:fldCharType="end"/>
      </w:r>
      <w:r w:rsidRPr="002A239C">
        <w:rPr>
          <w:rFonts w:ascii="Times New Roman" w:eastAsia="Times New Roman" w:hAnsi="Times New Roman" w:cs="Times New Roman"/>
          <w:color w:val="000000" w:themeColor="text1"/>
          <w:sz w:val="24"/>
          <w:szCs w:val="24"/>
          <w:lang w:val="sv-SE"/>
        </w:rPr>
        <w:t>.</w:t>
      </w:r>
      <w:r>
        <w:rPr>
          <w:rFonts w:ascii="Times New Roman" w:eastAsia="Times New Roman" w:hAnsi="Times New Roman" w:cs="Times New Roman"/>
          <w:color w:val="000000" w:themeColor="text1"/>
          <w:sz w:val="24"/>
          <w:szCs w:val="24"/>
          <w:lang w:val="sv-SE"/>
        </w:rPr>
        <w:t xml:space="preserve"> Dessa placeringar undviker innervationszoner som annars kan påverka signalen </w:t>
      </w:r>
      <w:r>
        <w:rPr>
          <w:rFonts w:ascii="Times New Roman" w:eastAsia="Times New Roman" w:hAnsi="Times New Roman" w:cs="Times New Roman"/>
          <w:color w:val="000000" w:themeColor="text1"/>
          <w:sz w:val="24"/>
          <w:szCs w:val="24"/>
          <w:lang w:val="sv-SE"/>
        </w:rPr>
        <w:fldChar w:fldCharType="begin"/>
      </w:r>
      <w:r>
        <w:rPr>
          <w:rFonts w:ascii="Times New Roman" w:eastAsia="Times New Roman" w:hAnsi="Times New Roman" w:cs="Times New Roman"/>
          <w:color w:val="000000" w:themeColor="text1"/>
          <w:sz w:val="24"/>
          <w:szCs w:val="24"/>
          <w:lang w:val="sv-SE"/>
        </w:rPr>
        <w:instrText xml:space="preserve"> ADDIN EN.CITE &lt;EndNote&gt;&lt;Cite&gt;&lt;Author&gt;Barbero&lt;/Author&gt;&lt;Year&gt;2012&lt;/Year&gt;&lt;RecNum&gt;68&lt;/RecNum&gt;&lt;DisplayText&gt;(40)&lt;/DisplayText&gt;&lt;record&gt;&lt;rec-number&gt;68&lt;/rec-number&gt;&lt;foreign-keys&gt;&lt;key app="EN" db-id="9exwtr0vgfzzvwef0vjxdapc5tdtd22a55ee" timestamp="1569763210" guid="0d43a95a-0317-45e8-a067-183a7e3e0511"&gt;68&lt;/key&gt;&lt;/foreign-keys&gt;&lt;ref-type name="Book"&gt;6&lt;/ref-type&gt;&lt;contributors&gt;&lt;authors&gt;&lt;author&gt;Barbero, M&lt;/author&gt;&lt;author&gt;Merletti, R&lt;/author&gt;&lt;author&gt;Rainoldi, A &lt;/author&gt;&lt;/authors&gt;&lt;/contributors&gt;&lt;titles&gt;&lt;title&gt;Atlas of Muscle Innervation Zones Understanding Surface Electromyography and Its Applications&lt;/title&gt;&lt;/titles&gt;&lt;dates&gt;&lt;year&gt;2012&lt;/year&gt;&lt;/dates&gt;&lt;pub-location&gt;Milano&lt;/pub-location&gt;&lt;publisher&gt;Springer Milan&lt;/publisher&gt;&lt;urls&gt;&lt;/urls&gt;&lt;/record&gt;&lt;/Cite&gt;&lt;/EndNote&gt;</w:instrText>
      </w:r>
      <w:r>
        <w:rPr>
          <w:rFonts w:ascii="Times New Roman" w:eastAsia="Times New Roman" w:hAnsi="Times New Roman" w:cs="Times New Roman"/>
          <w:color w:val="000000" w:themeColor="text1"/>
          <w:sz w:val="24"/>
          <w:szCs w:val="24"/>
          <w:lang w:val="sv-SE"/>
        </w:rPr>
        <w:fldChar w:fldCharType="separate"/>
      </w:r>
      <w:r>
        <w:rPr>
          <w:rFonts w:ascii="Times New Roman" w:eastAsia="Times New Roman" w:hAnsi="Times New Roman" w:cs="Times New Roman"/>
          <w:noProof/>
          <w:color w:val="000000" w:themeColor="text1"/>
          <w:sz w:val="24"/>
          <w:szCs w:val="24"/>
          <w:lang w:val="sv-SE"/>
        </w:rPr>
        <w:t>(40)</w:t>
      </w:r>
      <w:r>
        <w:rPr>
          <w:rFonts w:ascii="Times New Roman" w:eastAsia="Times New Roman" w:hAnsi="Times New Roman" w:cs="Times New Roman"/>
          <w:color w:val="000000" w:themeColor="text1"/>
          <w:sz w:val="24"/>
          <w:szCs w:val="24"/>
          <w:lang w:val="sv-SE"/>
        </w:rPr>
        <w:fldChar w:fldCharType="end"/>
      </w:r>
      <w:r>
        <w:rPr>
          <w:rFonts w:ascii="Times New Roman" w:eastAsia="Times New Roman" w:hAnsi="Times New Roman" w:cs="Times New Roman"/>
          <w:color w:val="000000" w:themeColor="text1"/>
          <w:sz w:val="24"/>
          <w:szCs w:val="24"/>
          <w:lang w:val="sv-SE"/>
        </w:rPr>
        <w:t>.</w:t>
      </w:r>
    </w:p>
    <w:p w14:paraId="483835C2" w14:textId="2BC81223" w:rsidR="009E0378" w:rsidRPr="002A239C" w:rsidRDefault="002250A4" w:rsidP="009E0378">
      <w:pPr>
        <w:spacing w:line="276" w:lineRule="auto"/>
        <w:jc w:val="both"/>
        <w:rPr>
          <w:rFonts w:ascii="Times New Roman" w:eastAsia="Times New Roman" w:hAnsi="Times New Roman" w:cs="Times New Roman"/>
          <w:color w:val="000000" w:themeColor="text1"/>
          <w:sz w:val="24"/>
          <w:szCs w:val="24"/>
          <w:lang w:val="sv-SE"/>
        </w:rPr>
      </w:pPr>
      <w:r>
        <w:rPr>
          <w:rFonts w:ascii="Times New Roman" w:eastAsia="Times New Roman" w:hAnsi="Times New Roman" w:cs="Times New Roman"/>
          <w:color w:val="000000" w:themeColor="text1"/>
          <w:sz w:val="24"/>
          <w:szCs w:val="24"/>
          <w:lang w:val="sv-SE"/>
        </w:rPr>
        <w:t>A</w:t>
      </w:r>
      <w:r w:rsidR="009E0378" w:rsidRPr="002A239C">
        <w:rPr>
          <w:rFonts w:ascii="Times New Roman" w:eastAsia="Times New Roman" w:hAnsi="Times New Roman" w:cs="Times New Roman"/>
          <w:color w:val="000000" w:themeColor="text1"/>
          <w:sz w:val="24"/>
          <w:szCs w:val="24"/>
          <w:lang w:val="sv-SE"/>
        </w:rPr>
        <w:t>natomiska landmärken</w:t>
      </w:r>
      <w:r w:rsidR="00716525">
        <w:rPr>
          <w:rFonts w:ascii="Times New Roman" w:eastAsia="Times New Roman" w:hAnsi="Times New Roman" w:cs="Times New Roman"/>
          <w:color w:val="000000" w:themeColor="text1"/>
          <w:sz w:val="24"/>
          <w:szCs w:val="24"/>
          <w:lang w:val="sv-SE"/>
        </w:rPr>
        <w:t xml:space="preserve"> och </w:t>
      </w:r>
      <w:r w:rsidR="009E0378" w:rsidRPr="002A239C">
        <w:rPr>
          <w:rFonts w:ascii="Times New Roman" w:eastAsia="Times New Roman" w:hAnsi="Times New Roman" w:cs="Times New Roman"/>
          <w:color w:val="000000" w:themeColor="text1"/>
          <w:sz w:val="24"/>
          <w:szCs w:val="24"/>
          <w:lang w:val="sv-SE"/>
        </w:rPr>
        <w:t>muskle</w:t>
      </w:r>
      <w:r w:rsidR="00716525">
        <w:rPr>
          <w:rFonts w:ascii="Times New Roman" w:eastAsia="Times New Roman" w:hAnsi="Times New Roman" w:cs="Times New Roman"/>
          <w:color w:val="000000" w:themeColor="text1"/>
          <w:sz w:val="24"/>
          <w:szCs w:val="24"/>
          <w:lang w:val="sv-SE"/>
        </w:rPr>
        <w:t>r palperades</w:t>
      </w:r>
      <w:r w:rsidR="009E0378" w:rsidRPr="002A239C">
        <w:rPr>
          <w:rFonts w:ascii="Times New Roman" w:eastAsia="Times New Roman" w:hAnsi="Times New Roman" w:cs="Times New Roman"/>
          <w:color w:val="000000" w:themeColor="text1"/>
          <w:sz w:val="24"/>
          <w:szCs w:val="24"/>
          <w:lang w:val="sv-SE"/>
        </w:rPr>
        <w:t xml:space="preserve"> </w:t>
      </w:r>
      <w:r w:rsidR="003C11B2">
        <w:rPr>
          <w:rFonts w:ascii="Times New Roman" w:eastAsia="Times New Roman" w:hAnsi="Times New Roman" w:cs="Times New Roman"/>
          <w:color w:val="000000" w:themeColor="text1"/>
          <w:sz w:val="24"/>
          <w:szCs w:val="24"/>
          <w:lang w:val="sv-SE"/>
        </w:rPr>
        <w:t>för att hitta rätt</w:t>
      </w:r>
      <w:r w:rsidR="00D62665">
        <w:rPr>
          <w:rFonts w:ascii="Times New Roman" w:eastAsia="Times New Roman" w:hAnsi="Times New Roman" w:cs="Times New Roman"/>
          <w:color w:val="000000" w:themeColor="text1"/>
          <w:sz w:val="24"/>
          <w:szCs w:val="24"/>
          <w:lang w:val="sv-SE"/>
        </w:rPr>
        <w:t xml:space="preserve"> </w:t>
      </w:r>
      <w:r w:rsidR="003F4455">
        <w:rPr>
          <w:rFonts w:ascii="Times New Roman" w:eastAsia="Times New Roman" w:hAnsi="Times New Roman" w:cs="Times New Roman"/>
          <w:color w:val="000000" w:themeColor="text1"/>
          <w:sz w:val="24"/>
          <w:szCs w:val="24"/>
          <w:lang w:val="sv-SE"/>
        </w:rPr>
        <w:t>placering</w:t>
      </w:r>
      <w:r w:rsidR="00D62665">
        <w:rPr>
          <w:rFonts w:ascii="Times New Roman" w:eastAsia="Times New Roman" w:hAnsi="Times New Roman" w:cs="Times New Roman"/>
          <w:color w:val="000000" w:themeColor="text1"/>
          <w:sz w:val="24"/>
          <w:szCs w:val="24"/>
          <w:lang w:val="sv-SE"/>
        </w:rPr>
        <w:t xml:space="preserve"> för</w:t>
      </w:r>
      <w:r w:rsidR="009E0378" w:rsidRPr="002A239C">
        <w:rPr>
          <w:rFonts w:ascii="Times New Roman" w:eastAsia="Times New Roman" w:hAnsi="Times New Roman" w:cs="Times New Roman"/>
          <w:color w:val="000000" w:themeColor="text1"/>
          <w:sz w:val="24"/>
          <w:szCs w:val="24"/>
          <w:lang w:val="sv-SE"/>
        </w:rPr>
        <w:t xml:space="preserve"> elektroderna</w:t>
      </w:r>
      <w:r w:rsidR="008C02C1">
        <w:rPr>
          <w:rFonts w:ascii="Times New Roman" w:eastAsia="Times New Roman" w:hAnsi="Times New Roman" w:cs="Times New Roman"/>
          <w:color w:val="000000" w:themeColor="text1"/>
          <w:sz w:val="24"/>
          <w:szCs w:val="24"/>
          <w:lang w:val="sv-SE"/>
        </w:rPr>
        <w:t xml:space="preserve"> (Figur </w:t>
      </w:r>
      <w:r w:rsidR="00376D97">
        <w:rPr>
          <w:rFonts w:ascii="Times New Roman" w:eastAsia="Times New Roman" w:hAnsi="Times New Roman" w:cs="Times New Roman"/>
          <w:color w:val="000000" w:themeColor="text1"/>
          <w:sz w:val="24"/>
          <w:szCs w:val="24"/>
          <w:lang w:val="sv-SE"/>
        </w:rPr>
        <w:t>5-7)</w:t>
      </w:r>
      <w:r w:rsidR="009E0378" w:rsidRPr="002A239C">
        <w:rPr>
          <w:rFonts w:ascii="Times New Roman" w:eastAsia="Times New Roman" w:hAnsi="Times New Roman" w:cs="Times New Roman"/>
          <w:color w:val="000000" w:themeColor="text1"/>
          <w:sz w:val="24"/>
          <w:szCs w:val="24"/>
          <w:lang w:val="sv-SE"/>
        </w:rPr>
        <w:t>.</w:t>
      </w:r>
      <w:r w:rsidR="00D173D1">
        <w:rPr>
          <w:rFonts w:ascii="Times New Roman" w:eastAsia="Times New Roman" w:hAnsi="Times New Roman" w:cs="Times New Roman"/>
          <w:color w:val="000000" w:themeColor="text1"/>
          <w:sz w:val="24"/>
          <w:szCs w:val="24"/>
          <w:lang w:val="sv-SE"/>
        </w:rPr>
        <w:t xml:space="preserve"> </w:t>
      </w:r>
      <w:r w:rsidR="00B540DB">
        <w:rPr>
          <w:rFonts w:ascii="Times New Roman" w:eastAsia="Times New Roman" w:hAnsi="Times New Roman" w:cs="Times New Roman"/>
          <w:color w:val="000000" w:themeColor="text1"/>
          <w:sz w:val="24"/>
          <w:szCs w:val="24"/>
          <w:lang w:val="sv-SE"/>
        </w:rPr>
        <w:t xml:space="preserve">En </w:t>
      </w:r>
      <w:r w:rsidR="004C065A">
        <w:rPr>
          <w:rFonts w:ascii="Times New Roman" w:eastAsia="Times New Roman" w:hAnsi="Times New Roman" w:cs="Times New Roman"/>
          <w:color w:val="000000" w:themeColor="text1"/>
          <w:sz w:val="24"/>
          <w:szCs w:val="24"/>
          <w:lang w:val="sv-SE"/>
        </w:rPr>
        <w:t>penna användes för att markera elektrodpositionerna</w:t>
      </w:r>
      <w:r w:rsidR="00D831DA">
        <w:rPr>
          <w:rFonts w:ascii="Times New Roman" w:eastAsia="Times New Roman" w:hAnsi="Times New Roman" w:cs="Times New Roman"/>
          <w:color w:val="000000" w:themeColor="text1"/>
          <w:sz w:val="24"/>
          <w:szCs w:val="24"/>
          <w:lang w:val="sv-SE"/>
        </w:rPr>
        <w:t xml:space="preserve"> på huden.</w:t>
      </w:r>
      <w:r w:rsidR="00B73B40">
        <w:rPr>
          <w:rFonts w:ascii="Times New Roman" w:eastAsia="Times New Roman" w:hAnsi="Times New Roman" w:cs="Times New Roman"/>
          <w:color w:val="000000" w:themeColor="text1"/>
          <w:sz w:val="24"/>
          <w:szCs w:val="24"/>
          <w:lang w:val="sv-SE"/>
        </w:rPr>
        <w:t xml:space="preserve"> Därefter f</w:t>
      </w:r>
      <w:r w:rsidR="009E0378" w:rsidRPr="002A239C">
        <w:rPr>
          <w:rFonts w:ascii="Times New Roman" w:eastAsia="Times New Roman" w:hAnsi="Times New Roman" w:cs="Times New Roman"/>
          <w:color w:val="000000" w:themeColor="text1"/>
          <w:sz w:val="24"/>
          <w:szCs w:val="24"/>
          <w:lang w:val="sv-SE"/>
        </w:rPr>
        <w:t>örbered</w:t>
      </w:r>
      <w:r w:rsidR="00B73B40">
        <w:rPr>
          <w:rFonts w:ascii="Times New Roman" w:eastAsia="Times New Roman" w:hAnsi="Times New Roman" w:cs="Times New Roman"/>
          <w:color w:val="000000" w:themeColor="text1"/>
          <w:sz w:val="24"/>
          <w:szCs w:val="24"/>
          <w:lang w:val="sv-SE"/>
        </w:rPr>
        <w:t>des</w:t>
      </w:r>
      <w:r w:rsidR="009E0378" w:rsidRPr="002A239C">
        <w:rPr>
          <w:rFonts w:ascii="Times New Roman" w:eastAsia="Times New Roman" w:hAnsi="Times New Roman" w:cs="Times New Roman"/>
          <w:color w:val="000000" w:themeColor="text1"/>
          <w:sz w:val="24"/>
          <w:szCs w:val="24"/>
          <w:lang w:val="sv-SE"/>
        </w:rPr>
        <w:t xml:space="preserve"> huden. Vid behov avlägsna</w:t>
      </w:r>
      <w:r w:rsidR="00AC0572">
        <w:rPr>
          <w:rFonts w:ascii="Times New Roman" w:eastAsia="Times New Roman" w:hAnsi="Times New Roman" w:cs="Times New Roman"/>
          <w:color w:val="000000" w:themeColor="text1"/>
          <w:sz w:val="24"/>
          <w:szCs w:val="24"/>
          <w:lang w:val="sv-SE"/>
        </w:rPr>
        <w:t>des</w:t>
      </w:r>
      <w:r w:rsidR="009E0378" w:rsidRPr="002A239C">
        <w:rPr>
          <w:rFonts w:ascii="Times New Roman" w:eastAsia="Times New Roman" w:hAnsi="Times New Roman" w:cs="Times New Roman"/>
          <w:color w:val="000000" w:themeColor="text1"/>
          <w:sz w:val="24"/>
          <w:szCs w:val="24"/>
          <w:lang w:val="sv-SE"/>
        </w:rPr>
        <w:t xml:space="preserve"> kroppsbehåring </w:t>
      </w:r>
      <w:r w:rsidR="00AC0572">
        <w:rPr>
          <w:rFonts w:ascii="Times New Roman" w:eastAsia="Times New Roman" w:hAnsi="Times New Roman" w:cs="Times New Roman"/>
          <w:color w:val="000000" w:themeColor="text1"/>
          <w:sz w:val="24"/>
          <w:szCs w:val="24"/>
          <w:lang w:val="sv-SE"/>
        </w:rPr>
        <w:t>lokalt</w:t>
      </w:r>
      <w:r w:rsidR="00D82C2D">
        <w:rPr>
          <w:rFonts w:ascii="Times New Roman" w:eastAsia="Times New Roman" w:hAnsi="Times New Roman" w:cs="Times New Roman"/>
          <w:color w:val="000000" w:themeColor="text1"/>
          <w:sz w:val="24"/>
          <w:szCs w:val="24"/>
          <w:lang w:val="sv-SE"/>
        </w:rPr>
        <w:t xml:space="preserve"> med </w:t>
      </w:r>
      <w:r w:rsidR="007268CE">
        <w:rPr>
          <w:rFonts w:ascii="Times New Roman" w:eastAsia="Times New Roman" w:hAnsi="Times New Roman" w:cs="Times New Roman"/>
          <w:color w:val="000000" w:themeColor="text1"/>
          <w:sz w:val="24"/>
          <w:szCs w:val="24"/>
          <w:lang w:val="sv-SE"/>
        </w:rPr>
        <w:t>en rakhyvel</w:t>
      </w:r>
      <w:r w:rsidR="009E0378" w:rsidRPr="002A239C">
        <w:rPr>
          <w:rFonts w:ascii="Times New Roman" w:eastAsia="Times New Roman" w:hAnsi="Times New Roman" w:cs="Times New Roman"/>
          <w:color w:val="000000" w:themeColor="text1"/>
          <w:sz w:val="24"/>
          <w:szCs w:val="24"/>
          <w:lang w:val="sv-SE"/>
        </w:rPr>
        <w:t xml:space="preserve">. </w:t>
      </w:r>
      <w:r w:rsidR="00910F2E">
        <w:rPr>
          <w:rFonts w:ascii="Times New Roman" w:eastAsia="Times New Roman" w:hAnsi="Times New Roman" w:cs="Times New Roman"/>
          <w:color w:val="000000" w:themeColor="text1"/>
          <w:sz w:val="24"/>
          <w:szCs w:val="24"/>
          <w:lang w:val="sv-SE"/>
        </w:rPr>
        <w:t>Huden</w:t>
      </w:r>
      <w:r w:rsidR="00E01DBF">
        <w:rPr>
          <w:rFonts w:ascii="Times New Roman" w:eastAsia="Times New Roman" w:hAnsi="Times New Roman" w:cs="Times New Roman"/>
          <w:color w:val="000000" w:themeColor="text1"/>
          <w:sz w:val="24"/>
          <w:szCs w:val="24"/>
          <w:lang w:val="sv-SE"/>
        </w:rPr>
        <w:t xml:space="preserve"> tvättades</w:t>
      </w:r>
      <w:r w:rsidR="009A3A94">
        <w:rPr>
          <w:rFonts w:ascii="Times New Roman" w:eastAsia="Times New Roman" w:hAnsi="Times New Roman" w:cs="Times New Roman"/>
          <w:color w:val="000000" w:themeColor="text1"/>
          <w:sz w:val="24"/>
          <w:szCs w:val="24"/>
          <w:lang w:val="sv-SE"/>
        </w:rPr>
        <w:t xml:space="preserve"> med</w:t>
      </w:r>
      <w:r w:rsidR="00CE459F">
        <w:rPr>
          <w:rFonts w:ascii="Times New Roman" w:eastAsia="Times New Roman" w:hAnsi="Times New Roman" w:cs="Times New Roman"/>
          <w:color w:val="000000" w:themeColor="text1"/>
          <w:sz w:val="24"/>
          <w:szCs w:val="24"/>
          <w:lang w:val="sv-SE"/>
        </w:rPr>
        <w:t xml:space="preserve"> </w:t>
      </w:r>
      <w:r w:rsidR="009A3A94">
        <w:rPr>
          <w:rFonts w:ascii="Times New Roman" w:eastAsia="Times New Roman" w:hAnsi="Times New Roman" w:cs="Times New Roman"/>
          <w:color w:val="000000" w:themeColor="text1"/>
          <w:sz w:val="24"/>
          <w:szCs w:val="24"/>
          <w:lang w:val="sv-SE"/>
        </w:rPr>
        <w:t>tvål och vatten</w:t>
      </w:r>
      <w:r w:rsidR="00C13B7D">
        <w:rPr>
          <w:rFonts w:ascii="Times New Roman" w:eastAsia="Times New Roman" w:hAnsi="Times New Roman" w:cs="Times New Roman"/>
          <w:color w:val="000000" w:themeColor="text1"/>
          <w:sz w:val="24"/>
          <w:szCs w:val="24"/>
          <w:lang w:val="sv-SE"/>
        </w:rPr>
        <w:t xml:space="preserve"> med hjälp av bomullsrondeller</w:t>
      </w:r>
      <w:r w:rsidR="009A3A94">
        <w:rPr>
          <w:rFonts w:ascii="Times New Roman" w:eastAsia="Times New Roman" w:hAnsi="Times New Roman" w:cs="Times New Roman"/>
          <w:color w:val="000000" w:themeColor="text1"/>
          <w:sz w:val="24"/>
          <w:szCs w:val="24"/>
          <w:lang w:val="sv-SE"/>
        </w:rPr>
        <w:t>.</w:t>
      </w:r>
      <w:r w:rsidR="009E0378" w:rsidRPr="002A239C">
        <w:rPr>
          <w:rFonts w:ascii="Times New Roman" w:eastAsia="Times New Roman" w:hAnsi="Times New Roman" w:cs="Times New Roman"/>
          <w:color w:val="000000" w:themeColor="text1"/>
          <w:sz w:val="24"/>
          <w:szCs w:val="24"/>
          <w:lang w:val="sv-SE"/>
        </w:rPr>
        <w:t xml:space="preserve"> </w:t>
      </w:r>
      <w:r w:rsidR="003B70F0">
        <w:rPr>
          <w:rFonts w:ascii="Times New Roman" w:eastAsia="Times New Roman" w:hAnsi="Times New Roman" w:cs="Times New Roman"/>
          <w:color w:val="000000" w:themeColor="text1"/>
          <w:sz w:val="24"/>
          <w:szCs w:val="24"/>
          <w:lang w:val="sv-SE"/>
        </w:rPr>
        <w:t xml:space="preserve">Sedan strök vi </w:t>
      </w:r>
      <w:r w:rsidR="009E0378" w:rsidRPr="002A239C">
        <w:rPr>
          <w:rFonts w:ascii="Times New Roman" w:eastAsia="Times New Roman" w:hAnsi="Times New Roman" w:cs="Times New Roman"/>
          <w:color w:val="000000" w:themeColor="text1"/>
          <w:sz w:val="24"/>
          <w:szCs w:val="24"/>
          <w:lang w:val="sv-SE"/>
        </w:rPr>
        <w:t>med fint sandpapper</w:t>
      </w:r>
      <w:r w:rsidR="00C94ABB">
        <w:rPr>
          <w:rFonts w:ascii="Times New Roman" w:eastAsia="Times New Roman" w:hAnsi="Times New Roman" w:cs="Times New Roman"/>
          <w:color w:val="000000" w:themeColor="text1"/>
          <w:sz w:val="24"/>
          <w:szCs w:val="24"/>
          <w:lang w:val="sv-SE"/>
        </w:rPr>
        <w:t xml:space="preserve"> </w:t>
      </w:r>
      <w:r w:rsidR="003F4455">
        <w:rPr>
          <w:rFonts w:ascii="Times New Roman" w:eastAsia="Times New Roman" w:hAnsi="Times New Roman" w:cs="Times New Roman"/>
          <w:color w:val="000000" w:themeColor="text1"/>
          <w:sz w:val="24"/>
          <w:szCs w:val="24"/>
          <w:lang w:val="sv-SE"/>
        </w:rPr>
        <w:t>fyra</w:t>
      </w:r>
      <w:r w:rsidR="00C94ABB">
        <w:rPr>
          <w:rFonts w:ascii="Times New Roman" w:eastAsia="Times New Roman" w:hAnsi="Times New Roman" w:cs="Times New Roman"/>
          <w:color w:val="000000" w:themeColor="text1"/>
          <w:sz w:val="24"/>
          <w:szCs w:val="24"/>
          <w:lang w:val="sv-SE"/>
        </w:rPr>
        <w:t xml:space="preserve"> g</w:t>
      </w:r>
      <w:r w:rsidR="00C13B7D">
        <w:rPr>
          <w:rFonts w:ascii="Times New Roman" w:eastAsia="Times New Roman" w:hAnsi="Times New Roman" w:cs="Times New Roman"/>
          <w:color w:val="000000" w:themeColor="text1"/>
          <w:sz w:val="24"/>
          <w:szCs w:val="24"/>
          <w:lang w:val="sv-SE"/>
        </w:rPr>
        <w:t>ånger</w:t>
      </w:r>
      <w:r w:rsidR="003B70F0">
        <w:rPr>
          <w:rFonts w:ascii="Times New Roman" w:eastAsia="Times New Roman" w:hAnsi="Times New Roman" w:cs="Times New Roman"/>
          <w:color w:val="000000" w:themeColor="text1"/>
          <w:sz w:val="24"/>
          <w:szCs w:val="24"/>
          <w:lang w:val="sv-SE"/>
        </w:rPr>
        <w:t xml:space="preserve"> </w:t>
      </w:r>
      <w:r w:rsidR="003558D9">
        <w:rPr>
          <w:rFonts w:ascii="Times New Roman" w:eastAsia="Times New Roman" w:hAnsi="Times New Roman" w:cs="Times New Roman"/>
          <w:color w:val="000000" w:themeColor="text1"/>
          <w:sz w:val="24"/>
          <w:szCs w:val="24"/>
          <w:lang w:val="sv-SE"/>
        </w:rPr>
        <w:t xml:space="preserve">på varje ställe </w:t>
      </w:r>
      <w:r w:rsidR="003B70F0">
        <w:rPr>
          <w:rFonts w:ascii="Times New Roman" w:eastAsia="Times New Roman" w:hAnsi="Times New Roman" w:cs="Times New Roman"/>
          <w:color w:val="000000" w:themeColor="text1"/>
          <w:sz w:val="24"/>
          <w:szCs w:val="24"/>
          <w:lang w:val="sv-SE"/>
        </w:rPr>
        <w:t>där elektroder skulle sättas</w:t>
      </w:r>
      <w:r w:rsidR="009E0378" w:rsidRPr="002A239C">
        <w:rPr>
          <w:rFonts w:ascii="Times New Roman" w:eastAsia="Times New Roman" w:hAnsi="Times New Roman" w:cs="Times New Roman"/>
          <w:color w:val="000000" w:themeColor="text1"/>
          <w:sz w:val="24"/>
          <w:szCs w:val="24"/>
          <w:lang w:val="sv-SE"/>
        </w:rPr>
        <w:t>.</w:t>
      </w:r>
      <w:r w:rsidR="0091384B">
        <w:rPr>
          <w:rFonts w:ascii="Times New Roman" w:eastAsia="Times New Roman" w:hAnsi="Times New Roman" w:cs="Times New Roman"/>
          <w:color w:val="000000" w:themeColor="text1"/>
          <w:sz w:val="24"/>
          <w:szCs w:val="24"/>
          <w:lang w:val="sv-SE"/>
        </w:rPr>
        <w:t xml:space="preserve"> Slutligen</w:t>
      </w:r>
      <w:r w:rsidR="009E0378" w:rsidRPr="002A239C">
        <w:rPr>
          <w:rFonts w:ascii="Times New Roman" w:eastAsia="Times New Roman" w:hAnsi="Times New Roman" w:cs="Times New Roman"/>
          <w:color w:val="000000" w:themeColor="text1"/>
          <w:sz w:val="24"/>
          <w:szCs w:val="24"/>
          <w:lang w:val="sv-SE"/>
        </w:rPr>
        <w:t xml:space="preserve"> </w:t>
      </w:r>
      <w:r w:rsidR="0091384B">
        <w:rPr>
          <w:rFonts w:ascii="Times New Roman" w:eastAsia="Times New Roman" w:hAnsi="Times New Roman" w:cs="Times New Roman"/>
          <w:color w:val="000000" w:themeColor="text1"/>
          <w:sz w:val="24"/>
          <w:szCs w:val="24"/>
          <w:lang w:val="sv-SE"/>
        </w:rPr>
        <w:t xml:space="preserve">användes </w:t>
      </w:r>
      <w:r w:rsidR="00986A9D">
        <w:rPr>
          <w:rFonts w:ascii="Times New Roman" w:eastAsia="Times New Roman" w:hAnsi="Times New Roman" w:cs="Times New Roman"/>
          <w:color w:val="000000" w:themeColor="text1"/>
          <w:sz w:val="24"/>
          <w:szCs w:val="24"/>
          <w:lang w:val="sv-SE"/>
        </w:rPr>
        <w:t xml:space="preserve">alcogel på en bomullsrondell för att </w:t>
      </w:r>
      <w:r w:rsidR="002D6239">
        <w:rPr>
          <w:rFonts w:ascii="Times New Roman" w:eastAsia="Times New Roman" w:hAnsi="Times New Roman" w:cs="Times New Roman"/>
          <w:color w:val="000000" w:themeColor="text1"/>
          <w:sz w:val="24"/>
          <w:szCs w:val="24"/>
          <w:lang w:val="sv-SE"/>
        </w:rPr>
        <w:t>rengöra huden.</w:t>
      </w:r>
    </w:p>
    <w:p w14:paraId="00EC71A1" w14:textId="78C375AD" w:rsidR="009E0378" w:rsidRPr="00CE0016" w:rsidRDefault="009E0378" w:rsidP="00CE0016">
      <w:pPr>
        <w:spacing w:line="276" w:lineRule="auto"/>
        <w:rPr>
          <w:rFonts w:ascii="Times New Roman" w:eastAsia="Times New Roman" w:hAnsi="Times New Roman" w:cs="Times New Roman"/>
          <w:b/>
          <w:color w:val="000000" w:themeColor="text1"/>
          <w:sz w:val="24"/>
          <w:szCs w:val="24"/>
          <w:lang w:val="sv-SE"/>
        </w:rPr>
      </w:pPr>
      <w:r w:rsidRPr="00BC0A63">
        <w:rPr>
          <w:rFonts w:ascii="Times New Roman" w:eastAsia="Times New Roman" w:hAnsi="Times New Roman" w:cs="Times New Roman"/>
          <w:b/>
          <w:color w:val="000000" w:themeColor="text1"/>
          <w:sz w:val="24"/>
          <w:szCs w:val="24"/>
          <w:lang w:val="sv-SE"/>
        </w:rPr>
        <w:lastRenderedPageBreak/>
        <w:t>Deltoideus pars intermedia</w:t>
      </w:r>
      <w:r>
        <w:rPr>
          <w:rFonts w:ascii="Times New Roman" w:eastAsia="Times New Roman" w:hAnsi="Times New Roman" w:cs="Times New Roman"/>
          <w:b/>
          <w:color w:val="000000" w:themeColor="text1"/>
          <w:sz w:val="24"/>
          <w:szCs w:val="24"/>
          <w:lang w:val="sv-SE"/>
        </w:rPr>
        <w:t xml:space="preserve"> (DPI)</w:t>
      </w:r>
      <w:r>
        <w:rPr>
          <w:rFonts w:ascii="Times New Roman" w:eastAsia="Times New Roman" w:hAnsi="Times New Roman" w:cs="Times New Roman"/>
          <w:b/>
          <w:bCs/>
          <w:color w:val="000000" w:themeColor="text1"/>
          <w:sz w:val="24"/>
          <w:szCs w:val="24"/>
          <w:lang w:val="sv-SE"/>
        </w:rPr>
        <w:t>:</w:t>
      </w:r>
      <w:r w:rsidR="00632CD1">
        <w:rPr>
          <w:noProof/>
        </w:rPr>
        <mc:AlternateContent>
          <mc:Choice Requires="wps">
            <w:drawing>
              <wp:anchor distT="0" distB="0" distL="114300" distR="114300" simplePos="0" relativeHeight="251658241" behindDoc="0" locked="0" layoutInCell="1" allowOverlap="1" wp14:anchorId="32D0A68B" wp14:editId="4D20BBC7">
                <wp:simplePos x="0" y="0"/>
                <wp:positionH relativeFrom="column">
                  <wp:posOffset>2778760</wp:posOffset>
                </wp:positionH>
                <wp:positionV relativeFrom="paragraph">
                  <wp:posOffset>3011805</wp:posOffset>
                </wp:positionV>
                <wp:extent cx="2943225" cy="635"/>
                <wp:effectExtent l="0" t="0" r="0" b="0"/>
                <wp:wrapSquare wrapText="bothSides"/>
                <wp:docPr id="8" name="Textruta 8"/>
                <wp:cNvGraphicFramePr/>
                <a:graphic xmlns:a="http://schemas.openxmlformats.org/drawingml/2006/main">
                  <a:graphicData uri="http://schemas.microsoft.com/office/word/2010/wordprocessingShape">
                    <wps:wsp>
                      <wps:cNvSpPr txBox="1"/>
                      <wps:spPr>
                        <a:xfrm>
                          <a:off x="0" y="0"/>
                          <a:ext cx="2943225" cy="635"/>
                        </a:xfrm>
                        <a:prstGeom prst="rect">
                          <a:avLst/>
                        </a:prstGeom>
                        <a:solidFill>
                          <a:prstClr val="white"/>
                        </a:solidFill>
                        <a:ln>
                          <a:noFill/>
                        </a:ln>
                      </wps:spPr>
                      <wps:txbx>
                        <w:txbxContent>
                          <w:p w14:paraId="5797AD21" w14:textId="1A3C0183" w:rsidR="006332FF" w:rsidRPr="00B50F3B" w:rsidRDefault="006332FF" w:rsidP="00B50F3B">
                            <w:pPr>
                              <w:pStyle w:val="Beskrivning"/>
                              <w:jc w:val="center"/>
                              <w:rPr>
                                <w:rFonts w:ascii="Times New Roman" w:hAnsi="Times New Roman" w:cs="Times New Roman"/>
                                <w:lang w:val="sv-SE"/>
                              </w:rPr>
                            </w:pPr>
                            <w:r w:rsidRPr="00B50F3B">
                              <w:rPr>
                                <w:rFonts w:ascii="Times New Roman" w:hAnsi="Times New Roman" w:cs="Times New Roman"/>
                                <w:lang w:val="sv-SE"/>
                              </w:rPr>
                              <w:t>Figur 5. Elektrodplacering av DPI</w:t>
                            </w:r>
                            <w:r>
                              <w:rPr>
                                <w:rFonts w:ascii="Times New Roman" w:hAnsi="Times New Roman" w:cs="Times New Roman"/>
                                <w:lang w:val="sv-SE"/>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2D0A68B" id="Textruta 8" o:spid="_x0000_s1028" type="#_x0000_t202" style="position:absolute;margin-left:218.8pt;margin-top:237.15pt;width:231.75pt;height:.05pt;z-index:251658241;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" stroked="f">
                <v:textbox style="mso-fit-shape-to-text:t" inset="0,0,0,0">
                  <w:txbxContent>
                    <w:p w14:paraId="5797AD21" w14:textId="1A3C0183" w:rsidR="006332FF" w:rsidRPr="00B50F3B" w:rsidRDefault="006332FF" w:rsidP="00B50F3B">
                      <w:pPr>
                        <w:pStyle w:val="Beskrivning"/>
                        <w:jc w:val="center"/>
                        <w:rPr>
                          <w:rFonts w:ascii="Times New Roman" w:hAnsi="Times New Roman" w:cs="Times New Roman"/>
                          <w:lang w:val="sv-SE"/>
                        </w:rPr>
                      </w:pPr>
                      <w:r w:rsidRPr="00B50F3B">
                        <w:rPr>
                          <w:rFonts w:ascii="Times New Roman" w:hAnsi="Times New Roman" w:cs="Times New Roman"/>
                          <w:lang w:val="sv-SE"/>
                        </w:rPr>
                        <w:t>Figur 5. Elektrodplacering av DPI</w:t>
                      </w:r>
                      <w:r>
                        <w:rPr>
                          <w:rFonts w:ascii="Times New Roman" w:hAnsi="Times New Roman" w:cs="Times New Roman"/>
                          <w:lang w:val="sv-SE"/>
                        </w:rPr>
                        <w:t>.</w:t>
                      </w:r>
                    </w:p>
                  </w:txbxContent>
                </v:textbox>
                <w10:wrap type="square"/>
              </v:shape>
            </w:pict>
          </mc:Fallback>
        </mc:AlternateContent>
      </w:r>
      <w:r w:rsidR="00632CD1">
        <w:rPr>
          <w:rFonts w:ascii="Times New Roman" w:eastAsia="Times New Roman" w:hAnsi="Times New Roman" w:cs="Times New Roman"/>
          <w:b/>
          <w:noProof/>
          <w:color w:val="000000" w:themeColor="text1"/>
          <w:sz w:val="24"/>
          <w:szCs w:val="24"/>
        </w:rPr>
        <w:drawing>
          <wp:anchor distT="0" distB="0" distL="114300" distR="114300" simplePos="0" relativeHeight="251658240" behindDoc="0" locked="0" layoutInCell="1" allowOverlap="1" wp14:anchorId="44C69370" wp14:editId="2D194D3B">
            <wp:simplePos x="0" y="0"/>
            <wp:positionH relativeFrom="margin">
              <wp:align>right</wp:align>
            </wp:positionH>
            <wp:positionV relativeFrom="paragraph">
              <wp:posOffset>8890</wp:posOffset>
            </wp:positionV>
            <wp:extent cx="2943225" cy="2943225"/>
            <wp:effectExtent l="0" t="0" r="9525" b="9525"/>
            <wp:wrapSquare wrapText="bothSides"/>
            <wp:docPr id="3" name="Picture 3" descr="A picture containing person, wall, indoor, cloth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ide.png"/>
                    <pic:cNvPicPr/>
                  </pic:nvPicPr>
                  <pic:blipFill>
                    <a:blip r:embed="rId18">
                      <a:extLst>
                        <a:ext uri="{28A0092B-C50C-407E-A947-70E740481C1C}">
                          <a14:useLocalDpi xmlns:a14="http://schemas.microsoft.com/office/drawing/2010/main" val="0"/>
                        </a:ext>
                      </a:extLst>
                    </a:blip>
                    <a:stretch>
                      <a:fillRect/>
                    </a:stretch>
                  </pic:blipFill>
                  <pic:spPr>
                    <a:xfrm>
                      <a:off x="0" y="0"/>
                      <a:ext cx="2943225" cy="2943225"/>
                    </a:xfrm>
                    <a:prstGeom prst="rect">
                      <a:avLst/>
                    </a:prstGeom>
                  </pic:spPr>
                </pic:pic>
              </a:graphicData>
            </a:graphic>
            <wp14:sizeRelH relativeFrom="margin">
              <wp14:pctWidth>0</wp14:pctWidth>
            </wp14:sizeRelH>
            <wp14:sizeRelV relativeFrom="margin">
              <wp14:pctHeight>0</wp14:pctHeight>
            </wp14:sizeRelV>
          </wp:anchor>
        </w:drawing>
      </w:r>
      <w:r w:rsidRPr="00BC0A63">
        <w:rPr>
          <w:rFonts w:ascii="Times New Roman" w:eastAsia="Times New Roman" w:hAnsi="Times New Roman" w:cs="Times New Roman"/>
          <w:b/>
          <w:color w:val="000000" w:themeColor="text1"/>
          <w:sz w:val="24"/>
          <w:szCs w:val="24"/>
          <w:lang w:val="sv-SE"/>
        </w:rPr>
        <w:br/>
      </w:r>
      <w:r w:rsidRPr="00BC0A63">
        <w:rPr>
          <w:rFonts w:ascii="Times New Roman" w:eastAsia="Times New Roman" w:hAnsi="Times New Roman" w:cs="Times New Roman"/>
          <w:color w:val="000000" w:themeColor="text1"/>
          <w:sz w:val="24"/>
          <w:szCs w:val="24"/>
          <w:lang w:val="sv-SE"/>
        </w:rPr>
        <w:t xml:space="preserve">Utgångsposition: </w:t>
      </w:r>
      <w:r>
        <w:rPr>
          <w:rFonts w:ascii="Times New Roman" w:eastAsia="Times New Roman" w:hAnsi="Times New Roman" w:cs="Times New Roman"/>
          <w:color w:val="000000" w:themeColor="text1"/>
          <w:sz w:val="24"/>
          <w:szCs w:val="24"/>
          <w:lang w:val="sv-SE"/>
        </w:rPr>
        <w:t>Test</w:t>
      </w:r>
      <w:r w:rsidRPr="00BC0A63">
        <w:rPr>
          <w:rFonts w:ascii="Times New Roman" w:eastAsia="Times New Roman" w:hAnsi="Times New Roman" w:cs="Times New Roman"/>
          <w:color w:val="000000" w:themeColor="text1"/>
          <w:sz w:val="24"/>
          <w:szCs w:val="24"/>
          <w:lang w:val="sv-SE"/>
        </w:rPr>
        <w:t xml:space="preserve">personen </w:t>
      </w:r>
      <w:r w:rsidR="00DA4741">
        <w:rPr>
          <w:rFonts w:ascii="Times New Roman" w:eastAsia="Times New Roman" w:hAnsi="Times New Roman" w:cs="Times New Roman"/>
          <w:color w:val="000000" w:themeColor="text1"/>
          <w:sz w:val="24"/>
          <w:szCs w:val="24"/>
          <w:lang w:val="sv-SE"/>
        </w:rPr>
        <w:t>satt</w:t>
      </w:r>
      <w:r w:rsidRPr="00BC0A63">
        <w:rPr>
          <w:rFonts w:ascii="Times New Roman" w:eastAsia="Times New Roman" w:hAnsi="Times New Roman" w:cs="Times New Roman"/>
          <w:color w:val="000000" w:themeColor="text1"/>
          <w:sz w:val="24"/>
          <w:szCs w:val="24"/>
          <w:lang w:val="sv-SE"/>
        </w:rPr>
        <w:t xml:space="preserve"> med </w:t>
      </w:r>
      <w:r w:rsidR="002D6C0A">
        <w:rPr>
          <w:rFonts w:ascii="Times New Roman" w:eastAsia="Times New Roman" w:hAnsi="Times New Roman" w:cs="Times New Roman"/>
          <w:color w:val="000000" w:themeColor="text1"/>
          <w:sz w:val="24"/>
          <w:szCs w:val="24"/>
          <w:lang w:val="sv-SE"/>
        </w:rPr>
        <w:t>höger arm</w:t>
      </w:r>
      <w:r w:rsidRPr="00BC0A63">
        <w:rPr>
          <w:rFonts w:ascii="Times New Roman" w:eastAsia="Times New Roman" w:hAnsi="Times New Roman" w:cs="Times New Roman"/>
          <w:color w:val="000000" w:themeColor="text1"/>
          <w:sz w:val="24"/>
          <w:szCs w:val="24"/>
          <w:lang w:val="sv-SE"/>
        </w:rPr>
        <w:t xml:space="preserve"> hängandes vertikalt och med handflatan riktad medialt.</w:t>
      </w:r>
      <w:r w:rsidRPr="00BC0A63">
        <w:rPr>
          <w:rFonts w:ascii="Times New Roman" w:eastAsia="Times New Roman" w:hAnsi="Times New Roman" w:cs="Times New Roman"/>
          <w:color w:val="000000" w:themeColor="text1"/>
          <w:sz w:val="24"/>
          <w:szCs w:val="24"/>
          <w:lang w:val="sv-SE"/>
        </w:rPr>
        <w:br/>
        <w:t>Elektrodavstånd: 2</w:t>
      </w:r>
      <w:r w:rsidR="00F3077B">
        <w:rPr>
          <w:rFonts w:ascii="Times New Roman" w:eastAsia="Times New Roman" w:hAnsi="Times New Roman" w:cs="Times New Roman"/>
          <w:color w:val="000000" w:themeColor="text1"/>
          <w:sz w:val="24"/>
          <w:szCs w:val="24"/>
          <w:lang w:val="sv-SE"/>
        </w:rPr>
        <w:t>5</w:t>
      </w:r>
      <w:r w:rsidRPr="00BC0A63">
        <w:rPr>
          <w:rFonts w:ascii="Times New Roman" w:eastAsia="Times New Roman" w:hAnsi="Times New Roman" w:cs="Times New Roman"/>
          <w:color w:val="000000" w:themeColor="text1"/>
          <w:sz w:val="24"/>
          <w:szCs w:val="24"/>
          <w:lang w:val="sv-SE"/>
        </w:rPr>
        <w:t xml:space="preserve"> mm.</w:t>
      </w:r>
      <w:r w:rsidRPr="00BC0A63">
        <w:rPr>
          <w:rFonts w:ascii="Times New Roman" w:eastAsia="Times New Roman" w:hAnsi="Times New Roman" w:cs="Times New Roman"/>
          <w:color w:val="000000" w:themeColor="text1"/>
          <w:sz w:val="24"/>
          <w:szCs w:val="24"/>
          <w:lang w:val="sv-SE"/>
        </w:rPr>
        <w:br/>
        <w:t xml:space="preserve">Elektrodplacering: </w:t>
      </w:r>
      <w:r w:rsidR="00723A02" w:rsidRPr="00BC0A63">
        <w:rPr>
          <w:rFonts w:ascii="Times New Roman" w:eastAsia="Times New Roman" w:hAnsi="Times New Roman" w:cs="Times New Roman"/>
          <w:color w:val="000000" w:themeColor="text1"/>
          <w:sz w:val="24"/>
          <w:szCs w:val="24"/>
          <w:lang w:val="sv-SE"/>
        </w:rPr>
        <w:t>3</w:t>
      </w:r>
      <w:r w:rsidR="002A5011">
        <w:rPr>
          <w:rFonts w:ascii="Times New Roman" w:eastAsia="Times New Roman" w:hAnsi="Times New Roman" w:cs="Times New Roman"/>
          <w:color w:val="000000" w:themeColor="text1"/>
          <w:sz w:val="24"/>
          <w:szCs w:val="24"/>
          <w:lang w:val="sv-SE"/>
        </w:rPr>
        <w:t>,5</w:t>
      </w:r>
      <w:r w:rsidR="002A5011" w:rsidRPr="00BC0A63">
        <w:rPr>
          <w:rFonts w:ascii="Times New Roman" w:eastAsia="Times New Roman" w:hAnsi="Times New Roman" w:cs="Times New Roman"/>
          <w:color w:val="000000" w:themeColor="text1"/>
          <w:sz w:val="24"/>
          <w:szCs w:val="24"/>
          <w:lang w:val="sv-SE"/>
        </w:rPr>
        <w:t xml:space="preserve"> cm inferiort om </w:t>
      </w:r>
      <w:r w:rsidRPr="00BC0A63">
        <w:rPr>
          <w:rFonts w:ascii="Times New Roman" w:eastAsia="Times New Roman" w:hAnsi="Times New Roman" w:cs="Times New Roman"/>
          <w:color w:val="000000" w:themeColor="text1"/>
          <w:sz w:val="24"/>
          <w:szCs w:val="24"/>
          <w:lang w:val="sv-SE"/>
        </w:rPr>
        <w:t>a</w:t>
      </w:r>
      <w:r w:rsidR="00E71D55">
        <w:rPr>
          <w:rFonts w:ascii="Times New Roman" w:eastAsia="Times New Roman" w:hAnsi="Times New Roman" w:cs="Times New Roman"/>
          <w:color w:val="000000" w:themeColor="text1"/>
          <w:sz w:val="24"/>
          <w:szCs w:val="24"/>
          <w:lang w:val="sv-SE"/>
        </w:rPr>
        <w:t>k</w:t>
      </w:r>
      <w:r w:rsidRPr="00BC0A63">
        <w:rPr>
          <w:rFonts w:ascii="Times New Roman" w:eastAsia="Times New Roman" w:hAnsi="Times New Roman" w:cs="Times New Roman"/>
          <w:color w:val="000000" w:themeColor="text1"/>
          <w:sz w:val="24"/>
          <w:szCs w:val="24"/>
          <w:lang w:val="sv-SE"/>
        </w:rPr>
        <w:t>romion</w:t>
      </w:r>
      <w:r w:rsidR="00723A02" w:rsidRPr="00BC0A63">
        <w:rPr>
          <w:rFonts w:ascii="Times New Roman" w:eastAsia="Times New Roman" w:hAnsi="Times New Roman" w:cs="Times New Roman"/>
          <w:color w:val="000000" w:themeColor="text1"/>
          <w:sz w:val="24"/>
          <w:szCs w:val="24"/>
          <w:lang w:val="sv-SE"/>
        </w:rPr>
        <w:t>, lateralt på överarmen, över</w:t>
      </w:r>
      <w:r w:rsidRPr="00BC0A63">
        <w:rPr>
          <w:rFonts w:ascii="Times New Roman" w:eastAsia="Times New Roman" w:hAnsi="Times New Roman" w:cs="Times New Roman"/>
          <w:color w:val="000000" w:themeColor="text1"/>
          <w:sz w:val="24"/>
          <w:szCs w:val="24"/>
          <w:lang w:val="sv-SE"/>
        </w:rPr>
        <w:t xml:space="preserve"> muskelbuken.</w:t>
      </w:r>
      <w:r w:rsidRPr="00BC0A63">
        <w:rPr>
          <w:rFonts w:ascii="Times New Roman" w:eastAsia="Times New Roman" w:hAnsi="Times New Roman" w:cs="Times New Roman"/>
          <w:color w:val="000000" w:themeColor="text1"/>
          <w:sz w:val="24"/>
          <w:szCs w:val="24"/>
          <w:lang w:val="sv-SE"/>
        </w:rPr>
        <w:br/>
        <w:t>Elektrodorientering: I riktningen mellan a</w:t>
      </w:r>
      <w:r w:rsidR="00E71D55">
        <w:rPr>
          <w:rFonts w:ascii="Times New Roman" w:eastAsia="Times New Roman" w:hAnsi="Times New Roman" w:cs="Times New Roman"/>
          <w:color w:val="000000" w:themeColor="text1"/>
          <w:sz w:val="24"/>
          <w:szCs w:val="24"/>
          <w:lang w:val="sv-SE"/>
        </w:rPr>
        <w:t>k</w:t>
      </w:r>
      <w:r w:rsidRPr="00BC0A63">
        <w:rPr>
          <w:rFonts w:ascii="Times New Roman" w:eastAsia="Times New Roman" w:hAnsi="Times New Roman" w:cs="Times New Roman"/>
          <w:color w:val="000000" w:themeColor="text1"/>
          <w:sz w:val="24"/>
          <w:szCs w:val="24"/>
          <w:lang w:val="sv-SE"/>
        </w:rPr>
        <w:t>romion och handen</w:t>
      </w:r>
      <w:r w:rsidR="00723A02">
        <w:rPr>
          <w:rFonts w:ascii="Times New Roman" w:eastAsia="Times New Roman" w:hAnsi="Times New Roman" w:cs="Times New Roman"/>
          <w:color w:val="000000" w:themeColor="text1"/>
          <w:sz w:val="24"/>
          <w:szCs w:val="24"/>
          <w:lang w:val="sv-SE"/>
        </w:rPr>
        <w:t>, parallellt med muskelfibrerna</w:t>
      </w:r>
      <w:r w:rsidRPr="00BC0A63">
        <w:rPr>
          <w:rFonts w:ascii="Times New Roman" w:eastAsia="Times New Roman" w:hAnsi="Times New Roman" w:cs="Times New Roman"/>
          <w:color w:val="000000" w:themeColor="text1"/>
          <w:sz w:val="24"/>
          <w:szCs w:val="24"/>
          <w:lang w:val="sv-SE"/>
        </w:rPr>
        <w:t>.</w:t>
      </w:r>
      <w:r w:rsidRPr="00BC0A63">
        <w:rPr>
          <w:rFonts w:ascii="Times New Roman" w:eastAsia="Times New Roman" w:hAnsi="Times New Roman" w:cs="Times New Roman"/>
          <w:color w:val="000000" w:themeColor="text1"/>
          <w:sz w:val="24"/>
          <w:szCs w:val="24"/>
          <w:lang w:val="sv-SE"/>
        </w:rPr>
        <w:br/>
        <w:t xml:space="preserve">Referenselektrod: </w:t>
      </w:r>
      <w:r w:rsidR="00375FFC">
        <w:rPr>
          <w:rFonts w:ascii="Times New Roman" w:eastAsia="Times New Roman" w:hAnsi="Times New Roman" w:cs="Times New Roman"/>
          <w:color w:val="000000" w:themeColor="text1"/>
          <w:sz w:val="24"/>
          <w:szCs w:val="24"/>
          <w:lang w:val="sv-SE"/>
        </w:rPr>
        <w:t>Clavicula</w:t>
      </w:r>
      <w:r w:rsidRPr="00BC0A63">
        <w:rPr>
          <w:rFonts w:ascii="Times New Roman" w:eastAsia="Times New Roman" w:hAnsi="Times New Roman" w:cs="Times New Roman"/>
          <w:color w:val="000000" w:themeColor="text1"/>
          <w:sz w:val="24"/>
          <w:szCs w:val="24"/>
          <w:lang w:val="sv-SE"/>
        </w:rPr>
        <w:t>.</w:t>
      </w:r>
    </w:p>
    <w:p w14:paraId="7CFB1A20" w14:textId="77777777" w:rsidR="00043ECB" w:rsidRDefault="00043ECB" w:rsidP="009E0378">
      <w:pPr>
        <w:spacing w:line="276" w:lineRule="auto"/>
        <w:rPr>
          <w:rFonts w:ascii="Times New Roman" w:eastAsia="Times New Roman" w:hAnsi="Times New Roman" w:cs="Times New Roman"/>
          <w:b/>
          <w:color w:val="000000" w:themeColor="text1"/>
          <w:sz w:val="24"/>
          <w:szCs w:val="24"/>
          <w:lang w:val="sv-SE"/>
        </w:rPr>
      </w:pPr>
    </w:p>
    <w:p w14:paraId="6324BA3F" w14:textId="77777777" w:rsidR="002120B9" w:rsidRDefault="002120B9" w:rsidP="009E0378">
      <w:pPr>
        <w:spacing w:line="276" w:lineRule="auto"/>
        <w:rPr>
          <w:rFonts w:ascii="Times New Roman" w:eastAsia="Times New Roman" w:hAnsi="Times New Roman" w:cs="Times New Roman"/>
          <w:b/>
          <w:color w:val="000000" w:themeColor="text1"/>
          <w:sz w:val="24"/>
          <w:szCs w:val="24"/>
          <w:lang w:val="sv-SE"/>
        </w:rPr>
      </w:pPr>
    </w:p>
    <w:p w14:paraId="3F80EBCF" w14:textId="77777777" w:rsidR="00131940" w:rsidRDefault="00131940" w:rsidP="007750EB">
      <w:pPr>
        <w:rPr>
          <w:rFonts w:ascii="Times New Roman" w:eastAsia="Times New Roman" w:hAnsi="Times New Roman" w:cs="Times New Roman"/>
          <w:b/>
          <w:color w:val="000000" w:themeColor="text1"/>
          <w:sz w:val="24"/>
          <w:szCs w:val="24"/>
          <w:lang w:val="sv-SE"/>
        </w:rPr>
      </w:pPr>
    </w:p>
    <w:p w14:paraId="5DBA90A3" w14:textId="77777777" w:rsidR="00D61A7C" w:rsidRDefault="00D61A7C" w:rsidP="007750EB">
      <w:pPr>
        <w:rPr>
          <w:rFonts w:ascii="Times New Roman" w:hAnsi="Times New Roman" w:cs="Times New Roman"/>
          <w:b/>
          <w:sz w:val="24"/>
          <w:szCs w:val="24"/>
          <w:lang w:val="sv-SE"/>
        </w:rPr>
      </w:pPr>
    </w:p>
    <w:p w14:paraId="401C6858" w14:textId="594B958E" w:rsidR="007750EB" w:rsidRPr="009D0691" w:rsidRDefault="007750EB" w:rsidP="007750EB">
      <w:pPr>
        <w:rPr>
          <w:rFonts w:ascii="Times New Roman" w:hAnsi="Times New Roman" w:cs="Times New Roman"/>
          <w:b/>
          <w:bCs/>
          <w:sz w:val="24"/>
          <w:szCs w:val="24"/>
          <w:lang w:val="sv-SE"/>
        </w:rPr>
      </w:pPr>
      <w:r w:rsidRPr="00DD6924">
        <w:rPr>
          <w:rFonts w:ascii="Times New Roman" w:hAnsi="Times New Roman" w:cs="Times New Roman"/>
          <w:b/>
          <w:sz w:val="24"/>
          <w:szCs w:val="24"/>
          <w:lang w:val="sv-SE"/>
        </w:rPr>
        <w:t xml:space="preserve">Deltoideus pars </w:t>
      </w:r>
      <w:r>
        <w:rPr>
          <w:rFonts w:ascii="Times New Roman" w:hAnsi="Times New Roman" w:cs="Times New Roman"/>
          <w:b/>
          <w:sz w:val="24"/>
          <w:szCs w:val="24"/>
          <w:lang w:val="sv-SE"/>
        </w:rPr>
        <w:t>posterior (DPP)</w:t>
      </w:r>
      <w:r w:rsidRPr="00DD6924">
        <w:rPr>
          <w:rFonts w:ascii="Times New Roman" w:hAnsi="Times New Roman" w:cs="Times New Roman"/>
          <w:b/>
          <w:bCs/>
          <w:sz w:val="24"/>
          <w:szCs w:val="24"/>
          <w:lang w:val="sv-SE"/>
        </w:rPr>
        <w:t>:</w:t>
      </w:r>
      <w:r>
        <w:rPr>
          <w:noProof/>
        </w:rPr>
        <mc:AlternateContent>
          <mc:Choice Requires="wps">
            <w:drawing>
              <wp:anchor distT="0" distB="0" distL="114300" distR="114300" simplePos="0" relativeHeight="251658245" behindDoc="0" locked="0" layoutInCell="1" allowOverlap="1" wp14:anchorId="55086E0A" wp14:editId="3F724CA0">
                <wp:simplePos x="0" y="0"/>
                <wp:positionH relativeFrom="column">
                  <wp:posOffset>2778760</wp:posOffset>
                </wp:positionH>
                <wp:positionV relativeFrom="paragraph">
                  <wp:posOffset>3011805</wp:posOffset>
                </wp:positionV>
                <wp:extent cx="2944495" cy="635"/>
                <wp:effectExtent l="0" t="0" r="0" b="0"/>
                <wp:wrapSquare wrapText="bothSides"/>
                <wp:docPr id="7" name="Textruta 7"/>
                <wp:cNvGraphicFramePr/>
                <a:graphic xmlns:a="http://schemas.openxmlformats.org/drawingml/2006/main">
                  <a:graphicData uri="http://schemas.microsoft.com/office/word/2010/wordprocessingShape">
                    <wps:wsp>
                      <wps:cNvSpPr txBox="1"/>
                      <wps:spPr>
                        <a:xfrm>
                          <a:off x="0" y="0"/>
                          <a:ext cx="2944495" cy="635"/>
                        </a:xfrm>
                        <a:prstGeom prst="rect">
                          <a:avLst/>
                        </a:prstGeom>
                        <a:solidFill>
                          <a:prstClr val="white"/>
                        </a:solidFill>
                        <a:ln>
                          <a:noFill/>
                        </a:ln>
                      </wps:spPr>
                      <wps:txbx>
                        <w:txbxContent>
                          <w:p w14:paraId="1733FA77" w14:textId="60C500F8" w:rsidR="006332FF" w:rsidRPr="00181483" w:rsidRDefault="006332FF" w:rsidP="007750EB">
                            <w:pPr>
                              <w:pStyle w:val="Beskrivning"/>
                              <w:jc w:val="center"/>
                              <w:rPr>
                                <w:rFonts w:ascii="Times New Roman" w:eastAsia="Times New Roman" w:hAnsi="Times New Roman" w:cs="Times New Roman"/>
                                <w:noProof/>
                                <w:color w:val="000000" w:themeColor="text1"/>
                                <w:lang w:val="sv-SE"/>
                              </w:rPr>
                            </w:pPr>
                            <w:r w:rsidRPr="00181483">
                              <w:rPr>
                                <w:rFonts w:ascii="Times New Roman" w:hAnsi="Times New Roman" w:cs="Times New Roman"/>
                                <w:lang w:val="sv-SE"/>
                              </w:rPr>
                              <w:t>Figur 6. Elektrodplacering av DPP.</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5086E0A" id="Textruta 7" o:spid="_x0000_s1029" type="#_x0000_t202" style="position:absolute;margin-left:218.8pt;margin-top:237.15pt;width:231.85pt;height:.05pt;z-index:251658245;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" stroked="f">
                <v:textbox style="mso-fit-shape-to-text:t" inset="0,0,0,0">
                  <w:txbxContent>
                    <w:p w14:paraId="1733FA77" w14:textId="60C500F8" w:rsidR="006332FF" w:rsidRPr="00181483" w:rsidRDefault="006332FF" w:rsidP="007750EB">
                      <w:pPr>
                        <w:pStyle w:val="Beskrivning"/>
                        <w:jc w:val="center"/>
                        <w:rPr>
                          <w:rFonts w:ascii="Times New Roman" w:eastAsia="Times New Roman" w:hAnsi="Times New Roman" w:cs="Times New Roman"/>
                          <w:noProof/>
                          <w:color w:val="000000" w:themeColor="text1"/>
                          <w:lang w:val="sv-SE"/>
                        </w:rPr>
                      </w:pPr>
                      <w:r w:rsidRPr="00181483">
                        <w:rPr>
                          <w:rFonts w:ascii="Times New Roman" w:hAnsi="Times New Roman" w:cs="Times New Roman"/>
                          <w:lang w:val="sv-SE"/>
                        </w:rPr>
                        <w:t>Figur 6. Elektrodplacering av DPP.</w:t>
                      </w:r>
                    </w:p>
                  </w:txbxContent>
                </v:textbox>
                <w10:wrap type="square"/>
              </v:shape>
            </w:pict>
          </mc:Fallback>
        </mc:AlternateContent>
      </w:r>
      <w:r>
        <w:rPr>
          <w:rFonts w:eastAsia="Times New Roman"/>
          <w:noProof/>
          <w:color w:val="000000" w:themeColor="text1"/>
        </w:rPr>
        <w:drawing>
          <wp:anchor distT="0" distB="0" distL="114300" distR="114300" simplePos="0" relativeHeight="251658244" behindDoc="0" locked="0" layoutInCell="1" allowOverlap="1" wp14:anchorId="1EF26B8C" wp14:editId="55149008">
            <wp:simplePos x="0" y="0"/>
            <wp:positionH relativeFrom="margin">
              <wp:align>right</wp:align>
            </wp:positionH>
            <wp:positionV relativeFrom="paragraph">
              <wp:posOffset>10531</wp:posOffset>
            </wp:positionV>
            <wp:extent cx="2944800" cy="2944800"/>
            <wp:effectExtent l="0" t="0" r="8255" b="8255"/>
            <wp:wrapSquare wrapText="bothSides"/>
            <wp:docPr id="2" name="Picture 2" descr="A person posing for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back_delt.png"/>
                    <pic:cNvPicPr/>
                  </pic:nvPicPr>
                  <pic:blipFill>
                    <a:blip r:embed="rId19">
                      <a:extLst>
                        <a:ext uri="{28A0092B-C50C-407E-A947-70E740481C1C}">
                          <a14:useLocalDpi xmlns:a14="http://schemas.microsoft.com/office/drawing/2010/main" val="0"/>
                        </a:ext>
                      </a:extLst>
                    </a:blip>
                    <a:stretch>
                      <a:fillRect/>
                    </a:stretch>
                  </pic:blipFill>
                  <pic:spPr>
                    <a:xfrm>
                      <a:off x="0" y="0"/>
                      <a:ext cx="2944800" cy="2944800"/>
                    </a:xfrm>
                    <a:prstGeom prst="rect">
                      <a:avLst/>
                    </a:prstGeom>
                  </pic:spPr>
                </pic:pic>
              </a:graphicData>
            </a:graphic>
            <wp14:sizeRelH relativeFrom="margin">
              <wp14:pctWidth>0</wp14:pctWidth>
            </wp14:sizeRelH>
            <wp14:sizeRelV relativeFrom="margin">
              <wp14:pctHeight>0</wp14:pctHeight>
            </wp14:sizeRelV>
          </wp:anchor>
        </w:drawing>
      </w:r>
      <w:r w:rsidRPr="00BC0A63">
        <w:rPr>
          <w:rFonts w:ascii="Times New Roman" w:eastAsia="Times New Roman" w:hAnsi="Times New Roman" w:cs="Times New Roman"/>
          <w:b/>
          <w:color w:val="000000" w:themeColor="text1"/>
          <w:sz w:val="24"/>
          <w:szCs w:val="24"/>
          <w:lang w:val="sv-SE"/>
        </w:rPr>
        <w:br/>
      </w:r>
      <w:r w:rsidRPr="00BC0A63">
        <w:rPr>
          <w:rFonts w:ascii="Times New Roman" w:eastAsia="Times New Roman" w:hAnsi="Times New Roman" w:cs="Times New Roman"/>
          <w:color w:val="000000" w:themeColor="text1"/>
          <w:sz w:val="24"/>
          <w:szCs w:val="24"/>
          <w:lang w:val="sv-SE"/>
        </w:rPr>
        <w:t xml:space="preserve">Utgångsposition: </w:t>
      </w:r>
      <w:r>
        <w:rPr>
          <w:rFonts w:ascii="Times New Roman" w:eastAsia="Times New Roman" w:hAnsi="Times New Roman" w:cs="Times New Roman"/>
          <w:color w:val="000000" w:themeColor="text1"/>
          <w:sz w:val="24"/>
          <w:szCs w:val="24"/>
          <w:lang w:val="sv-SE"/>
        </w:rPr>
        <w:t>Test</w:t>
      </w:r>
      <w:r w:rsidRPr="00BC0A63">
        <w:rPr>
          <w:rFonts w:ascii="Times New Roman" w:eastAsia="Times New Roman" w:hAnsi="Times New Roman" w:cs="Times New Roman"/>
          <w:color w:val="000000" w:themeColor="text1"/>
          <w:sz w:val="24"/>
          <w:szCs w:val="24"/>
          <w:lang w:val="sv-SE"/>
        </w:rPr>
        <w:t>personen s</w:t>
      </w:r>
      <w:r w:rsidR="00DA4741">
        <w:rPr>
          <w:rFonts w:ascii="Times New Roman" w:eastAsia="Times New Roman" w:hAnsi="Times New Roman" w:cs="Times New Roman"/>
          <w:color w:val="000000" w:themeColor="text1"/>
          <w:sz w:val="24"/>
          <w:szCs w:val="24"/>
          <w:lang w:val="sv-SE"/>
        </w:rPr>
        <w:t>att</w:t>
      </w:r>
      <w:r w:rsidRPr="00BC0A63">
        <w:rPr>
          <w:rFonts w:ascii="Times New Roman" w:eastAsia="Times New Roman" w:hAnsi="Times New Roman" w:cs="Times New Roman"/>
          <w:color w:val="000000" w:themeColor="text1"/>
          <w:sz w:val="24"/>
          <w:szCs w:val="24"/>
          <w:lang w:val="sv-SE"/>
        </w:rPr>
        <w:t xml:space="preserve"> med </w:t>
      </w:r>
      <w:r>
        <w:rPr>
          <w:rFonts w:ascii="Times New Roman" w:eastAsia="Times New Roman" w:hAnsi="Times New Roman" w:cs="Times New Roman"/>
          <w:color w:val="000000" w:themeColor="text1"/>
          <w:sz w:val="24"/>
          <w:szCs w:val="24"/>
          <w:lang w:val="sv-SE"/>
        </w:rPr>
        <w:t>höger arm</w:t>
      </w:r>
      <w:r w:rsidRPr="00BC0A63">
        <w:rPr>
          <w:rFonts w:ascii="Times New Roman" w:eastAsia="Times New Roman" w:hAnsi="Times New Roman" w:cs="Times New Roman"/>
          <w:color w:val="000000" w:themeColor="text1"/>
          <w:sz w:val="24"/>
          <w:szCs w:val="24"/>
          <w:lang w:val="sv-SE"/>
        </w:rPr>
        <w:t xml:space="preserve"> hängandes vertikalt och med handflatan riktad medialt. </w:t>
      </w:r>
      <w:r w:rsidRPr="00BC0A63">
        <w:rPr>
          <w:rFonts w:ascii="Times New Roman" w:eastAsia="Times New Roman" w:hAnsi="Times New Roman" w:cs="Times New Roman"/>
          <w:color w:val="000000" w:themeColor="text1"/>
          <w:sz w:val="24"/>
          <w:szCs w:val="24"/>
          <w:lang w:val="sv-SE"/>
        </w:rPr>
        <w:br/>
        <w:t>Elektrodavstånd: 2</w:t>
      </w:r>
      <w:r>
        <w:rPr>
          <w:rFonts w:ascii="Times New Roman" w:eastAsia="Times New Roman" w:hAnsi="Times New Roman" w:cs="Times New Roman"/>
          <w:color w:val="000000" w:themeColor="text1"/>
          <w:sz w:val="24"/>
          <w:szCs w:val="24"/>
          <w:lang w:val="sv-SE"/>
        </w:rPr>
        <w:t>5</w:t>
      </w:r>
      <w:r w:rsidRPr="00BC0A63">
        <w:rPr>
          <w:rFonts w:ascii="Times New Roman" w:eastAsia="Times New Roman" w:hAnsi="Times New Roman" w:cs="Times New Roman"/>
          <w:color w:val="000000" w:themeColor="text1"/>
          <w:sz w:val="24"/>
          <w:szCs w:val="24"/>
          <w:lang w:val="sv-SE"/>
        </w:rPr>
        <w:t xml:space="preserve"> mm.</w:t>
      </w:r>
      <w:r w:rsidRPr="00BC0A63">
        <w:rPr>
          <w:rFonts w:ascii="Times New Roman" w:eastAsia="Times New Roman" w:hAnsi="Times New Roman" w:cs="Times New Roman"/>
          <w:color w:val="000000" w:themeColor="text1"/>
          <w:sz w:val="24"/>
          <w:szCs w:val="24"/>
          <w:lang w:val="sv-SE"/>
        </w:rPr>
        <w:br/>
        <w:t>Elektrodplacering: 2</w:t>
      </w:r>
      <w:r>
        <w:rPr>
          <w:rFonts w:ascii="Times New Roman" w:eastAsia="Times New Roman" w:hAnsi="Times New Roman" w:cs="Times New Roman"/>
          <w:color w:val="000000" w:themeColor="text1"/>
          <w:sz w:val="24"/>
          <w:szCs w:val="24"/>
          <w:lang w:val="sv-SE"/>
        </w:rPr>
        <w:t>,5</w:t>
      </w:r>
      <w:r w:rsidRPr="00BC0A63">
        <w:rPr>
          <w:rFonts w:ascii="Times New Roman" w:eastAsia="Times New Roman" w:hAnsi="Times New Roman" w:cs="Times New Roman"/>
          <w:color w:val="000000" w:themeColor="text1"/>
          <w:sz w:val="24"/>
          <w:szCs w:val="24"/>
          <w:lang w:val="sv-SE"/>
        </w:rPr>
        <w:t xml:space="preserve"> cm inferiort om spina scapulaes laterala kant</w:t>
      </w:r>
      <w:r w:rsidRPr="00BC0A63">
        <w:rPr>
          <w:rFonts w:ascii="Times New Roman" w:eastAsia="Times New Roman" w:hAnsi="Times New Roman" w:cs="Times New Roman"/>
          <w:color w:val="000000" w:themeColor="text1"/>
          <w:sz w:val="24"/>
          <w:szCs w:val="24"/>
          <w:lang w:val="sv-SE"/>
        </w:rPr>
        <w:br/>
        <w:t>Elektrodorientering: I riktning med linjen mellan a</w:t>
      </w:r>
      <w:r w:rsidR="00E71D55">
        <w:rPr>
          <w:rFonts w:ascii="Times New Roman" w:eastAsia="Times New Roman" w:hAnsi="Times New Roman" w:cs="Times New Roman"/>
          <w:color w:val="000000" w:themeColor="text1"/>
          <w:sz w:val="24"/>
          <w:szCs w:val="24"/>
          <w:lang w:val="sv-SE"/>
        </w:rPr>
        <w:t>k</w:t>
      </w:r>
      <w:r w:rsidRPr="00BC0A63">
        <w:rPr>
          <w:rFonts w:ascii="Times New Roman" w:eastAsia="Times New Roman" w:hAnsi="Times New Roman" w:cs="Times New Roman"/>
          <w:color w:val="000000" w:themeColor="text1"/>
          <w:sz w:val="24"/>
          <w:szCs w:val="24"/>
          <w:lang w:val="sv-SE"/>
        </w:rPr>
        <w:t>romion och lillfingret</w:t>
      </w:r>
      <w:r>
        <w:rPr>
          <w:rFonts w:ascii="Times New Roman" w:eastAsia="Times New Roman" w:hAnsi="Times New Roman" w:cs="Times New Roman"/>
          <w:color w:val="000000" w:themeColor="text1"/>
          <w:sz w:val="24"/>
          <w:szCs w:val="24"/>
          <w:lang w:val="sv-SE"/>
        </w:rPr>
        <w:t>, parallellt med muskelfibrerna</w:t>
      </w:r>
      <w:r w:rsidRPr="00BC0A63">
        <w:rPr>
          <w:rFonts w:ascii="Times New Roman" w:eastAsia="Times New Roman" w:hAnsi="Times New Roman" w:cs="Times New Roman"/>
          <w:color w:val="000000" w:themeColor="text1"/>
          <w:sz w:val="24"/>
          <w:szCs w:val="24"/>
          <w:lang w:val="sv-SE"/>
        </w:rPr>
        <w:t>.</w:t>
      </w:r>
      <w:r w:rsidRPr="00BC0A63">
        <w:rPr>
          <w:rFonts w:ascii="Times New Roman" w:eastAsia="Times New Roman" w:hAnsi="Times New Roman" w:cs="Times New Roman"/>
          <w:color w:val="000000" w:themeColor="text1"/>
          <w:sz w:val="24"/>
          <w:szCs w:val="24"/>
          <w:lang w:val="sv-SE"/>
        </w:rPr>
        <w:br/>
        <w:t xml:space="preserve">Referenselektrod: </w:t>
      </w:r>
      <w:r>
        <w:rPr>
          <w:rFonts w:ascii="Times New Roman" w:eastAsia="Times New Roman" w:hAnsi="Times New Roman" w:cs="Times New Roman"/>
          <w:color w:val="000000" w:themeColor="text1"/>
          <w:sz w:val="24"/>
          <w:szCs w:val="24"/>
          <w:lang w:val="sv-SE"/>
        </w:rPr>
        <w:t>A</w:t>
      </w:r>
      <w:r w:rsidR="00E71D55">
        <w:rPr>
          <w:rFonts w:ascii="Times New Roman" w:eastAsia="Times New Roman" w:hAnsi="Times New Roman" w:cs="Times New Roman"/>
          <w:color w:val="000000" w:themeColor="text1"/>
          <w:sz w:val="24"/>
          <w:szCs w:val="24"/>
          <w:lang w:val="sv-SE"/>
        </w:rPr>
        <w:t>k</w:t>
      </w:r>
      <w:r>
        <w:rPr>
          <w:rFonts w:ascii="Times New Roman" w:eastAsia="Times New Roman" w:hAnsi="Times New Roman" w:cs="Times New Roman"/>
          <w:color w:val="000000" w:themeColor="text1"/>
          <w:sz w:val="24"/>
          <w:szCs w:val="24"/>
          <w:lang w:val="sv-SE"/>
        </w:rPr>
        <w:t>romion</w:t>
      </w:r>
      <w:r w:rsidRPr="00BC0A63">
        <w:rPr>
          <w:rFonts w:ascii="Times New Roman" w:eastAsia="Times New Roman" w:hAnsi="Times New Roman" w:cs="Times New Roman"/>
          <w:color w:val="000000" w:themeColor="text1"/>
          <w:sz w:val="24"/>
          <w:szCs w:val="24"/>
          <w:lang w:val="sv-SE"/>
        </w:rPr>
        <w:t>.</w:t>
      </w:r>
    </w:p>
    <w:p w14:paraId="1CDBCBE4" w14:textId="77777777" w:rsidR="007750EB" w:rsidRDefault="007750EB" w:rsidP="007750EB">
      <w:pPr>
        <w:spacing w:line="276" w:lineRule="auto"/>
        <w:rPr>
          <w:rFonts w:ascii="Times New Roman" w:eastAsia="Times New Roman" w:hAnsi="Times New Roman" w:cs="Times New Roman"/>
          <w:b/>
          <w:color w:val="000000" w:themeColor="text1"/>
          <w:sz w:val="24"/>
          <w:szCs w:val="24"/>
          <w:lang w:val="sv-SE"/>
        </w:rPr>
      </w:pPr>
    </w:p>
    <w:p w14:paraId="3729AE17" w14:textId="77777777" w:rsidR="007750EB" w:rsidRDefault="007750EB" w:rsidP="007750EB">
      <w:pPr>
        <w:spacing w:line="276" w:lineRule="auto"/>
        <w:rPr>
          <w:rFonts w:ascii="Times New Roman" w:eastAsia="Times New Roman" w:hAnsi="Times New Roman" w:cs="Times New Roman"/>
          <w:b/>
          <w:bCs/>
          <w:color w:val="000000" w:themeColor="text1"/>
          <w:sz w:val="24"/>
          <w:szCs w:val="24"/>
          <w:lang w:val="sv-SE"/>
        </w:rPr>
      </w:pPr>
    </w:p>
    <w:p w14:paraId="2BA61D3F" w14:textId="77777777" w:rsidR="002120B9" w:rsidRDefault="002120B9" w:rsidP="009E0378">
      <w:pPr>
        <w:spacing w:line="276" w:lineRule="auto"/>
        <w:rPr>
          <w:rFonts w:ascii="Times New Roman" w:eastAsia="Times New Roman" w:hAnsi="Times New Roman" w:cs="Times New Roman"/>
          <w:b/>
          <w:color w:val="000000" w:themeColor="text1"/>
          <w:sz w:val="24"/>
          <w:szCs w:val="24"/>
          <w:lang w:val="sv-SE"/>
        </w:rPr>
      </w:pPr>
    </w:p>
    <w:p w14:paraId="3393E32C" w14:textId="77777777" w:rsidR="002120B9" w:rsidRDefault="002120B9" w:rsidP="009E0378">
      <w:pPr>
        <w:spacing w:line="276" w:lineRule="auto"/>
        <w:rPr>
          <w:rFonts w:ascii="Times New Roman" w:eastAsia="Times New Roman" w:hAnsi="Times New Roman" w:cs="Times New Roman"/>
          <w:b/>
          <w:color w:val="000000" w:themeColor="text1"/>
          <w:sz w:val="24"/>
          <w:szCs w:val="24"/>
          <w:lang w:val="sv-SE"/>
        </w:rPr>
      </w:pPr>
    </w:p>
    <w:p w14:paraId="3427EEE6" w14:textId="77777777" w:rsidR="002120B9" w:rsidRDefault="002120B9" w:rsidP="009E0378">
      <w:pPr>
        <w:spacing w:line="276" w:lineRule="auto"/>
        <w:rPr>
          <w:rFonts w:ascii="Times New Roman" w:eastAsia="Times New Roman" w:hAnsi="Times New Roman" w:cs="Times New Roman"/>
          <w:b/>
          <w:color w:val="000000" w:themeColor="text1"/>
          <w:sz w:val="24"/>
          <w:szCs w:val="24"/>
          <w:lang w:val="sv-SE"/>
        </w:rPr>
      </w:pPr>
    </w:p>
    <w:p w14:paraId="1E5507E5" w14:textId="2D6DDBA8" w:rsidR="009E0378" w:rsidRPr="0025580F" w:rsidRDefault="009E0378" w:rsidP="0025580F">
      <w:pPr>
        <w:spacing w:line="276" w:lineRule="auto"/>
        <w:rPr>
          <w:rFonts w:ascii="Times New Roman" w:eastAsia="Times New Roman" w:hAnsi="Times New Roman" w:cs="Times New Roman"/>
          <w:color w:val="000000" w:themeColor="text1"/>
          <w:sz w:val="24"/>
          <w:szCs w:val="24"/>
          <w:lang w:val="sv-SE"/>
        </w:rPr>
      </w:pPr>
      <w:r w:rsidRPr="00BC0A63">
        <w:rPr>
          <w:rFonts w:ascii="Times New Roman" w:eastAsia="Times New Roman" w:hAnsi="Times New Roman" w:cs="Times New Roman"/>
          <w:b/>
          <w:color w:val="000000" w:themeColor="text1"/>
          <w:sz w:val="24"/>
          <w:szCs w:val="24"/>
          <w:lang w:val="sv-SE"/>
        </w:rPr>
        <w:lastRenderedPageBreak/>
        <w:t xml:space="preserve">Infraspinatus </w:t>
      </w:r>
      <w:r>
        <w:rPr>
          <w:rFonts w:ascii="Times New Roman" w:eastAsia="Times New Roman" w:hAnsi="Times New Roman" w:cs="Times New Roman"/>
          <w:b/>
          <w:color w:val="000000" w:themeColor="text1"/>
          <w:sz w:val="24"/>
          <w:szCs w:val="24"/>
          <w:lang w:val="sv-SE"/>
        </w:rPr>
        <w:t>(INF):</w:t>
      </w:r>
      <w:r w:rsidR="00632CD1">
        <w:rPr>
          <w:noProof/>
        </w:rPr>
        <mc:AlternateContent>
          <mc:Choice Requires="wps">
            <w:drawing>
              <wp:anchor distT="0" distB="0" distL="114300" distR="114300" simplePos="0" relativeHeight="251658243" behindDoc="0" locked="0" layoutInCell="1" allowOverlap="1" wp14:anchorId="4D4366AB" wp14:editId="4E18D1C3">
                <wp:simplePos x="0" y="0"/>
                <wp:positionH relativeFrom="column">
                  <wp:posOffset>2854960</wp:posOffset>
                </wp:positionH>
                <wp:positionV relativeFrom="paragraph">
                  <wp:posOffset>2936875</wp:posOffset>
                </wp:positionV>
                <wp:extent cx="2872105" cy="635"/>
                <wp:effectExtent l="0" t="0" r="0" b="0"/>
                <wp:wrapSquare wrapText="bothSides"/>
                <wp:docPr id="9" name="Textruta 9"/>
                <wp:cNvGraphicFramePr/>
                <a:graphic xmlns:a="http://schemas.openxmlformats.org/drawingml/2006/main">
                  <a:graphicData uri="http://schemas.microsoft.com/office/word/2010/wordprocessingShape">
                    <wps:wsp>
                      <wps:cNvSpPr txBox="1"/>
                      <wps:spPr>
                        <a:xfrm>
                          <a:off x="0" y="0"/>
                          <a:ext cx="2872105" cy="635"/>
                        </a:xfrm>
                        <a:prstGeom prst="rect">
                          <a:avLst/>
                        </a:prstGeom>
                        <a:solidFill>
                          <a:prstClr val="white"/>
                        </a:solidFill>
                        <a:ln>
                          <a:noFill/>
                        </a:ln>
                      </wps:spPr>
                      <wps:txbx>
                        <w:txbxContent>
                          <w:p w14:paraId="0FFD79F0" w14:textId="00C31A91" w:rsidR="006332FF" w:rsidRPr="000465A4" w:rsidRDefault="006332FF" w:rsidP="00632CD1">
                            <w:pPr>
                              <w:pStyle w:val="Beskrivning"/>
                              <w:jc w:val="center"/>
                              <w:rPr>
                                <w:rFonts w:ascii="Times New Roman" w:eastAsia="Times New Roman" w:hAnsi="Times New Roman" w:cs="Times New Roman"/>
                                <w:noProof/>
                                <w:color w:val="000000" w:themeColor="text1"/>
                                <w:sz w:val="24"/>
                                <w:szCs w:val="24"/>
                                <w:lang w:val="sv-SE"/>
                              </w:rPr>
                            </w:pPr>
                            <w:r w:rsidRPr="000465A4">
                              <w:rPr>
                                <w:rFonts w:ascii="Times New Roman" w:hAnsi="Times New Roman" w:cs="Times New Roman"/>
                                <w:lang w:val="sv-SE"/>
                              </w:rPr>
                              <w:t>Figur 7. Elektrodplacering av INF</w:t>
                            </w:r>
                            <w:r>
                              <w:rPr>
                                <w:rFonts w:ascii="Times New Roman" w:hAnsi="Times New Roman" w:cs="Times New Roman"/>
                                <w:lang w:val="sv-SE"/>
                              </w:rPr>
                              <w:t>.</w:t>
                            </w:r>
                            <w:r w:rsidRPr="000465A4">
                              <w:rPr>
                                <w:rFonts w:ascii="Times New Roman" w:hAnsi="Times New Roman" w:cs="Times New Roman"/>
                                <w:lang w:val="sv-SE"/>
                              </w:rPr>
                              <w:br/>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D4366AB" id="Textruta 9" o:spid="_x0000_s1030" type="#_x0000_t202" style="position:absolute;margin-left:224.8pt;margin-top:231.25pt;width:226.15pt;height:.05pt;z-index:251658243;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" stroked="f">
                <v:textbox style="mso-fit-shape-to-text:t" inset="0,0,0,0">
                  <w:txbxContent>
                    <w:p w14:paraId="0FFD79F0" w14:textId="00C31A91" w:rsidR="006332FF" w:rsidRPr="000465A4" w:rsidRDefault="006332FF" w:rsidP="00632CD1">
                      <w:pPr>
                        <w:pStyle w:val="Beskrivning"/>
                        <w:jc w:val="center"/>
                        <w:rPr>
                          <w:rFonts w:ascii="Times New Roman" w:eastAsia="Times New Roman" w:hAnsi="Times New Roman" w:cs="Times New Roman"/>
                          <w:noProof/>
                          <w:color w:val="000000" w:themeColor="text1"/>
                          <w:sz w:val="24"/>
                          <w:szCs w:val="24"/>
                          <w:lang w:val="sv-SE"/>
                        </w:rPr>
                      </w:pPr>
                      <w:r w:rsidRPr="000465A4">
                        <w:rPr>
                          <w:rFonts w:ascii="Times New Roman" w:hAnsi="Times New Roman" w:cs="Times New Roman"/>
                          <w:lang w:val="sv-SE"/>
                        </w:rPr>
                        <w:t>Figur 7. Elektrodplacering av INF</w:t>
                      </w:r>
                      <w:r>
                        <w:rPr>
                          <w:rFonts w:ascii="Times New Roman" w:hAnsi="Times New Roman" w:cs="Times New Roman"/>
                          <w:lang w:val="sv-SE"/>
                        </w:rPr>
                        <w:t>.</w:t>
                      </w:r>
                      <w:r w:rsidRPr="000465A4">
                        <w:rPr>
                          <w:rFonts w:ascii="Times New Roman" w:hAnsi="Times New Roman" w:cs="Times New Roman"/>
                          <w:lang w:val="sv-SE"/>
                        </w:rPr>
                        <w:br/>
                      </w:r>
                    </w:p>
                  </w:txbxContent>
                </v:textbox>
                <w10:wrap type="square"/>
              </v:shape>
            </w:pict>
          </mc:Fallback>
        </mc:AlternateContent>
      </w:r>
      <w:r w:rsidR="00632CD1">
        <w:rPr>
          <w:rFonts w:ascii="Times New Roman" w:eastAsia="Times New Roman" w:hAnsi="Times New Roman" w:cs="Times New Roman"/>
          <w:b/>
          <w:noProof/>
          <w:color w:val="000000" w:themeColor="text1"/>
          <w:sz w:val="24"/>
          <w:szCs w:val="24"/>
        </w:rPr>
        <w:drawing>
          <wp:anchor distT="0" distB="0" distL="114300" distR="114300" simplePos="0" relativeHeight="251658242" behindDoc="0" locked="0" layoutInCell="1" allowOverlap="1" wp14:anchorId="23B1A296" wp14:editId="3ACAEDAF">
            <wp:simplePos x="0" y="0"/>
            <wp:positionH relativeFrom="margin">
              <wp:align>right</wp:align>
            </wp:positionH>
            <wp:positionV relativeFrom="paragraph">
              <wp:posOffset>7620</wp:posOffset>
            </wp:positionV>
            <wp:extent cx="2872105" cy="2872105"/>
            <wp:effectExtent l="0" t="0" r="4445" b="4445"/>
            <wp:wrapSquare wrapText="bothSides"/>
            <wp:docPr id="10" name="Picture 10" descr="A person posing for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back.png"/>
                    <pic:cNvPicPr/>
                  </pic:nvPicPr>
                  <pic:blipFill>
                    <a:blip r:embed="rId20">
                      <a:extLst>
                        <a:ext uri="{28A0092B-C50C-407E-A947-70E740481C1C}">
                          <a14:useLocalDpi xmlns:a14="http://schemas.microsoft.com/office/drawing/2010/main" val="0"/>
                        </a:ext>
                      </a:extLst>
                    </a:blip>
                    <a:stretch>
                      <a:fillRect/>
                    </a:stretch>
                  </pic:blipFill>
                  <pic:spPr>
                    <a:xfrm>
                      <a:off x="0" y="0"/>
                      <a:ext cx="2872105" cy="2872105"/>
                    </a:xfrm>
                    <a:prstGeom prst="rect">
                      <a:avLst/>
                    </a:prstGeom>
                  </pic:spPr>
                </pic:pic>
              </a:graphicData>
            </a:graphic>
          </wp:anchor>
        </w:drawing>
      </w:r>
      <w:r w:rsidRPr="00544ED1">
        <w:rPr>
          <w:lang w:val="sv-SE"/>
        </w:rPr>
        <w:br/>
      </w:r>
      <w:r w:rsidR="00BD21C1" w:rsidRPr="00BC0A63">
        <w:rPr>
          <w:rFonts w:ascii="Times New Roman" w:eastAsia="Times New Roman" w:hAnsi="Times New Roman" w:cs="Times New Roman"/>
          <w:color w:val="000000" w:themeColor="text1"/>
          <w:sz w:val="24"/>
          <w:szCs w:val="24"/>
          <w:lang w:val="sv-SE"/>
        </w:rPr>
        <w:t xml:space="preserve">Utgångsposition: </w:t>
      </w:r>
      <w:r w:rsidR="00BD21C1">
        <w:rPr>
          <w:rFonts w:ascii="Times New Roman" w:eastAsia="Times New Roman" w:hAnsi="Times New Roman" w:cs="Times New Roman"/>
          <w:color w:val="000000" w:themeColor="text1"/>
          <w:sz w:val="24"/>
          <w:szCs w:val="24"/>
          <w:lang w:val="sv-SE"/>
        </w:rPr>
        <w:t>Test</w:t>
      </w:r>
      <w:r w:rsidR="00BD21C1" w:rsidRPr="00BC0A63">
        <w:rPr>
          <w:rFonts w:ascii="Times New Roman" w:eastAsia="Times New Roman" w:hAnsi="Times New Roman" w:cs="Times New Roman"/>
          <w:color w:val="000000" w:themeColor="text1"/>
          <w:sz w:val="24"/>
          <w:szCs w:val="24"/>
          <w:lang w:val="sv-SE"/>
        </w:rPr>
        <w:t>personen s</w:t>
      </w:r>
      <w:r w:rsidR="00DA4741">
        <w:rPr>
          <w:rFonts w:ascii="Times New Roman" w:eastAsia="Times New Roman" w:hAnsi="Times New Roman" w:cs="Times New Roman"/>
          <w:color w:val="000000" w:themeColor="text1"/>
          <w:sz w:val="24"/>
          <w:szCs w:val="24"/>
          <w:lang w:val="sv-SE"/>
        </w:rPr>
        <w:t>att</w:t>
      </w:r>
      <w:r w:rsidR="00BD21C1" w:rsidRPr="00BC0A63">
        <w:rPr>
          <w:rFonts w:ascii="Times New Roman" w:eastAsia="Times New Roman" w:hAnsi="Times New Roman" w:cs="Times New Roman"/>
          <w:color w:val="000000" w:themeColor="text1"/>
          <w:sz w:val="24"/>
          <w:szCs w:val="24"/>
          <w:lang w:val="sv-SE"/>
        </w:rPr>
        <w:t xml:space="preserve"> med </w:t>
      </w:r>
      <w:r w:rsidR="00BD21C1">
        <w:rPr>
          <w:rFonts w:ascii="Times New Roman" w:eastAsia="Times New Roman" w:hAnsi="Times New Roman" w:cs="Times New Roman"/>
          <w:color w:val="000000" w:themeColor="text1"/>
          <w:sz w:val="24"/>
          <w:szCs w:val="24"/>
          <w:lang w:val="sv-SE"/>
        </w:rPr>
        <w:t>höger arm</w:t>
      </w:r>
      <w:r w:rsidR="00BD21C1" w:rsidRPr="00BC0A63">
        <w:rPr>
          <w:rFonts w:ascii="Times New Roman" w:eastAsia="Times New Roman" w:hAnsi="Times New Roman" w:cs="Times New Roman"/>
          <w:color w:val="000000" w:themeColor="text1"/>
          <w:sz w:val="24"/>
          <w:szCs w:val="24"/>
          <w:lang w:val="sv-SE"/>
        </w:rPr>
        <w:t xml:space="preserve"> hängandes vertikalt och med handflatan riktad medialt</w:t>
      </w:r>
      <w:r>
        <w:rPr>
          <w:rFonts w:ascii="Times New Roman" w:eastAsia="Times New Roman" w:hAnsi="Times New Roman" w:cs="Times New Roman"/>
          <w:color w:val="000000" w:themeColor="text1"/>
          <w:sz w:val="24"/>
          <w:szCs w:val="24"/>
          <w:lang w:val="sv-SE"/>
        </w:rPr>
        <w:br/>
      </w:r>
      <w:r w:rsidR="00701B9C">
        <w:rPr>
          <w:rFonts w:ascii="Times New Roman" w:eastAsia="Times New Roman" w:hAnsi="Times New Roman" w:cs="Times New Roman"/>
          <w:color w:val="000000" w:themeColor="text1"/>
          <w:sz w:val="24"/>
          <w:szCs w:val="24"/>
          <w:lang w:val="sv-SE"/>
        </w:rPr>
        <w:t>Elektrodavstånd: 25</w:t>
      </w:r>
      <w:r w:rsidRPr="00BC0A63">
        <w:rPr>
          <w:rFonts w:ascii="Times New Roman" w:eastAsia="Times New Roman" w:hAnsi="Times New Roman" w:cs="Times New Roman"/>
          <w:color w:val="000000" w:themeColor="text1"/>
          <w:sz w:val="24"/>
          <w:szCs w:val="24"/>
          <w:lang w:val="sv-SE"/>
        </w:rPr>
        <w:t xml:space="preserve"> mm.</w:t>
      </w:r>
      <w:r w:rsidRPr="00544ED1">
        <w:rPr>
          <w:lang w:val="sv-SE"/>
        </w:rPr>
        <w:br/>
      </w:r>
      <w:r w:rsidRPr="00BC0A63">
        <w:rPr>
          <w:rFonts w:ascii="Times New Roman" w:eastAsia="Times New Roman" w:hAnsi="Times New Roman" w:cs="Times New Roman"/>
          <w:color w:val="000000" w:themeColor="text1"/>
          <w:sz w:val="24"/>
          <w:szCs w:val="24"/>
          <w:lang w:val="sv-SE"/>
        </w:rPr>
        <w:t xml:space="preserve">Elektrodplacering: Placera elektroderna 4 cm inferiort om </w:t>
      </w:r>
      <w:r w:rsidR="005E2B99">
        <w:rPr>
          <w:rFonts w:ascii="Times New Roman" w:eastAsia="Times New Roman" w:hAnsi="Times New Roman" w:cs="Times New Roman"/>
          <w:color w:val="000000" w:themeColor="text1"/>
          <w:sz w:val="24"/>
          <w:szCs w:val="24"/>
          <w:lang w:val="sv-SE"/>
        </w:rPr>
        <w:t xml:space="preserve">mitten på </w:t>
      </w:r>
      <w:r w:rsidRPr="00BC0A63">
        <w:rPr>
          <w:rFonts w:ascii="Times New Roman" w:eastAsia="Times New Roman" w:hAnsi="Times New Roman" w:cs="Times New Roman"/>
          <w:color w:val="000000" w:themeColor="text1"/>
          <w:sz w:val="24"/>
          <w:szCs w:val="24"/>
          <w:lang w:val="sv-SE"/>
        </w:rPr>
        <w:t xml:space="preserve">spina scapulae, i scapulas laterala del över </w:t>
      </w:r>
      <w:r w:rsidR="007A1EBC">
        <w:rPr>
          <w:rFonts w:ascii="Times New Roman" w:eastAsia="Times New Roman" w:hAnsi="Times New Roman" w:cs="Times New Roman"/>
          <w:color w:val="000000" w:themeColor="text1"/>
          <w:sz w:val="24"/>
          <w:szCs w:val="24"/>
          <w:lang w:val="sv-SE"/>
        </w:rPr>
        <w:t>fossa infra</w:t>
      </w:r>
      <w:r w:rsidR="008D5458">
        <w:rPr>
          <w:rFonts w:ascii="Times New Roman" w:eastAsia="Times New Roman" w:hAnsi="Times New Roman" w:cs="Times New Roman"/>
          <w:color w:val="000000" w:themeColor="text1"/>
          <w:sz w:val="24"/>
          <w:szCs w:val="24"/>
          <w:lang w:val="sv-SE"/>
        </w:rPr>
        <w:t>spinata.</w:t>
      </w:r>
      <w:r w:rsidR="007A1EBC">
        <w:rPr>
          <w:rFonts w:ascii="Times New Roman" w:eastAsia="Times New Roman" w:hAnsi="Times New Roman" w:cs="Times New Roman"/>
          <w:color w:val="000000" w:themeColor="text1"/>
          <w:sz w:val="24"/>
          <w:szCs w:val="24"/>
          <w:lang w:val="sv-SE"/>
        </w:rPr>
        <w:t xml:space="preserve"> </w:t>
      </w:r>
      <w:r w:rsidRPr="00544ED1">
        <w:rPr>
          <w:lang w:val="sv-SE"/>
        </w:rPr>
        <w:br/>
      </w:r>
      <w:r w:rsidRPr="00BC0A63">
        <w:rPr>
          <w:rFonts w:ascii="Times New Roman" w:eastAsia="Times New Roman" w:hAnsi="Times New Roman" w:cs="Times New Roman"/>
          <w:color w:val="000000" w:themeColor="text1"/>
          <w:sz w:val="24"/>
          <w:szCs w:val="24"/>
          <w:lang w:val="sv-SE"/>
        </w:rPr>
        <w:t>Elektrodorientering: Parallellt med spina scapulae.</w:t>
      </w:r>
      <w:r w:rsidR="001C0BD2">
        <w:rPr>
          <w:rFonts w:ascii="Times New Roman" w:eastAsia="Times New Roman" w:hAnsi="Times New Roman" w:cs="Times New Roman"/>
          <w:color w:val="000000" w:themeColor="text1"/>
          <w:sz w:val="24"/>
          <w:szCs w:val="24"/>
          <w:lang w:val="sv-SE"/>
        </w:rPr>
        <w:br/>
        <w:t>Referenselektrod: Processus spinosus C7</w:t>
      </w:r>
      <w:r w:rsidR="002621CE">
        <w:rPr>
          <w:rFonts w:ascii="Times New Roman" w:eastAsia="Times New Roman" w:hAnsi="Times New Roman" w:cs="Times New Roman"/>
          <w:color w:val="000000" w:themeColor="text1"/>
          <w:sz w:val="24"/>
          <w:szCs w:val="24"/>
          <w:lang w:val="sv-SE"/>
        </w:rPr>
        <w:t>.</w:t>
      </w:r>
    </w:p>
    <w:p w14:paraId="5BEB179A" w14:textId="77777777" w:rsidR="00632CD1" w:rsidRDefault="00632CD1" w:rsidP="002A2A59">
      <w:pPr>
        <w:rPr>
          <w:rFonts w:ascii="Times New Roman" w:eastAsia="Times New Roman" w:hAnsi="Times New Roman" w:cs="Times New Roman"/>
          <w:color w:val="000000" w:themeColor="text1"/>
          <w:sz w:val="24"/>
          <w:szCs w:val="24"/>
          <w:lang w:val="sv-SE"/>
        </w:rPr>
      </w:pPr>
    </w:p>
    <w:p w14:paraId="5F21E646" w14:textId="77777777" w:rsidR="00632CD1" w:rsidRDefault="00632CD1" w:rsidP="002A2A59">
      <w:pPr>
        <w:rPr>
          <w:rFonts w:ascii="Times New Roman" w:eastAsia="Times New Roman" w:hAnsi="Times New Roman" w:cs="Times New Roman"/>
          <w:color w:val="000000" w:themeColor="text1"/>
          <w:sz w:val="24"/>
          <w:szCs w:val="24"/>
          <w:lang w:val="sv-SE"/>
        </w:rPr>
      </w:pPr>
    </w:p>
    <w:p w14:paraId="78BBBD79" w14:textId="77777777" w:rsidR="00632CD1" w:rsidRDefault="00632CD1" w:rsidP="002A2A59">
      <w:pPr>
        <w:rPr>
          <w:rFonts w:ascii="Times New Roman" w:eastAsia="Times New Roman" w:hAnsi="Times New Roman" w:cs="Times New Roman"/>
          <w:color w:val="000000" w:themeColor="text1"/>
          <w:sz w:val="24"/>
          <w:szCs w:val="24"/>
          <w:lang w:val="sv-SE"/>
        </w:rPr>
      </w:pPr>
    </w:p>
    <w:p w14:paraId="76F76A85" w14:textId="77777777" w:rsidR="00566548" w:rsidRDefault="00566548" w:rsidP="002A2A59">
      <w:pPr>
        <w:rPr>
          <w:rFonts w:ascii="Times New Roman" w:eastAsia="Times New Roman" w:hAnsi="Times New Roman" w:cs="Times New Roman"/>
          <w:color w:val="000000" w:themeColor="text1"/>
          <w:sz w:val="24"/>
          <w:szCs w:val="24"/>
          <w:lang w:val="sv-SE"/>
        </w:rPr>
      </w:pPr>
    </w:p>
    <w:p w14:paraId="5EA2F69D" w14:textId="635D8269" w:rsidR="009E0378" w:rsidRPr="002A3B95" w:rsidRDefault="0073578A" w:rsidP="002A2A59">
      <w:pPr>
        <w:rPr>
          <w:rFonts w:ascii="Times New Roman" w:eastAsia="Times New Roman" w:hAnsi="Times New Roman" w:cs="Times New Roman"/>
          <w:color w:val="000000" w:themeColor="text1"/>
          <w:sz w:val="24"/>
          <w:szCs w:val="24"/>
          <w:lang w:val="sv-SE"/>
        </w:rPr>
      </w:pPr>
      <w:r>
        <w:rPr>
          <w:rFonts w:ascii="Times New Roman" w:eastAsia="Times New Roman" w:hAnsi="Times New Roman" w:cs="Times New Roman"/>
          <w:color w:val="000000" w:themeColor="text1"/>
          <w:sz w:val="24"/>
          <w:szCs w:val="24"/>
          <w:lang w:val="sv-SE"/>
        </w:rPr>
        <w:t>Signalen inspekterades</w:t>
      </w:r>
      <w:r w:rsidR="009E0378" w:rsidRPr="00BC0A63">
        <w:rPr>
          <w:rFonts w:ascii="Times New Roman" w:eastAsia="Times New Roman" w:hAnsi="Times New Roman" w:cs="Times New Roman"/>
          <w:color w:val="000000" w:themeColor="text1"/>
          <w:sz w:val="24"/>
          <w:szCs w:val="24"/>
          <w:lang w:val="sv-SE"/>
        </w:rPr>
        <w:t xml:space="preserve"> </w:t>
      </w:r>
      <w:r w:rsidR="008A0E5B">
        <w:rPr>
          <w:rFonts w:ascii="Times New Roman" w:eastAsia="Times New Roman" w:hAnsi="Times New Roman" w:cs="Times New Roman"/>
          <w:color w:val="000000" w:themeColor="text1"/>
          <w:sz w:val="24"/>
          <w:szCs w:val="24"/>
          <w:lang w:val="sv-SE"/>
        </w:rPr>
        <w:t xml:space="preserve">både </w:t>
      </w:r>
      <w:r w:rsidR="009E0378" w:rsidRPr="00BC0A63">
        <w:rPr>
          <w:rFonts w:ascii="Times New Roman" w:eastAsia="Times New Roman" w:hAnsi="Times New Roman" w:cs="Times New Roman"/>
          <w:color w:val="000000" w:themeColor="text1"/>
          <w:sz w:val="24"/>
          <w:szCs w:val="24"/>
          <w:lang w:val="sv-SE"/>
        </w:rPr>
        <w:t xml:space="preserve">när muskeln </w:t>
      </w:r>
      <w:r>
        <w:rPr>
          <w:rFonts w:ascii="Times New Roman" w:eastAsia="Times New Roman" w:hAnsi="Times New Roman" w:cs="Times New Roman"/>
          <w:color w:val="000000" w:themeColor="text1"/>
          <w:sz w:val="24"/>
          <w:szCs w:val="24"/>
          <w:lang w:val="sv-SE"/>
        </w:rPr>
        <w:t>var</w:t>
      </w:r>
      <w:r w:rsidR="009E0378" w:rsidRPr="00BC0A63">
        <w:rPr>
          <w:rFonts w:ascii="Times New Roman" w:eastAsia="Times New Roman" w:hAnsi="Times New Roman" w:cs="Times New Roman"/>
          <w:color w:val="000000" w:themeColor="text1"/>
          <w:sz w:val="24"/>
          <w:szCs w:val="24"/>
          <w:lang w:val="sv-SE"/>
        </w:rPr>
        <w:t xml:space="preserve"> </w:t>
      </w:r>
      <w:r w:rsidR="0F134768" w:rsidRPr="0F134768">
        <w:rPr>
          <w:rFonts w:ascii="Times New Roman" w:eastAsia="Times New Roman" w:hAnsi="Times New Roman" w:cs="Times New Roman"/>
          <w:color w:val="000000" w:themeColor="text1"/>
          <w:sz w:val="24"/>
          <w:szCs w:val="24"/>
          <w:lang w:val="sv-SE"/>
        </w:rPr>
        <w:t>avslappnad</w:t>
      </w:r>
      <w:r w:rsidR="009E0378" w:rsidRPr="00BC0A63">
        <w:rPr>
          <w:rFonts w:ascii="Times New Roman" w:eastAsia="Times New Roman" w:hAnsi="Times New Roman" w:cs="Times New Roman"/>
          <w:color w:val="000000" w:themeColor="text1"/>
          <w:sz w:val="24"/>
          <w:szCs w:val="24"/>
          <w:lang w:val="sv-SE"/>
        </w:rPr>
        <w:t xml:space="preserve"> och vid kontraktion för att se </w:t>
      </w:r>
      <w:r w:rsidR="006502F2">
        <w:rPr>
          <w:rFonts w:ascii="Times New Roman" w:eastAsia="Times New Roman" w:hAnsi="Times New Roman" w:cs="Times New Roman"/>
          <w:color w:val="000000" w:themeColor="text1"/>
          <w:sz w:val="24"/>
          <w:szCs w:val="24"/>
          <w:lang w:val="sv-SE"/>
        </w:rPr>
        <w:t>att</w:t>
      </w:r>
      <w:r w:rsidR="002672E9">
        <w:rPr>
          <w:rFonts w:ascii="Times New Roman" w:eastAsia="Times New Roman" w:hAnsi="Times New Roman" w:cs="Times New Roman"/>
          <w:color w:val="000000" w:themeColor="text1"/>
          <w:sz w:val="24"/>
          <w:szCs w:val="24"/>
          <w:lang w:val="sv-SE"/>
        </w:rPr>
        <w:t xml:space="preserve"> ingen signal registrerades </w:t>
      </w:r>
      <w:r w:rsidR="00E31A71">
        <w:rPr>
          <w:rFonts w:ascii="Times New Roman" w:eastAsia="Times New Roman" w:hAnsi="Times New Roman" w:cs="Times New Roman"/>
          <w:color w:val="000000" w:themeColor="text1"/>
          <w:sz w:val="24"/>
          <w:szCs w:val="24"/>
          <w:lang w:val="sv-SE"/>
        </w:rPr>
        <w:t>i avslappnat tillstånd</w:t>
      </w:r>
      <w:r w:rsidR="009E0378" w:rsidRPr="00BC0A63">
        <w:rPr>
          <w:rFonts w:ascii="Times New Roman" w:eastAsia="Times New Roman" w:hAnsi="Times New Roman" w:cs="Times New Roman"/>
          <w:color w:val="000000" w:themeColor="text1"/>
          <w:sz w:val="24"/>
          <w:szCs w:val="24"/>
          <w:lang w:val="sv-SE"/>
        </w:rPr>
        <w:t>, och för att</w:t>
      </w:r>
      <w:r w:rsidR="00E31A71">
        <w:rPr>
          <w:rFonts w:ascii="Times New Roman" w:eastAsia="Times New Roman" w:hAnsi="Times New Roman" w:cs="Times New Roman"/>
          <w:color w:val="000000" w:themeColor="text1"/>
          <w:sz w:val="24"/>
          <w:szCs w:val="24"/>
          <w:lang w:val="sv-SE"/>
        </w:rPr>
        <w:t xml:space="preserve"> se</w:t>
      </w:r>
      <w:r w:rsidR="009E0378" w:rsidRPr="00BC0A63">
        <w:rPr>
          <w:rFonts w:ascii="Times New Roman" w:eastAsia="Times New Roman" w:hAnsi="Times New Roman" w:cs="Times New Roman"/>
          <w:color w:val="000000" w:themeColor="text1"/>
          <w:sz w:val="24"/>
          <w:szCs w:val="24"/>
          <w:lang w:val="sv-SE"/>
        </w:rPr>
        <w:t xml:space="preserve"> att muskelkontraktion led</w:t>
      </w:r>
      <w:r w:rsidR="00BA5939">
        <w:rPr>
          <w:rFonts w:ascii="Times New Roman" w:eastAsia="Times New Roman" w:hAnsi="Times New Roman" w:cs="Times New Roman"/>
          <w:color w:val="000000" w:themeColor="text1"/>
          <w:sz w:val="24"/>
          <w:szCs w:val="24"/>
          <w:lang w:val="sv-SE"/>
        </w:rPr>
        <w:t>de</w:t>
      </w:r>
      <w:r w:rsidR="009E0378" w:rsidRPr="00BC0A63">
        <w:rPr>
          <w:rFonts w:ascii="Times New Roman" w:eastAsia="Times New Roman" w:hAnsi="Times New Roman" w:cs="Times New Roman"/>
          <w:color w:val="000000" w:themeColor="text1"/>
          <w:sz w:val="24"/>
          <w:szCs w:val="24"/>
          <w:lang w:val="sv-SE"/>
        </w:rPr>
        <w:t xml:space="preserve"> till </w:t>
      </w:r>
      <w:r w:rsidR="00634415">
        <w:rPr>
          <w:rFonts w:ascii="Times New Roman" w:eastAsia="Times New Roman" w:hAnsi="Times New Roman" w:cs="Times New Roman"/>
          <w:color w:val="000000" w:themeColor="text1"/>
          <w:sz w:val="24"/>
          <w:szCs w:val="24"/>
          <w:lang w:val="sv-SE"/>
        </w:rPr>
        <w:t>förväntad</w:t>
      </w:r>
      <w:r w:rsidR="0033400E">
        <w:rPr>
          <w:rFonts w:ascii="Times New Roman" w:eastAsia="Times New Roman" w:hAnsi="Times New Roman" w:cs="Times New Roman"/>
          <w:color w:val="000000" w:themeColor="text1"/>
          <w:sz w:val="24"/>
          <w:szCs w:val="24"/>
          <w:lang w:val="sv-SE"/>
        </w:rPr>
        <w:t xml:space="preserve"> </w:t>
      </w:r>
      <w:r w:rsidR="009E0378" w:rsidRPr="00BC0A63">
        <w:rPr>
          <w:rFonts w:ascii="Times New Roman" w:eastAsia="Times New Roman" w:hAnsi="Times New Roman" w:cs="Times New Roman"/>
          <w:color w:val="000000" w:themeColor="text1"/>
          <w:sz w:val="24"/>
          <w:szCs w:val="24"/>
          <w:lang w:val="sv-SE"/>
        </w:rPr>
        <w:t>signal.</w:t>
      </w:r>
    </w:p>
    <w:p w14:paraId="46EF7628" w14:textId="5AE4910E" w:rsidR="00A63426" w:rsidRPr="00A248D6" w:rsidRDefault="00A63426" w:rsidP="00A63426">
      <w:pPr>
        <w:pStyle w:val="Rubrik3"/>
        <w:rPr>
          <w:b/>
          <w:bCs/>
          <w:lang w:val="sv-SE"/>
        </w:rPr>
      </w:pPr>
      <w:bookmarkStart w:id="40" w:name="_Toc20613601"/>
      <w:bookmarkStart w:id="41" w:name="_Toc20618075"/>
      <w:bookmarkStart w:id="42" w:name="_Toc38476843"/>
      <w:r w:rsidRPr="00A248D6">
        <w:rPr>
          <w:b/>
          <w:bCs/>
          <w:lang w:val="sv-SE"/>
        </w:rPr>
        <w:t>Uppvärmning</w:t>
      </w:r>
      <w:bookmarkEnd w:id="40"/>
      <w:bookmarkEnd w:id="41"/>
      <w:bookmarkEnd w:id="42"/>
    </w:p>
    <w:p w14:paraId="7A5A96D7" w14:textId="4F1F889F" w:rsidR="00A63426" w:rsidRPr="00544ED1" w:rsidRDefault="00B50931" w:rsidP="00D83DB5">
      <w:pPr>
        <w:jc w:val="both"/>
        <w:rPr>
          <w:rFonts w:ascii="Times New Roman" w:hAnsi="Times New Roman" w:cs="Times New Roman"/>
          <w:sz w:val="24"/>
          <w:szCs w:val="24"/>
          <w:lang w:val="sv-SE"/>
        </w:rPr>
      </w:pPr>
      <w:r w:rsidRPr="00544ED1">
        <w:rPr>
          <w:rFonts w:ascii="Times New Roman" w:hAnsi="Times New Roman" w:cs="Times New Roman"/>
          <w:sz w:val="24"/>
          <w:szCs w:val="24"/>
          <w:lang w:val="sv-SE"/>
        </w:rPr>
        <w:t>Test</w:t>
      </w:r>
      <w:r w:rsidR="00A63426" w:rsidRPr="00544ED1">
        <w:rPr>
          <w:rFonts w:ascii="Times New Roman" w:hAnsi="Times New Roman" w:cs="Times New Roman"/>
          <w:sz w:val="24"/>
          <w:szCs w:val="24"/>
          <w:lang w:val="sv-SE"/>
        </w:rPr>
        <w:t>personerna</w:t>
      </w:r>
      <w:r w:rsidR="00C31A30">
        <w:rPr>
          <w:rFonts w:ascii="Times New Roman" w:hAnsi="Times New Roman" w:cs="Times New Roman"/>
          <w:sz w:val="24"/>
          <w:szCs w:val="24"/>
          <w:lang w:val="sv-SE"/>
        </w:rPr>
        <w:t xml:space="preserve"> fick genomgå </w:t>
      </w:r>
      <w:r w:rsidR="00A63426" w:rsidRPr="00544ED1">
        <w:rPr>
          <w:rFonts w:ascii="Times New Roman" w:hAnsi="Times New Roman" w:cs="Times New Roman"/>
          <w:sz w:val="24"/>
          <w:szCs w:val="24"/>
          <w:lang w:val="sv-SE"/>
        </w:rPr>
        <w:t xml:space="preserve">en uppvärmning ledd av </w:t>
      </w:r>
      <w:r w:rsidR="006843BA">
        <w:rPr>
          <w:rFonts w:ascii="Times New Roman" w:hAnsi="Times New Roman" w:cs="Times New Roman"/>
          <w:sz w:val="24"/>
          <w:szCs w:val="24"/>
          <w:lang w:val="sv-SE"/>
        </w:rPr>
        <w:t>oss</w:t>
      </w:r>
      <w:r w:rsidR="00A63426" w:rsidRPr="00544ED1">
        <w:rPr>
          <w:rFonts w:ascii="Times New Roman" w:hAnsi="Times New Roman" w:cs="Times New Roman"/>
          <w:sz w:val="24"/>
          <w:szCs w:val="24"/>
          <w:lang w:val="sv-SE"/>
        </w:rPr>
        <w:t xml:space="preserve"> </w:t>
      </w:r>
      <w:r w:rsidR="00677C34" w:rsidRPr="00544ED1">
        <w:rPr>
          <w:rFonts w:ascii="Times New Roman" w:hAnsi="Times New Roman" w:cs="Times New Roman"/>
          <w:sz w:val="24"/>
          <w:szCs w:val="24"/>
          <w:lang w:val="sv-SE"/>
        </w:rPr>
        <w:t>test</w:t>
      </w:r>
      <w:r w:rsidR="00A63426" w:rsidRPr="00544ED1">
        <w:rPr>
          <w:rFonts w:ascii="Times New Roman" w:hAnsi="Times New Roman" w:cs="Times New Roman"/>
          <w:sz w:val="24"/>
          <w:szCs w:val="24"/>
          <w:lang w:val="sv-SE"/>
        </w:rPr>
        <w:t>ledare</w:t>
      </w:r>
      <w:r w:rsidR="001C0735">
        <w:rPr>
          <w:rFonts w:ascii="Times New Roman" w:hAnsi="Times New Roman" w:cs="Times New Roman"/>
          <w:sz w:val="24"/>
          <w:szCs w:val="24"/>
          <w:lang w:val="sv-SE"/>
        </w:rPr>
        <w:t>.</w:t>
      </w:r>
      <w:r w:rsidR="00A63426" w:rsidRPr="00544ED1">
        <w:rPr>
          <w:rFonts w:ascii="Times New Roman" w:hAnsi="Times New Roman" w:cs="Times New Roman"/>
          <w:sz w:val="24"/>
          <w:szCs w:val="24"/>
          <w:lang w:val="sv-SE"/>
        </w:rPr>
        <w:t xml:space="preserve"> </w:t>
      </w:r>
      <w:r w:rsidR="001C0735">
        <w:rPr>
          <w:rFonts w:ascii="Times New Roman" w:hAnsi="Times New Roman" w:cs="Times New Roman"/>
          <w:sz w:val="24"/>
          <w:szCs w:val="24"/>
          <w:lang w:val="sv-SE"/>
        </w:rPr>
        <w:t>Först utfördes</w:t>
      </w:r>
      <w:r w:rsidR="00A63426" w:rsidRPr="00544ED1">
        <w:rPr>
          <w:rFonts w:ascii="Times New Roman" w:hAnsi="Times New Roman" w:cs="Times New Roman"/>
          <w:sz w:val="24"/>
          <w:szCs w:val="24"/>
          <w:lang w:val="sv-SE"/>
        </w:rPr>
        <w:t xml:space="preserve"> </w:t>
      </w:r>
      <w:r w:rsidR="006F2FFB">
        <w:rPr>
          <w:rFonts w:ascii="Times New Roman" w:hAnsi="Times New Roman" w:cs="Times New Roman"/>
          <w:sz w:val="24"/>
          <w:szCs w:val="24"/>
          <w:lang w:val="sv-SE"/>
        </w:rPr>
        <w:t>15</w:t>
      </w:r>
      <w:r w:rsidR="003F4455">
        <w:rPr>
          <w:rFonts w:ascii="Times New Roman" w:hAnsi="Times New Roman" w:cs="Times New Roman"/>
          <w:sz w:val="24"/>
          <w:szCs w:val="24"/>
          <w:lang w:val="sv-SE"/>
        </w:rPr>
        <w:t xml:space="preserve"> </w:t>
      </w:r>
      <w:r w:rsidR="00A63426" w:rsidRPr="00544ED1">
        <w:rPr>
          <w:rFonts w:ascii="Times New Roman" w:hAnsi="Times New Roman" w:cs="Times New Roman"/>
          <w:sz w:val="24"/>
          <w:szCs w:val="24"/>
          <w:lang w:val="sv-SE"/>
        </w:rPr>
        <w:t>armpendlingar</w:t>
      </w:r>
      <w:r w:rsidR="00055CF3">
        <w:rPr>
          <w:rFonts w:ascii="Times New Roman" w:hAnsi="Times New Roman" w:cs="Times New Roman"/>
          <w:sz w:val="24"/>
          <w:szCs w:val="24"/>
          <w:lang w:val="sv-SE"/>
        </w:rPr>
        <w:t xml:space="preserve"> vardera</w:t>
      </w:r>
      <w:r w:rsidR="00A63426" w:rsidRPr="00544ED1">
        <w:rPr>
          <w:rFonts w:ascii="Times New Roman" w:hAnsi="Times New Roman" w:cs="Times New Roman"/>
          <w:sz w:val="24"/>
          <w:szCs w:val="24"/>
          <w:lang w:val="sv-SE"/>
        </w:rPr>
        <w:t xml:space="preserve"> </w:t>
      </w:r>
      <w:r w:rsidR="003F4455">
        <w:rPr>
          <w:rFonts w:ascii="Times New Roman" w:hAnsi="Times New Roman" w:cs="Times New Roman"/>
          <w:sz w:val="24"/>
          <w:szCs w:val="24"/>
          <w:lang w:val="sv-SE"/>
        </w:rPr>
        <w:t>medurs och moturs</w:t>
      </w:r>
      <w:r w:rsidR="00A63426" w:rsidRPr="00544ED1">
        <w:rPr>
          <w:rFonts w:ascii="Times New Roman" w:hAnsi="Times New Roman" w:cs="Times New Roman"/>
          <w:sz w:val="24"/>
          <w:szCs w:val="24"/>
          <w:lang w:val="sv-SE"/>
        </w:rPr>
        <w:t>. Sedan f</w:t>
      </w:r>
      <w:r w:rsidR="001C0735">
        <w:rPr>
          <w:rFonts w:ascii="Times New Roman" w:hAnsi="Times New Roman" w:cs="Times New Roman"/>
          <w:sz w:val="24"/>
          <w:szCs w:val="24"/>
          <w:lang w:val="sv-SE"/>
        </w:rPr>
        <w:t>ick</w:t>
      </w:r>
      <w:r w:rsidR="00A63426" w:rsidRPr="00544ED1">
        <w:rPr>
          <w:rFonts w:ascii="Times New Roman" w:hAnsi="Times New Roman" w:cs="Times New Roman"/>
          <w:sz w:val="24"/>
          <w:szCs w:val="24"/>
          <w:lang w:val="sv-SE"/>
        </w:rPr>
        <w:t xml:space="preserve"> </w:t>
      </w:r>
      <w:r w:rsidR="00B94911" w:rsidRPr="00544ED1">
        <w:rPr>
          <w:rFonts w:ascii="Times New Roman" w:hAnsi="Times New Roman" w:cs="Times New Roman"/>
          <w:sz w:val="24"/>
          <w:szCs w:val="24"/>
          <w:lang w:val="sv-SE"/>
        </w:rPr>
        <w:t>test</w:t>
      </w:r>
      <w:r w:rsidR="00A63426" w:rsidRPr="00544ED1">
        <w:rPr>
          <w:rFonts w:ascii="Times New Roman" w:hAnsi="Times New Roman" w:cs="Times New Roman"/>
          <w:sz w:val="24"/>
          <w:szCs w:val="24"/>
          <w:lang w:val="sv-SE"/>
        </w:rPr>
        <w:t>persone</w:t>
      </w:r>
      <w:r w:rsidR="00B94911" w:rsidRPr="00544ED1">
        <w:rPr>
          <w:rFonts w:ascii="Times New Roman" w:hAnsi="Times New Roman" w:cs="Times New Roman"/>
          <w:sz w:val="24"/>
          <w:szCs w:val="24"/>
          <w:lang w:val="sv-SE"/>
        </w:rPr>
        <w:t>n</w:t>
      </w:r>
      <w:r w:rsidR="00A63426" w:rsidRPr="00544ED1">
        <w:rPr>
          <w:rFonts w:ascii="Times New Roman" w:hAnsi="Times New Roman" w:cs="Times New Roman"/>
          <w:sz w:val="24"/>
          <w:szCs w:val="24"/>
          <w:lang w:val="sv-SE"/>
        </w:rPr>
        <w:t xml:space="preserve"> hålla en vikt på </w:t>
      </w:r>
      <w:r w:rsidR="00EB26CB">
        <w:rPr>
          <w:rFonts w:ascii="Times New Roman" w:hAnsi="Times New Roman" w:cs="Times New Roman"/>
          <w:sz w:val="24"/>
          <w:szCs w:val="24"/>
          <w:lang w:val="sv-SE"/>
        </w:rPr>
        <w:t>1</w:t>
      </w:r>
      <w:r w:rsidR="00A63426" w:rsidRPr="00544ED1">
        <w:rPr>
          <w:rFonts w:ascii="Times New Roman" w:hAnsi="Times New Roman" w:cs="Times New Roman"/>
          <w:sz w:val="24"/>
          <w:szCs w:val="24"/>
          <w:lang w:val="sv-SE"/>
        </w:rPr>
        <w:t xml:space="preserve"> kg och utföra 1x15 repetitioner av flexion, extension, abduktion</w:t>
      </w:r>
      <w:r w:rsidR="003436EE">
        <w:rPr>
          <w:rFonts w:ascii="Times New Roman" w:hAnsi="Times New Roman" w:cs="Times New Roman"/>
          <w:sz w:val="24"/>
          <w:szCs w:val="24"/>
          <w:lang w:val="sv-SE"/>
        </w:rPr>
        <w:t>. M</w:t>
      </w:r>
      <w:r w:rsidR="00B94911" w:rsidRPr="00544ED1">
        <w:rPr>
          <w:rFonts w:ascii="Times New Roman" w:hAnsi="Times New Roman" w:cs="Times New Roman"/>
          <w:sz w:val="24"/>
          <w:szCs w:val="24"/>
          <w:lang w:val="sv-SE"/>
        </w:rPr>
        <w:t>ed</w:t>
      </w:r>
      <w:r w:rsidR="00DE55B4">
        <w:rPr>
          <w:rFonts w:ascii="Times New Roman" w:hAnsi="Times New Roman" w:cs="Times New Roman"/>
          <w:sz w:val="24"/>
          <w:szCs w:val="24"/>
          <w:lang w:val="sv-SE"/>
        </w:rPr>
        <w:t xml:space="preserve"> gult</w:t>
      </w:r>
      <w:r w:rsidR="00B94911" w:rsidRPr="00544ED1">
        <w:rPr>
          <w:rFonts w:ascii="Times New Roman" w:hAnsi="Times New Roman" w:cs="Times New Roman"/>
          <w:sz w:val="24"/>
          <w:szCs w:val="24"/>
          <w:lang w:val="sv-SE"/>
        </w:rPr>
        <w:t xml:space="preserve"> theraband</w:t>
      </w:r>
      <w:r w:rsidR="00952755">
        <w:rPr>
          <w:rFonts w:ascii="Times New Roman" w:hAnsi="Times New Roman" w:cs="Times New Roman"/>
          <w:sz w:val="24"/>
          <w:szCs w:val="24"/>
          <w:lang w:val="sv-SE"/>
        </w:rPr>
        <w:t xml:space="preserve"> (</w:t>
      </w:r>
      <w:r w:rsidR="001933B7">
        <w:rPr>
          <w:rFonts w:ascii="Times New Roman" w:hAnsi="Times New Roman" w:cs="Times New Roman"/>
          <w:sz w:val="24"/>
          <w:szCs w:val="24"/>
          <w:lang w:val="sv-SE"/>
        </w:rPr>
        <w:t>lätt motstånd</w:t>
      </w:r>
      <w:r w:rsidR="00DE55B4">
        <w:rPr>
          <w:rFonts w:ascii="Times New Roman" w:hAnsi="Times New Roman" w:cs="Times New Roman"/>
          <w:sz w:val="24"/>
          <w:szCs w:val="24"/>
          <w:lang w:val="sv-SE"/>
        </w:rPr>
        <w:t>)</w:t>
      </w:r>
      <w:r w:rsidR="003436EE">
        <w:rPr>
          <w:rFonts w:ascii="Times New Roman" w:hAnsi="Times New Roman" w:cs="Times New Roman"/>
          <w:sz w:val="24"/>
          <w:szCs w:val="24"/>
          <w:lang w:val="sv-SE"/>
        </w:rPr>
        <w:t xml:space="preserve"> utfördes</w:t>
      </w:r>
      <w:r w:rsidR="00A63426" w:rsidRPr="00544ED1">
        <w:rPr>
          <w:rFonts w:ascii="Times New Roman" w:hAnsi="Times New Roman" w:cs="Times New Roman"/>
          <w:sz w:val="24"/>
          <w:szCs w:val="24"/>
          <w:lang w:val="sv-SE"/>
        </w:rPr>
        <w:t xml:space="preserve"> horisontaladduktion</w:t>
      </w:r>
      <w:r w:rsidR="00A01581">
        <w:rPr>
          <w:rFonts w:ascii="Times New Roman" w:hAnsi="Times New Roman" w:cs="Times New Roman"/>
          <w:sz w:val="24"/>
          <w:szCs w:val="24"/>
          <w:lang w:val="sv-SE"/>
        </w:rPr>
        <w:t xml:space="preserve"> och</w:t>
      </w:r>
      <w:r w:rsidR="00A63426" w:rsidRPr="00544ED1">
        <w:rPr>
          <w:rFonts w:ascii="Times New Roman" w:hAnsi="Times New Roman" w:cs="Times New Roman"/>
          <w:sz w:val="24"/>
          <w:szCs w:val="24"/>
          <w:lang w:val="sv-SE"/>
        </w:rPr>
        <w:t xml:space="preserve"> horisontalabduktion,</w:t>
      </w:r>
      <w:r w:rsidR="00D64EF0" w:rsidRPr="00544ED1">
        <w:rPr>
          <w:rFonts w:ascii="Times New Roman" w:hAnsi="Times New Roman" w:cs="Times New Roman"/>
          <w:sz w:val="24"/>
          <w:szCs w:val="24"/>
          <w:lang w:val="sv-SE"/>
        </w:rPr>
        <w:t xml:space="preserve"> samt </w:t>
      </w:r>
      <w:r w:rsidR="00A63426" w:rsidRPr="00544ED1">
        <w:rPr>
          <w:rFonts w:ascii="Times New Roman" w:hAnsi="Times New Roman" w:cs="Times New Roman"/>
          <w:sz w:val="24"/>
          <w:szCs w:val="24"/>
          <w:lang w:val="sv-SE"/>
        </w:rPr>
        <w:t xml:space="preserve">inåtrotation </w:t>
      </w:r>
      <w:r w:rsidR="00D64EF0" w:rsidRPr="00544ED1">
        <w:rPr>
          <w:rFonts w:ascii="Times New Roman" w:hAnsi="Times New Roman" w:cs="Times New Roman"/>
          <w:sz w:val="24"/>
          <w:szCs w:val="24"/>
          <w:lang w:val="sv-SE"/>
        </w:rPr>
        <w:t>och</w:t>
      </w:r>
      <w:r w:rsidR="00A63426" w:rsidRPr="00544ED1">
        <w:rPr>
          <w:rFonts w:ascii="Times New Roman" w:hAnsi="Times New Roman" w:cs="Times New Roman"/>
          <w:sz w:val="24"/>
          <w:szCs w:val="24"/>
          <w:lang w:val="sv-SE"/>
        </w:rPr>
        <w:t xml:space="preserve"> utåtrotation</w:t>
      </w:r>
      <w:r w:rsidR="00AB4067">
        <w:rPr>
          <w:rFonts w:ascii="Times New Roman" w:hAnsi="Times New Roman" w:cs="Times New Roman"/>
          <w:sz w:val="24"/>
          <w:szCs w:val="24"/>
          <w:lang w:val="sv-SE"/>
        </w:rPr>
        <w:t xml:space="preserve"> </w:t>
      </w:r>
      <w:r w:rsidR="00DA781C">
        <w:rPr>
          <w:rFonts w:ascii="Times New Roman" w:hAnsi="Times New Roman" w:cs="Times New Roman"/>
          <w:sz w:val="24"/>
          <w:szCs w:val="24"/>
          <w:lang w:val="sv-SE"/>
        </w:rPr>
        <w:t>utan</w:t>
      </w:r>
      <w:r w:rsidR="00ED173D">
        <w:rPr>
          <w:rFonts w:ascii="Times New Roman" w:hAnsi="Times New Roman" w:cs="Times New Roman"/>
          <w:sz w:val="24"/>
          <w:szCs w:val="24"/>
          <w:lang w:val="sv-SE"/>
        </w:rPr>
        <w:t xml:space="preserve"> abduktion i axelleden</w:t>
      </w:r>
      <w:r w:rsidR="00261185">
        <w:rPr>
          <w:rFonts w:ascii="Times New Roman" w:hAnsi="Times New Roman" w:cs="Times New Roman"/>
          <w:sz w:val="24"/>
          <w:szCs w:val="24"/>
          <w:lang w:val="sv-SE"/>
        </w:rPr>
        <w:t xml:space="preserve"> samt</w:t>
      </w:r>
      <w:r w:rsidR="00690815">
        <w:rPr>
          <w:rFonts w:ascii="Times New Roman" w:hAnsi="Times New Roman" w:cs="Times New Roman"/>
          <w:sz w:val="24"/>
          <w:szCs w:val="24"/>
          <w:lang w:val="sv-SE"/>
        </w:rPr>
        <w:t xml:space="preserve"> med flekterad armbåge</w:t>
      </w:r>
      <w:r w:rsidR="00EE28C3">
        <w:rPr>
          <w:rFonts w:ascii="Times New Roman" w:hAnsi="Times New Roman" w:cs="Times New Roman"/>
          <w:sz w:val="24"/>
          <w:szCs w:val="24"/>
          <w:lang w:val="sv-SE"/>
        </w:rPr>
        <w:t xml:space="preserve"> 90</w:t>
      </w:r>
      <w:r w:rsidR="004E6F58" w:rsidRPr="001D75BD">
        <w:rPr>
          <w:rFonts w:ascii="Times New Roman" w:hAnsi="Times New Roman" w:cs="Times New Roman"/>
          <w:sz w:val="24"/>
          <w:szCs w:val="24"/>
          <w:lang w:val="sv-SE"/>
        </w:rPr>
        <w:t>°</w:t>
      </w:r>
      <w:r w:rsidR="00261185">
        <w:rPr>
          <w:rFonts w:ascii="Times New Roman" w:hAnsi="Times New Roman" w:cs="Times New Roman"/>
          <w:sz w:val="24"/>
          <w:szCs w:val="24"/>
          <w:lang w:val="sv-SE"/>
        </w:rPr>
        <w:t xml:space="preserve">. </w:t>
      </w:r>
    </w:p>
    <w:p w14:paraId="4B6B48E7" w14:textId="39DA5A93" w:rsidR="00A63426" w:rsidRPr="00A248D6" w:rsidRDefault="00A63426" w:rsidP="00A63426">
      <w:pPr>
        <w:pStyle w:val="Rubrik3"/>
        <w:rPr>
          <w:b/>
          <w:bCs/>
          <w:lang w:val="sv-SE"/>
        </w:rPr>
      </w:pPr>
      <w:bookmarkStart w:id="43" w:name="_Toc20613603"/>
      <w:bookmarkStart w:id="44" w:name="_Toc20618077"/>
      <w:bookmarkStart w:id="45" w:name="_Toc38476844"/>
      <w:r w:rsidRPr="00A248D6">
        <w:rPr>
          <w:b/>
          <w:bCs/>
          <w:lang w:val="sv-SE"/>
        </w:rPr>
        <w:t>Övning av utförande</w:t>
      </w:r>
      <w:bookmarkEnd w:id="43"/>
      <w:bookmarkEnd w:id="44"/>
      <w:bookmarkEnd w:id="45"/>
    </w:p>
    <w:p w14:paraId="3104B42E" w14:textId="1E120498" w:rsidR="00A63426" w:rsidRDefault="00803DDF" w:rsidP="00D83DB5">
      <w:pPr>
        <w:jc w:val="both"/>
        <w:rPr>
          <w:rFonts w:ascii="Times New Roman" w:hAnsi="Times New Roman" w:cs="Times New Roman"/>
          <w:sz w:val="24"/>
          <w:szCs w:val="24"/>
          <w:lang w:val="sv-SE"/>
        </w:rPr>
      </w:pPr>
      <w:r>
        <w:rPr>
          <w:rFonts w:ascii="Times New Roman" w:hAnsi="Times New Roman" w:cs="Times New Roman"/>
          <w:sz w:val="24"/>
          <w:szCs w:val="24"/>
          <w:lang w:val="sv-SE"/>
        </w:rPr>
        <w:t>Test</w:t>
      </w:r>
      <w:r w:rsidR="00A63426" w:rsidRPr="436AA085">
        <w:rPr>
          <w:rFonts w:ascii="Times New Roman" w:hAnsi="Times New Roman" w:cs="Times New Roman"/>
          <w:sz w:val="24"/>
          <w:szCs w:val="24"/>
          <w:lang w:val="sv-SE"/>
        </w:rPr>
        <w:t xml:space="preserve">personen </w:t>
      </w:r>
      <w:r w:rsidR="00843017">
        <w:rPr>
          <w:rFonts w:ascii="Times New Roman" w:hAnsi="Times New Roman" w:cs="Times New Roman"/>
          <w:sz w:val="24"/>
          <w:szCs w:val="24"/>
          <w:lang w:val="sv-SE"/>
        </w:rPr>
        <w:t xml:space="preserve">instruerades och </w:t>
      </w:r>
      <w:r w:rsidR="00A63426" w:rsidRPr="436AA085">
        <w:rPr>
          <w:rFonts w:ascii="Times New Roman" w:hAnsi="Times New Roman" w:cs="Times New Roman"/>
          <w:sz w:val="24"/>
          <w:szCs w:val="24"/>
          <w:lang w:val="sv-SE"/>
        </w:rPr>
        <w:t>f</w:t>
      </w:r>
      <w:r w:rsidR="001E2AA8">
        <w:rPr>
          <w:rFonts w:ascii="Times New Roman" w:hAnsi="Times New Roman" w:cs="Times New Roman"/>
          <w:sz w:val="24"/>
          <w:szCs w:val="24"/>
          <w:lang w:val="sv-SE"/>
        </w:rPr>
        <w:t>ick</w:t>
      </w:r>
      <w:r w:rsidR="00A63426" w:rsidRPr="436AA085">
        <w:rPr>
          <w:rFonts w:ascii="Times New Roman" w:hAnsi="Times New Roman" w:cs="Times New Roman"/>
          <w:sz w:val="24"/>
          <w:szCs w:val="24"/>
          <w:lang w:val="sv-SE"/>
        </w:rPr>
        <w:t xml:space="preserve"> </w:t>
      </w:r>
      <w:r>
        <w:rPr>
          <w:rFonts w:ascii="Times New Roman" w:hAnsi="Times New Roman" w:cs="Times New Roman"/>
          <w:sz w:val="24"/>
          <w:szCs w:val="24"/>
          <w:lang w:val="sv-SE"/>
        </w:rPr>
        <w:t>med lätt</w:t>
      </w:r>
      <w:r w:rsidR="00C15C2D">
        <w:rPr>
          <w:rFonts w:ascii="Times New Roman" w:hAnsi="Times New Roman" w:cs="Times New Roman"/>
          <w:sz w:val="24"/>
          <w:szCs w:val="24"/>
          <w:lang w:val="sv-SE"/>
        </w:rPr>
        <w:t xml:space="preserve">a kontraktioner </w:t>
      </w:r>
      <w:r w:rsidR="00E306E4">
        <w:rPr>
          <w:rFonts w:ascii="Times New Roman" w:hAnsi="Times New Roman" w:cs="Times New Roman"/>
          <w:sz w:val="24"/>
          <w:szCs w:val="24"/>
          <w:lang w:val="sv-SE"/>
        </w:rPr>
        <w:t xml:space="preserve">träna på </w:t>
      </w:r>
      <w:r w:rsidR="004C6854">
        <w:rPr>
          <w:rFonts w:ascii="Times New Roman" w:hAnsi="Times New Roman" w:cs="Times New Roman"/>
          <w:sz w:val="24"/>
          <w:szCs w:val="24"/>
          <w:lang w:val="sv-SE"/>
        </w:rPr>
        <w:t xml:space="preserve">de olika </w:t>
      </w:r>
      <w:r w:rsidR="00CC4518">
        <w:rPr>
          <w:rFonts w:ascii="Times New Roman" w:hAnsi="Times New Roman" w:cs="Times New Roman"/>
          <w:sz w:val="24"/>
          <w:szCs w:val="24"/>
          <w:lang w:val="sv-SE"/>
        </w:rPr>
        <w:t>mät</w:t>
      </w:r>
      <w:r w:rsidR="004C6854">
        <w:rPr>
          <w:rFonts w:ascii="Times New Roman" w:hAnsi="Times New Roman" w:cs="Times New Roman"/>
          <w:sz w:val="24"/>
          <w:szCs w:val="24"/>
          <w:lang w:val="sv-SE"/>
        </w:rPr>
        <w:t>positionerna</w:t>
      </w:r>
      <w:r w:rsidR="00A63426" w:rsidRPr="436AA085">
        <w:rPr>
          <w:rFonts w:ascii="Times New Roman" w:hAnsi="Times New Roman" w:cs="Times New Roman"/>
          <w:sz w:val="24"/>
          <w:szCs w:val="24"/>
          <w:lang w:val="sv-SE"/>
        </w:rPr>
        <w:t xml:space="preserve"> tills han/hon kän</w:t>
      </w:r>
      <w:r w:rsidR="001E2AA8">
        <w:rPr>
          <w:rFonts w:ascii="Times New Roman" w:hAnsi="Times New Roman" w:cs="Times New Roman"/>
          <w:sz w:val="24"/>
          <w:szCs w:val="24"/>
          <w:lang w:val="sv-SE"/>
        </w:rPr>
        <w:t>de</w:t>
      </w:r>
      <w:r w:rsidR="00A63426" w:rsidRPr="436AA085">
        <w:rPr>
          <w:rFonts w:ascii="Times New Roman" w:hAnsi="Times New Roman" w:cs="Times New Roman"/>
          <w:sz w:val="24"/>
          <w:szCs w:val="24"/>
          <w:lang w:val="sv-SE"/>
        </w:rPr>
        <w:t xml:space="preserve"> sig bekväm och alla frågor</w:t>
      </w:r>
      <w:r w:rsidR="003F4455">
        <w:rPr>
          <w:rFonts w:ascii="Times New Roman" w:hAnsi="Times New Roman" w:cs="Times New Roman"/>
          <w:sz w:val="24"/>
          <w:szCs w:val="24"/>
          <w:lang w:val="sv-SE"/>
        </w:rPr>
        <w:t xml:space="preserve"> om experimentet</w:t>
      </w:r>
      <w:r w:rsidR="00A63426" w:rsidRPr="436AA085">
        <w:rPr>
          <w:rFonts w:ascii="Times New Roman" w:hAnsi="Times New Roman" w:cs="Times New Roman"/>
          <w:sz w:val="24"/>
          <w:szCs w:val="24"/>
          <w:lang w:val="sv-SE"/>
        </w:rPr>
        <w:t xml:space="preserve"> ha</w:t>
      </w:r>
      <w:r w:rsidR="00204058">
        <w:rPr>
          <w:rFonts w:ascii="Times New Roman" w:hAnsi="Times New Roman" w:cs="Times New Roman"/>
          <w:sz w:val="24"/>
          <w:szCs w:val="24"/>
          <w:lang w:val="sv-SE"/>
        </w:rPr>
        <w:t>de</w:t>
      </w:r>
      <w:r w:rsidR="00A63426" w:rsidRPr="436AA085">
        <w:rPr>
          <w:rFonts w:ascii="Times New Roman" w:hAnsi="Times New Roman" w:cs="Times New Roman"/>
          <w:sz w:val="24"/>
          <w:szCs w:val="24"/>
          <w:lang w:val="sv-SE"/>
        </w:rPr>
        <w:t xml:space="preserve"> besvarats.</w:t>
      </w:r>
    </w:p>
    <w:p w14:paraId="3EE2445A" w14:textId="57AEF974" w:rsidR="009B1CCA" w:rsidRPr="00A248D6" w:rsidRDefault="00A75FFA" w:rsidP="009B1CCA">
      <w:pPr>
        <w:pStyle w:val="Rubrik3"/>
        <w:rPr>
          <w:b/>
          <w:bCs/>
          <w:lang w:val="sv-SE"/>
        </w:rPr>
      </w:pPr>
      <w:bookmarkStart w:id="46" w:name="_Toc38476845"/>
      <w:bookmarkStart w:id="47" w:name="_Toc20618079"/>
      <w:r w:rsidRPr="00A248D6">
        <w:rPr>
          <w:b/>
          <w:bCs/>
          <w:lang w:val="sv-SE"/>
        </w:rPr>
        <w:t>Mätnin</w:t>
      </w:r>
      <w:r w:rsidR="004C5DA0" w:rsidRPr="00A248D6">
        <w:rPr>
          <w:b/>
          <w:bCs/>
          <w:lang w:val="sv-SE"/>
        </w:rPr>
        <w:t>g</w:t>
      </w:r>
      <w:r w:rsidR="002F7DD2" w:rsidRPr="00A248D6">
        <w:rPr>
          <w:b/>
          <w:bCs/>
          <w:lang w:val="sv-SE"/>
        </w:rPr>
        <w:t xml:space="preserve"> av</w:t>
      </w:r>
      <w:r w:rsidRPr="00A248D6">
        <w:rPr>
          <w:b/>
          <w:bCs/>
          <w:lang w:val="sv-SE"/>
        </w:rPr>
        <w:t xml:space="preserve"> </w:t>
      </w:r>
      <w:r w:rsidR="009B1CCA" w:rsidRPr="00A248D6">
        <w:rPr>
          <w:b/>
          <w:bCs/>
          <w:lang w:val="sv-SE"/>
        </w:rPr>
        <w:t>MVIC</w:t>
      </w:r>
      <w:bookmarkEnd w:id="46"/>
      <w:r w:rsidRPr="00A248D6">
        <w:rPr>
          <w:b/>
          <w:bCs/>
          <w:lang w:val="sv-SE"/>
        </w:rPr>
        <w:t xml:space="preserve"> </w:t>
      </w:r>
      <w:bookmarkEnd w:id="47"/>
    </w:p>
    <w:p w14:paraId="31C4E7A2" w14:textId="444FBF56" w:rsidR="007B3D6B" w:rsidRDefault="00F92484" w:rsidP="00D83DB5">
      <w:pPr>
        <w:jc w:val="both"/>
        <w:rPr>
          <w:rFonts w:ascii="Times New Roman" w:hAnsi="Times New Roman" w:cs="Times New Roman"/>
          <w:sz w:val="24"/>
          <w:szCs w:val="24"/>
          <w:lang w:val="sv-SE"/>
        </w:rPr>
      </w:pPr>
      <w:r>
        <w:rPr>
          <w:rFonts w:ascii="Times New Roman" w:hAnsi="Times New Roman" w:cs="Times New Roman"/>
          <w:sz w:val="24"/>
          <w:szCs w:val="24"/>
          <w:lang w:val="sv-SE"/>
        </w:rPr>
        <w:t>M</w:t>
      </w:r>
      <w:r>
        <w:rPr>
          <w:rFonts w:ascii="Times New Roman" w:hAnsi="Times New Roman" w:cs="Times New Roman"/>
          <w:sz w:val="24"/>
          <w:szCs w:val="24"/>
          <w:shd w:val="clear" w:color="auto" w:fill="FFFFFF"/>
          <w:lang w:val="sv-SE"/>
        </w:rPr>
        <w:t xml:space="preserve">aximal </w:t>
      </w:r>
      <w:r w:rsidR="006F1A00">
        <w:rPr>
          <w:rFonts w:ascii="Times New Roman" w:hAnsi="Times New Roman" w:cs="Times New Roman"/>
          <w:sz w:val="24"/>
          <w:szCs w:val="24"/>
          <w:shd w:val="clear" w:color="auto" w:fill="FFFFFF"/>
          <w:lang w:val="sv-SE"/>
        </w:rPr>
        <w:t>viljemässig</w:t>
      </w:r>
      <w:r>
        <w:rPr>
          <w:rFonts w:ascii="Times New Roman" w:hAnsi="Times New Roman" w:cs="Times New Roman"/>
          <w:sz w:val="24"/>
          <w:szCs w:val="24"/>
          <w:shd w:val="clear" w:color="auto" w:fill="FFFFFF"/>
          <w:lang w:val="sv-SE"/>
        </w:rPr>
        <w:t xml:space="preserve"> isometrisk kontraktion (</w:t>
      </w:r>
      <w:r w:rsidR="009142B9">
        <w:rPr>
          <w:rFonts w:ascii="Times New Roman" w:hAnsi="Times New Roman" w:cs="Times New Roman"/>
          <w:sz w:val="24"/>
          <w:szCs w:val="24"/>
          <w:lang w:val="sv-SE"/>
        </w:rPr>
        <w:t>MVIC</w:t>
      </w:r>
      <w:r>
        <w:rPr>
          <w:rFonts w:ascii="Times New Roman" w:hAnsi="Times New Roman" w:cs="Times New Roman"/>
          <w:sz w:val="24"/>
          <w:szCs w:val="24"/>
          <w:lang w:val="sv-SE"/>
        </w:rPr>
        <w:t>)</w:t>
      </w:r>
      <w:r w:rsidR="009142B9">
        <w:rPr>
          <w:rFonts w:ascii="Times New Roman" w:hAnsi="Times New Roman" w:cs="Times New Roman"/>
          <w:sz w:val="24"/>
          <w:szCs w:val="24"/>
          <w:lang w:val="sv-SE"/>
        </w:rPr>
        <w:t xml:space="preserve"> </w:t>
      </w:r>
      <w:r w:rsidR="00326C90">
        <w:rPr>
          <w:rFonts w:ascii="Times New Roman" w:hAnsi="Times New Roman" w:cs="Times New Roman"/>
          <w:sz w:val="24"/>
          <w:szCs w:val="24"/>
          <w:lang w:val="sv-SE"/>
        </w:rPr>
        <w:t xml:space="preserve">användes </w:t>
      </w:r>
      <w:r w:rsidR="008245AA">
        <w:rPr>
          <w:rFonts w:ascii="Times New Roman" w:hAnsi="Times New Roman" w:cs="Times New Roman"/>
          <w:sz w:val="24"/>
          <w:szCs w:val="24"/>
          <w:lang w:val="sv-SE"/>
        </w:rPr>
        <w:t>för att få ett</w:t>
      </w:r>
      <w:r w:rsidR="0095637F">
        <w:rPr>
          <w:rFonts w:ascii="Times New Roman" w:hAnsi="Times New Roman" w:cs="Times New Roman"/>
          <w:sz w:val="24"/>
          <w:szCs w:val="24"/>
          <w:lang w:val="sv-SE"/>
        </w:rPr>
        <w:t xml:space="preserve"> individuellt</w:t>
      </w:r>
      <w:r w:rsidR="006477C4">
        <w:rPr>
          <w:rFonts w:ascii="Times New Roman" w:hAnsi="Times New Roman" w:cs="Times New Roman"/>
          <w:sz w:val="24"/>
          <w:szCs w:val="24"/>
          <w:lang w:val="sv-SE"/>
        </w:rPr>
        <w:t xml:space="preserve"> referensmått </w:t>
      </w:r>
      <w:r w:rsidR="00483379">
        <w:rPr>
          <w:rFonts w:ascii="Times New Roman" w:hAnsi="Times New Roman" w:cs="Times New Roman"/>
          <w:sz w:val="24"/>
          <w:szCs w:val="24"/>
          <w:lang w:val="sv-SE"/>
        </w:rPr>
        <w:t>på</w:t>
      </w:r>
      <w:r w:rsidR="009142B9">
        <w:rPr>
          <w:rFonts w:ascii="Times New Roman" w:hAnsi="Times New Roman" w:cs="Times New Roman"/>
          <w:sz w:val="24"/>
          <w:szCs w:val="24"/>
          <w:lang w:val="sv-SE"/>
        </w:rPr>
        <w:t xml:space="preserve"> </w:t>
      </w:r>
      <w:r w:rsidR="00563949">
        <w:rPr>
          <w:rFonts w:ascii="Times New Roman" w:hAnsi="Times New Roman" w:cs="Times New Roman"/>
          <w:sz w:val="24"/>
          <w:szCs w:val="24"/>
          <w:lang w:val="sv-SE"/>
        </w:rPr>
        <w:t>varje muskels maximala EMG-aktivitet</w:t>
      </w:r>
      <w:r w:rsidR="00664A2D">
        <w:rPr>
          <w:rFonts w:ascii="Times New Roman" w:hAnsi="Times New Roman" w:cs="Times New Roman"/>
          <w:sz w:val="24"/>
          <w:szCs w:val="24"/>
          <w:lang w:val="sv-SE"/>
        </w:rPr>
        <w:t>.</w:t>
      </w:r>
      <w:r w:rsidR="00C3584C">
        <w:rPr>
          <w:rFonts w:ascii="Times New Roman" w:hAnsi="Times New Roman" w:cs="Times New Roman"/>
          <w:sz w:val="24"/>
          <w:szCs w:val="24"/>
          <w:lang w:val="sv-SE"/>
        </w:rPr>
        <w:t xml:space="preserve"> Med hjälp av detta </w:t>
      </w:r>
      <w:r w:rsidR="00EC3BEA">
        <w:rPr>
          <w:rFonts w:ascii="Times New Roman" w:hAnsi="Times New Roman" w:cs="Times New Roman"/>
          <w:sz w:val="24"/>
          <w:szCs w:val="24"/>
          <w:lang w:val="sv-SE"/>
        </w:rPr>
        <w:t>referens</w:t>
      </w:r>
      <w:r w:rsidR="00C3584C">
        <w:rPr>
          <w:rFonts w:ascii="Times New Roman" w:hAnsi="Times New Roman" w:cs="Times New Roman"/>
          <w:sz w:val="24"/>
          <w:szCs w:val="24"/>
          <w:lang w:val="sv-SE"/>
        </w:rPr>
        <w:t xml:space="preserve">mått </w:t>
      </w:r>
      <w:r w:rsidR="004C294C">
        <w:rPr>
          <w:rFonts w:ascii="Times New Roman" w:hAnsi="Times New Roman" w:cs="Times New Roman"/>
          <w:sz w:val="24"/>
          <w:szCs w:val="24"/>
          <w:lang w:val="sv-SE"/>
        </w:rPr>
        <w:t xml:space="preserve">kan </w:t>
      </w:r>
      <w:r w:rsidR="00FB0C81">
        <w:rPr>
          <w:rFonts w:ascii="Times New Roman" w:hAnsi="Times New Roman" w:cs="Times New Roman"/>
          <w:sz w:val="24"/>
          <w:szCs w:val="24"/>
          <w:lang w:val="sv-SE"/>
        </w:rPr>
        <w:t xml:space="preserve">man </w:t>
      </w:r>
      <w:r w:rsidR="002D125D">
        <w:rPr>
          <w:rFonts w:ascii="Times New Roman" w:hAnsi="Times New Roman" w:cs="Times New Roman"/>
          <w:sz w:val="24"/>
          <w:szCs w:val="24"/>
          <w:lang w:val="sv-SE"/>
        </w:rPr>
        <w:t xml:space="preserve">sedan </w:t>
      </w:r>
      <w:r w:rsidR="00FB0C81">
        <w:rPr>
          <w:rFonts w:ascii="Times New Roman" w:hAnsi="Times New Roman" w:cs="Times New Roman"/>
          <w:sz w:val="24"/>
          <w:szCs w:val="24"/>
          <w:lang w:val="sv-SE"/>
        </w:rPr>
        <w:t xml:space="preserve">uttrycka </w:t>
      </w:r>
      <w:r w:rsidR="00BD253E">
        <w:rPr>
          <w:rFonts w:ascii="Times New Roman" w:hAnsi="Times New Roman" w:cs="Times New Roman"/>
          <w:sz w:val="24"/>
          <w:szCs w:val="24"/>
          <w:lang w:val="sv-SE"/>
        </w:rPr>
        <w:t xml:space="preserve">en </w:t>
      </w:r>
      <w:r w:rsidR="006A5A61">
        <w:rPr>
          <w:rFonts w:ascii="Times New Roman" w:hAnsi="Times New Roman" w:cs="Times New Roman"/>
          <w:sz w:val="24"/>
          <w:szCs w:val="24"/>
          <w:lang w:val="sv-SE"/>
        </w:rPr>
        <w:t xml:space="preserve">viss </w:t>
      </w:r>
      <w:r w:rsidR="001B32CD">
        <w:rPr>
          <w:rFonts w:ascii="Times New Roman" w:hAnsi="Times New Roman" w:cs="Times New Roman"/>
          <w:sz w:val="24"/>
          <w:szCs w:val="24"/>
          <w:lang w:val="sv-SE"/>
        </w:rPr>
        <w:t xml:space="preserve">muskelaktivitet </w:t>
      </w:r>
      <w:r w:rsidR="00BD253E">
        <w:rPr>
          <w:rFonts w:ascii="Times New Roman" w:hAnsi="Times New Roman" w:cs="Times New Roman"/>
          <w:sz w:val="24"/>
          <w:szCs w:val="24"/>
          <w:lang w:val="sv-SE"/>
        </w:rPr>
        <w:t xml:space="preserve">som andel av </w:t>
      </w:r>
      <w:r w:rsidR="001B32CD">
        <w:rPr>
          <w:rFonts w:ascii="Times New Roman" w:hAnsi="Times New Roman" w:cs="Times New Roman"/>
          <w:sz w:val="24"/>
          <w:szCs w:val="24"/>
          <w:lang w:val="sv-SE"/>
        </w:rPr>
        <w:t>personens maximala aktivitet</w:t>
      </w:r>
      <w:r w:rsidR="00DA080E">
        <w:rPr>
          <w:rFonts w:ascii="Times New Roman" w:hAnsi="Times New Roman" w:cs="Times New Roman"/>
          <w:sz w:val="24"/>
          <w:szCs w:val="24"/>
          <w:lang w:val="sv-SE"/>
        </w:rPr>
        <w:t xml:space="preserve"> (%MVIC)</w:t>
      </w:r>
      <w:r w:rsidR="0063031D">
        <w:rPr>
          <w:rFonts w:ascii="Times New Roman" w:hAnsi="Times New Roman" w:cs="Times New Roman"/>
          <w:sz w:val="24"/>
          <w:szCs w:val="24"/>
          <w:lang w:val="sv-SE"/>
        </w:rPr>
        <w:t xml:space="preserve">. </w:t>
      </w:r>
      <w:r w:rsidR="003018E5">
        <w:rPr>
          <w:rFonts w:ascii="Times New Roman" w:hAnsi="Times New Roman" w:cs="Times New Roman"/>
          <w:sz w:val="24"/>
          <w:szCs w:val="24"/>
          <w:lang w:val="sv-SE"/>
        </w:rPr>
        <w:t xml:space="preserve">%MVIC </w:t>
      </w:r>
      <w:r w:rsidR="009862C4">
        <w:rPr>
          <w:rFonts w:ascii="Times New Roman" w:hAnsi="Times New Roman" w:cs="Times New Roman"/>
          <w:sz w:val="24"/>
          <w:szCs w:val="24"/>
          <w:lang w:val="sv-SE"/>
        </w:rPr>
        <w:t xml:space="preserve">är den normaliserade </w:t>
      </w:r>
      <w:r w:rsidR="00DB5BBF">
        <w:rPr>
          <w:rFonts w:ascii="Times New Roman" w:hAnsi="Times New Roman" w:cs="Times New Roman"/>
          <w:sz w:val="24"/>
          <w:szCs w:val="24"/>
          <w:lang w:val="sv-SE"/>
        </w:rPr>
        <w:t>muskelaktiviteten</w:t>
      </w:r>
      <w:r w:rsidR="00AA7EAC">
        <w:rPr>
          <w:rFonts w:ascii="Times New Roman" w:hAnsi="Times New Roman" w:cs="Times New Roman"/>
          <w:sz w:val="24"/>
          <w:szCs w:val="24"/>
          <w:lang w:val="sv-SE"/>
        </w:rPr>
        <w:t xml:space="preserve"> som </w:t>
      </w:r>
      <w:r w:rsidR="00555875">
        <w:rPr>
          <w:rFonts w:ascii="Times New Roman" w:hAnsi="Times New Roman" w:cs="Times New Roman"/>
          <w:sz w:val="24"/>
          <w:szCs w:val="24"/>
          <w:lang w:val="sv-SE"/>
        </w:rPr>
        <w:t>används när individers</w:t>
      </w:r>
      <w:r w:rsidR="003505B2">
        <w:rPr>
          <w:rFonts w:ascii="Times New Roman" w:hAnsi="Times New Roman" w:cs="Times New Roman"/>
          <w:sz w:val="24"/>
          <w:szCs w:val="24"/>
          <w:lang w:val="sv-SE"/>
        </w:rPr>
        <w:t xml:space="preserve"> </w:t>
      </w:r>
      <w:r w:rsidR="00773469">
        <w:rPr>
          <w:rFonts w:ascii="Times New Roman" w:hAnsi="Times New Roman" w:cs="Times New Roman"/>
          <w:sz w:val="24"/>
          <w:szCs w:val="24"/>
          <w:lang w:val="sv-SE"/>
        </w:rPr>
        <w:t>mätvärden jämförs.</w:t>
      </w:r>
    </w:p>
    <w:p w14:paraId="5989D994" w14:textId="2EF9E5AE" w:rsidR="31E91389" w:rsidRDefault="039E70E6" w:rsidP="00D83DB5">
      <w:pPr>
        <w:jc w:val="both"/>
        <w:rPr>
          <w:rFonts w:ascii="Times New Roman" w:hAnsi="Times New Roman" w:cs="Times New Roman"/>
          <w:sz w:val="24"/>
          <w:szCs w:val="24"/>
          <w:lang w:val="sv-SE"/>
        </w:rPr>
      </w:pPr>
      <w:r w:rsidRPr="001D75BD">
        <w:rPr>
          <w:rFonts w:ascii="Times New Roman" w:hAnsi="Times New Roman" w:cs="Times New Roman"/>
          <w:sz w:val="24"/>
          <w:szCs w:val="24"/>
          <w:lang w:val="sv-SE"/>
        </w:rPr>
        <w:t xml:space="preserve">Olika sätt för </w:t>
      </w:r>
      <w:r w:rsidR="331E2D2A" w:rsidRPr="001D75BD">
        <w:rPr>
          <w:rFonts w:ascii="Times New Roman" w:hAnsi="Times New Roman" w:cs="Times New Roman"/>
          <w:sz w:val="24"/>
          <w:szCs w:val="24"/>
          <w:lang w:val="sv-SE"/>
        </w:rPr>
        <w:t xml:space="preserve">standardisering av MVIC-test </w:t>
      </w:r>
      <w:r w:rsidRPr="001D75BD">
        <w:rPr>
          <w:rFonts w:ascii="Times New Roman" w:hAnsi="Times New Roman" w:cs="Times New Roman"/>
          <w:sz w:val="24"/>
          <w:szCs w:val="24"/>
          <w:lang w:val="sv-SE"/>
        </w:rPr>
        <w:t>av</w:t>
      </w:r>
      <w:r w:rsidR="331E2D2A" w:rsidRPr="001D75BD">
        <w:rPr>
          <w:rFonts w:ascii="Times New Roman" w:hAnsi="Times New Roman" w:cs="Times New Roman"/>
          <w:sz w:val="24"/>
          <w:szCs w:val="24"/>
          <w:lang w:val="sv-SE"/>
        </w:rPr>
        <w:t xml:space="preserve"> skuldrans </w:t>
      </w:r>
      <w:r w:rsidRPr="001D75BD">
        <w:rPr>
          <w:rFonts w:ascii="Times New Roman" w:hAnsi="Times New Roman" w:cs="Times New Roman"/>
          <w:sz w:val="24"/>
          <w:szCs w:val="24"/>
          <w:lang w:val="sv-SE"/>
        </w:rPr>
        <w:t xml:space="preserve">muskler har </w:t>
      </w:r>
      <w:r w:rsidR="276F5EB4" w:rsidRPr="001D75BD">
        <w:rPr>
          <w:rFonts w:ascii="Times New Roman" w:hAnsi="Times New Roman" w:cs="Times New Roman"/>
          <w:sz w:val="24"/>
          <w:szCs w:val="24"/>
          <w:lang w:val="sv-SE"/>
        </w:rPr>
        <w:t>föreslagits av bl.a. Kelly et al.</w:t>
      </w:r>
      <w:r w:rsidR="00354126">
        <w:rPr>
          <w:rFonts w:ascii="Times New Roman" w:hAnsi="Times New Roman" w:cs="Times New Roman"/>
          <w:sz w:val="24"/>
          <w:szCs w:val="24"/>
          <w:lang w:val="sv-SE"/>
        </w:rPr>
        <w:t xml:space="preserve"> </w:t>
      </w:r>
      <w:r w:rsidR="00354126">
        <w:rPr>
          <w:rFonts w:ascii="Times New Roman" w:hAnsi="Times New Roman" w:cs="Times New Roman"/>
          <w:sz w:val="24"/>
          <w:szCs w:val="24"/>
          <w:lang w:val="sv-SE"/>
        </w:rPr>
        <w:fldChar w:fldCharType="begin"/>
      </w:r>
      <w:r w:rsidR="000B3E75">
        <w:rPr>
          <w:rFonts w:ascii="Times New Roman" w:hAnsi="Times New Roman" w:cs="Times New Roman"/>
          <w:sz w:val="24"/>
          <w:szCs w:val="24"/>
          <w:lang w:val="sv-SE"/>
        </w:rPr>
        <w:instrText xml:space="preserve"> ADDIN EN.CITE &lt;EndNote&gt;&lt;Cite&gt;&lt;Author&gt;Kelly&lt;/Author&gt;&lt;Year&gt;1996&lt;/Year&gt;&lt;RecNum&gt;26&lt;/RecNum&gt;&lt;DisplayText&gt;(41)&lt;/DisplayText&gt;&lt;record&gt;&lt;rec-number&gt;26&lt;/rec-number&gt;&lt;foreign-keys&gt;&lt;key app="EN" db-id="9exwtr0vgfzzvwef0vjxdapc5tdtd22a55ee" timestamp="1567491263" guid="c541ab84-8e4c-4f4f-9450-71c6cf773674"&gt;26&lt;/key&gt;&lt;/foreign-keys&gt;&lt;ref-type name="Journal Article"&gt;17&lt;/ref-type&gt;&lt;contributors&gt;&lt;authors&gt;&lt;author&gt;Kelly, B. T.&lt;/author&gt;&lt;author&gt;Kadrmas, W. R.&lt;/author&gt;&lt;author&gt;Kirkendall, D. T.&lt;/author&gt;&lt;author&gt;Speer, K. P.&lt;/author&gt;&lt;/authors&gt;&lt;/contributors&gt;&lt;auth-address&gt;Division of Orthopaedic Surgery, Sports Medicine, Duke University Medical Center, Durham, North Carolina 27710, USA.&lt;/auth-address&gt;&lt;titles&gt;&lt;title&gt;Optimal normalization tests for shoulder muscle activation: an electromyographic study&lt;/title&gt;&lt;secondary-title&gt;J Orthop Res&lt;/secondary-title&gt;&lt;/titles&gt;&lt;periodical&gt;&lt;full-title&gt;J Orthop Res&lt;/full-title&gt;&lt;/periodical&gt;&lt;pages&gt;647-53&lt;/pages&gt;&lt;volume&gt;14&lt;/volume&gt;&lt;number&gt;4&lt;/number&gt;&lt;edition&gt;1996/07/01&lt;/edition&gt;&lt;keywords&gt;&lt;keyword&gt;Adult&lt;/keyword&gt;&lt;keyword&gt;Analysis of Variance&lt;/keyword&gt;&lt;keyword&gt;Electromyography/*standards&lt;/keyword&gt;&lt;keyword&gt;Humans&lt;/keyword&gt;&lt;keyword&gt;Male&lt;/keyword&gt;&lt;keyword&gt;Movement/physiology&lt;/keyword&gt;&lt;keyword&gt;Muscle, Skeletal/*physiology&lt;/keyword&gt;&lt;keyword&gt;Reference Values&lt;/keyword&gt;&lt;keyword&gt;Reproducibility of Results&lt;/keyword&gt;&lt;keyword&gt;Shoulder/*physiology&lt;/keyword&gt;&lt;keyword&gt;Torsion Abnormality&lt;/keyword&gt;&lt;/keywords&gt;&lt;dates&gt;&lt;year&gt;1996&lt;/year&gt;&lt;pub-dates&gt;&lt;date&gt;Jul&lt;/date&gt;&lt;/pub-dates&gt;&lt;/dates&gt;&lt;isbn&gt;0736-0266 (Print)&amp;#xD;0736-0266 (Linking)&lt;/isbn&gt;&lt;accession-num&gt;8764876&lt;/accession-num&gt;&lt;urls&gt;&lt;related-urls&gt;&lt;url&gt;https://www.ncbi.nlm.nih.gov/pubmed/8764876&lt;/url&gt;&lt;/related-urls&gt;&lt;/urls&gt;&lt;electronic-resource-num&gt;10.1002/jor.1100140421&lt;/electronic-resource-num&gt;&lt;/record&gt;&lt;/Cite&gt;&lt;/EndNote&gt;</w:instrText>
      </w:r>
      <w:r w:rsidR="00354126">
        <w:rPr>
          <w:rFonts w:ascii="Times New Roman" w:hAnsi="Times New Roman" w:cs="Times New Roman"/>
          <w:sz w:val="24"/>
          <w:szCs w:val="24"/>
          <w:lang w:val="sv-SE"/>
        </w:rPr>
        <w:fldChar w:fldCharType="separate"/>
      </w:r>
      <w:r w:rsidR="000B3E75">
        <w:rPr>
          <w:rFonts w:ascii="Times New Roman" w:hAnsi="Times New Roman" w:cs="Times New Roman"/>
          <w:noProof/>
          <w:sz w:val="24"/>
          <w:szCs w:val="24"/>
          <w:lang w:val="sv-SE"/>
        </w:rPr>
        <w:t>(41)</w:t>
      </w:r>
      <w:r w:rsidR="00354126">
        <w:rPr>
          <w:rFonts w:ascii="Times New Roman" w:hAnsi="Times New Roman" w:cs="Times New Roman"/>
          <w:sz w:val="24"/>
          <w:szCs w:val="24"/>
          <w:lang w:val="sv-SE"/>
        </w:rPr>
        <w:fldChar w:fldCharType="end"/>
      </w:r>
      <w:r w:rsidR="276F5EB4" w:rsidRPr="001D75BD">
        <w:rPr>
          <w:rFonts w:ascii="Times New Roman" w:hAnsi="Times New Roman" w:cs="Times New Roman"/>
          <w:sz w:val="24"/>
          <w:szCs w:val="24"/>
          <w:lang w:val="sv-SE"/>
        </w:rPr>
        <w:t xml:space="preserve"> och Boettcher et al.</w:t>
      </w:r>
      <w:r w:rsidR="00E37BBF">
        <w:rPr>
          <w:rFonts w:ascii="Times New Roman" w:hAnsi="Times New Roman" w:cs="Times New Roman"/>
          <w:sz w:val="24"/>
          <w:szCs w:val="24"/>
          <w:lang w:val="sv-SE"/>
        </w:rPr>
        <w:t xml:space="preserve"> </w:t>
      </w:r>
      <w:r w:rsidR="00E37BBF">
        <w:rPr>
          <w:rFonts w:ascii="Times New Roman" w:hAnsi="Times New Roman" w:cs="Times New Roman"/>
          <w:sz w:val="24"/>
          <w:szCs w:val="24"/>
          <w:lang w:val="sv-SE"/>
        </w:rPr>
        <w:fldChar w:fldCharType="begin"/>
      </w:r>
      <w:r w:rsidR="000B3E75">
        <w:rPr>
          <w:rFonts w:ascii="Times New Roman" w:hAnsi="Times New Roman" w:cs="Times New Roman"/>
          <w:sz w:val="24"/>
          <w:szCs w:val="24"/>
          <w:lang w:val="sv-SE"/>
        </w:rPr>
        <w:instrText xml:space="preserve"> ADDIN EN.CITE &lt;EndNote&gt;&lt;Cite&gt;&lt;Author&gt;Boettcher&lt;/Author&gt;&lt;Year&gt;2008&lt;/Year&gt;&lt;RecNum&gt;25&lt;/RecNum&gt;&lt;DisplayText&gt;(42)&lt;/DisplayText&gt;&lt;record&gt;&lt;rec-number&gt;25&lt;/rec-number&gt;&lt;foreign-keys&gt;&lt;key app="EN" db-id="9exwtr0vgfzzvwef0vjxdapc5tdtd22a55ee" timestamp="1567491186" guid="c4eea94f-4674-40f2-9ad4-f62571c4e0fe"&gt;25&lt;/key&gt;&lt;/foreign-keys&gt;&lt;ref-type name="Journal Article"&gt;17&lt;/ref-type&gt;&lt;contributors&gt;&lt;authors&gt;&lt;author&gt;Boettcher, C. E.&lt;/author&gt;&lt;author&gt;Ginn, K. A.&lt;/author&gt;&lt;author&gt;Cathers, I.&lt;/author&gt;&lt;/authors&gt;&lt;/contributors&gt;&lt;auth-address&gt;Discipline of Biomedical Science, Faculty of Medicine, The University of Sydney, P.O. Box 170, Lidcombe, N.S.W. 1825, Australia. cboe9001@mail.usyd.edu.au&lt;/auth-address&gt;&lt;titles&gt;&lt;title&gt;Standard maximum isometric voluntary contraction tests for normalizing shoulder muscle EMG&lt;/title&gt;&lt;secondary-title&gt;J Orthop Res&lt;/secondary-title&gt;&lt;/titles&gt;&lt;periodical&gt;&lt;full-title&gt;J Orthop Res&lt;/full-title&gt;&lt;/periodical&gt;&lt;pages&gt;1591-7&lt;/pages&gt;&lt;volume&gt;26&lt;/volume&gt;&lt;number&gt;12&lt;/number&gt;&lt;edition&gt;2008/06/06&lt;/edition&gt;&lt;keywords&gt;&lt;keyword&gt;Adult&lt;/keyword&gt;&lt;keyword&gt;Electromyography/*methods&lt;/keyword&gt;&lt;keyword&gt;Female&lt;/keyword&gt;&lt;keyword&gt;Humans&lt;/keyword&gt;&lt;keyword&gt;Isometric Contraction/*physiology&lt;/keyword&gt;&lt;keyword&gt;Male&lt;/keyword&gt;&lt;keyword&gt;Middle Aged&lt;/keyword&gt;&lt;keyword&gt;Muscle Contraction/*physiology&lt;/keyword&gt;&lt;keyword&gt;Muscle, Skeletal/*physiology&lt;/keyword&gt;&lt;keyword&gt;Range of Motion, Articular/physiology&lt;/keyword&gt;&lt;keyword&gt;Shoulder Joint/*physiology&lt;/keyword&gt;&lt;keyword&gt;Young Adult&lt;/keyword&gt;&lt;/keywords&gt;&lt;dates&gt;&lt;year&gt;2008&lt;/year&gt;&lt;pub-dates&gt;&lt;date&gt;Dec&lt;/date&gt;&lt;/pub-dates&gt;&lt;/dates&gt;&lt;isbn&gt;1554-527X (Electronic)&amp;#xD;0736-0266 (Linking)&lt;/isbn&gt;&lt;accession-num&gt;18528827&lt;/accession-num&gt;&lt;urls&gt;&lt;related-urls&gt;&lt;url&gt;https://www.ncbi.nlm.nih.gov/pubmed/18528827&lt;/url&gt;&lt;/related-urls&gt;&lt;/urls&gt;&lt;electronic-resource-num&gt;10.1002/jor.20675&lt;/electronic-resource-num&gt;&lt;/record&gt;&lt;/Cite&gt;&lt;/EndNote&gt;</w:instrText>
      </w:r>
      <w:r w:rsidR="00E37BBF">
        <w:rPr>
          <w:rFonts w:ascii="Times New Roman" w:hAnsi="Times New Roman" w:cs="Times New Roman"/>
          <w:sz w:val="24"/>
          <w:szCs w:val="24"/>
          <w:lang w:val="sv-SE"/>
        </w:rPr>
        <w:fldChar w:fldCharType="separate"/>
      </w:r>
      <w:r w:rsidR="000B3E75">
        <w:rPr>
          <w:rFonts w:ascii="Times New Roman" w:hAnsi="Times New Roman" w:cs="Times New Roman"/>
          <w:noProof/>
          <w:sz w:val="24"/>
          <w:szCs w:val="24"/>
          <w:lang w:val="sv-SE"/>
        </w:rPr>
        <w:t>(42)</w:t>
      </w:r>
      <w:r w:rsidR="00E37BBF">
        <w:rPr>
          <w:rFonts w:ascii="Times New Roman" w:hAnsi="Times New Roman" w:cs="Times New Roman"/>
          <w:sz w:val="24"/>
          <w:szCs w:val="24"/>
          <w:lang w:val="sv-SE"/>
        </w:rPr>
        <w:fldChar w:fldCharType="end"/>
      </w:r>
      <w:r w:rsidR="00E37BBF">
        <w:rPr>
          <w:rFonts w:ascii="Times New Roman" w:hAnsi="Times New Roman" w:cs="Times New Roman"/>
          <w:sz w:val="24"/>
          <w:szCs w:val="24"/>
          <w:lang w:val="sv-SE"/>
        </w:rPr>
        <w:t>.</w:t>
      </w:r>
      <w:r w:rsidR="276F5EB4" w:rsidRPr="001D75BD">
        <w:rPr>
          <w:rFonts w:ascii="Times New Roman" w:hAnsi="Times New Roman" w:cs="Times New Roman"/>
          <w:sz w:val="24"/>
          <w:szCs w:val="24"/>
          <w:lang w:val="sv-SE"/>
        </w:rPr>
        <w:t xml:space="preserve"> </w:t>
      </w:r>
      <w:r w:rsidR="0AA918B2" w:rsidRPr="001D75BD">
        <w:rPr>
          <w:rFonts w:ascii="Times New Roman" w:hAnsi="Times New Roman" w:cs="Times New Roman"/>
          <w:sz w:val="24"/>
          <w:szCs w:val="24"/>
          <w:lang w:val="sv-SE"/>
        </w:rPr>
        <w:t xml:space="preserve">De har vardera identifierat </w:t>
      </w:r>
      <w:r w:rsidR="003F4455">
        <w:rPr>
          <w:rFonts w:ascii="Times New Roman" w:hAnsi="Times New Roman" w:cs="Times New Roman"/>
          <w:sz w:val="24"/>
          <w:szCs w:val="24"/>
          <w:lang w:val="sv-SE"/>
        </w:rPr>
        <w:t>fyra</w:t>
      </w:r>
      <w:r w:rsidR="0AA918B2" w:rsidRPr="001D75BD">
        <w:rPr>
          <w:rFonts w:ascii="Times New Roman" w:hAnsi="Times New Roman" w:cs="Times New Roman"/>
          <w:sz w:val="24"/>
          <w:szCs w:val="24"/>
          <w:lang w:val="sv-SE"/>
        </w:rPr>
        <w:t xml:space="preserve"> </w:t>
      </w:r>
      <w:r w:rsidR="1C86CC90" w:rsidRPr="001D75BD">
        <w:rPr>
          <w:rFonts w:ascii="Times New Roman" w:hAnsi="Times New Roman" w:cs="Times New Roman"/>
          <w:sz w:val="24"/>
          <w:szCs w:val="24"/>
          <w:lang w:val="sv-SE"/>
        </w:rPr>
        <w:t>positioner</w:t>
      </w:r>
      <w:r w:rsidR="0AA918B2" w:rsidRPr="001D75BD">
        <w:rPr>
          <w:rFonts w:ascii="Times New Roman" w:hAnsi="Times New Roman" w:cs="Times New Roman"/>
          <w:sz w:val="24"/>
          <w:szCs w:val="24"/>
          <w:lang w:val="sv-SE"/>
        </w:rPr>
        <w:t xml:space="preserve"> som </w:t>
      </w:r>
      <w:r w:rsidR="12F6EFFC" w:rsidRPr="001D75BD">
        <w:rPr>
          <w:rFonts w:ascii="Times New Roman" w:hAnsi="Times New Roman" w:cs="Times New Roman"/>
          <w:sz w:val="24"/>
          <w:szCs w:val="24"/>
          <w:lang w:val="sv-SE"/>
        </w:rPr>
        <w:t>kombinerade</w:t>
      </w:r>
      <w:r w:rsidR="0AA918B2" w:rsidRPr="001D75BD">
        <w:rPr>
          <w:rFonts w:ascii="Times New Roman" w:hAnsi="Times New Roman" w:cs="Times New Roman"/>
          <w:sz w:val="24"/>
          <w:szCs w:val="24"/>
          <w:lang w:val="sv-SE"/>
        </w:rPr>
        <w:t xml:space="preserve"> ger hög aktivering av 13 muskler kring skuldran. </w:t>
      </w:r>
      <w:r w:rsidR="1C86CC90" w:rsidRPr="001D75BD">
        <w:rPr>
          <w:rFonts w:ascii="Times New Roman" w:hAnsi="Times New Roman" w:cs="Times New Roman"/>
          <w:sz w:val="24"/>
          <w:szCs w:val="24"/>
          <w:lang w:val="sv-SE"/>
        </w:rPr>
        <w:t xml:space="preserve">Syftet är att minimera antalet positioner </w:t>
      </w:r>
      <w:r w:rsidR="43457AB8" w:rsidRPr="001D75BD">
        <w:rPr>
          <w:rFonts w:ascii="Times New Roman" w:hAnsi="Times New Roman" w:cs="Times New Roman"/>
          <w:sz w:val="24"/>
          <w:szCs w:val="24"/>
          <w:lang w:val="sv-SE"/>
        </w:rPr>
        <w:t xml:space="preserve">men ändå få MVIC-värden för många muskler. </w:t>
      </w:r>
      <w:r w:rsidR="7FF4AE23" w:rsidRPr="001D75BD">
        <w:rPr>
          <w:rFonts w:ascii="Times New Roman" w:hAnsi="Times New Roman" w:cs="Times New Roman"/>
          <w:sz w:val="24"/>
          <w:szCs w:val="24"/>
          <w:lang w:val="sv-SE"/>
        </w:rPr>
        <w:t>Eftersom denna studie bara undersök</w:t>
      </w:r>
      <w:r w:rsidR="00D53E9C">
        <w:rPr>
          <w:rFonts w:ascii="Times New Roman" w:hAnsi="Times New Roman" w:cs="Times New Roman"/>
          <w:sz w:val="24"/>
          <w:szCs w:val="24"/>
          <w:lang w:val="sv-SE"/>
        </w:rPr>
        <w:t>te</w:t>
      </w:r>
      <w:r w:rsidR="7FF4AE23" w:rsidRPr="001D75BD">
        <w:rPr>
          <w:rFonts w:ascii="Times New Roman" w:hAnsi="Times New Roman" w:cs="Times New Roman"/>
          <w:sz w:val="24"/>
          <w:szCs w:val="24"/>
          <w:lang w:val="sv-SE"/>
        </w:rPr>
        <w:t xml:space="preserve"> tre muskler ans</w:t>
      </w:r>
      <w:r w:rsidR="008D424F">
        <w:rPr>
          <w:rFonts w:ascii="Times New Roman" w:hAnsi="Times New Roman" w:cs="Times New Roman"/>
          <w:sz w:val="24"/>
          <w:szCs w:val="24"/>
          <w:lang w:val="sv-SE"/>
        </w:rPr>
        <w:t>åg</w:t>
      </w:r>
      <w:r w:rsidR="7FF4AE23" w:rsidRPr="001D75BD">
        <w:rPr>
          <w:rFonts w:ascii="Times New Roman" w:hAnsi="Times New Roman" w:cs="Times New Roman"/>
          <w:sz w:val="24"/>
          <w:szCs w:val="24"/>
          <w:lang w:val="sv-SE"/>
        </w:rPr>
        <w:t xml:space="preserve"> vi att </w:t>
      </w:r>
      <w:r w:rsidR="48619EB6" w:rsidRPr="001D75BD">
        <w:rPr>
          <w:rFonts w:ascii="Times New Roman" w:hAnsi="Times New Roman" w:cs="Times New Roman"/>
          <w:sz w:val="24"/>
          <w:szCs w:val="24"/>
          <w:lang w:val="sv-SE"/>
        </w:rPr>
        <w:t>vi inte ha</w:t>
      </w:r>
      <w:r w:rsidR="008D424F">
        <w:rPr>
          <w:rFonts w:ascii="Times New Roman" w:hAnsi="Times New Roman" w:cs="Times New Roman"/>
          <w:sz w:val="24"/>
          <w:szCs w:val="24"/>
          <w:lang w:val="sv-SE"/>
        </w:rPr>
        <w:t>de</w:t>
      </w:r>
      <w:r w:rsidR="48619EB6" w:rsidRPr="001D75BD">
        <w:rPr>
          <w:rFonts w:ascii="Times New Roman" w:hAnsi="Times New Roman" w:cs="Times New Roman"/>
          <w:sz w:val="24"/>
          <w:szCs w:val="24"/>
          <w:lang w:val="sv-SE"/>
        </w:rPr>
        <w:t xml:space="preserve"> någon fördel av dessa </w:t>
      </w:r>
      <w:r w:rsidR="0C91C1CB" w:rsidRPr="001D75BD">
        <w:rPr>
          <w:rFonts w:ascii="Times New Roman" w:hAnsi="Times New Roman" w:cs="Times New Roman"/>
          <w:sz w:val="24"/>
          <w:szCs w:val="24"/>
          <w:lang w:val="sv-SE"/>
        </w:rPr>
        <w:t>positioner</w:t>
      </w:r>
      <w:r w:rsidR="48619EB6" w:rsidRPr="001D75BD">
        <w:rPr>
          <w:rFonts w:ascii="Times New Roman" w:hAnsi="Times New Roman" w:cs="Times New Roman"/>
          <w:sz w:val="24"/>
          <w:szCs w:val="24"/>
          <w:lang w:val="sv-SE"/>
        </w:rPr>
        <w:t xml:space="preserve">, och </w:t>
      </w:r>
      <w:r w:rsidR="00167724">
        <w:rPr>
          <w:rFonts w:ascii="Times New Roman" w:hAnsi="Times New Roman" w:cs="Times New Roman"/>
          <w:sz w:val="24"/>
          <w:szCs w:val="24"/>
          <w:lang w:val="sv-SE"/>
        </w:rPr>
        <w:t>valde istället</w:t>
      </w:r>
      <w:r w:rsidR="48619EB6" w:rsidRPr="001D75BD">
        <w:rPr>
          <w:rFonts w:ascii="Times New Roman" w:hAnsi="Times New Roman" w:cs="Times New Roman"/>
          <w:sz w:val="24"/>
          <w:szCs w:val="24"/>
          <w:lang w:val="sv-SE"/>
        </w:rPr>
        <w:t xml:space="preserve"> tre positioner som </w:t>
      </w:r>
      <w:r w:rsidR="007A3A69">
        <w:rPr>
          <w:rFonts w:ascii="Times New Roman" w:hAnsi="Times New Roman" w:cs="Times New Roman"/>
          <w:sz w:val="24"/>
          <w:szCs w:val="24"/>
          <w:lang w:val="sv-SE"/>
        </w:rPr>
        <w:t>vi an</w:t>
      </w:r>
      <w:r w:rsidR="00167724">
        <w:rPr>
          <w:rFonts w:ascii="Times New Roman" w:hAnsi="Times New Roman" w:cs="Times New Roman"/>
          <w:sz w:val="24"/>
          <w:szCs w:val="24"/>
          <w:lang w:val="sv-SE"/>
        </w:rPr>
        <w:t>såg</w:t>
      </w:r>
      <w:r w:rsidR="007A3A69">
        <w:rPr>
          <w:rFonts w:ascii="Times New Roman" w:hAnsi="Times New Roman" w:cs="Times New Roman"/>
          <w:sz w:val="24"/>
          <w:szCs w:val="24"/>
          <w:lang w:val="sv-SE"/>
        </w:rPr>
        <w:t xml:space="preserve"> </w:t>
      </w:r>
      <w:r w:rsidR="00167724">
        <w:rPr>
          <w:rFonts w:ascii="Times New Roman" w:hAnsi="Times New Roman" w:cs="Times New Roman"/>
          <w:sz w:val="24"/>
          <w:szCs w:val="24"/>
          <w:lang w:val="sv-SE"/>
        </w:rPr>
        <w:t>var</w:t>
      </w:r>
      <w:r w:rsidR="007A3A69">
        <w:rPr>
          <w:rFonts w:ascii="Times New Roman" w:hAnsi="Times New Roman" w:cs="Times New Roman"/>
          <w:sz w:val="24"/>
          <w:szCs w:val="24"/>
          <w:lang w:val="sv-SE"/>
        </w:rPr>
        <w:t xml:space="preserve"> </w:t>
      </w:r>
      <w:r w:rsidR="4EC26CE9" w:rsidRPr="001D75BD">
        <w:rPr>
          <w:rFonts w:ascii="Times New Roman" w:hAnsi="Times New Roman" w:cs="Times New Roman"/>
          <w:sz w:val="24"/>
          <w:szCs w:val="24"/>
          <w:lang w:val="sv-SE"/>
        </w:rPr>
        <w:t xml:space="preserve">biomekaniskt mer specifika </w:t>
      </w:r>
      <w:r w:rsidR="3831D458" w:rsidRPr="001D75BD">
        <w:rPr>
          <w:rFonts w:ascii="Times New Roman" w:hAnsi="Times New Roman" w:cs="Times New Roman"/>
          <w:sz w:val="24"/>
          <w:szCs w:val="24"/>
          <w:lang w:val="sv-SE"/>
        </w:rPr>
        <w:t>för de tre musklerna vi vill</w:t>
      </w:r>
      <w:r w:rsidR="00167724">
        <w:rPr>
          <w:rFonts w:ascii="Times New Roman" w:hAnsi="Times New Roman" w:cs="Times New Roman"/>
          <w:sz w:val="24"/>
          <w:szCs w:val="24"/>
          <w:lang w:val="sv-SE"/>
        </w:rPr>
        <w:t>e</w:t>
      </w:r>
      <w:r w:rsidR="3831D458" w:rsidRPr="001D75BD">
        <w:rPr>
          <w:rFonts w:ascii="Times New Roman" w:hAnsi="Times New Roman" w:cs="Times New Roman"/>
          <w:sz w:val="24"/>
          <w:szCs w:val="24"/>
          <w:lang w:val="sv-SE"/>
        </w:rPr>
        <w:t xml:space="preserve"> studera</w:t>
      </w:r>
      <w:r w:rsidR="241249B7" w:rsidRPr="001D75BD">
        <w:rPr>
          <w:rFonts w:ascii="Times New Roman" w:hAnsi="Times New Roman" w:cs="Times New Roman"/>
          <w:sz w:val="24"/>
          <w:szCs w:val="24"/>
          <w:lang w:val="sv-SE"/>
        </w:rPr>
        <w:t>, och samtidigt enklare att genomföra praktiskt.</w:t>
      </w:r>
      <w:r w:rsidR="3C15DB2E" w:rsidRPr="001D75BD">
        <w:rPr>
          <w:rFonts w:ascii="Times New Roman" w:hAnsi="Times New Roman" w:cs="Times New Roman"/>
          <w:sz w:val="24"/>
          <w:szCs w:val="24"/>
          <w:lang w:val="sv-SE"/>
        </w:rPr>
        <w:t xml:space="preserve"> De tre positionerna</w:t>
      </w:r>
      <w:r w:rsidR="0214ADDF" w:rsidRPr="001D75BD">
        <w:rPr>
          <w:rFonts w:ascii="Times New Roman" w:hAnsi="Times New Roman" w:cs="Times New Roman"/>
          <w:sz w:val="24"/>
          <w:szCs w:val="24"/>
          <w:lang w:val="sv-SE"/>
        </w:rPr>
        <w:t xml:space="preserve"> för MVIC</w:t>
      </w:r>
      <w:r w:rsidR="3C15DB2E" w:rsidRPr="001D75BD">
        <w:rPr>
          <w:rFonts w:ascii="Times New Roman" w:hAnsi="Times New Roman" w:cs="Times New Roman"/>
          <w:sz w:val="24"/>
          <w:szCs w:val="24"/>
          <w:lang w:val="sv-SE"/>
        </w:rPr>
        <w:t xml:space="preserve"> </w:t>
      </w:r>
      <w:r w:rsidR="00E3441A">
        <w:rPr>
          <w:rFonts w:ascii="Times New Roman" w:hAnsi="Times New Roman" w:cs="Times New Roman"/>
          <w:sz w:val="24"/>
          <w:szCs w:val="24"/>
          <w:lang w:val="sv-SE"/>
        </w:rPr>
        <w:t>var</w:t>
      </w:r>
      <w:r w:rsidR="3C15DB2E" w:rsidRPr="001D75BD">
        <w:rPr>
          <w:rFonts w:ascii="Times New Roman" w:hAnsi="Times New Roman" w:cs="Times New Roman"/>
          <w:sz w:val="24"/>
          <w:szCs w:val="24"/>
          <w:lang w:val="sv-SE"/>
        </w:rPr>
        <w:t xml:space="preserve"> </w:t>
      </w:r>
      <w:r w:rsidR="00902E8A">
        <w:rPr>
          <w:rFonts w:ascii="Times New Roman" w:hAnsi="Times New Roman" w:cs="Times New Roman"/>
          <w:sz w:val="24"/>
          <w:szCs w:val="24"/>
          <w:lang w:val="sv-SE"/>
        </w:rPr>
        <w:t>baserade på</w:t>
      </w:r>
      <w:r w:rsidR="3C15DB2E" w:rsidRPr="001D75BD">
        <w:rPr>
          <w:rFonts w:ascii="Times New Roman" w:hAnsi="Times New Roman" w:cs="Times New Roman"/>
          <w:sz w:val="24"/>
          <w:szCs w:val="24"/>
          <w:lang w:val="sv-SE"/>
        </w:rPr>
        <w:t xml:space="preserve"> Reinold et al</w:t>
      </w:r>
      <w:r w:rsidR="00E37BBF">
        <w:rPr>
          <w:rFonts w:ascii="Times New Roman" w:hAnsi="Times New Roman" w:cs="Times New Roman"/>
          <w:sz w:val="24"/>
          <w:szCs w:val="24"/>
          <w:lang w:val="sv-SE"/>
        </w:rPr>
        <w:t xml:space="preserve">. </w:t>
      </w:r>
      <w:r w:rsidR="00E37BBF">
        <w:rPr>
          <w:rFonts w:ascii="Times New Roman" w:hAnsi="Times New Roman" w:cs="Times New Roman"/>
          <w:sz w:val="24"/>
          <w:szCs w:val="24"/>
          <w:lang w:val="sv-SE"/>
        </w:rPr>
        <w:fldChar w:fldCharType="begin"/>
      </w:r>
      <w:r w:rsidR="000B3E75">
        <w:rPr>
          <w:rFonts w:ascii="Times New Roman" w:hAnsi="Times New Roman" w:cs="Times New Roman"/>
          <w:sz w:val="24"/>
          <w:szCs w:val="24"/>
          <w:lang w:val="sv-SE"/>
        </w:rPr>
        <w:instrText xml:space="preserve"> ADDIN EN.CITE &lt;EndNote&gt;&lt;Cite&gt;&lt;Author&gt;Reinold&lt;/Author&gt;&lt;Year&gt;2004&lt;/Year&gt;&lt;RecNum&gt;48&lt;/RecNum&gt;&lt;DisplayText&gt;(43)&lt;/DisplayText&gt;&lt;record&gt;&lt;rec-number&gt;48&lt;/rec-number&gt;&lt;foreign-keys&gt;&lt;key app="EN" db-id="9exwtr0vgfzzvwef0vjxdapc5tdtd22a55ee" timestamp="1568201888" guid="9f541c6a-897b-4fb0-9cdb-6deec7ff257a"&gt;48&lt;/key&gt;&lt;/foreign-keys&gt;&lt;ref-type name="Journal Article"&gt;17&lt;/ref-type&gt;&lt;contributors&gt;&lt;authors&gt;&lt;author&gt;Reinold, M. M.&lt;/author&gt;&lt;author&gt;Wilk, K. E.&lt;/author&gt;&lt;author&gt;Fleisig, G. S.&lt;/author&gt;&lt;author&gt;Zheng, N.&lt;/author&gt;&lt;author&gt;Barrentine, S. W.&lt;/author&gt;&lt;author&gt;Chmielewski, T.&lt;/author&gt;&lt;author&gt;Cody, R. C.&lt;/author&gt;&lt;author&gt;Jameson, G. G.&lt;/author&gt;&lt;author&gt;Andrews, J. R.&lt;/author&gt;&lt;/authors&gt;&lt;/contributors&gt;&lt;auth-address&gt;Healthsouth Rehabilitation, American Sports Medicine Institute, Birmingham, AL 35205, USA. michael.reinold@healthsouth.com&lt;/auth-address&gt;&lt;titles&gt;&lt;title&gt;Electromyographic analysis of the rotator cuff and deltoid musculature during common shoulder external rotation exercises&lt;/title&gt;&lt;secondary-title&gt;J Orthop Sports Phys Ther&lt;/secondary-title&gt;&lt;/titles&gt;&lt;periodical&gt;&lt;full-title&gt;J Orthop Sports Phys Ther&lt;/full-title&gt;&lt;/periodical&gt;&lt;pages&gt;385-94&lt;/pages&gt;&lt;volume&gt;34&lt;/volume&gt;&lt;number&gt;7&lt;/number&gt;&lt;edition&gt;2004/08/07&lt;/edition&gt;&lt;keywords&gt;&lt;keyword&gt;Adult&lt;/keyword&gt;&lt;keyword&gt;Electromyography&lt;/keyword&gt;&lt;keyword&gt;*Exercise Therapy&lt;/keyword&gt;&lt;keyword&gt;Female&lt;/keyword&gt;&lt;keyword&gt;Humans&lt;/keyword&gt;&lt;keyword&gt;Isometric Contraction/physiology&lt;/keyword&gt;&lt;keyword&gt;Male&lt;/keyword&gt;&lt;keyword&gt;Muscle, Skeletal/*physiology&lt;/keyword&gt;&lt;keyword&gt;Posture/physiology&lt;/keyword&gt;&lt;keyword&gt;Prospective Studies&lt;/keyword&gt;&lt;keyword&gt;*Rotation&lt;/keyword&gt;&lt;keyword&gt;Rotator Cuff/*physiology&lt;/keyword&gt;&lt;keyword&gt;Shoulder Joint/physiology&lt;/keyword&gt;&lt;/keywords&gt;&lt;dates&gt;&lt;year&gt;2004&lt;/year&gt;&lt;pub-dates&gt;&lt;date&gt;Jul&lt;/date&gt;&lt;/pub-dates&gt;&lt;/dates&gt;&lt;isbn&gt;0190-6011 (Print)&amp;#xD;0190-6011 (Linking)&lt;/isbn&gt;&lt;accession-num&gt;15296366&lt;/accession-num&gt;&lt;urls&gt;&lt;related-urls&gt;&lt;url&gt;https://www.ncbi.nlm.nih.gov/pubmed/15296366&lt;/url&gt;&lt;/related-urls&gt;&lt;/urls&gt;&lt;electronic-resource-num&gt;10.2519/jospt.2004.34.7.385&lt;/electronic-resource-num&gt;&lt;/record&gt;&lt;/Cite&gt;&lt;/EndNote&gt;</w:instrText>
      </w:r>
      <w:r w:rsidR="00E37BBF">
        <w:rPr>
          <w:rFonts w:ascii="Times New Roman" w:hAnsi="Times New Roman" w:cs="Times New Roman"/>
          <w:sz w:val="24"/>
          <w:szCs w:val="24"/>
          <w:lang w:val="sv-SE"/>
        </w:rPr>
        <w:fldChar w:fldCharType="separate"/>
      </w:r>
      <w:r w:rsidR="000B3E75">
        <w:rPr>
          <w:rFonts w:ascii="Times New Roman" w:hAnsi="Times New Roman" w:cs="Times New Roman"/>
          <w:noProof/>
          <w:sz w:val="24"/>
          <w:szCs w:val="24"/>
          <w:lang w:val="sv-SE"/>
        </w:rPr>
        <w:t>(43)</w:t>
      </w:r>
      <w:r w:rsidR="00E37BBF">
        <w:rPr>
          <w:rFonts w:ascii="Times New Roman" w:hAnsi="Times New Roman" w:cs="Times New Roman"/>
          <w:sz w:val="24"/>
          <w:szCs w:val="24"/>
          <w:lang w:val="sv-SE"/>
        </w:rPr>
        <w:fldChar w:fldCharType="end"/>
      </w:r>
      <w:r w:rsidR="241249B7" w:rsidRPr="001D75BD">
        <w:rPr>
          <w:rFonts w:ascii="Times New Roman" w:hAnsi="Times New Roman" w:cs="Times New Roman"/>
          <w:sz w:val="24"/>
          <w:szCs w:val="24"/>
          <w:lang w:val="sv-SE"/>
        </w:rPr>
        <w:t xml:space="preserve"> och är som följer:</w:t>
      </w:r>
    </w:p>
    <w:p w14:paraId="7332D7B3" w14:textId="41A67A30" w:rsidR="00020F0D" w:rsidRPr="001D75BD" w:rsidRDefault="00020F0D" w:rsidP="00020F0D">
      <w:pPr>
        <w:jc w:val="both"/>
        <w:rPr>
          <w:rFonts w:ascii="Times New Roman" w:hAnsi="Times New Roman" w:cs="Times New Roman"/>
          <w:sz w:val="24"/>
          <w:szCs w:val="24"/>
          <w:lang w:val="sv-SE"/>
        </w:rPr>
      </w:pPr>
      <w:r w:rsidRPr="002F0FF4">
        <w:rPr>
          <w:rFonts w:ascii="Times New Roman" w:hAnsi="Times New Roman" w:cs="Times New Roman"/>
          <w:b/>
          <w:sz w:val="24"/>
          <w:szCs w:val="24"/>
          <w:lang w:val="sv-SE"/>
        </w:rPr>
        <w:lastRenderedPageBreak/>
        <w:t>M. deltoideus pars intermedia</w:t>
      </w:r>
      <w:r w:rsidR="003F4455">
        <w:rPr>
          <w:rFonts w:ascii="Times New Roman" w:hAnsi="Times New Roman" w:cs="Times New Roman"/>
          <w:b/>
          <w:sz w:val="24"/>
          <w:szCs w:val="24"/>
          <w:lang w:val="sv-SE"/>
        </w:rPr>
        <w:t>-</w:t>
      </w:r>
      <w:r w:rsidR="00C77F6E">
        <w:rPr>
          <w:rFonts w:ascii="Times New Roman" w:hAnsi="Times New Roman" w:cs="Times New Roman"/>
          <w:bCs/>
          <w:sz w:val="24"/>
          <w:szCs w:val="24"/>
          <w:lang w:val="sv-SE"/>
        </w:rPr>
        <w:t>maxvärde</w:t>
      </w:r>
      <w:r w:rsidRPr="001D75BD">
        <w:rPr>
          <w:rFonts w:ascii="Times New Roman" w:hAnsi="Times New Roman" w:cs="Times New Roman"/>
          <w:sz w:val="24"/>
          <w:szCs w:val="24"/>
          <w:lang w:val="sv-SE"/>
        </w:rPr>
        <w:t xml:space="preserve"> testa</w:t>
      </w:r>
      <w:r w:rsidR="00516424">
        <w:rPr>
          <w:rFonts w:ascii="Times New Roman" w:hAnsi="Times New Roman" w:cs="Times New Roman"/>
          <w:sz w:val="24"/>
          <w:szCs w:val="24"/>
          <w:lang w:val="sv-SE"/>
        </w:rPr>
        <w:t>de</w:t>
      </w:r>
      <w:r w:rsidRPr="001D75BD">
        <w:rPr>
          <w:rFonts w:ascii="Times New Roman" w:hAnsi="Times New Roman" w:cs="Times New Roman"/>
          <w:sz w:val="24"/>
          <w:szCs w:val="24"/>
          <w:lang w:val="sv-SE"/>
        </w:rPr>
        <w:t xml:space="preserve">s </w:t>
      </w:r>
      <w:r w:rsidR="006228E3">
        <w:rPr>
          <w:rFonts w:ascii="Times New Roman" w:hAnsi="Times New Roman" w:cs="Times New Roman"/>
          <w:sz w:val="24"/>
          <w:szCs w:val="24"/>
          <w:lang w:val="sv-SE"/>
        </w:rPr>
        <w:t>stående</w:t>
      </w:r>
      <w:r w:rsidRPr="001D75BD">
        <w:rPr>
          <w:rFonts w:ascii="Times New Roman" w:hAnsi="Times New Roman" w:cs="Times New Roman"/>
          <w:sz w:val="24"/>
          <w:szCs w:val="24"/>
          <w:lang w:val="sv-SE"/>
        </w:rPr>
        <w:t xml:space="preserve"> med armen abducerad </w:t>
      </w:r>
      <w:r>
        <w:rPr>
          <w:rFonts w:ascii="Times New Roman" w:hAnsi="Times New Roman" w:cs="Times New Roman"/>
          <w:sz w:val="24"/>
          <w:szCs w:val="24"/>
          <w:lang w:val="sv-SE"/>
        </w:rPr>
        <w:t>strax under</w:t>
      </w:r>
      <w:r w:rsidRPr="001D75BD">
        <w:rPr>
          <w:rFonts w:ascii="Times New Roman" w:hAnsi="Times New Roman" w:cs="Times New Roman"/>
          <w:sz w:val="24"/>
          <w:szCs w:val="24"/>
          <w:lang w:val="sv-SE"/>
        </w:rPr>
        <w:t xml:space="preserve"> 90°, </w:t>
      </w:r>
      <w:r w:rsidR="003F4455">
        <w:rPr>
          <w:rFonts w:ascii="Times New Roman" w:hAnsi="Times New Roman" w:cs="Times New Roman"/>
          <w:sz w:val="24"/>
          <w:szCs w:val="24"/>
          <w:lang w:val="sv-SE"/>
        </w:rPr>
        <w:t>underarmen pronerad så att handflatan pekar mot golvet</w:t>
      </w:r>
      <w:r w:rsidR="00C008E4">
        <w:rPr>
          <w:rFonts w:ascii="Times New Roman" w:hAnsi="Times New Roman" w:cs="Times New Roman"/>
          <w:sz w:val="24"/>
          <w:szCs w:val="24"/>
          <w:lang w:val="sv-SE"/>
        </w:rPr>
        <w:t>,</w:t>
      </w:r>
      <w:r w:rsidRPr="001D75BD">
        <w:rPr>
          <w:rFonts w:ascii="Times New Roman" w:hAnsi="Times New Roman" w:cs="Times New Roman"/>
          <w:sz w:val="24"/>
          <w:szCs w:val="24"/>
          <w:lang w:val="sv-SE"/>
        </w:rPr>
        <w:t xml:space="preserve"> </w:t>
      </w:r>
      <w:r w:rsidR="002A21FE">
        <w:rPr>
          <w:rFonts w:ascii="Times New Roman" w:hAnsi="Times New Roman" w:cs="Times New Roman"/>
          <w:sz w:val="24"/>
          <w:szCs w:val="24"/>
          <w:lang w:val="sv-SE"/>
        </w:rPr>
        <w:t>med</w:t>
      </w:r>
      <w:r w:rsidRPr="001D75BD">
        <w:rPr>
          <w:rFonts w:ascii="Times New Roman" w:hAnsi="Times New Roman" w:cs="Times New Roman"/>
          <w:sz w:val="24"/>
          <w:szCs w:val="24"/>
          <w:lang w:val="sv-SE"/>
        </w:rPr>
        <w:t xml:space="preserve"> fast motstånd proximalt om armbågen som till</w:t>
      </w:r>
      <w:r w:rsidR="000A55DC">
        <w:rPr>
          <w:rFonts w:ascii="Times New Roman" w:hAnsi="Times New Roman" w:cs="Times New Roman"/>
          <w:sz w:val="24"/>
          <w:szCs w:val="24"/>
          <w:lang w:val="sv-SE"/>
        </w:rPr>
        <w:t>ät</w:t>
      </w:r>
      <w:r w:rsidRPr="001D75BD">
        <w:rPr>
          <w:rFonts w:ascii="Times New Roman" w:hAnsi="Times New Roman" w:cs="Times New Roman"/>
          <w:sz w:val="24"/>
          <w:szCs w:val="24"/>
          <w:lang w:val="sv-SE"/>
        </w:rPr>
        <w:t xml:space="preserve"> testpersonen att utföra isometrisk abduktion.</w:t>
      </w:r>
    </w:p>
    <w:p w14:paraId="3ADE0A03" w14:textId="50989A55" w:rsidR="00020F0D" w:rsidRPr="001D75BD" w:rsidRDefault="00020F0D" w:rsidP="00D83DB5">
      <w:pPr>
        <w:jc w:val="both"/>
        <w:rPr>
          <w:rFonts w:ascii="Times New Roman" w:hAnsi="Times New Roman" w:cs="Times New Roman"/>
          <w:sz w:val="24"/>
          <w:szCs w:val="24"/>
          <w:lang w:val="sv-SE"/>
        </w:rPr>
      </w:pPr>
      <w:r w:rsidRPr="002F0FF4">
        <w:rPr>
          <w:rFonts w:ascii="Times New Roman" w:hAnsi="Times New Roman" w:cs="Times New Roman"/>
          <w:b/>
          <w:sz w:val="24"/>
          <w:szCs w:val="24"/>
          <w:lang w:val="sv-SE"/>
        </w:rPr>
        <w:t>M</w:t>
      </w:r>
      <w:r w:rsidRPr="002F0FF4">
        <w:rPr>
          <w:rFonts w:ascii="Times New Roman" w:hAnsi="Times New Roman" w:cs="Times New Roman"/>
          <w:b/>
          <w:bCs/>
          <w:sz w:val="24"/>
          <w:szCs w:val="24"/>
          <w:lang w:val="sv-SE"/>
        </w:rPr>
        <w:t>.</w:t>
      </w:r>
      <w:r>
        <w:rPr>
          <w:rFonts w:ascii="Times New Roman" w:hAnsi="Times New Roman" w:cs="Times New Roman"/>
          <w:b/>
          <w:bCs/>
          <w:sz w:val="24"/>
          <w:szCs w:val="24"/>
          <w:lang w:val="sv-SE"/>
        </w:rPr>
        <w:t xml:space="preserve"> </w:t>
      </w:r>
      <w:r w:rsidRPr="002F0FF4">
        <w:rPr>
          <w:rFonts w:ascii="Times New Roman" w:hAnsi="Times New Roman" w:cs="Times New Roman"/>
          <w:b/>
          <w:sz w:val="24"/>
          <w:szCs w:val="24"/>
          <w:lang w:val="sv-SE"/>
        </w:rPr>
        <w:t>deltoideus pars posterior</w:t>
      </w:r>
      <w:r w:rsidR="003F4455" w:rsidRPr="003F4455">
        <w:rPr>
          <w:rFonts w:ascii="Times New Roman" w:hAnsi="Times New Roman" w:cs="Times New Roman"/>
          <w:b/>
          <w:bCs/>
          <w:sz w:val="24"/>
          <w:szCs w:val="24"/>
          <w:lang w:val="sv-SE"/>
        </w:rPr>
        <w:t>-</w:t>
      </w:r>
      <w:r w:rsidR="00C77F6E">
        <w:rPr>
          <w:rFonts w:ascii="Times New Roman" w:hAnsi="Times New Roman" w:cs="Times New Roman"/>
          <w:sz w:val="24"/>
          <w:szCs w:val="24"/>
          <w:lang w:val="sv-SE"/>
        </w:rPr>
        <w:t xml:space="preserve">maxvärde </w:t>
      </w:r>
      <w:r w:rsidRPr="001D75BD">
        <w:rPr>
          <w:rFonts w:ascii="Times New Roman" w:hAnsi="Times New Roman" w:cs="Times New Roman"/>
          <w:sz w:val="24"/>
          <w:szCs w:val="24"/>
          <w:lang w:val="sv-SE"/>
        </w:rPr>
        <w:t>testa</w:t>
      </w:r>
      <w:r w:rsidR="00516424">
        <w:rPr>
          <w:rFonts w:ascii="Times New Roman" w:hAnsi="Times New Roman" w:cs="Times New Roman"/>
          <w:sz w:val="24"/>
          <w:szCs w:val="24"/>
          <w:lang w:val="sv-SE"/>
        </w:rPr>
        <w:t>de</w:t>
      </w:r>
      <w:r w:rsidRPr="001D75BD">
        <w:rPr>
          <w:rFonts w:ascii="Times New Roman" w:hAnsi="Times New Roman" w:cs="Times New Roman"/>
          <w:sz w:val="24"/>
          <w:szCs w:val="24"/>
          <w:lang w:val="sv-SE"/>
        </w:rPr>
        <w:t>s</w:t>
      </w:r>
      <w:r>
        <w:rPr>
          <w:rFonts w:ascii="Times New Roman" w:hAnsi="Times New Roman" w:cs="Times New Roman"/>
          <w:sz w:val="24"/>
          <w:szCs w:val="24"/>
          <w:lang w:val="sv-SE"/>
        </w:rPr>
        <w:t xml:space="preserve"> sittande</w:t>
      </w:r>
      <w:r w:rsidRPr="001D75BD">
        <w:rPr>
          <w:rFonts w:ascii="Times New Roman" w:hAnsi="Times New Roman" w:cs="Times New Roman"/>
          <w:sz w:val="24"/>
          <w:szCs w:val="24"/>
          <w:lang w:val="sv-SE"/>
        </w:rPr>
        <w:t xml:space="preserve"> med armen </w:t>
      </w:r>
      <w:r>
        <w:rPr>
          <w:rFonts w:ascii="Times New Roman" w:hAnsi="Times New Roman" w:cs="Times New Roman"/>
          <w:sz w:val="24"/>
          <w:szCs w:val="24"/>
          <w:lang w:val="sv-SE"/>
        </w:rPr>
        <w:t xml:space="preserve">intill bålen och handflatan vänd </w:t>
      </w:r>
      <w:r w:rsidR="00C428A5">
        <w:rPr>
          <w:rFonts w:ascii="Times New Roman" w:hAnsi="Times New Roman" w:cs="Times New Roman"/>
          <w:sz w:val="24"/>
          <w:szCs w:val="24"/>
          <w:lang w:val="sv-SE"/>
        </w:rPr>
        <w:t>medialt</w:t>
      </w:r>
      <w:r w:rsidRPr="001D75BD">
        <w:rPr>
          <w:rFonts w:ascii="Times New Roman" w:hAnsi="Times New Roman" w:cs="Times New Roman"/>
          <w:sz w:val="24"/>
          <w:szCs w:val="24"/>
          <w:lang w:val="sv-SE"/>
        </w:rPr>
        <w:t xml:space="preserve">, </w:t>
      </w:r>
      <w:r w:rsidR="002A21FE">
        <w:rPr>
          <w:rFonts w:ascii="Times New Roman" w:hAnsi="Times New Roman" w:cs="Times New Roman"/>
          <w:sz w:val="24"/>
          <w:szCs w:val="24"/>
          <w:lang w:val="sv-SE"/>
        </w:rPr>
        <w:t>med</w:t>
      </w:r>
      <w:r w:rsidRPr="001D75BD">
        <w:rPr>
          <w:rFonts w:ascii="Times New Roman" w:hAnsi="Times New Roman" w:cs="Times New Roman"/>
          <w:sz w:val="24"/>
          <w:szCs w:val="24"/>
          <w:lang w:val="sv-SE"/>
        </w:rPr>
        <w:t xml:space="preserve"> fast motstånd </w:t>
      </w:r>
      <w:r w:rsidR="00A26FF5">
        <w:rPr>
          <w:rFonts w:ascii="Times New Roman" w:hAnsi="Times New Roman" w:cs="Times New Roman"/>
          <w:sz w:val="24"/>
          <w:szCs w:val="24"/>
          <w:lang w:val="sv-SE"/>
        </w:rPr>
        <w:t>bakom</w:t>
      </w:r>
      <w:r w:rsidRPr="001D75BD">
        <w:rPr>
          <w:rFonts w:ascii="Times New Roman" w:hAnsi="Times New Roman" w:cs="Times New Roman"/>
          <w:sz w:val="24"/>
          <w:szCs w:val="24"/>
          <w:lang w:val="sv-SE"/>
        </w:rPr>
        <w:t xml:space="preserve"> armbågen som till</w:t>
      </w:r>
      <w:r w:rsidR="00E4156E">
        <w:rPr>
          <w:rFonts w:ascii="Times New Roman" w:hAnsi="Times New Roman" w:cs="Times New Roman"/>
          <w:sz w:val="24"/>
          <w:szCs w:val="24"/>
          <w:lang w:val="sv-SE"/>
        </w:rPr>
        <w:t>ät</w:t>
      </w:r>
      <w:r w:rsidRPr="001D75BD">
        <w:rPr>
          <w:rFonts w:ascii="Times New Roman" w:hAnsi="Times New Roman" w:cs="Times New Roman"/>
          <w:sz w:val="24"/>
          <w:szCs w:val="24"/>
          <w:lang w:val="sv-SE"/>
        </w:rPr>
        <w:t xml:space="preserve"> testpersonen att utföra isometrisk </w:t>
      </w:r>
      <w:r>
        <w:rPr>
          <w:rFonts w:ascii="Times New Roman" w:hAnsi="Times New Roman" w:cs="Times New Roman"/>
          <w:sz w:val="24"/>
          <w:szCs w:val="24"/>
          <w:lang w:val="sv-SE"/>
        </w:rPr>
        <w:t>extension</w:t>
      </w:r>
      <w:r w:rsidRPr="001D75BD">
        <w:rPr>
          <w:rFonts w:ascii="Times New Roman" w:hAnsi="Times New Roman" w:cs="Times New Roman"/>
          <w:sz w:val="24"/>
          <w:szCs w:val="24"/>
          <w:lang w:val="sv-SE"/>
        </w:rPr>
        <w:t>.</w:t>
      </w:r>
      <w:r>
        <w:rPr>
          <w:rFonts w:ascii="Times New Roman" w:hAnsi="Times New Roman" w:cs="Times New Roman"/>
          <w:sz w:val="24"/>
          <w:szCs w:val="24"/>
          <w:lang w:val="sv-SE"/>
        </w:rPr>
        <w:t xml:space="preserve"> </w:t>
      </w:r>
    </w:p>
    <w:p w14:paraId="75D5D11D" w14:textId="13201D13" w:rsidR="00E97BE3" w:rsidRPr="001D75BD" w:rsidRDefault="003D3313" w:rsidP="00D83DB5">
      <w:pPr>
        <w:jc w:val="both"/>
        <w:rPr>
          <w:rFonts w:ascii="Times New Roman" w:hAnsi="Times New Roman" w:cs="Times New Roman"/>
          <w:sz w:val="24"/>
          <w:szCs w:val="24"/>
          <w:lang w:val="sv-SE"/>
        </w:rPr>
      </w:pPr>
      <w:r w:rsidRPr="002F0FF4">
        <w:rPr>
          <w:rFonts w:ascii="Times New Roman" w:hAnsi="Times New Roman" w:cs="Times New Roman"/>
          <w:b/>
          <w:sz w:val="24"/>
          <w:szCs w:val="24"/>
          <w:lang w:val="sv-SE"/>
        </w:rPr>
        <w:t>M. i</w:t>
      </w:r>
      <w:r w:rsidR="241249B7" w:rsidRPr="002F0FF4">
        <w:rPr>
          <w:rFonts w:ascii="Times New Roman" w:hAnsi="Times New Roman" w:cs="Times New Roman"/>
          <w:b/>
          <w:sz w:val="24"/>
          <w:szCs w:val="24"/>
          <w:lang w:val="sv-SE"/>
        </w:rPr>
        <w:t>nfraspinatus</w:t>
      </w:r>
      <w:r w:rsidR="003F4455" w:rsidRPr="003F4455">
        <w:rPr>
          <w:rFonts w:ascii="Times New Roman" w:hAnsi="Times New Roman" w:cs="Times New Roman"/>
          <w:b/>
          <w:bCs/>
          <w:sz w:val="24"/>
          <w:szCs w:val="24"/>
          <w:lang w:val="sv-SE"/>
        </w:rPr>
        <w:t>-</w:t>
      </w:r>
      <w:r w:rsidR="001D7383">
        <w:rPr>
          <w:rFonts w:ascii="Times New Roman" w:hAnsi="Times New Roman" w:cs="Times New Roman"/>
          <w:sz w:val="24"/>
          <w:szCs w:val="24"/>
          <w:lang w:val="sv-SE"/>
        </w:rPr>
        <w:t>maxvärde</w:t>
      </w:r>
      <w:r w:rsidR="0214ADDF" w:rsidRPr="001D75BD">
        <w:rPr>
          <w:rFonts w:ascii="Times New Roman" w:hAnsi="Times New Roman" w:cs="Times New Roman"/>
          <w:sz w:val="24"/>
          <w:szCs w:val="24"/>
          <w:lang w:val="sv-SE"/>
        </w:rPr>
        <w:t xml:space="preserve"> testa</w:t>
      </w:r>
      <w:r w:rsidR="006478AB">
        <w:rPr>
          <w:rFonts w:ascii="Times New Roman" w:hAnsi="Times New Roman" w:cs="Times New Roman"/>
          <w:sz w:val="24"/>
          <w:szCs w:val="24"/>
          <w:lang w:val="sv-SE"/>
        </w:rPr>
        <w:t>de</w:t>
      </w:r>
      <w:r w:rsidR="0214ADDF" w:rsidRPr="001D75BD">
        <w:rPr>
          <w:rFonts w:ascii="Times New Roman" w:hAnsi="Times New Roman" w:cs="Times New Roman"/>
          <w:sz w:val="24"/>
          <w:szCs w:val="24"/>
          <w:lang w:val="sv-SE"/>
        </w:rPr>
        <w:t xml:space="preserve">s </w:t>
      </w:r>
      <w:r w:rsidR="00912BDE">
        <w:rPr>
          <w:rFonts w:ascii="Times New Roman" w:hAnsi="Times New Roman" w:cs="Times New Roman"/>
          <w:sz w:val="24"/>
          <w:szCs w:val="24"/>
          <w:lang w:val="sv-SE"/>
        </w:rPr>
        <w:t>stående</w:t>
      </w:r>
      <w:r w:rsidR="0214ADDF" w:rsidRPr="001D75BD">
        <w:rPr>
          <w:rFonts w:ascii="Times New Roman" w:hAnsi="Times New Roman" w:cs="Times New Roman"/>
          <w:sz w:val="24"/>
          <w:szCs w:val="24"/>
          <w:lang w:val="sv-SE"/>
        </w:rPr>
        <w:t xml:space="preserve"> </w:t>
      </w:r>
      <w:r w:rsidR="115B401B" w:rsidRPr="001D75BD">
        <w:rPr>
          <w:rFonts w:ascii="Times New Roman" w:hAnsi="Times New Roman" w:cs="Times New Roman"/>
          <w:sz w:val="24"/>
          <w:szCs w:val="24"/>
          <w:lang w:val="sv-SE"/>
        </w:rPr>
        <w:t>med</w:t>
      </w:r>
      <w:r w:rsidR="0214ADDF" w:rsidRPr="001D75BD">
        <w:rPr>
          <w:rFonts w:ascii="Times New Roman" w:hAnsi="Times New Roman" w:cs="Times New Roman"/>
          <w:sz w:val="24"/>
          <w:szCs w:val="24"/>
          <w:lang w:val="sv-SE"/>
        </w:rPr>
        <w:t xml:space="preserve"> 0</w:t>
      </w:r>
      <w:r w:rsidR="4C61FD27" w:rsidRPr="001D75BD">
        <w:rPr>
          <w:rFonts w:ascii="Times New Roman" w:hAnsi="Times New Roman" w:cs="Times New Roman"/>
          <w:sz w:val="24"/>
          <w:szCs w:val="24"/>
          <w:lang w:val="sv-SE"/>
        </w:rPr>
        <w:t>° abduktion</w:t>
      </w:r>
      <w:r w:rsidR="115B401B" w:rsidRPr="001D75BD">
        <w:rPr>
          <w:rFonts w:ascii="Times New Roman" w:hAnsi="Times New Roman" w:cs="Times New Roman"/>
          <w:sz w:val="24"/>
          <w:szCs w:val="24"/>
          <w:lang w:val="sv-SE"/>
        </w:rPr>
        <w:t xml:space="preserve"> i art. </w:t>
      </w:r>
      <w:r w:rsidR="4E6059E1" w:rsidRPr="001D75BD">
        <w:rPr>
          <w:rFonts w:ascii="Times New Roman" w:hAnsi="Times New Roman" w:cs="Times New Roman"/>
          <w:sz w:val="24"/>
          <w:szCs w:val="24"/>
          <w:lang w:val="sv-SE"/>
        </w:rPr>
        <w:t xml:space="preserve">humeri, neutral rotation, och 90° flexion i art. cubiti, </w:t>
      </w:r>
      <w:r w:rsidR="24B29B0D" w:rsidRPr="001D75BD">
        <w:rPr>
          <w:rFonts w:ascii="Times New Roman" w:hAnsi="Times New Roman" w:cs="Times New Roman"/>
          <w:sz w:val="24"/>
          <w:szCs w:val="24"/>
          <w:lang w:val="sv-SE"/>
        </w:rPr>
        <w:t>med</w:t>
      </w:r>
      <w:r w:rsidR="4E6059E1" w:rsidRPr="001D75BD">
        <w:rPr>
          <w:rFonts w:ascii="Times New Roman" w:hAnsi="Times New Roman" w:cs="Times New Roman"/>
          <w:sz w:val="24"/>
          <w:szCs w:val="24"/>
          <w:lang w:val="sv-SE"/>
        </w:rPr>
        <w:t xml:space="preserve"> </w:t>
      </w:r>
      <w:r w:rsidR="28A84CF4" w:rsidRPr="001D75BD">
        <w:rPr>
          <w:rFonts w:ascii="Times New Roman" w:hAnsi="Times New Roman" w:cs="Times New Roman"/>
          <w:sz w:val="24"/>
          <w:szCs w:val="24"/>
          <w:lang w:val="sv-SE"/>
        </w:rPr>
        <w:t xml:space="preserve">dorsalsidan av </w:t>
      </w:r>
      <w:r w:rsidR="31E91389" w:rsidRPr="001D75BD">
        <w:rPr>
          <w:rFonts w:ascii="Times New Roman" w:hAnsi="Times New Roman" w:cs="Times New Roman"/>
          <w:sz w:val="24"/>
          <w:szCs w:val="24"/>
          <w:lang w:val="sv-SE"/>
        </w:rPr>
        <w:t>handen mot ett fast motstånd</w:t>
      </w:r>
      <w:r w:rsidR="4381794D" w:rsidRPr="001D75BD">
        <w:rPr>
          <w:rFonts w:ascii="Times New Roman" w:hAnsi="Times New Roman" w:cs="Times New Roman"/>
          <w:sz w:val="24"/>
          <w:szCs w:val="24"/>
          <w:lang w:val="sv-SE"/>
        </w:rPr>
        <w:t xml:space="preserve"> som till</w:t>
      </w:r>
      <w:r w:rsidR="008B294D">
        <w:rPr>
          <w:rFonts w:ascii="Times New Roman" w:hAnsi="Times New Roman" w:cs="Times New Roman"/>
          <w:sz w:val="24"/>
          <w:szCs w:val="24"/>
          <w:lang w:val="sv-SE"/>
        </w:rPr>
        <w:t>ät</w:t>
      </w:r>
      <w:r w:rsidR="4381794D" w:rsidRPr="001D75BD">
        <w:rPr>
          <w:rFonts w:ascii="Times New Roman" w:hAnsi="Times New Roman" w:cs="Times New Roman"/>
          <w:sz w:val="24"/>
          <w:szCs w:val="24"/>
          <w:lang w:val="sv-SE"/>
        </w:rPr>
        <w:t xml:space="preserve"> testpersonen</w:t>
      </w:r>
      <w:r w:rsidR="75092961" w:rsidRPr="001D75BD">
        <w:rPr>
          <w:rFonts w:ascii="Times New Roman" w:hAnsi="Times New Roman" w:cs="Times New Roman"/>
          <w:sz w:val="24"/>
          <w:szCs w:val="24"/>
          <w:lang w:val="sv-SE"/>
        </w:rPr>
        <w:t xml:space="preserve"> </w:t>
      </w:r>
      <w:r w:rsidR="79869772" w:rsidRPr="001D75BD">
        <w:rPr>
          <w:rFonts w:ascii="Times New Roman" w:hAnsi="Times New Roman" w:cs="Times New Roman"/>
          <w:sz w:val="24"/>
          <w:szCs w:val="24"/>
          <w:lang w:val="sv-SE"/>
        </w:rPr>
        <w:t>att utföra</w:t>
      </w:r>
      <w:r w:rsidR="75092961" w:rsidRPr="001D75BD">
        <w:rPr>
          <w:rFonts w:ascii="Times New Roman" w:hAnsi="Times New Roman" w:cs="Times New Roman"/>
          <w:sz w:val="24"/>
          <w:szCs w:val="24"/>
          <w:lang w:val="sv-SE"/>
        </w:rPr>
        <w:t xml:space="preserve"> isometrisk </w:t>
      </w:r>
      <w:r w:rsidR="1D435866" w:rsidRPr="001D75BD">
        <w:rPr>
          <w:rFonts w:ascii="Times New Roman" w:hAnsi="Times New Roman" w:cs="Times New Roman"/>
          <w:sz w:val="24"/>
          <w:szCs w:val="24"/>
          <w:lang w:val="sv-SE"/>
        </w:rPr>
        <w:t>utåtrotation.</w:t>
      </w:r>
      <w:r w:rsidR="75092961" w:rsidRPr="001D75BD">
        <w:rPr>
          <w:rFonts w:ascii="Times New Roman" w:hAnsi="Times New Roman" w:cs="Times New Roman"/>
          <w:sz w:val="24"/>
          <w:szCs w:val="24"/>
          <w:lang w:val="sv-SE"/>
        </w:rPr>
        <w:t xml:space="preserve"> </w:t>
      </w:r>
      <w:r w:rsidR="00DE37FA">
        <w:rPr>
          <w:rFonts w:ascii="Times New Roman" w:hAnsi="Times New Roman" w:cs="Times New Roman"/>
          <w:sz w:val="24"/>
          <w:szCs w:val="24"/>
          <w:lang w:val="sv-SE"/>
        </w:rPr>
        <w:t xml:space="preserve">Testpersonen </w:t>
      </w:r>
      <w:r w:rsidR="001808D3">
        <w:rPr>
          <w:rFonts w:ascii="Times New Roman" w:hAnsi="Times New Roman" w:cs="Times New Roman"/>
          <w:sz w:val="24"/>
          <w:szCs w:val="24"/>
          <w:lang w:val="sv-SE"/>
        </w:rPr>
        <w:t>uppmana</w:t>
      </w:r>
      <w:r w:rsidR="00536CE9">
        <w:rPr>
          <w:rFonts w:ascii="Times New Roman" w:hAnsi="Times New Roman" w:cs="Times New Roman"/>
          <w:sz w:val="24"/>
          <w:szCs w:val="24"/>
          <w:lang w:val="sv-SE"/>
        </w:rPr>
        <w:t>des</w:t>
      </w:r>
      <w:r w:rsidR="001808D3">
        <w:rPr>
          <w:rFonts w:ascii="Times New Roman" w:hAnsi="Times New Roman" w:cs="Times New Roman"/>
          <w:sz w:val="24"/>
          <w:szCs w:val="24"/>
          <w:lang w:val="sv-SE"/>
        </w:rPr>
        <w:t xml:space="preserve"> att inte abducera armen eller förskjuta kroppstyngden i sidled. </w:t>
      </w:r>
    </w:p>
    <w:p w14:paraId="00347C3F" w14:textId="501EFCD0" w:rsidR="00426F4F" w:rsidRDefault="0062206F" w:rsidP="00D83DB5">
      <w:pPr>
        <w:spacing w:line="276" w:lineRule="auto"/>
        <w:jc w:val="both"/>
        <w:rPr>
          <w:rFonts w:ascii="Times New Roman" w:eastAsia="Times New Roman" w:hAnsi="Times New Roman" w:cs="Times New Roman"/>
          <w:color w:val="000000" w:themeColor="text1"/>
          <w:sz w:val="24"/>
          <w:szCs w:val="24"/>
          <w:lang w:val="sv-SE"/>
        </w:rPr>
      </w:pPr>
      <w:r>
        <w:rPr>
          <w:rFonts w:ascii="Times New Roman" w:eastAsia="Times New Roman" w:hAnsi="Times New Roman" w:cs="Times New Roman"/>
          <w:color w:val="000000" w:themeColor="text1"/>
          <w:sz w:val="24"/>
          <w:szCs w:val="24"/>
          <w:lang w:val="sv-SE"/>
        </w:rPr>
        <w:t>Test</w:t>
      </w:r>
      <w:r w:rsidR="00426F4F" w:rsidRPr="001D75BD">
        <w:rPr>
          <w:rFonts w:ascii="Times New Roman" w:eastAsia="Times New Roman" w:hAnsi="Times New Roman" w:cs="Times New Roman"/>
          <w:color w:val="000000" w:themeColor="text1"/>
          <w:sz w:val="24"/>
          <w:szCs w:val="24"/>
          <w:lang w:val="sv-SE"/>
        </w:rPr>
        <w:t>personen omb</w:t>
      </w:r>
      <w:r w:rsidR="008B294D">
        <w:rPr>
          <w:rFonts w:ascii="Times New Roman" w:eastAsia="Times New Roman" w:hAnsi="Times New Roman" w:cs="Times New Roman"/>
          <w:color w:val="000000" w:themeColor="text1"/>
          <w:sz w:val="24"/>
          <w:szCs w:val="24"/>
          <w:lang w:val="sv-SE"/>
        </w:rPr>
        <w:t>ads</w:t>
      </w:r>
      <w:r w:rsidR="00426F4F" w:rsidRPr="001D75BD">
        <w:rPr>
          <w:rFonts w:ascii="Times New Roman" w:eastAsia="Times New Roman" w:hAnsi="Times New Roman" w:cs="Times New Roman"/>
          <w:color w:val="000000" w:themeColor="text1"/>
          <w:sz w:val="24"/>
          <w:szCs w:val="24"/>
          <w:lang w:val="sv-SE"/>
        </w:rPr>
        <w:t xml:space="preserve"> utföra tre maximala isometriska kontraktioner, vardera under 5 sekunder. Från de mellersta tre sekunderna av varje kontraktion t</w:t>
      </w:r>
      <w:r w:rsidR="000926AE">
        <w:rPr>
          <w:rFonts w:ascii="Times New Roman" w:eastAsia="Times New Roman" w:hAnsi="Times New Roman" w:cs="Times New Roman"/>
          <w:color w:val="000000" w:themeColor="text1"/>
          <w:sz w:val="24"/>
          <w:szCs w:val="24"/>
          <w:lang w:val="sv-SE"/>
        </w:rPr>
        <w:t>ogs</w:t>
      </w:r>
      <w:r w:rsidR="00426F4F" w:rsidRPr="001D75BD">
        <w:rPr>
          <w:rFonts w:ascii="Times New Roman" w:eastAsia="Times New Roman" w:hAnsi="Times New Roman" w:cs="Times New Roman"/>
          <w:color w:val="000000" w:themeColor="text1"/>
          <w:sz w:val="24"/>
          <w:szCs w:val="24"/>
          <w:lang w:val="sv-SE"/>
        </w:rPr>
        <w:t xml:space="preserve"> ett medel</w:t>
      </w:r>
      <w:r w:rsidR="000926AE">
        <w:rPr>
          <w:rFonts w:ascii="Times New Roman" w:eastAsia="Times New Roman" w:hAnsi="Times New Roman" w:cs="Times New Roman"/>
          <w:color w:val="000000" w:themeColor="text1"/>
          <w:sz w:val="24"/>
          <w:szCs w:val="24"/>
          <w:lang w:val="sv-SE"/>
        </w:rPr>
        <w:t>värde</w:t>
      </w:r>
      <w:r w:rsidR="00426F4F" w:rsidRPr="001D75BD">
        <w:rPr>
          <w:rFonts w:ascii="Times New Roman" w:eastAsia="Times New Roman" w:hAnsi="Times New Roman" w:cs="Times New Roman"/>
          <w:color w:val="000000" w:themeColor="text1"/>
          <w:sz w:val="24"/>
          <w:szCs w:val="24"/>
          <w:lang w:val="sv-SE"/>
        </w:rPr>
        <w:t xml:space="preserve"> ut. Det högsta medelvärdet av de tre kontraktionerna bestäm</w:t>
      </w:r>
      <w:r w:rsidR="00760399">
        <w:rPr>
          <w:rFonts w:ascii="Times New Roman" w:eastAsia="Times New Roman" w:hAnsi="Times New Roman" w:cs="Times New Roman"/>
          <w:color w:val="000000" w:themeColor="text1"/>
          <w:sz w:val="24"/>
          <w:szCs w:val="24"/>
          <w:lang w:val="sv-SE"/>
        </w:rPr>
        <w:t>des</w:t>
      </w:r>
      <w:r w:rsidR="00426F4F" w:rsidRPr="001D75BD">
        <w:rPr>
          <w:rFonts w:ascii="Times New Roman" w:eastAsia="Times New Roman" w:hAnsi="Times New Roman" w:cs="Times New Roman"/>
          <w:color w:val="000000" w:themeColor="text1"/>
          <w:sz w:val="24"/>
          <w:szCs w:val="24"/>
          <w:lang w:val="sv-SE"/>
        </w:rPr>
        <w:t xml:space="preserve"> vara MVIC.</w:t>
      </w:r>
    </w:p>
    <w:p w14:paraId="08FA5BAF" w14:textId="77777777" w:rsidR="006E073A" w:rsidRPr="008B5D10" w:rsidRDefault="006E073A" w:rsidP="006E073A">
      <w:pPr>
        <w:jc w:val="both"/>
        <w:rPr>
          <w:rFonts w:ascii="Times New Roman" w:hAnsi="Times New Roman" w:cs="Times New Roman"/>
          <w:sz w:val="24"/>
          <w:szCs w:val="24"/>
          <w:lang w:val="sv-SE"/>
        </w:rPr>
      </w:pPr>
      <w:r w:rsidRPr="003B280C">
        <w:rPr>
          <w:rFonts w:ascii="Times New Roman" w:eastAsia="Times New Roman" w:hAnsi="Times New Roman" w:cs="Times New Roman"/>
          <w:color w:val="000000" w:themeColor="text1"/>
          <w:sz w:val="24"/>
          <w:szCs w:val="24"/>
          <w:lang w:val="sv-SE"/>
        </w:rPr>
        <w:t>Ordningsföljden</w:t>
      </w:r>
      <w:r>
        <w:rPr>
          <w:rFonts w:ascii="Times New Roman" w:eastAsia="Times New Roman" w:hAnsi="Times New Roman" w:cs="Times New Roman"/>
          <w:color w:val="000000" w:themeColor="text1"/>
          <w:sz w:val="24"/>
          <w:szCs w:val="24"/>
          <w:lang w:val="sv-SE"/>
        </w:rPr>
        <w:t xml:space="preserve"> för</w:t>
      </w:r>
      <w:r w:rsidRPr="003B280C">
        <w:rPr>
          <w:rFonts w:ascii="Times New Roman" w:eastAsia="Times New Roman" w:hAnsi="Times New Roman" w:cs="Times New Roman"/>
          <w:color w:val="000000" w:themeColor="text1"/>
          <w:sz w:val="24"/>
          <w:szCs w:val="24"/>
          <w:lang w:val="sv-SE"/>
        </w:rPr>
        <w:t xml:space="preserve"> </w:t>
      </w:r>
      <w:r>
        <w:rPr>
          <w:rFonts w:ascii="Times New Roman" w:eastAsia="Times New Roman" w:hAnsi="Times New Roman" w:cs="Times New Roman"/>
          <w:color w:val="000000" w:themeColor="text1"/>
          <w:sz w:val="24"/>
          <w:szCs w:val="24"/>
          <w:lang w:val="sv-SE"/>
        </w:rPr>
        <w:t>MVIC-mätningarna</w:t>
      </w:r>
      <w:r w:rsidRPr="003B280C">
        <w:rPr>
          <w:rFonts w:ascii="Times New Roman" w:eastAsia="Times New Roman" w:hAnsi="Times New Roman" w:cs="Times New Roman"/>
          <w:color w:val="000000" w:themeColor="text1"/>
          <w:sz w:val="24"/>
          <w:szCs w:val="24"/>
          <w:lang w:val="sv-SE"/>
        </w:rPr>
        <w:t xml:space="preserve"> </w:t>
      </w:r>
      <w:r>
        <w:rPr>
          <w:rFonts w:ascii="Times New Roman" w:eastAsia="Times New Roman" w:hAnsi="Times New Roman" w:cs="Times New Roman"/>
          <w:color w:val="000000" w:themeColor="text1"/>
          <w:sz w:val="24"/>
          <w:szCs w:val="24"/>
          <w:lang w:val="sv-SE"/>
        </w:rPr>
        <w:t>slumpades genom ett för ändamålet utvecklat datorprogram, för att på gruppnivå minska effekten av möjlig utmattning efter upprepade muskelkontraktioner.</w:t>
      </w:r>
    </w:p>
    <w:p w14:paraId="4FD5A389" w14:textId="77777777" w:rsidR="006E073A" w:rsidRDefault="006E073A" w:rsidP="00D83DB5">
      <w:pPr>
        <w:spacing w:line="276" w:lineRule="auto"/>
        <w:jc w:val="both"/>
        <w:rPr>
          <w:rFonts w:ascii="Times New Roman" w:eastAsia="Times New Roman" w:hAnsi="Times New Roman" w:cs="Times New Roman"/>
          <w:color w:val="000000" w:themeColor="text1"/>
          <w:sz w:val="24"/>
          <w:szCs w:val="24"/>
          <w:lang w:val="sv-SE"/>
        </w:rPr>
      </w:pPr>
    </w:p>
    <w:p w14:paraId="6F3346FA" w14:textId="6E3B0A80" w:rsidR="00D938B8" w:rsidRPr="001F3365" w:rsidRDefault="00524E06" w:rsidP="00524E06">
      <w:pPr>
        <w:pStyle w:val="Rubrik3"/>
        <w:rPr>
          <w:b/>
          <w:bCs/>
          <w:lang w:val="sv-SE"/>
        </w:rPr>
      </w:pPr>
      <w:bookmarkStart w:id="48" w:name="_Toc38476846"/>
      <w:r w:rsidRPr="001F3365">
        <w:rPr>
          <w:b/>
          <w:bCs/>
          <w:lang w:val="sv-SE"/>
        </w:rPr>
        <w:t>Mätning av styrkevärden</w:t>
      </w:r>
      <w:bookmarkEnd w:id="48"/>
    </w:p>
    <w:p w14:paraId="37E88E93" w14:textId="13B9F0E0" w:rsidR="005E5D57" w:rsidRDefault="0093276E" w:rsidP="008B5D10">
      <w:pPr>
        <w:jc w:val="both"/>
        <w:rPr>
          <w:rFonts w:ascii="Times New Roman" w:hAnsi="Times New Roman" w:cs="Times New Roman"/>
          <w:sz w:val="24"/>
          <w:szCs w:val="24"/>
          <w:lang w:val="sv-SE"/>
        </w:rPr>
      </w:pPr>
      <w:r>
        <w:rPr>
          <w:rFonts w:ascii="Times New Roman" w:hAnsi="Times New Roman" w:cs="Times New Roman"/>
          <w:sz w:val="24"/>
          <w:szCs w:val="24"/>
          <w:lang w:val="sv-SE"/>
        </w:rPr>
        <w:t>Styrkevärde för utåtrotation mät</w:t>
      </w:r>
      <w:r w:rsidR="006D056F">
        <w:rPr>
          <w:rFonts w:ascii="Times New Roman" w:hAnsi="Times New Roman" w:cs="Times New Roman"/>
          <w:sz w:val="24"/>
          <w:szCs w:val="24"/>
          <w:lang w:val="sv-SE"/>
        </w:rPr>
        <w:t>te</w:t>
      </w:r>
      <w:r>
        <w:rPr>
          <w:rFonts w:ascii="Times New Roman" w:hAnsi="Times New Roman" w:cs="Times New Roman"/>
          <w:sz w:val="24"/>
          <w:szCs w:val="24"/>
          <w:lang w:val="sv-SE"/>
        </w:rPr>
        <w:t>s i samband med MVIC</w:t>
      </w:r>
      <w:r w:rsidR="00587EA8">
        <w:rPr>
          <w:rFonts w:ascii="Times New Roman" w:hAnsi="Times New Roman" w:cs="Times New Roman"/>
          <w:sz w:val="24"/>
          <w:szCs w:val="24"/>
          <w:lang w:val="sv-SE"/>
        </w:rPr>
        <w:t>-test för infraspinatus</w:t>
      </w:r>
      <w:r w:rsidR="00D4014F">
        <w:rPr>
          <w:rFonts w:ascii="Times New Roman" w:hAnsi="Times New Roman" w:cs="Times New Roman"/>
          <w:sz w:val="24"/>
          <w:szCs w:val="24"/>
          <w:lang w:val="sv-SE"/>
        </w:rPr>
        <w:t xml:space="preserve"> med en fjädervåg. För att undvika be</w:t>
      </w:r>
      <w:r w:rsidR="003F4455">
        <w:rPr>
          <w:rFonts w:ascii="Times New Roman" w:hAnsi="Times New Roman" w:cs="Times New Roman"/>
          <w:sz w:val="24"/>
          <w:szCs w:val="24"/>
          <w:lang w:val="sv-SE"/>
        </w:rPr>
        <w:t>lastning på</w:t>
      </w:r>
      <w:r w:rsidR="00D4014F">
        <w:rPr>
          <w:rFonts w:ascii="Times New Roman" w:hAnsi="Times New Roman" w:cs="Times New Roman"/>
          <w:sz w:val="24"/>
          <w:szCs w:val="24"/>
          <w:lang w:val="sv-SE"/>
        </w:rPr>
        <w:t xml:space="preserve"> handledsextensorer fick testpersonen ha den tillhörande slyngan runt handleden.</w:t>
      </w:r>
      <w:r w:rsidR="00AB512F">
        <w:rPr>
          <w:rFonts w:ascii="Times New Roman" w:hAnsi="Times New Roman" w:cs="Times New Roman"/>
          <w:sz w:val="24"/>
          <w:szCs w:val="24"/>
          <w:lang w:val="sv-SE"/>
        </w:rPr>
        <w:t xml:space="preserve"> </w:t>
      </w:r>
    </w:p>
    <w:p w14:paraId="11D61F8A" w14:textId="7AB4ED50" w:rsidR="00190B81" w:rsidRPr="00190B81" w:rsidRDefault="00B4381A" w:rsidP="00190B81">
      <w:pPr>
        <w:jc w:val="both"/>
        <w:rPr>
          <w:rFonts w:ascii="Times New Roman" w:hAnsi="Times New Roman" w:cs="Times New Roman"/>
          <w:sz w:val="24"/>
          <w:szCs w:val="24"/>
          <w:lang w:val="sv-SE"/>
        </w:rPr>
      </w:pPr>
      <w:r>
        <w:rPr>
          <w:rFonts w:ascii="Times New Roman" w:hAnsi="Times New Roman" w:cs="Times New Roman"/>
          <w:sz w:val="24"/>
          <w:szCs w:val="24"/>
          <w:lang w:val="sv-SE"/>
        </w:rPr>
        <w:t>Styrkevärde</w:t>
      </w:r>
      <w:r w:rsidR="00587EA8">
        <w:rPr>
          <w:rFonts w:ascii="Times New Roman" w:hAnsi="Times New Roman" w:cs="Times New Roman"/>
          <w:sz w:val="24"/>
          <w:szCs w:val="24"/>
          <w:lang w:val="sv-SE"/>
        </w:rPr>
        <w:t xml:space="preserve"> för adduktion mät</w:t>
      </w:r>
      <w:r w:rsidR="006D056F">
        <w:rPr>
          <w:rFonts w:ascii="Times New Roman" w:hAnsi="Times New Roman" w:cs="Times New Roman"/>
          <w:sz w:val="24"/>
          <w:szCs w:val="24"/>
          <w:lang w:val="sv-SE"/>
        </w:rPr>
        <w:t>te</w:t>
      </w:r>
      <w:r w:rsidR="00587EA8">
        <w:rPr>
          <w:rFonts w:ascii="Times New Roman" w:hAnsi="Times New Roman" w:cs="Times New Roman"/>
          <w:sz w:val="24"/>
          <w:szCs w:val="24"/>
          <w:lang w:val="sv-SE"/>
        </w:rPr>
        <w:t xml:space="preserve">s </w:t>
      </w:r>
      <w:r w:rsidR="00AB512F">
        <w:rPr>
          <w:rFonts w:ascii="Times New Roman" w:hAnsi="Times New Roman" w:cs="Times New Roman"/>
          <w:sz w:val="24"/>
          <w:szCs w:val="24"/>
          <w:lang w:val="sv-SE"/>
        </w:rPr>
        <w:t xml:space="preserve">sittande </w:t>
      </w:r>
      <w:r w:rsidR="008808EC">
        <w:rPr>
          <w:rFonts w:ascii="Times New Roman" w:hAnsi="Times New Roman" w:cs="Times New Roman"/>
          <w:sz w:val="24"/>
          <w:szCs w:val="24"/>
          <w:lang w:val="sv-SE"/>
        </w:rPr>
        <w:t xml:space="preserve">med </w:t>
      </w:r>
      <w:r w:rsidR="007E3D07">
        <w:rPr>
          <w:rFonts w:ascii="Times New Roman" w:hAnsi="Times New Roman" w:cs="Times New Roman"/>
          <w:sz w:val="24"/>
          <w:szCs w:val="24"/>
          <w:lang w:val="sv-SE"/>
        </w:rPr>
        <w:t xml:space="preserve">den </w:t>
      </w:r>
      <w:r w:rsidR="00475DF4">
        <w:rPr>
          <w:rFonts w:ascii="Times New Roman" w:hAnsi="Times New Roman" w:cs="Times New Roman"/>
          <w:sz w:val="24"/>
          <w:szCs w:val="24"/>
          <w:lang w:val="sv-SE"/>
        </w:rPr>
        <w:t>ovan</w:t>
      </w:r>
      <w:r w:rsidR="008808EC">
        <w:rPr>
          <w:rFonts w:ascii="Times New Roman" w:hAnsi="Times New Roman" w:cs="Times New Roman"/>
          <w:sz w:val="24"/>
          <w:szCs w:val="24"/>
          <w:lang w:val="sv-SE"/>
        </w:rPr>
        <w:t xml:space="preserve"> </w:t>
      </w:r>
      <w:r w:rsidR="00CF630E">
        <w:rPr>
          <w:rFonts w:ascii="Times New Roman" w:hAnsi="Times New Roman" w:cs="Times New Roman"/>
          <w:sz w:val="24"/>
          <w:szCs w:val="24"/>
          <w:lang w:val="sv-SE"/>
        </w:rPr>
        <w:t>beskriv</w:t>
      </w:r>
      <w:r w:rsidR="007E3D07">
        <w:rPr>
          <w:rFonts w:ascii="Times New Roman" w:hAnsi="Times New Roman" w:cs="Times New Roman"/>
          <w:sz w:val="24"/>
          <w:szCs w:val="24"/>
          <w:lang w:val="sv-SE"/>
        </w:rPr>
        <w:t>na</w:t>
      </w:r>
      <w:r w:rsidR="008808EC">
        <w:rPr>
          <w:rFonts w:ascii="Times New Roman" w:hAnsi="Times New Roman" w:cs="Times New Roman"/>
          <w:sz w:val="24"/>
          <w:szCs w:val="24"/>
          <w:lang w:val="sv-SE"/>
        </w:rPr>
        <w:t xml:space="preserve"> </w:t>
      </w:r>
      <w:r w:rsidR="00424C80">
        <w:rPr>
          <w:rFonts w:ascii="Times New Roman" w:hAnsi="Times New Roman" w:cs="Times New Roman"/>
          <w:sz w:val="24"/>
          <w:szCs w:val="24"/>
          <w:lang w:val="sv-SE"/>
        </w:rPr>
        <w:t>modifierad</w:t>
      </w:r>
      <w:r w:rsidR="007E3D07">
        <w:rPr>
          <w:rFonts w:ascii="Times New Roman" w:hAnsi="Times New Roman" w:cs="Times New Roman"/>
          <w:sz w:val="24"/>
          <w:szCs w:val="24"/>
          <w:lang w:val="sv-SE"/>
        </w:rPr>
        <w:t>e</w:t>
      </w:r>
      <w:r w:rsidR="00424C80" w:rsidRPr="009C6B24">
        <w:rPr>
          <w:rFonts w:ascii="Times New Roman" w:hAnsi="Times New Roman" w:cs="Times New Roman"/>
          <w:sz w:val="24"/>
          <w:szCs w:val="24"/>
          <w:lang w:val="sv-SE"/>
        </w:rPr>
        <w:t xml:space="preserve"> </w:t>
      </w:r>
      <w:r w:rsidR="002835BC">
        <w:rPr>
          <w:rFonts w:ascii="Times New Roman" w:hAnsi="Times New Roman" w:cs="Times New Roman"/>
          <w:sz w:val="24"/>
          <w:szCs w:val="24"/>
          <w:lang w:val="sv-SE"/>
        </w:rPr>
        <w:t>blodtrycksmanschett</w:t>
      </w:r>
      <w:r w:rsidR="007E3D07">
        <w:rPr>
          <w:rFonts w:ascii="Times New Roman" w:hAnsi="Times New Roman" w:cs="Times New Roman"/>
          <w:sz w:val="24"/>
          <w:szCs w:val="24"/>
          <w:lang w:val="sv-SE"/>
        </w:rPr>
        <w:t>en</w:t>
      </w:r>
      <w:r w:rsidR="000A1BD8">
        <w:rPr>
          <w:rFonts w:ascii="Times New Roman" w:hAnsi="Times New Roman" w:cs="Times New Roman"/>
          <w:sz w:val="24"/>
          <w:szCs w:val="24"/>
          <w:lang w:val="sv-SE"/>
        </w:rPr>
        <w:t xml:space="preserve"> mellan armen och bålen</w:t>
      </w:r>
      <w:r w:rsidR="00064207">
        <w:rPr>
          <w:rFonts w:ascii="Times New Roman" w:hAnsi="Times New Roman" w:cs="Times New Roman"/>
          <w:sz w:val="24"/>
          <w:szCs w:val="24"/>
          <w:lang w:val="sv-SE"/>
        </w:rPr>
        <w:t>.</w:t>
      </w:r>
      <w:r w:rsidR="006601E8">
        <w:rPr>
          <w:rFonts w:ascii="Times New Roman" w:hAnsi="Times New Roman" w:cs="Times New Roman"/>
          <w:sz w:val="24"/>
          <w:szCs w:val="24"/>
          <w:lang w:val="sv-SE"/>
        </w:rPr>
        <w:t xml:space="preserve"> Testpersonen </w:t>
      </w:r>
      <w:r w:rsidR="00E85B9D">
        <w:rPr>
          <w:rFonts w:ascii="Times New Roman" w:hAnsi="Times New Roman" w:cs="Times New Roman"/>
          <w:sz w:val="24"/>
          <w:szCs w:val="24"/>
          <w:lang w:val="sv-SE"/>
        </w:rPr>
        <w:t>upp</w:t>
      </w:r>
      <w:r w:rsidR="00ED6164">
        <w:rPr>
          <w:rFonts w:ascii="Times New Roman" w:hAnsi="Times New Roman" w:cs="Times New Roman"/>
          <w:sz w:val="24"/>
          <w:szCs w:val="24"/>
          <w:lang w:val="sv-SE"/>
        </w:rPr>
        <w:t>m</w:t>
      </w:r>
      <w:r w:rsidR="00E85B9D">
        <w:rPr>
          <w:rFonts w:ascii="Times New Roman" w:hAnsi="Times New Roman" w:cs="Times New Roman"/>
          <w:sz w:val="24"/>
          <w:szCs w:val="24"/>
          <w:lang w:val="sv-SE"/>
        </w:rPr>
        <w:t>ana</w:t>
      </w:r>
      <w:r w:rsidR="005F5CF2">
        <w:rPr>
          <w:rFonts w:ascii="Times New Roman" w:hAnsi="Times New Roman" w:cs="Times New Roman"/>
          <w:sz w:val="24"/>
          <w:szCs w:val="24"/>
          <w:lang w:val="sv-SE"/>
        </w:rPr>
        <w:t>de</w:t>
      </w:r>
      <w:r w:rsidR="00E85B9D">
        <w:rPr>
          <w:rFonts w:ascii="Times New Roman" w:hAnsi="Times New Roman" w:cs="Times New Roman"/>
          <w:sz w:val="24"/>
          <w:szCs w:val="24"/>
          <w:lang w:val="sv-SE"/>
        </w:rPr>
        <w:t xml:space="preserve">s att </w:t>
      </w:r>
      <w:r w:rsidR="00776372">
        <w:rPr>
          <w:rFonts w:ascii="Times New Roman" w:hAnsi="Times New Roman" w:cs="Times New Roman"/>
          <w:sz w:val="24"/>
          <w:szCs w:val="24"/>
          <w:lang w:val="sv-SE"/>
        </w:rPr>
        <w:t>kontrahera</w:t>
      </w:r>
      <w:r w:rsidR="00E85B9D">
        <w:rPr>
          <w:rFonts w:ascii="Times New Roman" w:hAnsi="Times New Roman" w:cs="Times New Roman"/>
          <w:sz w:val="24"/>
          <w:szCs w:val="24"/>
          <w:lang w:val="sv-SE"/>
        </w:rPr>
        <w:t xml:space="preserve"> armen</w:t>
      </w:r>
      <w:r w:rsidR="00ED6164">
        <w:rPr>
          <w:rFonts w:ascii="Times New Roman" w:hAnsi="Times New Roman" w:cs="Times New Roman"/>
          <w:sz w:val="24"/>
          <w:szCs w:val="24"/>
          <w:lang w:val="sv-SE"/>
        </w:rPr>
        <w:t xml:space="preserve"> i en ren adduktion</w:t>
      </w:r>
      <w:r w:rsidR="00E85B9D">
        <w:rPr>
          <w:rFonts w:ascii="Times New Roman" w:hAnsi="Times New Roman" w:cs="Times New Roman"/>
          <w:sz w:val="24"/>
          <w:szCs w:val="24"/>
          <w:lang w:val="sv-SE"/>
        </w:rPr>
        <w:t xml:space="preserve"> in mot </w:t>
      </w:r>
      <w:r w:rsidR="009E1969">
        <w:rPr>
          <w:rFonts w:ascii="Times New Roman" w:hAnsi="Times New Roman" w:cs="Times New Roman"/>
          <w:sz w:val="24"/>
          <w:szCs w:val="24"/>
          <w:lang w:val="sv-SE"/>
        </w:rPr>
        <w:t>blodtrycks</w:t>
      </w:r>
      <w:r w:rsidR="00FE1CF4">
        <w:rPr>
          <w:rFonts w:ascii="Times New Roman" w:hAnsi="Times New Roman" w:cs="Times New Roman"/>
          <w:sz w:val="24"/>
          <w:szCs w:val="24"/>
          <w:lang w:val="sv-SE"/>
        </w:rPr>
        <w:t>manschetten</w:t>
      </w:r>
      <w:r w:rsidR="00ED6164">
        <w:rPr>
          <w:rFonts w:ascii="Times New Roman" w:hAnsi="Times New Roman" w:cs="Times New Roman"/>
          <w:sz w:val="24"/>
          <w:szCs w:val="24"/>
          <w:lang w:val="sv-SE"/>
        </w:rPr>
        <w:t xml:space="preserve"> utan </w:t>
      </w:r>
      <w:r w:rsidR="00210635">
        <w:rPr>
          <w:rFonts w:ascii="Times New Roman" w:hAnsi="Times New Roman" w:cs="Times New Roman"/>
          <w:sz w:val="24"/>
          <w:szCs w:val="24"/>
          <w:lang w:val="sv-SE"/>
        </w:rPr>
        <w:t>kompensatoriska rörelser</w:t>
      </w:r>
      <w:r w:rsidR="00ED6164">
        <w:rPr>
          <w:rFonts w:ascii="Times New Roman" w:hAnsi="Times New Roman" w:cs="Times New Roman"/>
          <w:sz w:val="24"/>
          <w:szCs w:val="24"/>
          <w:lang w:val="sv-SE"/>
        </w:rPr>
        <w:t>.</w:t>
      </w:r>
      <w:r w:rsidR="00AB512F">
        <w:rPr>
          <w:rFonts w:ascii="Times New Roman" w:hAnsi="Times New Roman" w:cs="Times New Roman"/>
          <w:sz w:val="24"/>
          <w:szCs w:val="24"/>
          <w:lang w:val="sv-SE"/>
        </w:rPr>
        <w:t xml:space="preserve"> </w:t>
      </w:r>
      <w:r w:rsidR="00F8677B">
        <w:rPr>
          <w:rFonts w:ascii="Times New Roman" w:hAnsi="Times New Roman" w:cs="Times New Roman"/>
          <w:sz w:val="24"/>
          <w:szCs w:val="24"/>
          <w:lang w:val="sv-SE"/>
        </w:rPr>
        <w:t xml:space="preserve">Det högsta värdena </w:t>
      </w:r>
      <w:r w:rsidR="008B5D10">
        <w:rPr>
          <w:rFonts w:ascii="Times New Roman" w:hAnsi="Times New Roman" w:cs="Times New Roman"/>
          <w:sz w:val="24"/>
          <w:szCs w:val="24"/>
          <w:lang w:val="sv-SE"/>
        </w:rPr>
        <w:t>för vardera styrketest bestäm</w:t>
      </w:r>
      <w:r w:rsidR="00A04E57">
        <w:rPr>
          <w:rFonts w:ascii="Times New Roman" w:hAnsi="Times New Roman" w:cs="Times New Roman"/>
          <w:sz w:val="24"/>
          <w:szCs w:val="24"/>
          <w:lang w:val="sv-SE"/>
        </w:rPr>
        <w:t>de</w:t>
      </w:r>
      <w:r w:rsidR="008B5D10">
        <w:rPr>
          <w:rFonts w:ascii="Times New Roman" w:hAnsi="Times New Roman" w:cs="Times New Roman"/>
          <w:sz w:val="24"/>
          <w:szCs w:val="24"/>
          <w:lang w:val="sv-SE"/>
        </w:rPr>
        <w:t>s vara testpersonens</w:t>
      </w:r>
      <w:r w:rsidR="00F073CC">
        <w:rPr>
          <w:rFonts w:ascii="Times New Roman" w:hAnsi="Times New Roman" w:cs="Times New Roman"/>
          <w:sz w:val="24"/>
          <w:szCs w:val="24"/>
          <w:lang w:val="sv-SE"/>
        </w:rPr>
        <w:t xml:space="preserve"> maximala styrkevärde</w:t>
      </w:r>
      <w:r w:rsidR="008B5D10">
        <w:rPr>
          <w:rFonts w:ascii="Times New Roman" w:hAnsi="Times New Roman" w:cs="Times New Roman"/>
          <w:sz w:val="24"/>
          <w:szCs w:val="24"/>
          <w:lang w:val="sv-SE"/>
        </w:rPr>
        <w:t xml:space="preserve"> i respektive rörelse.</w:t>
      </w:r>
    </w:p>
    <w:p w14:paraId="617D891E" w14:textId="28B1D205" w:rsidR="00A15985" w:rsidRPr="00A15985" w:rsidRDefault="00F32772" w:rsidP="00A15985">
      <w:pPr>
        <w:pStyle w:val="Rubrik3"/>
        <w:rPr>
          <w:b/>
          <w:bCs/>
          <w:lang w:val="sv-SE"/>
        </w:rPr>
      </w:pPr>
      <w:bookmarkStart w:id="49" w:name="_Toc38476847"/>
      <w:r w:rsidRPr="001F3365">
        <w:rPr>
          <w:b/>
          <w:bCs/>
          <w:lang w:val="sv-SE"/>
        </w:rPr>
        <w:t xml:space="preserve">Mätning </w:t>
      </w:r>
      <w:r w:rsidR="00B56607" w:rsidRPr="001F3365">
        <w:rPr>
          <w:b/>
          <w:bCs/>
          <w:lang w:val="sv-SE"/>
        </w:rPr>
        <w:t>vid</w:t>
      </w:r>
      <w:r w:rsidRPr="001F3365">
        <w:rPr>
          <w:b/>
          <w:bCs/>
          <w:lang w:val="sv-SE"/>
        </w:rPr>
        <w:t xml:space="preserve"> utåtrotation </w:t>
      </w:r>
      <w:r w:rsidR="001F3F1C" w:rsidRPr="001F3365">
        <w:rPr>
          <w:b/>
          <w:bCs/>
          <w:lang w:val="sv-SE"/>
        </w:rPr>
        <w:t>med och utan</w:t>
      </w:r>
      <w:r w:rsidRPr="001F3365">
        <w:rPr>
          <w:b/>
          <w:bCs/>
          <w:lang w:val="sv-SE"/>
        </w:rPr>
        <w:t xml:space="preserve"> adduktion</w:t>
      </w:r>
      <w:bookmarkEnd w:id="49"/>
    </w:p>
    <w:p w14:paraId="722CBB02" w14:textId="77777777" w:rsidR="0053046D" w:rsidRDefault="00BA5D88" w:rsidP="00583373">
      <w:pPr>
        <w:spacing w:line="276" w:lineRule="auto"/>
        <w:jc w:val="both"/>
        <w:rPr>
          <w:rFonts w:ascii="Times New Roman" w:eastAsia="Times New Roman" w:hAnsi="Times New Roman" w:cs="Times New Roman"/>
          <w:color w:val="000000" w:themeColor="text1"/>
          <w:sz w:val="24"/>
          <w:szCs w:val="24"/>
          <w:lang w:val="sv-SE"/>
        </w:rPr>
      </w:pPr>
      <w:r w:rsidRPr="00544ED1">
        <w:rPr>
          <w:rFonts w:ascii="Times New Roman" w:hAnsi="Times New Roman" w:cs="Times New Roman"/>
          <w:sz w:val="24"/>
          <w:szCs w:val="24"/>
          <w:lang w:val="sv-SE"/>
        </w:rPr>
        <w:t xml:space="preserve">Vi </w:t>
      </w:r>
      <w:r>
        <w:rPr>
          <w:rFonts w:ascii="Times New Roman" w:hAnsi="Times New Roman" w:cs="Times New Roman"/>
          <w:sz w:val="24"/>
          <w:szCs w:val="24"/>
          <w:lang w:val="sv-SE"/>
        </w:rPr>
        <w:t>mätte</w:t>
      </w:r>
      <w:r w:rsidRPr="00544ED1">
        <w:rPr>
          <w:rFonts w:ascii="Times New Roman" w:hAnsi="Times New Roman" w:cs="Times New Roman"/>
          <w:sz w:val="24"/>
          <w:szCs w:val="24"/>
          <w:lang w:val="sv-SE"/>
        </w:rPr>
        <w:t xml:space="preserve"> </w:t>
      </w:r>
      <w:r>
        <w:rPr>
          <w:rFonts w:ascii="Times New Roman" w:hAnsi="Times New Roman" w:cs="Times New Roman"/>
          <w:sz w:val="24"/>
          <w:szCs w:val="24"/>
          <w:lang w:val="sv-SE"/>
        </w:rPr>
        <w:t>EMG-</w:t>
      </w:r>
      <w:r w:rsidRPr="00544ED1">
        <w:rPr>
          <w:rFonts w:ascii="Times New Roman" w:hAnsi="Times New Roman" w:cs="Times New Roman"/>
          <w:sz w:val="24"/>
          <w:szCs w:val="24"/>
          <w:lang w:val="sv-SE"/>
        </w:rPr>
        <w:t>aktiviteten i m. infraspinatus</w:t>
      </w:r>
      <w:r>
        <w:rPr>
          <w:rFonts w:ascii="Times New Roman" w:hAnsi="Times New Roman" w:cs="Times New Roman"/>
          <w:sz w:val="24"/>
          <w:szCs w:val="24"/>
          <w:lang w:val="sv-SE"/>
        </w:rPr>
        <w:t xml:space="preserve">, </w:t>
      </w:r>
      <w:r w:rsidRPr="00544ED1">
        <w:rPr>
          <w:rFonts w:ascii="Times New Roman" w:hAnsi="Times New Roman" w:cs="Times New Roman"/>
          <w:sz w:val="24"/>
          <w:szCs w:val="24"/>
          <w:lang w:val="sv-SE"/>
        </w:rPr>
        <w:t>m. deltoideus</w:t>
      </w:r>
      <w:r>
        <w:rPr>
          <w:rFonts w:ascii="Times New Roman" w:hAnsi="Times New Roman" w:cs="Times New Roman"/>
          <w:sz w:val="24"/>
          <w:szCs w:val="24"/>
          <w:lang w:val="sv-SE"/>
        </w:rPr>
        <w:t xml:space="preserve"> pars posterior, och m. deltoideus pars intermedia vid isometrisk utåtrotation med och utan adduktionskraft</w:t>
      </w:r>
      <w:r w:rsidR="00AB36B2">
        <w:rPr>
          <w:rFonts w:ascii="Times New Roman" w:hAnsi="Times New Roman" w:cs="Times New Roman"/>
          <w:sz w:val="24"/>
          <w:szCs w:val="24"/>
          <w:lang w:val="sv-SE"/>
        </w:rPr>
        <w:t xml:space="preserve">. </w:t>
      </w:r>
      <w:r w:rsidR="0064606A">
        <w:rPr>
          <w:rFonts w:ascii="Times New Roman" w:eastAsia="Times New Roman" w:hAnsi="Times New Roman" w:cs="Times New Roman"/>
          <w:color w:val="000000" w:themeColor="text1"/>
          <w:sz w:val="24"/>
          <w:szCs w:val="24"/>
          <w:lang w:val="sv-SE"/>
        </w:rPr>
        <w:t>De två testposit</w:t>
      </w:r>
      <w:r w:rsidR="00D06ED1">
        <w:rPr>
          <w:rFonts w:ascii="Times New Roman" w:eastAsia="Times New Roman" w:hAnsi="Times New Roman" w:cs="Times New Roman"/>
          <w:color w:val="000000" w:themeColor="text1"/>
          <w:sz w:val="24"/>
          <w:szCs w:val="24"/>
          <w:lang w:val="sv-SE"/>
        </w:rPr>
        <w:t xml:space="preserve">ionerna </w:t>
      </w:r>
      <w:r w:rsidR="004F2FF3">
        <w:rPr>
          <w:rFonts w:ascii="Times New Roman" w:eastAsia="Times New Roman" w:hAnsi="Times New Roman" w:cs="Times New Roman"/>
          <w:color w:val="000000" w:themeColor="text1"/>
          <w:sz w:val="24"/>
          <w:szCs w:val="24"/>
          <w:lang w:val="sv-SE"/>
        </w:rPr>
        <w:t>var lika bort</w:t>
      </w:r>
      <w:r w:rsidR="00EE1269">
        <w:rPr>
          <w:rFonts w:ascii="Times New Roman" w:eastAsia="Times New Roman" w:hAnsi="Times New Roman" w:cs="Times New Roman"/>
          <w:color w:val="000000" w:themeColor="text1"/>
          <w:sz w:val="24"/>
          <w:szCs w:val="24"/>
          <w:lang w:val="sv-SE"/>
        </w:rPr>
        <w:t xml:space="preserve">sett från </w:t>
      </w:r>
      <w:r w:rsidR="003571C7">
        <w:rPr>
          <w:rFonts w:ascii="Times New Roman" w:eastAsia="Times New Roman" w:hAnsi="Times New Roman" w:cs="Times New Roman"/>
          <w:color w:val="000000" w:themeColor="text1"/>
          <w:sz w:val="24"/>
          <w:szCs w:val="24"/>
          <w:lang w:val="sv-SE"/>
        </w:rPr>
        <w:t>vår oberoende variabel</w:t>
      </w:r>
      <w:r w:rsidR="003E2937">
        <w:rPr>
          <w:rFonts w:ascii="Times New Roman" w:eastAsia="Times New Roman" w:hAnsi="Times New Roman" w:cs="Times New Roman"/>
          <w:color w:val="000000" w:themeColor="text1"/>
          <w:sz w:val="24"/>
          <w:szCs w:val="24"/>
          <w:lang w:val="sv-SE"/>
        </w:rPr>
        <w:t>:</w:t>
      </w:r>
      <w:r w:rsidR="00584712">
        <w:rPr>
          <w:rFonts w:ascii="Times New Roman" w:eastAsia="Times New Roman" w:hAnsi="Times New Roman" w:cs="Times New Roman"/>
          <w:color w:val="000000" w:themeColor="text1"/>
          <w:sz w:val="24"/>
          <w:szCs w:val="24"/>
          <w:lang w:val="sv-SE"/>
        </w:rPr>
        <w:t xml:space="preserve"> förekomst av aktivt adduktionstryck. </w:t>
      </w:r>
    </w:p>
    <w:p w14:paraId="072547F0" w14:textId="0B55B5D1" w:rsidR="003F692F" w:rsidRPr="00583373" w:rsidRDefault="00584712" w:rsidP="00583373">
      <w:pPr>
        <w:spacing w:line="276" w:lineRule="auto"/>
        <w:jc w:val="both"/>
        <w:rPr>
          <w:rFonts w:ascii="Times New Roman" w:eastAsia="Times New Roman" w:hAnsi="Times New Roman" w:cs="Times New Roman"/>
          <w:color w:val="000000" w:themeColor="text1"/>
          <w:sz w:val="24"/>
          <w:szCs w:val="24"/>
          <w:lang w:val="sv-SE"/>
        </w:rPr>
      </w:pPr>
      <w:r>
        <w:rPr>
          <w:rFonts w:ascii="Times New Roman" w:eastAsia="Times New Roman" w:hAnsi="Times New Roman" w:cs="Times New Roman"/>
          <w:color w:val="000000" w:themeColor="text1"/>
          <w:sz w:val="24"/>
          <w:szCs w:val="24"/>
          <w:lang w:val="sv-SE"/>
        </w:rPr>
        <w:t xml:space="preserve">I båda </w:t>
      </w:r>
      <w:r w:rsidR="006F69AE">
        <w:rPr>
          <w:rFonts w:ascii="Times New Roman" w:eastAsia="Times New Roman" w:hAnsi="Times New Roman" w:cs="Times New Roman"/>
          <w:color w:val="000000" w:themeColor="text1"/>
          <w:sz w:val="24"/>
          <w:szCs w:val="24"/>
          <w:lang w:val="sv-SE"/>
        </w:rPr>
        <w:t>testpositionerna satt t</w:t>
      </w:r>
      <w:r w:rsidR="00B07C2F">
        <w:rPr>
          <w:rFonts w:ascii="Times New Roman" w:eastAsia="Times New Roman" w:hAnsi="Times New Roman" w:cs="Times New Roman"/>
          <w:color w:val="000000" w:themeColor="text1"/>
          <w:sz w:val="24"/>
          <w:szCs w:val="24"/>
          <w:lang w:val="sv-SE"/>
        </w:rPr>
        <w:t xml:space="preserve">estpersonen på en bänk </w:t>
      </w:r>
      <w:r w:rsidR="000313E3">
        <w:rPr>
          <w:rFonts w:ascii="Times New Roman" w:eastAsia="Times New Roman" w:hAnsi="Times New Roman" w:cs="Times New Roman"/>
          <w:color w:val="000000" w:themeColor="text1"/>
          <w:sz w:val="24"/>
          <w:szCs w:val="24"/>
          <w:lang w:val="sv-SE"/>
        </w:rPr>
        <w:t xml:space="preserve">med god hållning och båda fötterna i </w:t>
      </w:r>
      <w:r w:rsidR="003F4455">
        <w:rPr>
          <w:rFonts w:ascii="Times New Roman" w:eastAsia="Times New Roman" w:hAnsi="Times New Roman" w:cs="Times New Roman"/>
          <w:color w:val="000000" w:themeColor="text1"/>
          <w:sz w:val="24"/>
          <w:szCs w:val="24"/>
          <w:lang w:val="sv-SE"/>
        </w:rPr>
        <w:t>golvet</w:t>
      </w:r>
      <w:r w:rsidR="000313E3">
        <w:rPr>
          <w:rFonts w:ascii="Times New Roman" w:eastAsia="Times New Roman" w:hAnsi="Times New Roman" w:cs="Times New Roman"/>
          <w:color w:val="000000" w:themeColor="text1"/>
          <w:sz w:val="24"/>
          <w:szCs w:val="24"/>
          <w:lang w:val="sv-SE"/>
        </w:rPr>
        <w:t xml:space="preserve">, knäna flekterade </w:t>
      </w:r>
      <w:r w:rsidR="00B9049A">
        <w:rPr>
          <w:rFonts w:ascii="Times New Roman" w:eastAsia="Times New Roman" w:hAnsi="Times New Roman" w:cs="Times New Roman"/>
          <w:color w:val="000000" w:themeColor="text1"/>
          <w:sz w:val="24"/>
          <w:szCs w:val="24"/>
          <w:lang w:val="sv-SE"/>
        </w:rPr>
        <w:t>90</w:t>
      </w:r>
      <w:r w:rsidR="00B9049A" w:rsidRPr="1567C194">
        <w:rPr>
          <w:rFonts w:ascii="Times New Roman" w:hAnsi="Times New Roman" w:cs="Times New Roman"/>
          <w:sz w:val="24"/>
          <w:szCs w:val="24"/>
          <w:lang w:val="sv-SE"/>
        </w:rPr>
        <w:t>°</w:t>
      </w:r>
      <w:r w:rsidR="00B9049A">
        <w:rPr>
          <w:rFonts w:ascii="Times New Roman" w:hAnsi="Times New Roman" w:cs="Times New Roman"/>
          <w:sz w:val="24"/>
          <w:szCs w:val="24"/>
          <w:lang w:val="sv-SE"/>
        </w:rPr>
        <w:t>.</w:t>
      </w:r>
      <w:r w:rsidR="008C0202">
        <w:rPr>
          <w:rFonts w:ascii="Times New Roman" w:hAnsi="Times New Roman" w:cs="Times New Roman"/>
          <w:sz w:val="24"/>
          <w:szCs w:val="24"/>
          <w:lang w:val="sv-SE"/>
        </w:rPr>
        <w:t xml:space="preserve"> </w:t>
      </w:r>
      <w:r w:rsidR="00016A73">
        <w:rPr>
          <w:rFonts w:ascii="Times New Roman" w:hAnsi="Times New Roman" w:cs="Times New Roman"/>
          <w:sz w:val="24"/>
          <w:szCs w:val="24"/>
          <w:lang w:val="sv-SE"/>
        </w:rPr>
        <w:t xml:space="preserve">Armen var </w:t>
      </w:r>
      <w:r w:rsidR="00712BB1">
        <w:rPr>
          <w:rFonts w:ascii="Times New Roman" w:hAnsi="Times New Roman" w:cs="Times New Roman"/>
          <w:sz w:val="24"/>
          <w:szCs w:val="24"/>
          <w:lang w:val="sv-SE"/>
        </w:rPr>
        <w:t xml:space="preserve">abducerad </w:t>
      </w:r>
      <w:r w:rsidR="00C12FDB">
        <w:rPr>
          <w:rFonts w:ascii="Times New Roman" w:hAnsi="Times New Roman" w:cs="Times New Roman"/>
          <w:sz w:val="24"/>
          <w:szCs w:val="24"/>
          <w:lang w:val="sv-SE"/>
        </w:rPr>
        <w:t>30</w:t>
      </w:r>
      <w:r w:rsidR="00C12FDB" w:rsidRPr="1567C194">
        <w:rPr>
          <w:rFonts w:ascii="Times New Roman" w:hAnsi="Times New Roman" w:cs="Times New Roman"/>
          <w:sz w:val="24"/>
          <w:szCs w:val="24"/>
          <w:lang w:val="sv-SE"/>
        </w:rPr>
        <w:t>°</w:t>
      </w:r>
      <w:r w:rsidR="00C12FDB">
        <w:rPr>
          <w:rFonts w:ascii="Times New Roman" w:hAnsi="Times New Roman" w:cs="Times New Roman"/>
          <w:sz w:val="24"/>
          <w:szCs w:val="24"/>
          <w:lang w:val="sv-SE"/>
        </w:rPr>
        <w:t xml:space="preserve"> </w:t>
      </w:r>
      <w:r w:rsidR="00712BB1">
        <w:rPr>
          <w:rFonts w:ascii="Times New Roman" w:hAnsi="Times New Roman" w:cs="Times New Roman"/>
          <w:sz w:val="24"/>
          <w:szCs w:val="24"/>
          <w:lang w:val="sv-SE"/>
        </w:rPr>
        <w:t>med hjälp av distansblock</w:t>
      </w:r>
      <w:r w:rsidR="00C12FDB">
        <w:rPr>
          <w:rFonts w:ascii="Times New Roman" w:hAnsi="Times New Roman" w:cs="Times New Roman"/>
          <w:sz w:val="24"/>
          <w:szCs w:val="24"/>
          <w:lang w:val="sv-SE"/>
        </w:rPr>
        <w:t xml:space="preserve">. </w:t>
      </w:r>
      <w:r w:rsidR="008C0202">
        <w:rPr>
          <w:rFonts w:ascii="Times New Roman" w:hAnsi="Times New Roman" w:cs="Times New Roman"/>
          <w:sz w:val="24"/>
          <w:szCs w:val="24"/>
          <w:lang w:val="sv-SE"/>
        </w:rPr>
        <w:t>Bredvid testpersonen</w:t>
      </w:r>
      <w:r w:rsidR="003D7D76">
        <w:rPr>
          <w:rFonts w:ascii="Times New Roman" w:hAnsi="Times New Roman" w:cs="Times New Roman"/>
          <w:sz w:val="24"/>
          <w:szCs w:val="24"/>
          <w:lang w:val="sv-SE"/>
        </w:rPr>
        <w:t xml:space="preserve"> fanns en dragmaskin</w:t>
      </w:r>
      <w:r w:rsidR="00DE7A3C">
        <w:rPr>
          <w:rFonts w:ascii="Times New Roman" w:hAnsi="Times New Roman" w:cs="Times New Roman"/>
          <w:sz w:val="24"/>
          <w:szCs w:val="24"/>
          <w:lang w:val="sv-SE"/>
        </w:rPr>
        <w:t xml:space="preserve"> </w:t>
      </w:r>
      <w:r w:rsidR="00CF67FA">
        <w:rPr>
          <w:rFonts w:ascii="Times New Roman" w:hAnsi="Times New Roman" w:cs="Times New Roman"/>
          <w:sz w:val="24"/>
          <w:szCs w:val="24"/>
          <w:lang w:val="sv-SE"/>
        </w:rPr>
        <w:t>som</w:t>
      </w:r>
      <w:r w:rsidR="003F692F">
        <w:rPr>
          <w:rFonts w:ascii="Times New Roman" w:eastAsia="Times New Roman" w:hAnsi="Times New Roman" w:cs="Times New Roman"/>
          <w:color w:val="000000" w:themeColor="text1"/>
          <w:sz w:val="24"/>
          <w:szCs w:val="24"/>
          <w:lang w:val="sv-SE"/>
        </w:rPr>
        <w:t xml:space="preserve"> ställdes in för att få ett motstånd på 50% av personens</w:t>
      </w:r>
      <w:r w:rsidR="004172D2">
        <w:rPr>
          <w:rFonts w:ascii="Times New Roman" w:eastAsia="Times New Roman" w:hAnsi="Times New Roman" w:cs="Times New Roman"/>
          <w:color w:val="000000" w:themeColor="text1"/>
          <w:sz w:val="24"/>
          <w:szCs w:val="24"/>
          <w:lang w:val="sv-SE"/>
        </w:rPr>
        <w:t xml:space="preserve"> tidigare mätta</w:t>
      </w:r>
      <w:r w:rsidR="003F692F">
        <w:rPr>
          <w:rFonts w:ascii="Times New Roman" w:eastAsia="Times New Roman" w:hAnsi="Times New Roman" w:cs="Times New Roman"/>
          <w:color w:val="000000" w:themeColor="text1"/>
          <w:sz w:val="24"/>
          <w:szCs w:val="24"/>
          <w:lang w:val="sv-SE"/>
        </w:rPr>
        <w:t xml:space="preserve"> maximala kraftutvecklin</w:t>
      </w:r>
      <w:r w:rsidR="004172D2">
        <w:rPr>
          <w:rFonts w:ascii="Times New Roman" w:eastAsia="Times New Roman" w:hAnsi="Times New Roman" w:cs="Times New Roman"/>
          <w:color w:val="000000" w:themeColor="text1"/>
          <w:sz w:val="24"/>
          <w:szCs w:val="24"/>
          <w:lang w:val="sv-SE"/>
        </w:rPr>
        <w:t>g</w:t>
      </w:r>
      <w:r w:rsidR="005306A7">
        <w:rPr>
          <w:rFonts w:ascii="Times New Roman" w:eastAsia="Times New Roman" w:hAnsi="Times New Roman" w:cs="Times New Roman"/>
          <w:color w:val="000000" w:themeColor="text1"/>
          <w:sz w:val="24"/>
          <w:szCs w:val="24"/>
          <w:lang w:val="sv-SE"/>
        </w:rPr>
        <w:t>.</w:t>
      </w:r>
      <w:r w:rsidR="003F692F">
        <w:rPr>
          <w:rFonts w:ascii="Times New Roman" w:eastAsia="Times New Roman" w:hAnsi="Times New Roman" w:cs="Times New Roman"/>
          <w:color w:val="000000" w:themeColor="text1"/>
          <w:sz w:val="24"/>
          <w:szCs w:val="24"/>
          <w:lang w:val="sv-SE"/>
        </w:rPr>
        <w:t xml:space="preserve"> </w:t>
      </w:r>
      <w:r w:rsidR="0043404B">
        <w:rPr>
          <w:rFonts w:ascii="Times New Roman" w:eastAsia="Times New Roman" w:hAnsi="Times New Roman" w:cs="Times New Roman"/>
          <w:color w:val="000000" w:themeColor="text1"/>
          <w:sz w:val="24"/>
          <w:szCs w:val="24"/>
          <w:lang w:val="sv-SE"/>
        </w:rPr>
        <w:t xml:space="preserve">Detta </w:t>
      </w:r>
      <w:r w:rsidR="003F692F">
        <w:rPr>
          <w:rFonts w:ascii="Times New Roman" w:eastAsia="Times New Roman" w:hAnsi="Times New Roman" w:cs="Times New Roman"/>
          <w:color w:val="000000" w:themeColor="text1"/>
          <w:sz w:val="24"/>
          <w:szCs w:val="24"/>
          <w:lang w:val="sv-SE"/>
        </w:rPr>
        <w:t xml:space="preserve">för att </w:t>
      </w:r>
      <w:r w:rsidR="00C06C2C">
        <w:rPr>
          <w:rFonts w:ascii="Times New Roman" w:eastAsia="Times New Roman" w:hAnsi="Times New Roman" w:cs="Times New Roman"/>
          <w:color w:val="000000" w:themeColor="text1"/>
          <w:sz w:val="24"/>
          <w:szCs w:val="24"/>
          <w:lang w:val="sv-SE"/>
        </w:rPr>
        <w:t>likna</w:t>
      </w:r>
      <w:r w:rsidR="003F692F">
        <w:rPr>
          <w:rFonts w:ascii="Times New Roman" w:eastAsia="Times New Roman" w:hAnsi="Times New Roman" w:cs="Times New Roman"/>
          <w:color w:val="000000" w:themeColor="text1"/>
          <w:sz w:val="24"/>
          <w:szCs w:val="24"/>
          <w:lang w:val="sv-SE"/>
        </w:rPr>
        <w:t xml:space="preserve"> terapeutiska övningar för styrkeökning, samt för att öka validiteten för mätning av m. infraspinatus. </w:t>
      </w:r>
      <w:r w:rsidR="003E096C">
        <w:rPr>
          <w:rFonts w:ascii="Times New Roman" w:eastAsia="Times New Roman" w:hAnsi="Times New Roman" w:cs="Times New Roman"/>
          <w:color w:val="000000" w:themeColor="text1"/>
          <w:sz w:val="24"/>
          <w:szCs w:val="24"/>
          <w:lang w:val="sv-SE"/>
        </w:rPr>
        <w:t xml:space="preserve">Enligt litteraturen </w:t>
      </w:r>
      <w:r w:rsidR="00D85A8F">
        <w:rPr>
          <w:rFonts w:ascii="Times New Roman" w:eastAsia="Times New Roman" w:hAnsi="Times New Roman" w:cs="Times New Roman"/>
          <w:color w:val="000000" w:themeColor="text1"/>
          <w:sz w:val="24"/>
          <w:szCs w:val="24"/>
          <w:lang w:val="sv-SE"/>
        </w:rPr>
        <w:t xml:space="preserve">bör motståndet vara minst 60% </w:t>
      </w:r>
      <w:r w:rsidR="002C7952">
        <w:rPr>
          <w:rFonts w:ascii="Times New Roman" w:eastAsia="Times New Roman" w:hAnsi="Times New Roman" w:cs="Times New Roman"/>
          <w:color w:val="000000" w:themeColor="text1"/>
          <w:sz w:val="24"/>
          <w:szCs w:val="24"/>
          <w:lang w:val="sv-SE"/>
        </w:rPr>
        <w:t xml:space="preserve">av 1RM för optimal </w:t>
      </w:r>
      <w:r w:rsidR="00967408">
        <w:rPr>
          <w:rFonts w:ascii="Times New Roman" w:eastAsia="Times New Roman" w:hAnsi="Times New Roman" w:cs="Times New Roman"/>
          <w:color w:val="000000" w:themeColor="text1"/>
          <w:sz w:val="24"/>
          <w:szCs w:val="24"/>
          <w:lang w:val="sv-SE"/>
        </w:rPr>
        <w:t>styrkeökning</w:t>
      </w:r>
      <w:r w:rsidR="00552A2B">
        <w:rPr>
          <w:rFonts w:ascii="Times New Roman" w:eastAsia="Times New Roman" w:hAnsi="Times New Roman" w:cs="Times New Roman"/>
          <w:color w:val="000000" w:themeColor="text1"/>
          <w:sz w:val="24"/>
          <w:szCs w:val="24"/>
          <w:lang w:val="sv-SE"/>
        </w:rPr>
        <w:t xml:space="preserve"> </w:t>
      </w:r>
      <w:r w:rsidR="00552A2B">
        <w:rPr>
          <w:rFonts w:ascii="Times New Roman" w:eastAsia="Times New Roman" w:hAnsi="Times New Roman" w:cs="Times New Roman"/>
          <w:color w:val="000000" w:themeColor="text1"/>
          <w:sz w:val="24"/>
          <w:szCs w:val="24"/>
          <w:lang w:val="sv-SE"/>
        </w:rPr>
        <w:fldChar w:fldCharType="begin"/>
      </w:r>
      <w:r w:rsidR="00A46DB2">
        <w:rPr>
          <w:rFonts w:ascii="Times New Roman" w:eastAsia="Times New Roman" w:hAnsi="Times New Roman" w:cs="Times New Roman"/>
          <w:color w:val="000000" w:themeColor="text1"/>
          <w:sz w:val="24"/>
          <w:szCs w:val="24"/>
          <w:lang w:val="sv-SE"/>
        </w:rPr>
        <w:instrText xml:space="preserve"> ADDIN EN.CITE &lt;EndNote&gt;&lt;Cite&gt;&lt;Author&gt;Peterson&lt;/Author&gt;&lt;Year&gt;2005&lt;/Year&gt;&lt;RecNum&gt;61&lt;/RecNum&gt;&lt;DisplayText&gt;(18)&lt;/DisplayText&gt;&lt;record&gt;&lt;rec-number&gt;61&lt;/rec-number&gt;&lt;foreign-keys&gt;&lt;key app="EN" db-id="9exwtr0vgfzzvwef0vjxdapc5tdtd22a55ee" timestamp="1569565004" guid="56050ed8-0e46-40c1-819b-c302f7887a80"&gt;61&lt;/key&gt;&lt;/foreign-keys&gt;&lt;ref-type name="Journal Article"&gt;17&lt;/ref-type&gt;&lt;contributors&gt;&lt;authors&gt;&lt;author&gt;Peterson, M. D.&lt;/author&gt;&lt;author&gt;Rhea, M. R.&lt;/author&gt;&lt;author&gt;Alvar, B. A.&lt;/author&gt;&lt;/authors&gt;&lt;/contributors&gt;&lt;auth-address&gt;Department of Exercise and Wellness, Arizona State University, Tempe, Arizona 85287, USA. mdpeterz@hotmail.com&lt;/auth-address&gt;&lt;titles&gt;&lt;title&gt;Applications of the dose-response for muscular strength development: a review of meta-analytic efficacy and reliability for designing training prescription&lt;/title&gt;&lt;secondary-title&gt;J Strength Cond Res&lt;/secondary-title&gt;&lt;/titles&gt;&lt;periodical&gt;&lt;full-title&gt;J Strength Cond Res&lt;/full-title&gt;&lt;/periodical&gt;&lt;pages&gt;950-8&lt;/pages&gt;&lt;volume&gt;19&lt;/volume&gt;&lt;number&gt;4&lt;/number&gt;&lt;edition&gt;2005/11/17&lt;/edition&gt;&lt;keywords&gt;&lt;keyword&gt;Humans&lt;/keyword&gt;&lt;keyword&gt;Meta-Analysis as Topic&lt;/keyword&gt;&lt;keyword&gt;Muscle Contraction/*physiology&lt;/keyword&gt;&lt;keyword&gt;Muscle, Skeletal/*physiology&lt;/keyword&gt;&lt;keyword&gt;Physical Education and Training/*methods&lt;/keyword&gt;&lt;keyword&gt;Physical Fitness/physiology&lt;/keyword&gt;&lt;keyword&gt;Sports/*physiology&lt;/keyword&gt;&lt;/keywords&gt;&lt;dates&gt;&lt;year&gt;2005&lt;/year&gt;&lt;pub-dates&gt;&lt;date&gt;Nov&lt;/date&gt;&lt;/pub-dates&gt;&lt;/dates&gt;&lt;isbn&gt;1064-8011 (Print)&amp;#xD;1064-8011 (Linking)&lt;/isbn&gt;&lt;accession-num&gt;16287373&lt;/accession-num&gt;&lt;urls&gt;&lt;related-urls&gt;&lt;url&gt;https://www.ncbi.nlm.nih.gov/pubmed/16287373&lt;/url&gt;&lt;/related-urls&gt;&lt;/urls&gt;&lt;electronic-resource-num&gt;10.1519/R-16874.1&lt;/electronic-resource-num&gt;&lt;/record&gt;&lt;/Cite&gt;&lt;/EndNote&gt;</w:instrText>
      </w:r>
      <w:r w:rsidR="00552A2B">
        <w:rPr>
          <w:rFonts w:ascii="Times New Roman" w:eastAsia="Times New Roman" w:hAnsi="Times New Roman" w:cs="Times New Roman"/>
          <w:color w:val="000000" w:themeColor="text1"/>
          <w:sz w:val="24"/>
          <w:szCs w:val="24"/>
          <w:lang w:val="sv-SE"/>
        </w:rPr>
        <w:fldChar w:fldCharType="separate"/>
      </w:r>
      <w:r w:rsidR="00A46DB2">
        <w:rPr>
          <w:rFonts w:ascii="Times New Roman" w:eastAsia="Times New Roman" w:hAnsi="Times New Roman" w:cs="Times New Roman"/>
          <w:noProof/>
          <w:color w:val="000000" w:themeColor="text1"/>
          <w:sz w:val="24"/>
          <w:szCs w:val="24"/>
          <w:lang w:val="sv-SE"/>
        </w:rPr>
        <w:t>(18)</w:t>
      </w:r>
      <w:r w:rsidR="00552A2B">
        <w:rPr>
          <w:rFonts w:ascii="Times New Roman" w:eastAsia="Times New Roman" w:hAnsi="Times New Roman" w:cs="Times New Roman"/>
          <w:color w:val="000000" w:themeColor="text1"/>
          <w:sz w:val="24"/>
          <w:szCs w:val="24"/>
          <w:lang w:val="sv-SE"/>
        </w:rPr>
        <w:fldChar w:fldCharType="end"/>
      </w:r>
      <w:r w:rsidR="00552A2B">
        <w:rPr>
          <w:rFonts w:ascii="Times New Roman" w:eastAsia="Times New Roman" w:hAnsi="Times New Roman" w:cs="Times New Roman"/>
          <w:color w:val="000000" w:themeColor="text1"/>
          <w:sz w:val="24"/>
          <w:szCs w:val="24"/>
          <w:lang w:val="sv-SE"/>
        </w:rPr>
        <w:t>,</w:t>
      </w:r>
      <w:r w:rsidR="00E54828">
        <w:rPr>
          <w:rFonts w:ascii="Times New Roman" w:eastAsia="Times New Roman" w:hAnsi="Times New Roman" w:cs="Times New Roman"/>
          <w:color w:val="000000" w:themeColor="text1"/>
          <w:sz w:val="24"/>
          <w:szCs w:val="24"/>
          <w:lang w:val="sv-SE"/>
        </w:rPr>
        <w:t xml:space="preserve"> men v</w:t>
      </w:r>
      <w:r w:rsidR="003F692F">
        <w:rPr>
          <w:rFonts w:ascii="Times New Roman" w:eastAsia="Times New Roman" w:hAnsi="Times New Roman" w:cs="Times New Roman"/>
          <w:color w:val="000000" w:themeColor="text1"/>
          <w:sz w:val="24"/>
          <w:szCs w:val="24"/>
          <w:lang w:val="sv-SE"/>
        </w:rPr>
        <w:t xml:space="preserve">i valde 50% istället eftersom kontraktionen ska hållas i 5 sekunder, vilket vi bedömde vara jobbigare än en vanlig isotonisk repetition. </w:t>
      </w:r>
      <w:r w:rsidR="007A4D24">
        <w:rPr>
          <w:rFonts w:ascii="Times New Roman" w:eastAsia="Times New Roman" w:hAnsi="Times New Roman" w:cs="Times New Roman"/>
          <w:color w:val="000000" w:themeColor="text1"/>
          <w:sz w:val="24"/>
          <w:szCs w:val="24"/>
          <w:lang w:val="sv-SE"/>
        </w:rPr>
        <w:t>Adduk</w:t>
      </w:r>
      <w:r w:rsidR="00FE74EA">
        <w:rPr>
          <w:rFonts w:ascii="Times New Roman" w:eastAsia="Times New Roman" w:hAnsi="Times New Roman" w:cs="Times New Roman"/>
          <w:color w:val="000000" w:themeColor="text1"/>
          <w:sz w:val="24"/>
          <w:szCs w:val="24"/>
          <w:lang w:val="sv-SE"/>
        </w:rPr>
        <w:t xml:space="preserve">tionstrycket kunde </w:t>
      </w:r>
      <w:r w:rsidR="00782827">
        <w:rPr>
          <w:rFonts w:ascii="Times New Roman" w:eastAsia="Times New Roman" w:hAnsi="Times New Roman" w:cs="Times New Roman"/>
          <w:color w:val="000000" w:themeColor="text1"/>
          <w:sz w:val="24"/>
          <w:szCs w:val="24"/>
          <w:lang w:val="sv-SE"/>
        </w:rPr>
        <w:t>öve</w:t>
      </w:r>
      <w:r w:rsidR="00791DB0">
        <w:rPr>
          <w:rFonts w:ascii="Times New Roman" w:eastAsia="Times New Roman" w:hAnsi="Times New Roman" w:cs="Times New Roman"/>
          <w:color w:val="000000" w:themeColor="text1"/>
          <w:sz w:val="24"/>
          <w:szCs w:val="24"/>
          <w:lang w:val="sv-SE"/>
        </w:rPr>
        <w:t>r</w:t>
      </w:r>
      <w:r w:rsidR="00782827">
        <w:rPr>
          <w:rFonts w:ascii="Times New Roman" w:eastAsia="Times New Roman" w:hAnsi="Times New Roman" w:cs="Times New Roman"/>
          <w:color w:val="000000" w:themeColor="text1"/>
          <w:sz w:val="24"/>
          <w:szCs w:val="24"/>
          <w:lang w:val="sv-SE"/>
        </w:rPr>
        <w:t xml:space="preserve">vakas av </w:t>
      </w:r>
      <w:r w:rsidR="003B5645">
        <w:rPr>
          <w:rFonts w:ascii="Times New Roman" w:eastAsia="Times New Roman" w:hAnsi="Times New Roman" w:cs="Times New Roman"/>
          <w:color w:val="000000" w:themeColor="text1"/>
          <w:sz w:val="24"/>
          <w:szCs w:val="24"/>
          <w:lang w:val="sv-SE"/>
        </w:rPr>
        <w:t xml:space="preserve">både </w:t>
      </w:r>
      <w:r w:rsidR="00782827">
        <w:rPr>
          <w:rFonts w:ascii="Times New Roman" w:eastAsia="Times New Roman" w:hAnsi="Times New Roman" w:cs="Times New Roman"/>
          <w:color w:val="000000" w:themeColor="text1"/>
          <w:sz w:val="24"/>
          <w:szCs w:val="24"/>
          <w:lang w:val="sv-SE"/>
        </w:rPr>
        <w:t xml:space="preserve">testledare och testperson i realtid </w:t>
      </w:r>
      <w:r w:rsidR="00C1256F">
        <w:rPr>
          <w:rFonts w:ascii="Times New Roman" w:eastAsia="Times New Roman" w:hAnsi="Times New Roman" w:cs="Times New Roman"/>
          <w:color w:val="000000" w:themeColor="text1"/>
          <w:sz w:val="24"/>
          <w:szCs w:val="24"/>
          <w:lang w:val="sv-SE"/>
        </w:rPr>
        <w:t xml:space="preserve">genom att testledaren höll </w:t>
      </w:r>
      <w:r w:rsidR="00CA59B2">
        <w:rPr>
          <w:rFonts w:ascii="Times New Roman" w:eastAsia="Times New Roman" w:hAnsi="Times New Roman" w:cs="Times New Roman"/>
          <w:color w:val="000000" w:themeColor="text1"/>
          <w:sz w:val="24"/>
          <w:szCs w:val="24"/>
          <w:lang w:val="sv-SE"/>
        </w:rPr>
        <w:t xml:space="preserve">upp </w:t>
      </w:r>
      <w:r w:rsidR="00C1256F">
        <w:rPr>
          <w:rFonts w:ascii="Times New Roman" w:eastAsia="Times New Roman" w:hAnsi="Times New Roman" w:cs="Times New Roman"/>
          <w:color w:val="000000" w:themeColor="text1"/>
          <w:sz w:val="24"/>
          <w:szCs w:val="24"/>
          <w:lang w:val="sv-SE"/>
        </w:rPr>
        <w:t>manometern framför testpersonen</w:t>
      </w:r>
      <w:r w:rsidR="00CA59B2">
        <w:rPr>
          <w:rFonts w:ascii="Times New Roman" w:eastAsia="Times New Roman" w:hAnsi="Times New Roman" w:cs="Times New Roman"/>
          <w:color w:val="000000" w:themeColor="text1"/>
          <w:sz w:val="24"/>
          <w:szCs w:val="24"/>
          <w:lang w:val="sv-SE"/>
        </w:rPr>
        <w:t xml:space="preserve"> (</w:t>
      </w:r>
      <w:r w:rsidR="00882608">
        <w:rPr>
          <w:rFonts w:ascii="Times New Roman" w:eastAsia="Times New Roman" w:hAnsi="Times New Roman" w:cs="Times New Roman"/>
          <w:color w:val="000000" w:themeColor="text1"/>
          <w:sz w:val="24"/>
          <w:szCs w:val="24"/>
          <w:lang w:val="sv-SE"/>
        </w:rPr>
        <w:t>F</w:t>
      </w:r>
      <w:r w:rsidR="00CA59B2">
        <w:rPr>
          <w:rFonts w:ascii="Times New Roman" w:eastAsia="Times New Roman" w:hAnsi="Times New Roman" w:cs="Times New Roman"/>
          <w:color w:val="000000" w:themeColor="text1"/>
          <w:sz w:val="24"/>
          <w:szCs w:val="24"/>
          <w:lang w:val="sv-SE"/>
        </w:rPr>
        <w:t>igur 8).</w:t>
      </w:r>
      <w:r w:rsidR="00583373">
        <w:rPr>
          <w:rFonts w:ascii="Times New Roman" w:eastAsia="Times New Roman" w:hAnsi="Times New Roman" w:cs="Times New Roman"/>
          <w:color w:val="000000" w:themeColor="text1"/>
          <w:sz w:val="24"/>
          <w:szCs w:val="24"/>
          <w:lang w:val="sv-SE"/>
        </w:rPr>
        <w:t xml:space="preserve"> </w:t>
      </w:r>
      <w:r w:rsidR="003F692F" w:rsidRPr="6CB95C0D">
        <w:rPr>
          <w:rFonts w:ascii="Times New Roman" w:hAnsi="Times New Roman" w:cs="Times New Roman"/>
          <w:sz w:val="24"/>
          <w:szCs w:val="24"/>
          <w:lang w:val="sv-SE"/>
        </w:rPr>
        <w:lastRenderedPageBreak/>
        <w:t>Testpersonerna uppmana</w:t>
      </w:r>
      <w:r w:rsidR="003F692F">
        <w:rPr>
          <w:rFonts w:ascii="Times New Roman" w:hAnsi="Times New Roman" w:cs="Times New Roman"/>
          <w:sz w:val="24"/>
          <w:szCs w:val="24"/>
          <w:lang w:val="sv-SE"/>
        </w:rPr>
        <w:t>des</w:t>
      </w:r>
      <w:r w:rsidR="003F692F" w:rsidRPr="6CB95C0D">
        <w:rPr>
          <w:rFonts w:ascii="Times New Roman" w:hAnsi="Times New Roman" w:cs="Times New Roman"/>
          <w:sz w:val="24"/>
          <w:szCs w:val="24"/>
          <w:lang w:val="sv-SE"/>
        </w:rPr>
        <w:t xml:space="preserve"> att efter signal från testledaren utföra en isometrisk utåtrotation under 5 hela sekunder</w:t>
      </w:r>
      <w:r w:rsidR="003F692F">
        <w:rPr>
          <w:rFonts w:ascii="Times New Roman" w:eastAsia="Times New Roman" w:hAnsi="Times New Roman" w:cs="Times New Roman"/>
          <w:color w:val="000000" w:themeColor="text1"/>
          <w:sz w:val="24"/>
          <w:szCs w:val="24"/>
          <w:lang w:val="sv-SE"/>
        </w:rPr>
        <w:t>. Varje testposition upprepades tre gånger.</w:t>
      </w:r>
    </w:p>
    <w:p w14:paraId="1BCFC3C8" w14:textId="738923FC" w:rsidR="006A08BD" w:rsidRDefault="005C2FA2" w:rsidP="00BE61B7">
      <w:pPr>
        <w:jc w:val="both"/>
        <w:rPr>
          <w:rFonts w:ascii="Times New Roman" w:hAnsi="Times New Roman" w:cs="Times New Roman"/>
          <w:sz w:val="24"/>
          <w:szCs w:val="24"/>
          <w:lang w:val="sv-SE"/>
        </w:rPr>
      </w:pPr>
      <w:r>
        <w:rPr>
          <w:rFonts w:ascii="Times New Roman" w:hAnsi="Times New Roman" w:cs="Times New Roman"/>
          <w:sz w:val="24"/>
          <w:szCs w:val="24"/>
          <w:lang w:val="sv-SE"/>
        </w:rPr>
        <w:t>I testpositionen</w:t>
      </w:r>
      <w:r w:rsidR="00AF72F3">
        <w:rPr>
          <w:rFonts w:ascii="Times New Roman" w:hAnsi="Times New Roman" w:cs="Times New Roman"/>
          <w:sz w:val="24"/>
          <w:szCs w:val="24"/>
          <w:lang w:val="sv-SE"/>
        </w:rPr>
        <w:t xml:space="preserve"> </w:t>
      </w:r>
      <w:r w:rsidR="00755309">
        <w:rPr>
          <w:rFonts w:ascii="Times New Roman" w:hAnsi="Times New Roman" w:cs="Times New Roman"/>
          <w:sz w:val="24"/>
          <w:szCs w:val="24"/>
          <w:lang w:val="sv-SE"/>
        </w:rPr>
        <w:t>kallad</w:t>
      </w:r>
      <w:r w:rsidR="00AF72F3">
        <w:rPr>
          <w:rFonts w:ascii="Times New Roman" w:hAnsi="Times New Roman" w:cs="Times New Roman"/>
          <w:sz w:val="24"/>
          <w:szCs w:val="24"/>
          <w:lang w:val="sv-SE"/>
        </w:rPr>
        <w:t xml:space="preserve"> ”utan adduktion”</w:t>
      </w:r>
      <w:r w:rsidR="007F102C">
        <w:rPr>
          <w:rFonts w:ascii="Times New Roman" w:hAnsi="Times New Roman" w:cs="Times New Roman"/>
          <w:sz w:val="24"/>
          <w:szCs w:val="24"/>
          <w:lang w:val="sv-SE"/>
        </w:rPr>
        <w:t xml:space="preserve"> instruerades </w:t>
      </w:r>
      <w:r w:rsidR="00A024F5">
        <w:rPr>
          <w:rFonts w:ascii="Times New Roman" w:hAnsi="Times New Roman" w:cs="Times New Roman"/>
          <w:sz w:val="24"/>
          <w:szCs w:val="24"/>
          <w:lang w:val="sv-SE"/>
        </w:rPr>
        <w:t>testpersonen</w:t>
      </w:r>
      <w:r w:rsidR="007F102C">
        <w:rPr>
          <w:rFonts w:ascii="Times New Roman" w:hAnsi="Times New Roman" w:cs="Times New Roman"/>
          <w:sz w:val="24"/>
          <w:szCs w:val="24"/>
          <w:lang w:val="sv-SE"/>
        </w:rPr>
        <w:t xml:space="preserve"> att</w:t>
      </w:r>
      <w:r w:rsidR="002E03A5">
        <w:rPr>
          <w:rFonts w:ascii="Times New Roman" w:hAnsi="Times New Roman" w:cs="Times New Roman"/>
          <w:sz w:val="24"/>
          <w:szCs w:val="24"/>
          <w:lang w:val="sv-SE"/>
        </w:rPr>
        <w:t xml:space="preserve"> samtidigt med den isometriska utåtrotationen</w:t>
      </w:r>
      <w:r w:rsidR="007F102C">
        <w:rPr>
          <w:rFonts w:ascii="Times New Roman" w:hAnsi="Times New Roman" w:cs="Times New Roman"/>
          <w:sz w:val="24"/>
          <w:szCs w:val="24"/>
          <w:lang w:val="sv-SE"/>
        </w:rPr>
        <w:t xml:space="preserve"> låta armbågen vila mot manchetten utan att tillföra extra adduktionstryck.</w:t>
      </w:r>
      <w:r w:rsidR="002C4A43">
        <w:rPr>
          <w:rFonts w:ascii="Times New Roman" w:hAnsi="Times New Roman" w:cs="Times New Roman"/>
          <w:sz w:val="24"/>
          <w:szCs w:val="24"/>
          <w:lang w:val="sv-SE"/>
        </w:rPr>
        <w:t xml:space="preserve"> </w:t>
      </w:r>
    </w:p>
    <w:p w14:paraId="1CCFCEF4" w14:textId="40783EEA" w:rsidR="007F102C" w:rsidRDefault="00C21388" w:rsidP="00BE61B7">
      <w:pPr>
        <w:jc w:val="both"/>
        <w:rPr>
          <w:rFonts w:ascii="Times New Roman" w:hAnsi="Times New Roman" w:cs="Times New Roman"/>
          <w:sz w:val="24"/>
          <w:szCs w:val="24"/>
          <w:lang w:val="sv-SE"/>
        </w:rPr>
      </w:pPr>
      <w:r>
        <w:rPr>
          <w:rFonts w:ascii="Times New Roman" w:hAnsi="Times New Roman" w:cs="Times New Roman"/>
          <w:sz w:val="24"/>
          <w:szCs w:val="24"/>
          <w:lang w:val="sv-SE"/>
        </w:rPr>
        <w:t xml:space="preserve">I testpositionen kallad ”med </w:t>
      </w:r>
      <w:r w:rsidR="006A315D">
        <w:rPr>
          <w:rFonts w:ascii="Times New Roman" w:hAnsi="Times New Roman" w:cs="Times New Roman"/>
          <w:sz w:val="24"/>
          <w:szCs w:val="24"/>
          <w:lang w:val="sv-SE"/>
        </w:rPr>
        <w:t>adduktion</w:t>
      </w:r>
      <w:r>
        <w:rPr>
          <w:rFonts w:ascii="Times New Roman" w:hAnsi="Times New Roman" w:cs="Times New Roman"/>
          <w:sz w:val="24"/>
          <w:szCs w:val="24"/>
          <w:lang w:val="sv-SE"/>
        </w:rPr>
        <w:t>”</w:t>
      </w:r>
      <w:r w:rsidR="007F102C">
        <w:rPr>
          <w:rFonts w:ascii="Times New Roman" w:hAnsi="Times New Roman" w:cs="Times New Roman"/>
          <w:sz w:val="24"/>
          <w:szCs w:val="24"/>
          <w:lang w:val="sv-SE"/>
        </w:rPr>
        <w:t xml:space="preserve"> instruerades </w:t>
      </w:r>
      <w:r>
        <w:rPr>
          <w:rFonts w:ascii="Times New Roman" w:hAnsi="Times New Roman" w:cs="Times New Roman"/>
          <w:sz w:val="24"/>
          <w:szCs w:val="24"/>
          <w:lang w:val="sv-SE"/>
        </w:rPr>
        <w:t xml:space="preserve">testpersonen </w:t>
      </w:r>
      <w:r w:rsidR="007F102C">
        <w:rPr>
          <w:rFonts w:ascii="Times New Roman" w:hAnsi="Times New Roman" w:cs="Times New Roman"/>
          <w:sz w:val="24"/>
          <w:szCs w:val="24"/>
          <w:lang w:val="sv-SE"/>
        </w:rPr>
        <w:t xml:space="preserve">att </w:t>
      </w:r>
      <w:r w:rsidR="00573ECE">
        <w:rPr>
          <w:rFonts w:ascii="Times New Roman" w:hAnsi="Times New Roman" w:cs="Times New Roman"/>
          <w:sz w:val="24"/>
          <w:szCs w:val="24"/>
          <w:lang w:val="sv-SE"/>
        </w:rPr>
        <w:t xml:space="preserve">samtidigt med den isometriska utåtrotationen </w:t>
      </w:r>
      <w:r w:rsidR="007F102C">
        <w:rPr>
          <w:rFonts w:ascii="Times New Roman" w:hAnsi="Times New Roman" w:cs="Times New Roman"/>
          <w:sz w:val="24"/>
          <w:szCs w:val="24"/>
          <w:lang w:val="sv-SE"/>
        </w:rPr>
        <w:t>utföra adduktion med 50% av sin maximala adduktionskraft</w:t>
      </w:r>
      <w:r w:rsidR="002F6403">
        <w:rPr>
          <w:rFonts w:ascii="Times New Roman" w:hAnsi="Times New Roman" w:cs="Times New Roman"/>
          <w:sz w:val="24"/>
          <w:szCs w:val="24"/>
          <w:lang w:val="sv-SE"/>
        </w:rPr>
        <w:t>.</w:t>
      </w:r>
      <w:r w:rsidR="007F102C">
        <w:rPr>
          <w:rFonts w:ascii="Times New Roman" w:hAnsi="Times New Roman" w:cs="Times New Roman"/>
          <w:sz w:val="24"/>
          <w:szCs w:val="24"/>
          <w:lang w:val="sv-SE"/>
        </w:rPr>
        <w:t xml:space="preserve"> Detta värde hade räknats ut och memorerats av testpersonen</w:t>
      </w:r>
      <w:r w:rsidR="0098230E">
        <w:rPr>
          <w:rFonts w:ascii="Times New Roman" w:hAnsi="Times New Roman" w:cs="Times New Roman"/>
          <w:sz w:val="24"/>
          <w:szCs w:val="24"/>
          <w:lang w:val="sv-SE"/>
        </w:rPr>
        <w:t xml:space="preserve"> samt testledare</w:t>
      </w:r>
      <w:r w:rsidR="00550315">
        <w:rPr>
          <w:rFonts w:ascii="Times New Roman" w:hAnsi="Times New Roman" w:cs="Times New Roman"/>
          <w:sz w:val="24"/>
          <w:szCs w:val="24"/>
          <w:lang w:val="sv-SE"/>
        </w:rPr>
        <w:t>.</w:t>
      </w:r>
      <w:r w:rsidR="007F102C">
        <w:rPr>
          <w:rFonts w:ascii="Times New Roman" w:hAnsi="Times New Roman" w:cs="Times New Roman"/>
          <w:sz w:val="24"/>
          <w:szCs w:val="24"/>
          <w:lang w:val="sv-SE"/>
        </w:rPr>
        <w:t xml:space="preserve"> </w:t>
      </w:r>
    </w:p>
    <w:p w14:paraId="7A0E76C7" w14:textId="77777777" w:rsidR="00D42FE5" w:rsidRPr="00330169" w:rsidRDefault="00D42FE5" w:rsidP="007F102C">
      <w:pPr>
        <w:rPr>
          <w:rFonts w:ascii="Times New Roman" w:hAnsi="Times New Roman" w:cs="Times New Roman"/>
          <w:sz w:val="24"/>
          <w:szCs w:val="24"/>
          <w:lang w:val="sv-SE"/>
        </w:rPr>
      </w:pPr>
    </w:p>
    <w:p w14:paraId="4A757DAA" w14:textId="0CDACBBD" w:rsidR="009C491D" w:rsidRDefault="0070447A">
      <w:pPr>
        <w:keepNext/>
        <w:spacing w:line="276" w:lineRule="auto"/>
        <w:jc w:val="center"/>
      </w:pPr>
      <w:r>
        <w:rPr>
          <w:noProof/>
        </w:rPr>
        <w:drawing>
          <wp:inline distT="0" distB="0" distL="0" distR="0" wp14:anchorId="127A08A7" wp14:editId="6B6BE0D3">
            <wp:extent cx="2859769" cy="4095750"/>
            <wp:effectExtent l="0" t="0" r="0" b="0"/>
            <wp:docPr id="1" name="Bildobjekt 1" descr="En bild som visar person, inomhus, kvinna, håller&#10;&#10;Automatiskt genererad beskrivn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inneatestposition2.jpg"/>
                    <pic:cNvPicPr/>
                  </pic:nvPicPr>
                  <pic:blipFill>
                    <a:blip r:embed="rId21"/>
                    <a:stretch>
                      <a:fillRect/>
                    </a:stretch>
                  </pic:blipFill>
                  <pic:spPr>
                    <a:xfrm>
                      <a:off x="0" y="0"/>
                      <a:ext cx="2884779" cy="4131569"/>
                    </a:xfrm>
                    <a:prstGeom prst="rect">
                      <a:avLst/>
                    </a:prstGeom>
                  </pic:spPr>
                </pic:pic>
              </a:graphicData>
            </a:graphic>
          </wp:inline>
        </w:drawing>
      </w:r>
    </w:p>
    <w:p w14:paraId="6CAA3AC4" w14:textId="77777777" w:rsidR="009C491D" w:rsidRDefault="009C491D" w:rsidP="009C491D">
      <w:pPr>
        <w:pStyle w:val="Beskrivning"/>
        <w:jc w:val="center"/>
        <w:rPr>
          <w:rFonts w:ascii="Times New Roman" w:hAnsi="Times New Roman" w:cs="Times New Roman"/>
          <w:lang w:val="sv-SE"/>
        </w:rPr>
      </w:pPr>
      <w:r w:rsidRPr="00141E37">
        <w:rPr>
          <w:rFonts w:ascii="Times New Roman" w:hAnsi="Times New Roman" w:cs="Times New Roman"/>
          <w:lang w:val="sv-SE"/>
        </w:rPr>
        <w:t>Figur</w:t>
      </w:r>
      <w:r w:rsidRPr="00B816FC">
        <w:rPr>
          <w:rFonts w:ascii="Times New Roman" w:hAnsi="Times New Roman" w:cs="Times New Roman"/>
          <w:lang w:val="sv-SE"/>
        </w:rPr>
        <w:t xml:space="preserve"> 8</w:t>
      </w:r>
      <w:r w:rsidRPr="00141E37">
        <w:rPr>
          <w:rFonts w:ascii="Times New Roman" w:hAnsi="Times New Roman" w:cs="Times New Roman"/>
          <w:lang w:val="sv-SE"/>
        </w:rPr>
        <w:t xml:space="preserve">: Testposition utan och med adduktion. </w:t>
      </w:r>
      <w:r>
        <w:rPr>
          <w:rFonts w:ascii="Times New Roman" w:hAnsi="Times New Roman" w:cs="Times New Roman"/>
          <w:lang w:val="sv-SE"/>
        </w:rPr>
        <w:br/>
      </w:r>
      <w:r w:rsidRPr="00141E37">
        <w:rPr>
          <w:rFonts w:ascii="Times New Roman" w:hAnsi="Times New Roman" w:cs="Times New Roman"/>
          <w:lang w:val="sv-SE"/>
        </w:rPr>
        <w:t>Testledaren håller en manometer för feedback av adduktionstryck.</w:t>
      </w:r>
    </w:p>
    <w:p w14:paraId="641ABDAB" w14:textId="77777777" w:rsidR="00E80042" w:rsidRPr="00E80042" w:rsidRDefault="00E80042" w:rsidP="00E80042">
      <w:pPr>
        <w:rPr>
          <w:lang w:val="sv-SE"/>
        </w:rPr>
      </w:pPr>
    </w:p>
    <w:p w14:paraId="015DC16B" w14:textId="51C19C7E" w:rsidR="007F7E86" w:rsidRDefault="007F7E86" w:rsidP="007F7E86">
      <w:pPr>
        <w:pStyle w:val="Rubrik2"/>
        <w:rPr>
          <w:lang w:val="sv-SE"/>
        </w:rPr>
      </w:pPr>
      <w:bookmarkStart w:id="50" w:name="_Toc38476848"/>
      <w:r>
        <w:rPr>
          <w:lang w:val="sv-SE"/>
        </w:rPr>
        <w:t xml:space="preserve">Bearbetning av </w:t>
      </w:r>
      <w:r w:rsidR="008210DE">
        <w:rPr>
          <w:lang w:val="sv-SE"/>
        </w:rPr>
        <w:t>signalen</w:t>
      </w:r>
      <w:bookmarkEnd w:id="50"/>
    </w:p>
    <w:p w14:paraId="1E60EAAF" w14:textId="04315050" w:rsidR="007F7E86" w:rsidRPr="00632CD1" w:rsidRDefault="008210DE" w:rsidP="00E15A04">
      <w:pPr>
        <w:jc w:val="both"/>
        <w:rPr>
          <w:rFonts w:ascii="Times New Roman" w:hAnsi="Times New Roman" w:cs="Times New Roman"/>
          <w:sz w:val="24"/>
          <w:szCs w:val="24"/>
          <w:lang w:val="sv-SE"/>
        </w:rPr>
      </w:pPr>
      <w:r>
        <w:rPr>
          <w:rFonts w:ascii="Times New Roman" w:hAnsi="Times New Roman" w:cs="Times New Roman"/>
          <w:sz w:val="24"/>
          <w:szCs w:val="24"/>
          <w:lang w:val="sv-SE"/>
        </w:rPr>
        <w:t>Signalen</w:t>
      </w:r>
      <w:r w:rsidR="00BF3108" w:rsidRPr="00632CD1">
        <w:rPr>
          <w:rFonts w:ascii="Times New Roman" w:hAnsi="Times New Roman" w:cs="Times New Roman"/>
          <w:sz w:val="24"/>
          <w:szCs w:val="24"/>
          <w:lang w:val="sv-SE"/>
        </w:rPr>
        <w:t xml:space="preserve"> bearbeta</w:t>
      </w:r>
      <w:r>
        <w:rPr>
          <w:rFonts w:ascii="Times New Roman" w:hAnsi="Times New Roman" w:cs="Times New Roman"/>
          <w:sz w:val="24"/>
          <w:szCs w:val="24"/>
          <w:lang w:val="sv-SE"/>
        </w:rPr>
        <w:t>de</w:t>
      </w:r>
      <w:r w:rsidR="00BF3108" w:rsidRPr="00632CD1">
        <w:rPr>
          <w:rFonts w:ascii="Times New Roman" w:hAnsi="Times New Roman" w:cs="Times New Roman"/>
          <w:sz w:val="24"/>
          <w:szCs w:val="24"/>
          <w:lang w:val="sv-SE"/>
        </w:rPr>
        <w:t xml:space="preserve">s med mjukvaran MegaWin </w:t>
      </w:r>
      <w:r w:rsidR="009D34C0">
        <w:rPr>
          <w:rFonts w:ascii="Times New Roman" w:hAnsi="Times New Roman" w:cs="Times New Roman"/>
          <w:sz w:val="24"/>
          <w:szCs w:val="24"/>
          <w:lang w:val="sv-SE"/>
        </w:rPr>
        <w:t>3.</w:t>
      </w:r>
      <w:r w:rsidR="00C0746D">
        <w:rPr>
          <w:rFonts w:ascii="Times New Roman" w:hAnsi="Times New Roman" w:cs="Times New Roman"/>
          <w:sz w:val="24"/>
          <w:szCs w:val="24"/>
          <w:lang w:val="sv-SE"/>
        </w:rPr>
        <w:t>1-b10</w:t>
      </w:r>
      <w:r w:rsidR="00BF3108" w:rsidRPr="00632CD1">
        <w:rPr>
          <w:rFonts w:ascii="Times New Roman" w:hAnsi="Times New Roman" w:cs="Times New Roman"/>
          <w:sz w:val="24"/>
          <w:szCs w:val="24"/>
          <w:lang w:val="sv-SE"/>
        </w:rPr>
        <w:t xml:space="preserve">. </w:t>
      </w:r>
      <w:r w:rsidR="008626C6">
        <w:rPr>
          <w:rFonts w:ascii="Times New Roman" w:hAnsi="Times New Roman" w:cs="Times New Roman"/>
          <w:sz w:val="24"/>
          <w:szCs w:val="24"/>
          <w:lang w:val="sv-SE"/>
        </w:rPr>
        <w:t>S</w:t>
      </w:r>
      <w:r w:rsidR="002776BC">
        <w:rPr>
          <w:rFonts w:ascii="Times New Roman" w:hAnsi="Times New Roman" w:cs="Times New Roman"/>
          <w:sz w:val="24"/>
          <w:szCs w:val="24"/>
          <w:lang w:val="sv-SE"/>
        </w:rPr>
        <w:t>ignalen</w:t>
      </w:r>
      <w:r w:rsidR="00E15A04">
        <w:rPr>
          <w:rFonts w:ascii="Times New Roman" w:hAnsi="Times New Roman" w:cs="Times New Roman"/>
          <w:sz w:val="24"/>
          <w:szCs w:val="24"/>
          <w:lang w:val="sv-SE"/>
        </w:rPr>
        <w:t xml:space="preserve">s samplingsfrekvens var </w:t>
      </w:r>
      <w:r w:rsidR="008626C6">
        <w:rPr>
          <w:rFonts w:ascii="Times New Roman" w:hAnsi="Times New Roman" w:cs="Times New Roman"/>
          <w:sz w:val="24"/>
          <w:szCs w:val="24"/>
          <w:lang w:val="sv-SE"/>
        </w:rPr>
        <w:t xml:space="preserve">1000 Hz. </w:t>
      </w:r>
      <w:r w:rsidR="00076C18">
        <w:rPr>
          <w:rFonts w:ascii="Times New Roman" w:hAnsi="Times New Roman" w:cs="Times New Roman"/>
          <w:sz w:val="24"/>
          <w:szCs w:val="24"/>
          <w:lang w:val="sv-SE"/>
        </w:rPr>
        <w:t xml:space="preserve">Bandpassfilter </w:t>
      </w:r>
      <w:r w:rsidR="00387D5B">
        <w:rPr>
          <w:rFonts w:ascii="Times New Roman" w:hAnsi="Times New Roman" w:cs="Times New Roman"/>
          <w:sz w:val="24"/>
          <w:szCs w:val="24"/>
          <w:lang w:val="sv-SE"/>
        </w:rPr>
        <w:t xml:space="preserve">var inställt på 15-400 Hz, </w:t>
      </w:r>
      <w:r w:rsidR="00056CD0">
        <w:rPr>
          <w:rFonts w:ascii="Times New Roman" w:hAnsi="Times New Roman" w:cs="Times New Roman"/>
          <w:sz w:val="24"/>
          <w:szCs w:val="24"/>
          <w:lang w:val="sv-SE"/>
        </w:rPr>
        <w:t xml:space="preserve">och ett notch-filter på </w:t>
      </w:r>
      <w:r w:rsidR="009D34C0">
        <w:rPr>
          <w:rFonts w:ascii="Times New Roman" w:hAnsi="Times New Roman" w:cs="Times New Roman"/>
          <w:sz w:val="24"/>
          <w:szCs w:val="24"/>
          <w:lang w:val="sv-SE"/>
        </w:rPr>
        <w:t>48-52</w:t>
      </w:r>
      <w:r w:rsidR="00056CD0">
        <w:rPr>
          <w:rFonts w:ascii="Times New Roman" w:hAnsi="Times New Roman" w:cs="Times New Roman"/>
          <w:sz w:val="24"/>
          <w:szCs w:val="24"/>
          <w:lang w:val="sv-SE"/>
        </w:rPr>
        <w:t xml:space="preserve"> Hz applicerades</w:t>
      </w:r>
      <w:r w:rsidR="007902FE" w:rsidRPr="00632CD1">
        <w:rPr>
          <w:rFonts w:ascii="Times New Roman" w:hAnsi="Times New Roman" w:cs="Times New Roman"/>
          <w:sz w:val="24"/>
          <w:szCs w:val="24"/>
          <w:lang w:val="sv-SE"/>
        </w:rPr>
        <w:t xml:space="preserve">. </w:t>
      </w:r>
      <w:r w:rsidR="00297692" w:rsidRPr="00632CD1">
        <w:rPr>
          <w:rFonts w:ascii="Times New Roman" w:hAnsi="Times New Roman" w:cs="Times New Roman"/>
          <w:sz w:val="24"/>
          <w:szCs w:val="24"/>
          <w:lang w:val="sv-SE"/>
        </w:rPr>
        <w:t xml:space="preserve">Signalen </w:t>
      </w:r>
      <w:r w:rsidR="000976C6">
        <w:rPr>
          <w:rFonts w:ascii="Times New Roman" w:hAnsi="Times New Roman" w:cs="Times New Roman"/>
          <w:sz w:val="24"/>
          <w:szCs w:val="24"/>
          <w:lang w:val="sv-SE"/>
        </w:rPr>
        <w:t>fullvågs</w:t>
      </w:r>
      <w:r w:rsidR="00707318" w:rsidRPr="00632CD1">
        <w:rPr>
          <w:rFonts w:ascii="Times New Roman" w:hAnsi="Times New Roman" w:cs="Times New Roman"/>
          <w:sz w:val="24"/>
          <w:szCs w:val="24"/>
          <w:lang w:val="sv-SE"/>
        </w:rPr>
        <w:t>rektifiera</w:t>
      </w:r>
      <w:r w:rsidR="00056CD0">
        <w:rPr>
          <w:rFonts w:ascii="Times New Roman" w:hAnsi="Times New Roman" w:cs="Times New Roman"/>
          <w:sz w:val="24"/>
          <w:szCs w:val="24"/>
          <w:lang w:val="sv-SE"/>
        </w:rPr>
        <w:t>de</w:t>
      </w:r>
      <w:r w:rsidR="00707318" w:rsidRPr="00632CD1">
        <w:rPr>
          <w:rFonts w:ascii="Times New Roman" w:hAnsi="Times New Roman" w:cs="Times New Roman"/>
          <w:sz w:val="24"/>
          <w:szCs w:val="24"/>
          <w:lang w:val="sv-SE"/>
        </w:rPr>
        <w:t xml:space="preserve">s och </w:t>
      </w:r>
      <w:r w:rsidR="00416A76" w:rsidRPr="00632CD1">
        <w:rPr>
          <w:rFonts w:ascii="Times New Roman" w:hAnsi="Times New Roman" w:cs="Times New Roman"/>
          <w:sz w:val="24"/>
          <w:szCs w:val="24"/>
          <w:lang w:val="sv-SE"/>
        </w:rPr>
        <w:t>root mean square (</w:t>
      </w:r>
      <w:r w:rsidR="00707318" w:rsidRPr="00632CD1">
        <w:rPr>
          <w:rFonts w:ascii="Times New Roman" w:hAnsi="Times New Roman" w:cs="Times New Roman"/>
          <w:sz w:val="24"/>
          <w:szCs w:val="24"/>
          <w:lang w:val="sv-SE"/>
        </w:rPr>
        <w:t>RMS</w:t>
      </w:r>
      <w:r w:rsidR="00416A76" w:rsidRPr="00632CD1">
        <w:rPr>
          <w:rFonts w:ascii="Times New Roman" w:hAnsi="Times New Roman" w:cs="Times New Roman"/>
          <w:sz w:val="24"/>
          <w:szCs w:val="24"/>
          <w:lang w:val="sv-SE"/>
        </w:rPr>
        <w:t>)</w:t>
      </w:r>
      <w:r w:rsidR="00707318" w:rsidRPr="00632CD1">
        <w:rPr>
          <w:rFonts w:ascii="Times New Roman" w:hAnsi="Times New Roman" w:cs="Times New Roman"/>
          <w:sz w:val="24"/>
          <w:szCs w:val="24"/>
          <w:lang w:val="sv-SE"/>
        </w:rPr>
        <w:t xml:space="preserve"> beräkna</w:t>
      </w:r>
      <w:r w:rsidR="00157CCD">
        <w:rPr>
          <w:rFonts w:ascii="Times New Roman" w:hAnsi="Times New Roman" w:cs="Times New Roman"/>
          <w:sz w:val="24"/>
          <w:szCs w:val="24"/>
          <w:lang w:val="sv-SE"/>
        </w:rPr>
        <w:t>de</w:t>
      </w:r>
      <w:r w:rsidR="00707318" w:rsidRPr="00632CD1">
        <w:rPr>
          <w:rFonts w:ascii="Times New Roman" w:hAnsi="Times New Roman" w:cs="Times New Roman"/>
          <w:sz w:val="24"/>
          <w:szCs w:val="24"/>
          <w:lang w:val="sv-SE"/>
        </w:rPr>
        <w:t>s</w:t>
      </w:r>
      <w:r w:rsidR="00DC67A5">
        <w:rPr>
          <w:rFonts w:ascii="Times New Roman" w:hAnsi="Times New Roman" w:cs="Times New Roman"/>
          <w:sz w:val="24"/>
          <w:szCs w:val="24"/>
          <w:lang w:val="sv-SE"/>
        </w:rPr>
        <w:t>.</w:t>
      </w:r>
      <w:r w:rsidR="00F259DC">
        <w:rPr>
          <w:rFonts w:ascii="Times New Roman" w:hAnsi="Times New Roman" w:cs="Times New Roman"/>
          <w:sz w:val="24"/>
          <w:szCs w:val="24"/>
          <w:lang w:val="sv-SE"/>
        </w:rPr>
        <w:t xml:space="preserve"> </w:t>
      </w:r>
      <w:r w:rsidR="008C58B8">
        <w:rPr>
          <w:rFonts w:ascii="Times New Roman" w:hAnsi="Times New Roman" w:cs="Times New Roman"/>
          <w:sz w:val="24"/>
          <w:szCs w:val="24"/>
          <w:lang w:val="sv-SE"/>
        </w:rPr>
        <w:t xml:space="preserve">Därefter valdes de tre mellersta sekunderna ut som grund för </w:t>
      </w:r>
      <w:r w:rsidR="00C85A44">
        <w:rPr>
          <w:rFonts w:ascii="Times New Roman" w:hAnsi="Times New Roman" w:cs="Times New Roman"/>
          <w:sz w:val="24"/>
          <w:szCs w:val="24"/>
          <w:lang w:val="sv-SE"/>
        </w:rPr>
        <w:t>signalernas medelvärden.</w:t>
      </w:r>
    </w:p>
    <w:p w14:paraId="15F7A7D3" w14:textId="77777777" w:rsidR="002C2528" w:rsidRPr="00315E7E" w:rsidRDefault="002C2528" w:rsidP="00A84728">
      <w:pPr>
        <w:pStyle w:val="Rubrik2"/>
        <w:spacing w:line="276" w:lineRule="auto"/>
        <w:rPr>
          <w:rFonts w:eastAsia="Times New Roman"/>
          <w:sz w:val="22"/>
          <w:szCs w:val="22"/>
          <w:lang w:val="sv-SE"/>
        </w:rPr>
      </w:pPr>
      <w:bookmarkStart w:id="51" w:name="_Toc20618081"/>
      <w:bookmarkStart w:id="52" w:name="_Toc38476849"/>
      <w:r>
        <w:rPr>
          <w:lang w:val="sv-SE"/>
        </w:rPr>
        <w:t>Analys av data</w:t>
      </w:r>
      <w:bookmarkEnd w:id="51"/>
      <w:bookmarkEnd w:id="52"/>
    </w:p>
    <w:p w14:paraId="7B4DFF01" w14:textId="3D7E08C6" w:rsidR="00432ECD" w:rsidRDefault="00432ECD" w:rsidP="00D83DB5">
      <w:pPr>
        <w:spacing w:line="276" w:lineRule="auto"/>
        <w:jc w:val="both"/>
        <w:rPr>
          <w:rFonts w:ascii="Times New Roman" w:eastAsia="Times New Roman" w:hAnsi="Times New Roman" w:cs="Times New Roman"/>
          <w:color w:val="000000" w:themeColor="text1"/>
          <w:sz w:val="24"/>
          <w:szCs w:val="24"/>
          <w:lang w:val="sv-SE"/>
        </w:rPr>
      </w:pPr>
      <w:r w:rsidRPr="003B280C">
        <w:rPr>
          <w:rFonts w:ascii="Times New Roman" w:eastAsia="Times New Roman" w:hAnsi="Times New Roman" w:cs="Times New Roman"/>
          <w:color w:val="000000" w:themeColor="text1"/>
          <w:sz w:val="24"/>
          <w:szCs w:val="24"/>
          <w:lang w:val="sv-SE"/>
        </w:rPr>
        <w:t xml:space="preserve">I </w:t>
      </w:r>
      <w:r w:rsidR="003F4455">
        <w:rPr>
          <w:rFonts w:ascii="Times New Roman" w:eastAsia="Times New Roman" w:hAnsi="Times New Roman" w:cs="Times New Roman"/>
          <w:color w:val="000000" w:themeColor="text1"/>
          <w:sz w:val="24"/>
          <w:szCs w:val="24"/>
          <w:lang w:val="sv-SE"/>
        </w:rPr>
        <w:t>Statistical Package for the Social Sciences</w:t>
      </w:r>
      <w:r w:rsidR="00BF496A">
        <w:rPr>
          <w:rFonts w:ascii="Times New Roman" w:eastAsia="Times New Roman" w:hAnsi="Times New Roman" w:cs="Times New Roman"/>
          <w:color w:val="000000" w:themeColor="text1"/>
          <w:sz w:val="24"/>
          <w:szCs w:val="24"/>
          <w:lang w:val="sv-SE"/>
        </w:rPr>
        <w:t xml:space="preserve"> version 25</w:t>
      </w:r>
      <w:r w:rsidR="003F4455">
        <w:rPr>
          <w:rFonts w:ascii="Times New Roman" w:eastAsia="Times New Roman" w:hAnsi="Times New Roman" w:cs="Times New Roman"/>
          <w:color w:val="000000" w:themeColor="text1"/>
          <w:sz w:val="24"/>
          <w:szCs w:val="24"/>
          <w:lang w:val="sv-SE"/>
        </w:rPr>
        <w:t xml:space="preserve"> (</w:t>
      </w:r>
      <w:r w:rsidRPr="003B280C">
        <w:rPr>
          <w:rFonts w:ascii="Times New Roman" w:eastAsia="Times New Roman" w:hAnsi="Times New Roman" w:cs="Times New Roman"/>
          <w:color w:val="000000" w:themeColor="text1"/>
          <w:sz w:val="24"/>
          <w:szCs w:val="24"/>
          <w:lang w:val="sv-SE"/>
        </w:rPr>
        <w:t>SPSS</w:t>
      </w:r>
      <w:r w:rsidR="003F4455">
        <w:rPr>
          <w:rFonts w:ascii="Times New Roman" w:eastAsia="Times New Roman" w:hAnsi="Times New Roman" w:cs="Times New Roman"/>
          <w:color w:val="000000" w:themeColor="text1"/>
          <w:sz w:val="24"/>
          <w:szCs w:val="24"/>
          <w:lang w:val="sv-SE"/>
        </w:rPr>
        <w:t>)</w:t>
      </w:r>
      <w:r w:rsidRPr="003B280C">
        <w:rPr>
          <w:rFonts w:ascii="Times New Roman" w:eastAsia="Times New Roman" w:hAnsi="Times New Roman" w:cs="Times New Roman"/>
          <w:color w:val="000000" w:themeColor="text1"/>
          <w:sz w:val="24"/>
          <w:szCs w:val="24"/>
          <w:lang w:val="sv-SE"/>
        </w:rPr>
        <w:t xml:space="preserve"> </w:t>
      </w:r>
      <w:r w:rsidR="00E1727F" w:rsidRPr="003B280C">
        <w:rPr>
          <w:rFonts w:ascii="Times New Roman" w:eastAsia="Times New Roman" w:hAnsi="Times New Roman" w:cs="Times New Roman"/>
          <w:color w:val="000000" w:themeColor="text1"/>
          <w:sz w:val="24"/>
          <w:szCs w:val="24"/>
          <w:lang w:val="sv-SE"/>
        </w:rPr>
        <w:t>sammanställ</w:t>
      </w:r>
      <w:r w:rsidR="003C7211">
        <w:rPr>
          <w:rFonts w:ascii="Times New Roman" w:eastAsia="Times New Roman" w:hAnsi="Times New Roman" w:cs="Times New Roman"/>
          <w:color w:val="000000" w:themeColor="text1"/>
          <w:sz w:val="24"/>
          <w:szCs w:val="24"/>
          <w:lang w:val="sv-SE"/>
        </w:rPr>
        <w:t>des</w:t>
      </w:r>
      <w:r w:rsidR="00E1727F" w:rsidRPr="003B280C">
        <w:rPr>
          <w:rFonts w:ascii="Times New Roman" w:eastAsia="Times New Roman" w:hAnsi="Times New Roman" w:cs="Times New Roman"/>
          <w:color w:val="000000" w:themeColor="text1"/>
          <w:sz w:val="24"/>
          <w:szCs w:val="24"/>
          <w:lang w:val="sv-SE"/>
        </w:rPr>
        <w:t xml:space="preserve"> </w:t>
      </w:r>
      <w:r w:rsidR="000D780B" w:rsidRPr="003B280C">
        <w:rPr>
          <w:rFonts w:ascii="Times New Roman" w:eastAsia="Times New Roman" w:hAnsi="Times New Roman" w:cs="Times New Roman"/>
          <w:color w:val="000000" w:themeColor="text1"/>
          <w:sz w:val="24"/>
          <w:szCs w:val="24"/>
          <w:lang w:val="sv-SE"/>
        </w:rPr>
        <w:t xml:space="preserve">deskriptiv statistik över </w:t>
      </w:r>
      <w:r w:rsidR="00097AC5" w:rsidRPr="003B280C">
        <w:rPr>
          <w:rFonts w:ascii="Times New Roman" w:eastAsia="Times New Roman" w:hAnsi="Times New Roman" w:cs="Times New Roman"/>
          <w:color w:val="000000" w:themeColor="text1"/>
          <w:sz w:val="24"/>
          <w:szCs w:val="24"/>
          <w:lang w:val="sv-SE"/>
        </w:rPr>
        <w:t xml:space="preserve">deltagarnas </w:t>
      </w:r>
      <w:r w:rsidR="007B5F0A" w:rsidRPr="003B280C">
        <w:rPr>
          <w:rFonts w:ascii="Times New Roman" w:eastAsia="Times New Roman" w:hAnsi="Times New Roman" w:cs="Times New Roman"/>
          <w:color w:val="000000" w:themeColor="text1"/>
          <w:sz w:val="24"/>
          <w:szCs w:val="24"/>
          <w:lang w:val="sv-SE"/>
        </w:rPr>
        <w:t xml:space="preserve">ålder, vikt, </w:t>
      </w:r>
      <w:r w:rsidR="006D50A8" w:rsidRPr="003B280C">
        <w:rPr>
          <w:rFonts w:ascii="Times New Roman" w:eastAsia="Times New Roman" w:hAnsi="Times New Roman" w:cs="Times New Roman"/>
          <w:color w:val="000000" w:themeColor="text1"/>
          <w:sz w:val="24"/>
          <w:szCs w:val="24"/>
          <w:lang w:val="sv-SE"/>
        </w:rPr>
        <w:t>längd</w:t>
      </w:r>
      <w:r w:rsidR="00CA4F78">
        <w:rPr>
          <w:rFonts w:ascii="Times New Roman" w:eastAsia="Times New Roman" w:hAnsi="Times New Roman" w:cs="Times New Roman"/>
          <w:color w:val="000000" w:themeColor="text1"/>
          <w:sz w:val="24"/>
          <w:szCs w:val="24"/>
          <w:lang w:val="sv-SE"/>
        </w:rPr>
        <w:t>,</w:t>
      </w:r>
      <w:r w:rsidR="00D52212" w:rsidRPr="003B280C">
        <w:rPr>
          <w:rFonts w:ascii="Times New Roman" w:eastAsia="Times New Roman" w:hAnsi="Times New Roman" w:cs="Times New Roman"/>
          <w:color w:val="000000" w:themeColor="text1"/>
          <w:sz w:val="24"/>
          <w:szCs w:val="24"/>
          <w:lang w:val="sv-SE"/>
        </w:rPr>
        <w:t xml:space="preserve"> med </w:t>
      </w:r>
      <w:r w:rsidR="00CA4F78">
        <w:rPr>
          <w:rFonts w:ascii="Times New Roman" w:eastAsia="Times New Roman" w:hAnsi="Times New Roman" w:cs="Times New Roman"/>
          <w:color w:val="000000" w:themeColor="text1"/>
          <w:sz w:val="24"/>
          <w:szCs w:val="24"/>
          <w:lang w:val="sv-SE"/>
        </w:rPr>
        <w:t>centralmått och spridningsmått</w:t>
      </w:r>
      <w:r w:rsidR="00D52212" w:rsidRPr="003B280C">
        <w:rPr>
          <w:rFonts w:ascii="Times New Roman" w:eastAsia="Times New Roman" w:hAnsi="Times New Roman" w:cs="Times New Roman"/>
          <w:color w:val="000000" w:themeColor="text1"/>
          <w:sz w:val="24"/>
          <w:szCs w:val="24"/>
          <w:lang w:val="sv-SE"/>
        </w:rPr>
        <w:t>.</w:t>
      </w:r>
      <w:r w:rsidR="003966BF">
        <w:rPr>
          <w:rFonts w:ascii="Times New Roman" w:eastAsia="Times New Roman" w:hAnsi="Times New Roman" w:cs="Times New Roman"/>
          <w:color w:val="000000" w:themeColor="text1"/>
          <w:sz w:val="24"/>
          <w:szCs w:val="24"/>
          <w:lang w:val="sv-SE"/>
        </w:rPr>
        <w:t xml:space="preserve"> </w:t>
      </w:r>
      <w:r w:rsidR="00146BF8">
        <w:rPr>
          <w:rFonts w:ascii="Times New Roman" w:eastAsia="Times New Roman" w:hAnsi="Times New Roman" w:cs="Times New Roman"/>
          <w:color w:val="000000" w:themeColor="text1"/>
          <w:sz w:val="24"/>
          <w:szCs w:val="24"/>
          <w:lang w:val="sv-SE"/>
        </w:rPr>
        <w:t xml:space="preserve">Datan från </w:t>
      </w:r>
      <w:r w:rsidR="00146BF8">
        <w:rPr>
          <w:rFonts w:ascii="Times New Roman" w:eastAsia="Times New Roman" w:hAnsi="Times New Roman" w:cs="Times New Roman"/>
          <w:color w:val="000000" w:themeColor="text1"/>
          <w:sz w:val="24"/>
          <w:szCs w:val="24"/>
          <w:lang w:val="sv-SE"/>
        </w:rPr>
        <w:lastRenderedPageBreak/>
        <w:t xml:space="preserve">EMG-mätningarna </w:t>
      </w:r>
      <w:r w:rsidR="003F51EE">
        <w:rPr>
          <w:rFonts w:ascii="Times New Roman" w:eastAsia="Times New Roman" w:hAnsi="Times New Roman" w:cs="Times New Roman"/>
          <w:color w:val="000000" w:themeColor="text1"/>
          <w:sz w:val="24"/>
          <w:szCs w:val="24"/>
          <w:lang w:val="sv-SE"/>
        </w:rPr>
        <w:t>analyserades i SPSS</w:t>
      </w:r>
      <w:r w:rsidR="002E0C0B">
        <w:rPr>
          <w:rFonts w:ascii="Times New Roman" w:eastAsia="Times New Roman" w:hAnsi="Times New Roman" w:cs="Times New Roman"/>
          <w:color w:val="000000" w:themeColor="text1"/>
          <w:sz w:val="24"/>
          <w:szCs w:val="24"/>
          <w:lang w:val="sv-SE"/>
        </w:rPr>
        <w:t>, och kon</w:t>
      </w:r>
      <w:r w:rsidR="006A0257">
        <w:rPr>
          <w:rFonts w:ascii="Times New Roman" w:eastAsia="Times New Roman" w:hAnsi="Times New Roman" w:cs="Times New Roman"/>
          <w:color w:val="000000" w:themeColor="text1"/>
          <w:sz w:val="24"/>
          <w:szCs w:val="24"/>
          <w:lang w:val="sv-SE"/>
        </w:rPr>
        <w:t xml:space="preserve">trollerades </w:t>
      </w:r>
      <w:r w:rsidR="003E2DFD">
        <w:rPr>
          <w:rFonts w:ascii="Times New Roman" w:eastAsia="Times New Roman" w:hAnsi="Times New Roman" w:cs="Times New Roman"/>
          <w:color w:val="000000" w:themeColor="text1"/>
          <w:sz w:val="24"/>
          <w:szCs w:val="24"/>
          <w:lang w:val="sv-SE"/>
        </w:rPr>
        <w:t xml:space="preserve">för mänskliga fel genom att </w:t>
      </w:r>
      <w:r w:rsidR="002B00CF">
        <w:rPr>
          <w:rFonts w:ascii="Times New Roman" w:eastAsia="Times New Roman" w:hAnsi="Times New Roman" w:cs="Times New Roman"/>
          <w:color w:val="000000" w:themeColor="text1"/>
          <w:sz w:val="24"/>
          <w:szCs w:val="24"/>
          <w:lang w:val="sv-SE"/>
        </w:rPr>
        <w:t>mätvärdena lästes in med hjälp av ett</w:t>
      </w:r>
      <w:r w:rsidR="009F464B">
        <w:rPr>
          <w:rFonts w:ascii="Times New Roman" w:eastAsia="Times New Roman" w:hAnsi="Times New Roman" w:cs="Times New Roman"/>
          <w:color w:val="000000" w:themeColor="text1"/>
          <w:sz w:val="24"/>
          <w:szCs w:val="24"/>
          <w:lang w:val="sv-SE"/>
        </w:rPr>
        <w:t xml:space="preserve"> för ändamålet utvecklat</w:t>
      </w:r>
      <w:r w:rsidR="002B00CF">
        <w:rPr>
          <w:rFonts w:ascii="Times New Roman" w:eastAsia="Times New Roman" w:hAnsi="Times New Roman" w:cs="Times New Roman"/>
          <w:color w:val="000000" w:themeColor="text1"/>
          <w:sz w:val="24"/>
          <w:szCs w:val="24"/>
          <w:lang w:val="sv-SE"/>
        </w:rPr>
        <w:t xml:space="preserve"> </w:t>
      </w:r>
      <w:r w:rsidR="000441A8">
        <w:rPr>
          <w:rFonts w:ascii="Times New Roman" w:eastAsia="Times New Roman" w:hAnsi="Times New Roman" w:cs="Times New Roman"/>
          <w:color w:val="000000" w:themeColor="text1"/>
          <w:sz w:val="24"/>
          <w:szCs w:val="24"/>
          <w:lang w:val="sv-SE"/>
        </w:rPr>
        <w:t xml:space="preserve">datorprogram som </w:t>
      </w:r>
      <w:r w:rsidR="0005140E">
        <w:rPr>
          <w:rFonts w:ascii="Times New Roman" w:eastAsia="Times New Roman" w:hAnsi="Times New Roman" w:cs="Times New Roman"/>
          <w:color w:val="000000" w:themeColor="text1"/>
          <w:sz w:val="24"/>
          <w:szCs w:val="24"/>
          <w:lang w:val="sv-SE"/>
        </w:rPr>
        <w:t xml:space="preserve">sammanställde textfiler genererade av </w:t>
      </w:r>
      <w:r w:rsidR="00B02058">
        <w:rPr>
          <w:rFonts w:ascii="Times New Roman" w:eastAsia="Times New Roman" w:hAnsi="Times New Roman" w:cs="Times New Roman"/>
          <w:color w:val="000000" w:themeColor="text1"/>
          <w:sz w:val="24"/>
          <w:szCs w:val="24"/>
          <w:lang w:val="sv-SE"/>
        </w:rPr>
        <w:t>MegaW</w:t>
      </w:r>
      <w:r w:rsidR="0005140E">
        <w:rPr>
          <w:rFonts w:ascii="Times New Roman" w:eastAsia="Times New Roman" w:hAnsi="Times New Roman" w:cs="Times New Roman"/>
          <w:color w:val="000000" w:themeColor="text1"/>
          <w:sz w:val="24"/>
          <w:szCs w:val="24"/>
          <w:lang w:val="sv-SE"/>
        </w:rPr>
        <w:t>in</w:t>
      </w:r>
      <w:r w:rsidR="00F30250">
        <w:rPr>
          <w:rFonts w:ascii="Times New Roman" w:eastAsia="Times New Roman" w:hAnsi="Times New Roman" w:cs="Times New Roman"/>
          <w:color w:val="000000" w:themeColor="text1"/>
          <w:sz w:val="24"/>
          <w:szCs w:val="24"/>
          <w:lang w:val="sv-SE"/>
        </w:rPr>
        <w:t xml:space="preserve"> till </w:t>
      </w:r>
      <w:r w:rsidR="00380F46">
        <w:rPr>
          <w:rFonts w:ascii="Times New Roman" w:eastAsia="Times New Roman" w:hAnsi="Times New Roman" w:cs="Times New Roman"/>
          <w:color w:val="000000" w:themeColor="text1"/>
          <w:sz w:val="24"/>
          <w:szCs w:val="24"/>
          <w:lang w:val="sv-SE"/>
        </w:rPr>
        <w:t>en kommaseparerad fil</w:t>
      </w:r>
      <w:r w:rsidR="00985AE9">
        <w:rPr>
          <w:rFonts w:ascii="Times New Roman" w:eastAsia="Times New Roman" w:hAnsi="Times New Roman" w:cs="Times New Roman"/>
          <w:color w:val="000000" w:themeColor="text1"/>
          <w:sz w:val="24"/>
          <w:szCs w:val="24"/>
          <w:lang w:val="sv-SE"/>
        </w:rPr>
        <w:t xml:space="preserve"> som </w:t>
      </w:r>
      <w:r w:rsidR="00AD02D0">
        <w:rPr>
          <w:rFonts w:ascii="Times New Roman" w:eastAsia="Times New Roman" w:hAnsi="Times New Roman" w:cs="Times New Roman"/>
          <w:color w:val="000000" w:themeColor="text1"/>
          <w:sz w:val="24"/>
          <w:szCs w:val="24"/>
          <w:lang w:val="sv-SE"/>
        </w:rPr>
        <w:t xml:space="preserve">motsvarade datan i SPSS. </w:t>
      </w:r>
    </w:p>
    <w:p w14:paraId="59E17DFD" w14:textId="773CEC6D" w:rsidR="00C93DD5" w:rsidRDefault="00B97194" w:rsidP="00D83DB5">
      <w:pPr>
        <w:spacing w:line="276" w:lineRule="auto"/>
        <w:jc w:val="both"/>
        <w:rPr>
          <w:rFonts w:ascii="Times New Roman" w:eastAsia="Times New Roman" w:hAnsi="Times New Roman" w:cs="Times New Roman"/>
          <w:color w:val="000000" w:themeColor="text1"/>
          <w:sz w:val="24"/>
          <w:szCs w:val="24"/>
          <w:lang w:val="sv-SE"/>
        </w:rPr>
      </w:pPr>
      <w:r>
        <w:rPr>
          <w:rFonts w:ascii="Times New Roman" w:eastAsia="Times New Roman" w:hAnsi="Times New Roman" w:cs="Times New Roman"/>
          <w:color w:val="000000" w:themeColor="text1"/>
          <w:sz w:val="24"/>
          <w:szCs w:val="24"/>
          <w:lang w:val="sv-SE"/>
        </w:rPr>
        <w:t xml:space="preserve">I MVIC-testen </w:t>
      </w:r>
      <w:r w:rsidR="00F140A9">
        <w:rPr>
          <w:rFonts w:ascii="Times New Roman" w:eastAsia="Times New Roman" w:hAnsi="Times New Roman" w:cs="Times New Roman"/>
          <w:color w:val="000000" w:themeColor="text1"/>
          <w:sz w:val="24"/>
          <w:szCs w:val="24"/>
          <w:lang w:val="sv-SE"/>
        </w:rPr>
        <w:t>t</w:t>
      </w:r>
      <w:r w:rsidR="002F6C8E">
        <w:rPr>
          <w:rFonts w:ascii="Times New Roman" w:eastAsia="Times New Roman" w:hAnsi="Times New Roman" w:cs="Times New Roman"/>
          <w:color w:val="000000" w:themeColor="text1"/>
          <w:sz w:val="24"/>
          <w:szCs w:val="24"/>
          <w:lang w:val="sv-SE"/>
        </w:rPr>
        <w:t xml:space="preserve">ogs högsta värdet av de tre mätningarna. I testpositionerna </w:t>
      </w:r>
      <w:r w:rsidR="00B375C7">
        <w:rPr>
          <w:rFonts w:ascii="Times New Roman" w:eastAsia="Times New Roman" w:hAnsi="Times New Roman" w:cs="Times New Roman"/>
          <w:color w:val="000000" w:themeColor="text1"/>
          <w:sz w:val="24"/>
          <w:szCs w:val="24"/>
          <w:lang w:val="sv-SE"/>
        </w:rPr>
        <w:t>(isometrisk utåtrotation utan adduktion och med adduktion)</w:t>
      </w:r>
      <w:r w:rsidR="002F6C8E">
        <w:rPr>
          <w:rFonts w:ascii="Times New Roman" w:eastAsia="Times New Roman" w:hAnsi="Times New Roman" w:cs="Times New Roman"/>
          <w:color w:val="000000" w:themeColor="text1"/>
          <w:sz w:val="24"/>
          <w:szCs w:val="24"/>
          <w:lang w:val="sv-SE"/>
        </w:rPr>
        <w:t xml:space="preserve"> togs ett medelvärde av de tre mätningarna.</w:t>
      </w:r>
      <w:r w:rsidR="00614E78">
        <w:rPr>
          <w:rFonts w:ascii="Times New Roman" w:eastAsia="Times New Roman" w:hAnsi="Times New Roman" w:cs="Times New Roman"/>
          <w:color w:val="000000" w:themeColor="text1"/>
          <w:sz w:val="24"/>
          <w:szCs w:val="24"/>
          <w:lang w:val="sv-SE"/>
        </w:rPr>
        <w:t xml:space="preserve"> %MVIC </w:t>
      </w:r>
      <w:r w:rsidR="00504354">
        <w:rPr>
          <w:rFonts w:ascii="Times New Roman" w:eastAsia="Times New Roman" w:hAnsi="Times New Roman" w:cs="Times New Roman"/>
          <w:color w:val="000000" w:themeColor="text1"/>
          <w:sz w:val="24"/>
          <w:szCs w:val="24"/>
          <w:lang w:val="sv-SE"/>
        </w:rPr>
        <w:t xml:space="preserve">beräknades </w:t>
      </w:r>
      <w:r w:rsidR="00281F59">
        <w:rPr>
          <w:rFonts w:ascii="Times New Roman" w:eastAsia="Times New Roman" w:hAnsi="Times New Roman" w:cs="Times New Roman"/>
          <w:color w:val="000000" w:themeColor="text1"/>
          <w:sz w:val="24"/>
          <w:szCs w:val="24"/>
          <w:lang w:val="sv-SE"/>
        </w:rPr>
        <w:t>för varje</w:t>
      </w:r>
      <w:r w:rsidR="002A1A3F">
        <w:rPr>
          <w:rFonts w:ascii="Times New Roman" w:eastAsia="Times New Roman" w:hAnsi="Times New Roman" w:cs="Times New Roman"/>
          <w:color w:val="000000" w:themeColor="text1"/>
          <w:sz w:val="24"/>
          <w:szCs w:val="24"/>
          <w:lang w:val="sv-SE"/>
        </w:rPr>
        <w:t xml:space="preserve"> muskel </w:t>
      </w:r>
      <w:r w:rsidR="00281F59">
        <w:rPr>
          <w:rFonts w:ascii="Times New Roman" w:eastAsia="Times New Roman" w:hAnsi="Times New Roman" w:cs="Times New Roman"/>
          <w:color w:val="000000" w:themeColor="text1"/>
          <w:sz w:val="24"/>
          <w:szCs w:val="24"/>
          <w:lang w:val="sv-SE"/>
        </w:rPr>
        <w:t>i</w:t>
      </w:r>
      <w:r w:rsidR="0091716B">
        <w:rPr>
          <w:rFonts w:ascii="Times New Roman" w:eastAsia="Times New Roman" w:hAnsi="Times New Roman" w:cs="Times New Roman"/>
          <w:color w:val="000000" w:themeColor="text1"/>
          <w:sz w:val="24"/>
          <w:szCs w:val="24"/>
          <w:lang w:val="sv-SE"/>
        </w:rPr>
        <w:t xml:space="preserve"> </w:t>
      </w:r>
      <w:r w:rsidR="006B125C">
        <w:rPr>
          <w:rFonts w:ascii="Times New Roman" w:eastAsia="Times New Roman" w:hAnsi="Times New Roman" w:cs="Times New Roman"/>
          <w:color w:val="000000" w:themeColor="text1"/>
          <w:sz w:val="24"/>
          <w:szCs w:val="24"/>
          <w:lang w:val="sv-SE"/>
        </w:rPr>
        <w:t xml:space="preserve">varje </w:t>
      </w:r>
      <w:r w:rsidR="00827A9F">
        <w:rPr>
          <w:rFonts w:ascii="Times New Roman" w:eastAsia="Times New Roman" w:hAnsi="Times New Roman" w:cs="Times New Roman"/>
          <w:color w:val="000000" w:themeColor="text1"/>
          <w:sz w:val="24"/>
          <w:szCs w:val="24"/>
          <w:lang w:val="sv-SE"/>
        </w:rPr>
        <w:t>testposition</w:t>
      </w:r>
      <w:r w:rsidR="007376C3">
        <w:rPr>
          <w:rFonts w:ascii="Times New Roman" w:eastAsia="Times New Roman" w:hAnsi="Times New Roman" w:cs="Times New Roman"/>
          <w:color w:val="000000" w:themeColor="text1"/>
          <w:sz w:val="24"/>
          <w:szCs w:val="24"/>
          <w:lang w:val="sv-SE"/>
        </w:rPr>
        <w:t xml:space="preserve"> som testpositionens </w:t>
      </w:r>
      <w:r w:rsidR="006F63AB">
        <w:rPr>
          <w:rFonts w:ascii="Times New Roman" w:eastAsia="Times New Roman" w:hAnsi="Times New Roman" w:cs="Times New Roman"/>
          <w:color w:val="000000" w:themeColor="text1"/>
          <w:sz w:val="24"/>
          <w:szCs w:val="24"/>
          <w:lang w:val="sv-SE"/>
        </w:rPr>
        <w:t>m</w:t>
      </w:r>
      <w:r w:rsidR="007376C3">
        <w:rPr>
          <w:rFonts w:ascii="Times New Roman" w:eastAsia="Times New Roman" w:hAnsi="Times New Roman" w:cs="Times New Roman"/>
          <w:color w:val="000000" w:themeColor="text1"/>
          <w:sz w:val="24"/>
          <w:szCs w:val="24"/>
          <w:lang w:val="sv-SE"/>
        </w:rPr>
        <w:t>edelvärde</w:t>
      </w:r>
      <w:r w:rsidR="009A1D26">
        <w:rPr>
          <w:rFonts w:ascii="Times New Roman" w:eastAsia="Times New Roman" w:hAnsi="Times New Roman" w:cs="Times New Roman"/>
          <w:color w:val="000000" w:themeColor="text1"/>
          <w:sz w:val="24"/>
          <w:szCs w:val="24"/>
          <w:lang w:val="sv-SE"/>
        </w:rPr>
        <w:t xml:space="preserve"> delat på högsta MVIC-testet.</w:t>
      </w:r>
    </w:p>
    <w:p w14:paraId="374C93A1" w14:textId="26A628C6" w:rsidR="001370E3" w:rsidRPr="001028CF" w:rsidRDefault="008E5717" w:rsidP="00F65E03">
      <w:pPr>
        <w:spacing w:line="276" w:lineRule="auto"/>
        <w:rPr>
          <w:rFonts w:ascii="Times New Roman" w:eastAsia="Times New Roman" w:hAnsi="Times New Roman" w:cs="Times New Roman"/>
          <w:color w:val="000000" w:themeColor="text1"/>
          <w:sz w:val="24"/>
          <w:szCs w:val="24"/>
          <w:lang w:val="sv-SE"/>
        </w:rPr>
      </w:pPr>
      <w:r w:rsidRPr="003B280C">
        <w:rPr>
          <w:rFonts w:ascii="Times New Roman" w:eastAsia="Times New Roman" w:hAnsi="Times New Roman" w:cs="Times New Roman"/>
          <w:color w:val="000000" w:themeColor="text1"/>
          <w:sz w:val="24"/>
          <w:szCs w:val="24"/>
          <w:lang w:val="sv-SE"/>
        </w:rPr>
        <w:t xml:space="preserve">Varje </w:t>
      </w:r>
      <w:r w:rsidR="00416A76">
        <w:rPr>
          <w:rFonts w:ascii="Times New Roman" w:eastAsia="Times New Roman" w:hAnsi="Times New Roman" w:cs="Times New Roman"/>
          <w:color w:val="000000" w:themeColor="text1"/>
          <w:sz w:val="24"/>
          <w:szCs w:val="24"/>
          <w:lang w:val="sv-SE"/>
        </w:rPr>
        <w:t>test</w:t>
      </w:r>
      <w:r w:rsidRPr="003B280C">
        <w:rPr>
          <w:rFonts w:ascii="Times New Roman" w:eastAsia="Times New Roman" w:hAnsi="Times New Roman" w:cs="Times New Roman"/>
          <w:color w:val="000000" w:themeColor="text1"/>
          <w:sz w:val="24"/>
          <w:szCs w:val="24"/>
          <w:lang w:val="sv-SE"/>
        </w:rPr>
        <w:t xml:space="preserve">deltagare </w:t>
      </w:r>
      <w:r w:rsidR="00513A5C">
        <w:rPr>
          <w:rFonts w:ascii="Times New Roman" w:eastAsia="Times New Roman" w:hAnsi="Times New Roman" w:cs="Times New Roman"/>
          <w:color w:val="000000" w:themeColor="text1"/>
          <w:sz w:val="24"/>
          <w:szCs w:val="24"/>
          <w:lang w:val="sv-SE"/>
        </w:rPr>
        <w:t>fick</w:t>
      </w:r>
      <w:r w:rsidR="009C78BE">
        <w:rPr>
          <w:rFonts w:ascii="Times New Roman" w:eastAsia="Times New Roman" w:hAnsi="Times New Roman" w:cs="Times New Roman"/>
          <w:color w:val="000000" w:themeColor="text1"/>
          <w:sz w:val="24"/>
          <w:szCs w:val="24"/>
          <w:lang w:val="sv-SE"/>
        </w:rPr>
        <w:t xml:space="preserve"> </w:t>
      </w:r>
      <w:r w:rsidR="005A0532">
        <w:rPr>
          <w:rFonts w:ascii="Times New Roman" w:eastAsia="Times New Roman" w:hAnsi="Times New Roman" w:cs="Times New Roman"/>
          <w:color w:val="000000" w:themeColor="text1"/>
          <w:sz w:val="24"/>
          <w:szCs w:val="24"/>
          <w:lang w:val="sv-SE"/>
        </w:rPr>
        <w:t>två</w:t>
      </w:r>
      <w:r w:rsidR="008C122A" w:rsidRPr="003B280C">
        <w:rPr>
          <w:rFonts w:ascii="Times New Roman" w:eastAsia="Times New Roman" w:hAnsi="Times New Roman" w:cs="Times New Roman"/>
          <w:color w:val="000000" w:themeColor="text1"/>
          <w:sz w:val="24"/>
          <w:szCs w:val="24"/>
          <w:lang w:val="sv-SE"/>
        </w:rPr>
        <w:t xml:space="preserve"> värden för isolering av </w:t>
      </w:r>
      <w:r w:rsidR="00783D04">
        <w:rPr>
          <w:rFonts w:ascii="Times New Roman" w:eastAsia="Times New Roman" w:hAnsi="Times New Roman" w:cs="Times New Roman"/>
          <w:color w:val="000000" w:themeColor="text1"/>
          <w:sz w:val="24"/>
          <w:szCs w:val="24"/>
          <w:lang w:val="sv-SE"/>
        </w:rPr>
        <w:t xml:space="preserve">m. </w:t>
      </w:r>
      <w:r w:rsidR="008C122A" w:rsidRPr="003B280C">
        <w:rPr>
          <w:rFonts w:ascii="Times New Roman" w:eastAsia="Times New Roman" w:hAnsi="Times New Roman" w:cs="Times New Roman"/>
          <w:color w:val="000000" w:themeColor="text1"/>
          <w:sz w:val="24"/>
          <w:szCs w:val="24"/>
          <w:lang w:val="sv-SE"/>
        </w:rPr>
        <w:t>infraspinatus</w:t>
      </w:r>
      <w:r w:rsidR="005A0532">
        <w:rPr>
          <w:rFonts w:ascii="Times New Roman" w:eastAsia="Times New Roman" w:hAnsi="Times New Roman" w:cs="Times New Roman"/>
          <w:color w:val="000000" w:themeColor="text1"/>
          <w:sz w:val="24"/>
          <w:szCs w:val="24"/>
          <w:lang w:val="sv-SE"/>
        </w:rPr>
        <w:t xml:space="preserve">, ett för varje </w:t>
      </w:r>
      <w:r w:rsidR="004F2892">
        <w:rPr>
          <w:rFonts w:ascii="Times New Roman" w:eastAsia="Times New Roman" w:hAnsi="Times New Roman" w:cs="Times New Roman"/>
          <w:color w:val="000000" w:themeColor="text1"/>
          <w:sz w:val="24"/>
          <w:szCs w:val="24"/>
          <w:lang w:val="sv-SE"/>
        </w:rPr>
        <w:t xml:space="preserve">testposition. </w:t>
      </w:r>
      <w:r w:rsidR="006D66C3">
        <w:rPr>
          <w:rFonts w:ascii="Times New Roman" w:eastAsia="Times New Roman" w:hAnsi="Times New Roman" w:cs="Times New Roman"/>
          <w:color w:val="000000" w:themeColor="text1"/>
          <w:sz w:val="24"/>
          <w:szCs w:val="24"/>
          <w:lang w:val="sv-SE"/>
        </w:rPr>
        <w:t>Dessa</w:t>
      </w:r>
      <w:r w:rsidR="00307D64">
        <w:rPr>
          <w:rFonts w:ascii="Times New Roman" w:eastAsia="Times New Roman" w:hAnsi="Times New Roman" w:cs="Times New Roman"/>
          <w:color w:val="000000" w:themeColor="text1"/>
          <w:sz w:val="24"/>
          <w:szCs w:val="24"/>
          <w:lang w:val="sv-SE"/>
        </w:rPr>
        <w:t xml:space="preserve"> </w:t>
      </w:r>
      <w:r w:rsidR="006D66C3">
        <w:rPr>
          <w:rFonts w:ascii="Times New Roman" w:eastAsia="Times New Roman" w:hAnsi="Times New Roman" w:cs="Times New Roman"/>
          <w:color w:val="000000" w:themeColor="text1"/>
          <w:sz w:val="24"/>
          <w:szCs w:val="24"/>
          <w:lang w:val="sv-SE"/>
        </w:rPr>
        <w:t>värde</w:t>
      </w:r>
      <w:r w:rsidR="00C2542A">
        <w:rPr>
          <w:rFonts w:ascii="Times New Roman" w:eastAsia="Times New Roman" w:hAnsi="Times New Roman" w:cs="Times New Roman"/>
          <w:color w:val="000000" w:themeColor="text1"/>
          <w:sz w:val="24"/>
          <w:szCs w:val="24"/>
          <w:lang w:val="sv-SE"/>
        </w:rPr>
        <w:t>n</w:t>
      </w:r>
      <w:r w:rsidR="006D66C3">
        <w:rPr>
          <w:rFonts w:ascii="Times New Roman" w:eastAsia="Times New Roman" w:hAnsi="Times New Roman" w:cs="Times New Roman"/>
          <w:color w:val="000000" w:themeColor="text1"/>
          <w:sz w:val="24"/>
          <w:szCs w:val="24"/>
          <w:lang w:val="sv-SE"/>
        </w:rPr>
        <w:t xml:space="preserve"> räknades ut</w:t>
      </w:r>
      <w:r w:rsidR="009D200F">
        <w:rPr>
          <w:rFonts w:ascii="Times New Roman" w:eastAsia="Times New Roman" w:hAnsi="Times New Roman" w:cs="Times New Roman"/>
          <w:color w:val="000000" w:themeColor="text1"/>
          <w:sz w:val="24"/>
          <w:szCs w:val="24"/>
          <w:lang w:val="sv-SE"/>
        </w:rPr>
        <w:t xml:space="preserve"> </w:t>
      </w:r>
      <w:r w:rsidR="00633F3A">
        <w:rPr>
          <w:rFonts w:ascii="Times New Roman" w:eastAsia="Times New Roman" w:hAnsi="Times New Roman" w:cs="Times New Roman"/>
          <w:color w:val="000000" w:themeColor="text1"/>
          <w:sz w:val="24"/>
          <w:szCs w:val="24"/>
          <w:lang w:val="sv-SE"/>
        </w:rPr>
        <w:t>på följande viss</w:t>
      </w:r>
      <w:r w:rsidR="001370E3">
        <w:rPr>
          <w:rFonts w:ascii="Times New Roman" w:eastAsia="Times New Roman" w:hAnsi="Times New Roman" w:cs="Times New Roman"/>
          <w:color w:val="000000" w:themeColor="text1"/>
          <w:sz w:val="24"/>
          <w:szCs w:val="24"/>
          <w:lang w:val="sv-SE"/>
        </w:rPr>
        <w:t>:</w:t>
      </w:r>
      <m:oMath>
        <m:r>
          <m:rPr>
            <m:sty m:val="p"/>
          </m:rPr>
          <w:rPr>
            <w:rFonts w:ascii="Cambria Math" w:eastAsia="Times New Roman" w:hAnsi="Cambria Math" w:cs="Times New Roman"/>
            <w:color w:val="000000" w:themeColor="text1"/>
            <w:sz w:val="24"/>
            <w:szCs w:val="24"/>
            <w:lang w:val="sv-SE"/>
          </w:rPr>
          <w:br/>
        </m:r>
      </m:oMath>
      <m:oMathPara>
        <m:oMath>
          <m:sSub>
            <m:sSubPr>
              <m:ctrlPr>
                <w:rPr>
                  <w:rFonts w:ascii="Cambria Math" w:eastAsia="Times New Roman" w:hAnsi="Cambria Math" w:cs="Times New Roman"/>
                  <w:color w:val="000000" w:themeColor="text1"/>
                  <w:sz w:val="24"/>
                  <w:szCs w:val="24"/>
                  <w:lang w:val="sv-SE"/>
                </w:rPr>
              </m:ctrlPr>
            </m:sSubPr>
            <m:e>
              <m:r>
                <m:rPr>
                  <m:nor/>
                </m:rPr>
                <w:rPr>
                  <w:rFonts w:ascii="Times New Roman" w:eastAsia="Times New Roman" w:hAnsi="Times New Roman" w:cs="Times New Roman"/>
                  <w:color w:val="000000" w:themeColor="text1"/>
                  <w:sz w:val="24"/>
                  <w:szCs w:val="24"/>
                  <w:lang w:val="sv-SE"/>
                </w:rPr>
                <m:t>Isolering</m:t>
              </m:r>
            </m:e>
            <m:sub>
              <m:r>
                <m:rPr>
                  <m:nor/>
                </m:rPr>
                <w:rPr>
                  <w:rFonts w:ascii="Times New Roman" w:eastAsia="Times New Roman" w:hAnsi="Times New Roman" w:cs="Times New Roman"/>
                  <w:color w:val="000000" w:themeColor="text1"/>
                  <w:sz w:val="24"/>
                  <w:szCs w:val="24"/>
                  <w:lang w:val="sv-SE"/>
                </w:rPr>
                <m:t>INF</m:t>
              </m:r>
            </m:sub>
          </m:sSub>
          <m:r>
            <m:rPr>
              <m:nor/>
            </m:rPr>
            <w:rPr>
              <w:rFonts w:ascii="Times New Roman" w:eastAsia="Times New Roman" w:hAnsi="Times New Roman" w:cs="Times New Roman"/>
              <w:color w:val="000000" w:themeColor="text1"/>
              <w:sz w:val="24"/>
              <w:szCs w:val="24"/>
              <w:lang w:val="sv-SE"/>
            </w:rPr>
            <m:t xml:space="preserve">= </m:t>
          </m:r>
          <m:f>
            <m:fPr>
              <m:ctrlPr>
                <w:rPr>
                  <w:rFonts w:ascii="Cambria Math" w:eastAsia="Times New Roman" w:hAnsi="Cambria Math" w:cs="Times New Roman"/>
                  <w:i/>
                  <w:color w:val="000000" w:themeColor="text1"/>
                  <w:sz w:val="24"/>
                  <w:szCs w:val="24"/>
                  <w:lang w:val="sv-SE"/>
                </w:rPr>
              </m:ctrlPr>
            </m:fPr>
            <m:num>
              <m:sSub>
                <m:sSubPr>
                  <m:ctrlPr>
                    <w:rPr>
                      <w:rFonts w:ascii="Cambria Math" w:eastAsia="Times New Roman" w:hAnsi="Cambria Math" w:cs="Times New Roman"/>
                      <w:i/>
                      <w:color w:val="000000" w:themeColor="text1"/>
                      <w:sz w:val="24"/>
                      <w:szCs w:val="24"/>
                      <w:lang w:val="sv-SE"/>
                    </w:rPr>
                  </m:ctrlPr>
                </m:sSubPr>
                <m:e>
                  <m:r>
                    <m:rPr>
                      <m:nor/>
                    </m:rPr>
                    <w:rPr>
                      <w:rFonts w:ascii="Times New Roman" w:eastAsia="Times New Roman" w:hAnsi="Times New Roman" w:cs="Times New Roman"/>
                      <w:color w:val="000000" w:themeColor="text1"/>
                      <w:sz w:val="24"/>
                      <w:szCs w:val="24"/>
                      <w:lang w:val="sv-SE"/>
                    </w:rPr>
                    <m:t>%MVIC</m:t>
                  </m:r>
                </m:e>
                <m:sub>
                  <m:r>
                    <m:rPr>
                      <m:nor/>
                    </m:rPr>
                    <w:rPr>
                      <w:rFonts w:ascii="Times New Roman" w:eastAsia="Times New Roman" w:hAnsi="Times New Roman" w:cs="Times New Roman"/>
                      <w:color w:val="000000" w:themeColor="text1"/>
                      <w:sz w:val="24"/>
                      <w:szCs w:val="24"/>
                      <w:lang w:val="sv-SE"/>
                    </w:rPr>
                    <m:t>INF</m:t>
                  </m:r>
                </m:sub>
              </m:sSub>
            </m:num>
            <m:den>
              <m:d>
                <m:dPr>
                  <m:begChr m:val=""/>
                  <m:endChr m:val=""/>
                  <m:ctrlPr>
                    <w:rPr>
                      <w:rFonts w:ascii="Cambria Math" w:eastAsia="Times New Roman" w:hAnsi="Cambria Math" w:cs="Times New Roman"/>
                      <w:i/>
                      <w:color w:val="000000" w:themeColor="text1"/>
                      <w:sz w:val="24"/>
                      <w:szCs w:val="24"/>
                      <w:lang w:val="sv-SE"/>
                    </w:rPr>
                  </m:ctrlPr>
                </m:dPr>
                <m:e>
                  <m:sSub>
                    <m:sSubPr>
                      <m:ctrlPr>
                        <w:rPr>
                          <w:rFonts w:ascii="Cambria Math" w:eastAsia="Times New Roman" w:hAnsi="Cambria Math" w:cs="Times New Roman"/>
                          <w:i/>
                          <w:color w:val="000000" w:themeColor="text1"/>
                          <w:sz w:val="24"/>
                          <w:szCs w:val="24"/>
                          <w:lang w:val="sv-SE"/>
                        </w:rPr>
                      </m:ctrlPr>
                    </m:sSubPr>
                    <m:e>
                      <m:r>
                        <m:rPr>
                          <m:nor/>
                        </m:rPr>
                        <w:rPr>
                          <w:rFonts w:ascii="Times New Roman" w:eastAsia="Times New Roman" w:hAnsi="Times New Roman" w:cs="Times New Roman"/>
                          <w:color w:val="000000" w:themeColor="text1"/>
                          <w:sz w:val="24"/>
                          <w:szCs w:val="24"/>
                          <w:lang w:val="sv-SE"/>
                        </w:rPr>
                        <m:t>%MVIC</m:t>
                      </m:r>
                    </m:e>
                    <m:sub>
                      <m:r>
                        <m:rPr>
                          <m:nor/>
                        </m:rPr>
                        <w:rPr>
                          <w:rFonts w:ascii="Times New Roman" w:eastAsia="Times New Roman" w:hAnsi="Times New Roman" w:cs="Times New Roman"/>
                          <w:color w:val="000000" w:themeColor="text1"/>
                          <w:sz w:val="24"/>
                          <w:szCs w:val="24"/>
                          <w:lang w:val="sv-SE"/>
                        </w:rPr>
                        <m:t>INF</m:t>
                      </m:r>
                      <m:r>
                        <m:rPr>
                          <m:nor/>
                        </m:rPr>
                        <w:rPr>
                          <w:rFonts w:ascii="Cambria Math" w:eastAsia="Times New Roman" w:hAnsi="Times New Roman" w:cs="Times New Roman"/>
                          <w:color w:val="000000" w:themeColor="text1"/>
                          <w:sz w:val="24"/>
                          <w:szCs w:val="24"/>
                          <w:lang w:val="sv-SE"/>
                        </w:rPr>
                        <m:t xml:space="preserve"> </m:t>
                      </m:r>
                    </m:sub>
                  </m:sSub>
                  <m:r>
                    <m:rPr>
                      <m:nor/>
                    </m:rPr>
                    <w:rPr>
                      <w:rFonts w:ascii="Cambria Math" w:eastAsia="Times New Roman" w:hAnsi="Times New Roman" w:cs="Times New Roman"/>
                      <w:color w:val="000000" w:themeColor="text1"/>
                      <w:sz w:val="24"/>
                      <w:szCs w:val="24"/>
                      <w:lang w:val="sv-SE"/>
                    </w:rPr>
                    <m:t xml:space="preserve"> </m:t>
                  </m:r>
                  <m:r>
                    <m:rPr>
                      <m:nor/>
                    </m:rPr>
                    <w:rPr>
                      <w:rFonts w:ascii="Times New Roman" w:eastAsia="Times New Roman" w:hAnsi="Times New Roman" w:cs="Times New Roman"/>
                      <w:color w:val="000000" w:themeColor="text1"/>
                      <w:sz w:val="24"/>
                      <w:szCs w:val="24"/>
                      <w:lang w:val="sv-SE"/>
                    </w:rPr>
                    <m:t>+</m:t>
                  </m:r>
                  <m:r>
                    <m:rPr>
                      <m:nor/>
                    </m:rPr>
                    <w:rPr>
                      <w:rFonts w:ascii="Cambria Math" w:eastAsia="Times New Roman" w:hAnsi="Times New Roman" w:cs="Times New Roman"/>
                      <w:color w:val="000000" w:themeColor="text1"/>
                      <w:sz w:val="24"/>
                      <w:szCs w:val="24"/>
                      <w:lang w:val="sv-SE"/>
                    </w:rPr>
                    <m:t xml:space="preserve">  </m:t>
                  </m:r>
                  <m:sSub>
                    <m:sSubPr>
                      <m:ctrlPr>
                        <w:rPr>
                          <w:rFonts w:ascii="Cambria Math" w:eastAsia="Times New Roman" w:hAnsi="Cambria Math" w:cs="Times New Roman"/>
                          <w:i/>
                          <w:color w:val="000000" w:themeColor="text1"/>
                          <w:sz w:val="24"/>
                          <w:szCs w:val="24"/>
                          <w:lang w:val="sv-SE"/>
                        </w:rPr>
                      </m:ctrlPr>
                    </m:sSubPr>
                    <m:e>
                      <m:r>
                        <m:rPr>
                          <m:nor/>
                        </m:rPr>
                        <w:rPr>
                          <w:rFonts w:ascii="Times New Roman" w:eastAsia="Times New Roman" w:hAnsi="Times New Roman" w:cs="Times New Roman"/>
                          <w:color w:val="000000" w:themeColor="text1"/>
                          <w:sz w:val="24"/>
                          <w:szCs w:val="24"/>
                          <w:lang w:val="sv-SE"/>
                        </w:rPr>
                        <m:t>%MVIC</m:t>
                      </m:r>
                    </m:e>
                    <m:sub>
                      <m:r>
                        <m:rPr>
                          <m:nor/>
                        </m:rPr>
                        <w:rPr>
                          <w:rFonts w:ascii="Times New Roman" w:eastAsia="Times New Roman" w:hAnsi="Times New Roman" w:cs="Times New Roman"/>
                          <w:color w:val="000000" w:themeColor="text1"/>
                          <w:sz w:val="24"/>
                          <w:szCs w:val="24"/>
                          <w:lang w:val="sv-SE"/>
                        </w:rPr>
                        <m:t>DPI</m:t>
                      </m:r>
                    </m:sub>
                  </m:sSub>
                  <m:r>
                    <m:rPr>
                      <m:nor/>
                    </m:rPr>
                    <w:rPr>
                      <w:rFonts w:ascii="Cambria Math" w:eastAsia="Times New Roman" w:hAnsi="Times New Roman" w:cs="Times New Roman"/>
                      <w:color w:val="000000" w:themeColor="text1"/>
                      <w:sz w:val="24"/>
                      <w:szCs w:val="24"/>
                      <w:lang w:val="sv-SE"/>
                    </w:rPr>
                    <m:t xml:space="preserve">  </m:t>
                  </m:r>
                  <m:r>
                    <m:rPr>
                      <m:nor/>
                    </m:rPr>
                    <w:rPr>
                      <w:rFonts w:ascii="Times New Roman" w:eastAsia="Times New Roman" w:hAnsi="Times New Roman" w:cs="Times New Roman"/>
                      <w:color w:val="000000" w:themeColor="text1"/>
                      <w:sz w:val="24"/>
                      <w:szCs w:val="24"/>
                      <w:lang w:val="sv-SE"/>
                    </w:rPr>
                    <m:t>+</m:t>
                  </m:r>
                  <m:r>
                    <m:rPr>
                      <m:nor/>
                    </m:rPr>
                    <w:rPr>
                      <w:rFonts w:ascii="Cambria Math" w:eastAsia="Times New Roman" w:hAnsi="Times New Roman" w:cs="Times New Roman"/>
                      <w:color w:val="000000" w:themeColor="text1"/>
                      <w:sz w:val="24"/>
                      <w:szCs w:val="24"/>
                      <w:lang w:val="sv-SE"/>
                    </w:rPr>
                    <m:t xml:space="preserve">  </m:t>
                  </m:r>
                  <m:sSub>
                    <m:sSubPr>
                      <m:ctrlPr>
                        <w:rPr>
                          <w:rFonts w:ascii="Cambria Math" w:eastAsia="Times New Roman" w:hAnsi="Cambria Math" w:cs="Times New Roman"/>
                          <w:i/>
                          <w:color w:val="000000" w:themeColor="text1"/>
                          <w:sz w:val="24"/>
                          <w:szCs w:val="24"/>
                          <w:lang w:val="sv-SE"/>
                        </w:rPr>
                      </m:ctrlPr>
                    </m:sSubPr>
                    <m:e>
                      <m:r>
                        <m:rPr>
                          <m:nor/>
                        </m:rPr>
                        <w:rPr>
                          <w:rFonts w:ascii="Times New Roman" w:eastAsia="Times New Roman" w:hAnsi="Times New Roman" w:cs="Times New Roman"/>
                          <w:color w:val="000000" w:themeColor="text1"/>
                          <w:sz w:val="24"/>
                          <w:szCs w:val="24"/>
                          <w:lang w:val="sv-SE"/>
                        </w:rPr>
                        <m:t>%MVIC</m:t>
                      </m:r>
                    </m:e>
                    <m:sub>
                      <m:r>
                        <m:rPr>
                          <m:nor/>
                        </m:rPr>
                        <w:rPr>
                          <w:rFonts w:ascii="Times New Roman" w:eastAsia="Times New Roman" w:hAnsi="Times New Roman" w:cs="Times New Roman"/>
                          <w:color w:val="000000" w:themeColor="text1"/>
                          <w:sz w:val="24"/>
                          <w:szCs w:val="24"/>
                          <w:lang w:val="sv-SE"/>
                        </w:rPr>
                        <m:t>DPP</m:t>
                      </m:r>
                    </m:sub>
                  </m:sSub>
                </m:e>
              </m:d>
            </m:den>
          </m:f>
        </m:oMath>
      </m:oMathPara>
    </w:p>
    <w:p w14:paraId="6B63D64C" w14:textId="4BF0398B" w:rsidR="002F48DE" w:rsidRPr="00BF496A" w:rsidRDefault="004F2892" w:rsidP="00BF496A">
      <w:pPr>
        <w:spacing w:line="276" w:lineRule="auto"/>
        <w:jc w:val="both"/>
        <w:rPr>
          <w:rFonts w:ascii="Times New Roman" w:eastAsia="Times New Roman" w:hAnsi="Times New Roman" w:cs="Times New Roman"/>
          <w:color w:val="000000" w:themeColor="text1"/>
          <w:sz w:val="24"/>
          <w:szCs w:val="24"/>
          <w:lang w:val="sv-SE"/>
        </w:rPr>
      </w:pPr>
      <w:r>
        <w:rPr>
          <w:rFonts w:ascii="Times New Roman" w:eastAsia="Times New Roman" w:hAnsi="Times New Roman" w:cs="Times New Roman"/>
          <w:color w:val="000000" w:themeColor="text1"/>
          <w:sz w:val="24"/>
          <w:szCs w:val="24"/>
          <w:lang w:val="sv-SE"/>
        </w:rPr>
        <w:t xml:space="preserve">Dessa </w:t>
      </w:r>
      <w:r w:rsidR="00C91813">
        <w:rPr>
          <w:rFonts w:ascii="Times New Roman" w:eastAsia="Times New Roman" w:hAnsi="Times New Roman" w:cs="Times New Roman"/>
          <w:color w:val="000000" w:themeColor="text1"/>
          <w:sz w:val="24"/>
          <w:szCs w:val="24"/>
          <w:lang w:val="sv-SE"/>
        </w:rPr>
        <w:t>jämfördes</w:t>
      </w:r>
      <w:r>
        <w:rPr>
          <w:rFonts w:ascii="Times New Roman" w:eastAsia="Times New Roman" w:hAnsi="Times New Roman" w:cs="Times New Roman"/>
          <w:color w:val="000000" w:themeColor="text1"/>
          <w:sz w:val="24"/>
          <w:szCs w:val="24"/>
          <w:lang w:val="sv-SE"/>
        </w:rPr>
        <w:t xml:space="preserve"> </w:t>
      </w:r>
      <w:r w:rsidR="00126479">
        <w:rPr>
          <w:rFonts w:ascii="Times New Roman" w:eastAsia="Times New Roman" w:hAnsi="Times New Roman" w:cs="Times New Roman"/>
          <w:color w:val="000000" w:themeColor="text1"/>
          <w:sz w:val="24"/>
          <w:szCs w:val="24"/>
          <w:lang w:val="sv-SE"/>
        </w:rPr>
        <w:t>på gruppnivå</w:t>
      </w:r>
      <w:r w:rsidR="00747824">
        <w:rPr>
          <w:rFonts w:ascii="Times New Roman" w:eastAsia="Times New Roman" w:hAnsi="Times New Roman" w:cs="Times New Roman"/>
          <w:color w:val="000000" w:themeColor="text1"/>
          <w:sz w:val="24"/>
          <w:szCs w:val="24"/>
          <w:lang w:val="sv-SE"/>
        </w:rPr>
        <w:t xml:space="preserve"> med </w:t>
      </w:r>
      <w:r w:rsidR="00011B3D">
        <w:rPr>
          <w:rFonts w:ascii="Times New Roman" w:eastAsia="Times New Roman" w:hAnsi="Times New Roman" w:cs="Times New Roman"/>
          <w:color w:val="000000" w:themeColor="text1"/>
          <w:sz w:val="24"/>
          <w:szCs w:val="24"/>
          <w:lang w:val="sv-SE"/>
        </w:rPr>
        <w:t>medelvärde</w:t>
      </w:r>
      <w:r w:rsidR="00747824">
        <w:rPr>
          <w:rFonts w:ascii="Times New Roman" w:eastAsia="Times New Roman" w:hAnsi="Times New Roman" w:cs="Times New Roman"/>
          <w:color w:val="000000" w:themeColor="text1"/>
          <w:sz w:val="24"/>
          <w:szCs w:val="24"/>
          <w:lang w:val="sv-SE"/>
        </w:rPr>
        <w:t xml:space="preserve"> och </w:t>
      </w:r>
      <w:r w:rsidR="00011B3D">
        <w:rPr>
          <w:rFonts w:ascii="Times New Roman" w:eastAsia="Times New Roman" w:hAnsi="Times New Roman" w:cs="Times New Roman"/>
          <w:color w:val="000000" w:themeColor="text1"/>
          <w:sz w:val="24"/>
          <w:szCs w:val="24"/>
          <w:lang w:val="sv-SE"/>
        </w:rPr>
        <w:t>standardavvikelse</w:t>
      </w:r>
      <w:r w:rsidR="00747824">
        <w:rPr>
          <w:rFonts w:ascii="Times New Roman" w:eastAsia="Times New Roman" w:hAnsi="Times New Roman" w:cs="Times New Roman"/>
          <w:color w:val="000000" w:themeColor="text1"/>
          <w:sz w:val="24"/>
          <w:szCs w:val="24"/>
          <w:lang w:val="sv-SE"/>
        </w:rPr>
        <w:t>.</w:t>
      </w:r>
      <w:r w:rsidR="00C91813">
        <w:rPr>
          <w:rFonts w:ascii="Times New Roman" w:eastAsia="Times New Roman" w:hAnsi="Times New Roman" w:cs="Times New Roman"/>
          <w:color w:val="000000" w:themeColor="text1"/>
          <w:sz w:val="24"/>
          <w:szCs w:val="24"/>
          <w:lang w:val="sv-SE"/>
        </w:rPr>
        <w:t xml:space="preserve"> </w:t>
      </w:r>
      <w:r w:rsidR="002649D6">
        <w:rPr>
          <w:rFonts w:ascii="Times New Roman" w:eastAsia="Times New Roman" w:hAnsi="Times New Roman" w:cs="Times New Roman"/>
          <w:color w:val="000000" w:themeColor="text1"/>
          <w:sz w:val="24"/>
          <w:szCs w:val="24"/>
          <w:lang w:val="sv-SE"/>
        </w:rPr>
        <w:t>Signifikans beräknades med</w:t>
      </w:r>
      <w:r w:rsidR="00502E0A">
        <w:rPr>
          <w:rFonts w:ascii="Times New Roman" w:eastAsia="Times New Roman" w:hAnsi="Times New Roman" w:cs="Times New Roman"/>
          <w:color w:val="000000" w:themeColor="text1"/>
          <w:sz w:val="24"/>
          <w:szCs w:val="24"/>
          <w:lang w:val="sv-SE"/>
        </w:rPr>
        <w:t xml:space="preserve"> parvisa t-test.</w:t>
      </w:r>
    </w:p>
    <w:p w14:paraId="51E9C062" w14:textId="77777777" w:rsidR="00514844" w:rsidRPr="00BF496A" w:rsidRDefault="00514844" w:rsidP="00BF496A">
      <w:pPr>
        <w:spacing w:line="276" w:lineRule="auto"/>
        <w:jc w:val="both"/>
        <w:rPr>
          <w:rFonts w:ascii="Times New Roman" w:eastAsia="Times New Roman" w:hAnsi="Times New Roman" w:cs="Times New Roman"/>
          <w:color w:val="000000" w:themeColor="text1"/>
          <w:sz w:val="24"/>
          <w:szCs w:val="24"/>
          <w:lang w:val="sv-SE"/>
        </w:rPr>
      </w:pPr>
    </w:p>
    <w:p w14:paraId="280CECD7" w14:textId="3A1FA759" w:rsidR="00767098" w:rsidRPr="00544ED1" w:rsidRDefault="00767098" w:rsidP="00767098">
      <w:pPr>
        <w:pStyle w:val="Rubrik2"/>
        <w:rPr>
          <w:lang w:val="sv-SE"/>
        </w:rPr>
      </w:pPr>
      <w:bookmarkStart w:id="53" w:name="_Toc38476850"/>
      <w:r w:rsidRPr="00544ED1">
        <w:rPr>
          <w:lang w:val="sv-SE"/>
        </w:rPr>
        <w:t>Etiska ställningstaganden</w:t>
      </w:r>
      <w:bookmarkEnd w:id="53"/>
    </w:p>
    <w:p w14:paraId="12E6B419" w14:textId="4143D012" w:rsidR="00767098" w:rsidRPr="00E07853" w:rsidRDefault="00767098" w:rsidP="008E07E8">
      <w:pPr>
        <w:jc w:val="both"/>
        <w:rPr>
          <w:rFonts w:ascii="Times New Roman" w:hAnsi="Times New Roman" w:cs="Times New Roman"/>
          <w:sz w:val="24"/>
          <w:szCs w:val="24"/>
          <w:lang w:val="sv-SE"/>
        </w:rPr>
      </w:pPr>
      <w:r w:rsidRPr="00E07853">
        <w:rPr>
          <w:rFonts w:ascii="Times New Roman" w:hAnsi="Times New Roman" w:cs="Times New Roman"/>
          <w:sz w:val="24"/>
          <w:szCs w:val="24"/>
          <w:lang w:val="sv-SE"/>
        </w:rPr>
        <w:t xml:space="preserve">Eftersom vi inte </w:t>
      </w:r>
      <w:r w:rsidR="0086358D">
        <w:rPr>
          <w:rFonts w:ascii="Times New Roman" w:hAnsi="Times New Roman" w:cs="Times New Roman"/>
          <w:sz w:val="24"/>
          <w:szCs w:val="24"/>
          <w:lang w:val="sv-SE"/>
        </w:rPr>
        <w:t>t</w:t>
      </w:r>
      <w:r w:rsidR="00B269A0">
        <w:rPr>
          <w:rFonts w:ascii="Times New Roman" w:hAnsi="Times New Roman" w:cs="Times New Roman"/>
          <w:sz w:val="24"/>
          <w:szCs w:val="24"/>
          <w:lang w:val="sv-SE"/>
        </w:rPr>
        <w:t>änkte</w:t>
      </w:r>
      <w:r w:rsidRPr="00E07853">
        <w:rPr>
          <w:rFonts w:ascii="Times New Roman" w:hAnsi="Times New Roman" w:cs="Times New Roman"/>
          <w:sz w:val="24"/>
          <w:szCs w:val="24"/>
          <w:lang w:val="sv-SE"/>
        </w:rPr>
        <w:t xml:space="preserve"> att vårt projekt </w:t>
      </w:r>
      <w:r w:rsidR="00D875C4">
        <w:rPr>
          <w:rFonts w:ascii="Times New Roman" w:hAnsi="Times New Roman" w:cs="Times New Roman"/>
          <w:sz w:val="24"/>
          <w:szCs w:val="24"/>
          <w:lang w:val="sv-SE"/>
        </w:rPr>
        <w:t>skulle komma</w:t>
      </w:r>
      <w:r w:rsidRPr="00E07853">
        <w:rPr>
          <w:rFonts w:ascii="Times New Roman" w:hAnsi="Times New Roman" w:cs="Times New Roman"/>
          <w:sz w:val="24"/>
          <w:szCs w:val="24"/>
          <w:lang w:val="sv-SE"/>
        </w:rPr>
        <w:t xml:space="preserve"> att orsaka smärta eller andra biverkningar för testpersonerna ha</w:t>
      </w:r>
      <w:r w:rsidR="00BF496A">
        <w:rPr>
          <w:rFonts w:ascii="Times New Roman" w:hAnsi="Times New Roman" w:cs="Times New Roman"/>
          <w:sz w:val="24"/>
          <w:szCs w:val="24"/>
          <w:lang w:val="sv-SE"/>
        </w:rPr>
        <w:t>de</w:t>
      </w:r>
      <w:r w:rsidRPr="00E07853">
        <w:rPr>
          <w:rFonts w:ascii="Times New Roman" w:hAnsi="Times New Roman" w:cs="Times New Roman"/>
          <w:sz w:val="24"/>
          <w:szCs w:val="24"/>
          <w:lang w:val="sv-SE"/>
        </w:rPr>
        <w:t xml:space="preserve"> vi inga direkta etiska dilemman som rör</w:t>
      </w:r>
      <w:r w:rsidR="00BF496A">
        <w:rPr>
          <w:rFonts w:ascii="Times New Roman" w:hAnsi="Times New Roman" w:cs="Times New Roman"/>
          <w:sz w:val="24"/>
          <w:szCs w:val="24"/>
          <w:lang w:val="sv-SE"/>
        </w:rPr>
        <w:t>de</w:t>
      </w:r>
      <w:r w:rsidRPr="00E07853">
        <w:rPr>
          <w:rFonts w:ascii="Times New Roman" w:hAnsi="Times New Roman" w:cs="Times New Roman"/>
          <w:sz w:val="24"/>
          <w:szCs w:val="24"/>
          <w:lang w:val="sv-SE"/>
        </w:rPr>
        <w:t xml:space="preserve"> testpersonernas välbefinnande i de avseendena. För att undvika skador eller potentiell smärta exkludera</w:t>
      </w:r>
      <w:r w:rsidR="00BF496A">
        <w:rPr>
          <w:rFonts w:ascii="Times New Roman" w:hAnsi="Times New Roman" w:cs="Times New Roman"/>
          <w:sz w:val="24"/>
          <w:szCs w:val="24"/>
          <w:lang w:val="sv-SE"/>
        </w:rPr>
        <w:t>de vi</w:t>
      </w:r>
      <w:r w:rsidRPr="00E07853">
        <w:rPr>
          <w:rFonts w:ascii="Times New Roman" w:hAnsi="Times New Roman" w:cs="Times New Roman"/>
          <w:sz w:val="24"/>
          <w:szCs w:val="24"/>
          <w:lang w:val="sv-SE"/>
        </w:rPr>
        <w:t xml:space="preserve"> personer med skador i övre extremitet. Vi vill</w:t>
      </w:r>
      <w:r w:rsidR="00BF496A">
        <w:rPr>
          <w:rFonts w:ascii="Times New Roman" w:hAnsi="Times New Roman" w:cs="Times New Roman"/>
          <w:sz w:val="24"/>
          <w:szCs w:val="24"/>
          <w:lang w:val="sv-SE"/>
        </w:rPr>
        <w:t>e</w:t>
      </w:r>
      <w:r w:rsidRPr="00E07853">
        <w:rPr>
          <w:rFonts w:ascii="Times New Roman" w:hAnsi="Times New Roman" w:cs="Times New Roman"/>
          <w:sz w:val="24"/>
          <w:szCs w:val="24"/>
          <w:lang w:val="sv-SE"/>
        </w:rPr>
        <w:t xml:space="preserve"> dock vara tydliga med vad som förvänta</w:t>
      </w:r>
      <w:r w:rsidR="00DF7CBD">
        <w:rPr>
          <w:rFonts w:ascii="Times New Roman" w:hAnsi="Times New Roman" w:cs="Times New Roman"/>
          <w:sz w:val="24"/>
          <w:szCs w:val="24"/>
          <w:lang w:val="sv-SE"/>
        </w:rPr>
        <w:t>de</w:t>
      </w:r>
      <w:r w:rsidRPr="00E07853">
        <w:rPr>
          <w:rFonts w:ascii="Times New Roman" w:hAnsi="Times New Roman" w:cs="Times New Roman"/>
          <w:sz w:val="24"/>
          <w:szCs w:val="24"/>
          <w:lang w:val="sv-SE"/>
        </w:rPr>
        <w:t xml:space="preserve">s av testdeltagaren angående fysisk ansträngning. Vårt projekt </w:t>
      </w:r>
      <w:r w:rsidR="00BF496A">
        <w:rPr>
          <w:rFonts w:ascii="Times New Roman" w:hAnsi="Times New Roman" w:cs="Times New Roman"/>
          <w:sz w:val="24"/>
          <w:szCs w:val="24"/>
          <w:lang w:val="sv-SE"/>
        </w:rPr>
        <w:t>var</w:t>
      </w:r>
      <w:r w:rsidRPr="00E07853">
        <w:rPr>
          <w:rFonts w:ascii="Times New Roman" w:hAnsi="Times New Roman" w:cs="Times New Roman"/>
          <w:sz w:val="24"/>
          <w:szCs w:val="24"/>
          <w:lang w:val="sv-SE"/>
        </w:rPr>
        <w:t xml:space="preserve"> inte mer ansträngande än vanligt förekommande gymträning av axelns utåtrotatorer, men testdeltagaren </w:t>
      </w:r>
      <w:r w:rsidR="00BF496A">
        <w:rPr>
          <w:rFonts w:ascii="Times New Roman" w:hAnsi="Times New Roman" w:cs="Times New Roman"/>
          <w:sz w:val="24"/>
          <w:szCs w:val="24"/>
          <w:lang w:val="sv-SE"/>
        </w:rPr>
        <w:t>fick</w:t>
      </w:r>
      <w:r w:rsidRPr="00E07853">
        <w:rPr>
          <w:rFonts w:ascii="Times New Roman" w:hAnsi="Times New Roman" w:cs="Times New Roman"/>
          <w:sz w:val="24"/>
          <w:szCs w:val="24"/>
          <w:lang w:val="sv-SE"/>
        </w:rPr>
        <w:t xml:space="preserve"> själv</w:t>
      </w:r>
      <w:r w:rsidR="00BF496A">
        <w:rPr>
          <w:rFonts w:ascii="Times New Roman" w:hAnsi="Times New Roman" w:cs="Times New Roman"/>
          <w:sz w:val="24"/>
          <w:szCs w:val="24"/>
          <w:lang w:val="sv-SE"/>
        </w:rPr>
        <w:t xml:space="preserve"> </w:t>
      </w:r>
      <w:r w:rsidRPr="00E07853">
        <w:rPr>
          <w:rFonts w:ascii="Times New Roman" w:hAnsi="Times New Roman" w:cs="Times New Roman"/>
          <w:sz w:val="24"/>
          <w:szCs w:val="24"/>
          <w:lang w:val="sv-SE"/>
        </w:rPr>
        <w:t xml:space="preserve">avgöra om det </w:t>
      </w:r>
      <w:r w:rsidR="00BF496A">
        <w:rPr>
          <w:rFonts w:ascii="Times New Roman" w:hAnsi="Times New Roman" w:cs="Times New Roman"/>
          <w:sz w:val="24"/>
          <w:szCs w:val="24"/>
          <w:lang w:val="sv-SE"/>
        </w:rPr>
        <w:t>var</w:t>
      </w:r>
      <w:r w:rsidRPr="00E07853">
        <w:rPr>
          <w:rFonts w:ascii="Times New Roman" w:hAnsi="Times New Roman" w:cs="Times New Roman"/>
          <w:sz w:val="24"/>
          <w:szCs w:val="24"/>
          <w:lang w:val="sv-SE"/>
        </w:rPr>
        <w:t xml:space="preserve"> acceptabelt. </w:t>
      </w:r>
    </w:p>
    <w:p w14:paraId="3797DB34" w14:textId="58D4582E" w:rsidR="00767098" w:rsidRPr="00E07853" w:rsidRDefault="00767098" w:rsidP="008E07E8">
      <w:pPr>
        <w:jc w:val="both"/>
        <w:rPr>
          <w:rFonts w:ascii="Times New Roman" w:hAnsi="Times New Roman" w:cs="Times New Roman"/>
          <w:sz w:val="24"/>
          <w:szCs w:val="24"/>
          <w:lang w:val="sv-SE"/>
        </w:rPr>
      </w:pPr>
      <w:r w:rsidRPr="00E07853">
        <w:rPr>
          <w:rFonts w:ascii="Times New Roman" w:hAnsi="Times New Roman" w:cs="Times New Roman"/>
          <w:sz w:val="24"/>
          <w:szCs w:val="24"/>
          <w:lang w:val="sv-SE"/>
        </w:rPr>
        <w:t>Som en del av experimentet behöv</w:t>
      </w:r>
      <w:r w:rsidR="00BF496A">
        <w:rPr>
          <w:rFonts w:ascii="Times New Roman" w:hAnsi="Times New Roman" w:cs="Times New Roman"/>
          <w:sz w:val="24"/>
          <w:szCs w:val="24"/>
          <w:lang w:val="sv-SE"/>
        </w:rPr>
        <w:t>de vi</w:t>
      </w:r>
      <w:r w:rsidRPr="00E07853">
        <w:rPr>
          <w:rFonts w:ascii="Times New Roman" w:hAnsi="Times New Roman" w:cs="Times New Roman"/>
          <w:sz w:val="24"/>
          <w:szCs w:val="24"/>
          <w:lang w:val="sv-SE"/>
        </w:rPr>
        <w:t xml:space="preserve"> förbereda testpersonernas hud lokalt där elektroderna fäst</w:t>
      </w:r>
      <w:r w:rsidR="00BF496A">
        <w:rPr>
          <w:rFonts w:ascii="Times New Roman" w:hAnsi="Times New Roman" w:cs="Times New Roman"/>
          <w:sz w:val="24"/>
          <w:szCs w:val="24"/>
          <w:lang w:val="sv-SE"/>
        </w:rPr>
        <w:t>es</w:t>
      </w:r>
      <w:r w:rsidRPr="00E07853">
        <w:rPr>
          <w:rFonts w:ascii="Times New Roman" w:hAnsi="Times New Roman" w:cs="Times New Roman"/>
          <w:sz w:val="24"/>
          <w:szCs w:val="24"/>
          <w:lang w:val="sv-SE"/>
        </w:rPr>
        <w:t xml:space="preserve">, och detta </w:t>
      </w:r>
      <w:r w:rsidR="00BF496A">
        <w:rPr>
          <w:rFonts w:ascii="Times New Roman" w:hAnsi="Times New Roman" w:cs="Times New Roman"/>
          <w:sz w:val="24"/>
          <w:szCs w:val="24"/>
          <w:lang w:val="sv-SE"/>
        </w:rPr>
        <w:t>var</w:t>
      </w:r>
      <w:r w:rsidRPr="00E07853">
        <w:rPr>
          <w:rFonts w:ascii="Times New Roman" w:hAnsi="Times New Roman" w:cs="Times New Roman"/>
          <w:sz w:val="24"/>
          <w:szCs w:val="24"/>
          <w:lang w:val="sv-SE"/>
        </w:rPr>
        <w:t xml:space="preserve"> något som testpersonen b</w:t>
      </w:r>
      <w:r w:rsidR="00BF496A">
        <w:rPr>
          <w:rFonts w:ascii="Times New Roman" w:hAnsi="Times New Roman" w:cs="Times New Roman"/>
          <w:sz w:val="24"/>
          <w:szCs w:val="24"/>
          <w:lang w:val="sv-SE"/>
        </w:rPr>
        <w:t>ehövde</w:t>
      </w:r>
      <w:r w:rsidRPr="00E07853">
        <w:rPr>
          <w:rFonts w:ascii="Times New Roman" w:hAnsi="Times New Roman" w:cs="Times New Roman"/>
          <w:sz w:val="24"/>
          <w:szCs w:val="24"/>
          <w:lang w:val="sv-SE"/>
        </w:rPr>
        <w:t xml:space="preserve"> vara fullständigt insatt i för att i förväg kunna ta ställning till eventuellt medverkande. Personer med känslig hud, eller de som upplever proceduren som alltför intim eller liknande, </w:t>
      </w:r>
      <w:r w:rsidR="00BF496A">
        <w:rPr>
          <w:rFonts w:ascii="Times New Roman" w:hAnsi="Times New Roman" w:cs="Times New Roman"/>
          <w:sz w:val="24"/>
          <w:szCs w:val="24"/>
          <w:lang w:val="sv-SE"/>
        </w:rPr>
        <w:t>borde</w:t>
      </w:r>
      <w:r w:rsidRPr="00E07853">
        <w:rPr>
          <w:rFonts w:ascii="Times New Roman" w:hAnsi="Times New Roman" w:cs="Times New Roman"/>
          <w:sz w:val="24"/>
          <w:szCs w:val="24"/>
          <w:lang w:val="sv-SE"/>
        </w:rPr>
        <w:t xml:space="preserve"> ha en möjlighet att avstå innan de står där och kanske känner sig pressade att genomföra experimentet.</w:t>
      </w:r>
    </w:p>
    <w:p w14:paraId="57C1359A" w14:textId="758AF19C" w:rsidR="00767098" w:rsidRPr="00E07853" w:rsidRDefault="00767098" w:rsidP="008E07E8">
      <w:pPr>
        <w:jc w:val="both"/>
        <w:rPr>
          <w:rFonts w:ascii="Times New Roman" w:hAnsi="Times New Roman" w:cs="Times New Roman"/>
          <w:sz w:val="24"/>
          <w:szCs w:val="24"/>
          <w:lang w:val="sv-SE"/>
        </w:rPr>
      </w:pPr>
      <w:r w:rsidRPr="00E07853">
        <w:rPr>
          <w:rFonts w:ascii="Times New Roman" w:hAnsi="Times New Roman" w:cs="Times New Roman"/>
          <w:sz w:val="24"/>
          <w:szCs w:val="24"/>
          <w:lang w:val="sv-SE"/>
        </w:rPr>
        <w:t>Vi vill</w:t>
      </w:r>
      <w:r w:rsidR="00BF496A">
        <w:rPr>
          <w:rFonts w:ascii="Times New Roman" w:hAnsi="Times New Roman" w:cs="Times New Roman"/>
          <w:sz w:val="24"/>
          <w:szCs w:val="24"/>
          <w:lang w:val="sv-SE"/>
        </w:rPr>
        <w:t>e</w:t>
      </w:r>
      <w:r w:rsidRPr="00E07853">
        <w:rPr>
          <w:rFonts w:ascii="Times New Roman" w:hAnsi="Times New Roman" w:cs="Times New Roman"/>
          <w:sz w:val="24"/>
          <w:szCs w:val="24"/>
          <w:lang w:val="sv-SE"/>
        </w:rPr>
        <w:t xml:space="preserve"> också vara tydliga med att personuppgifter såsom namn, ålder, längd, och vikt, inte </w:t>
      </w:r>
      <w:r w:rsidR="00BF496A">
        <w:rPr>
          <w:rFonts w:ascii="Times New Roman" w:hAnsi="Times New Roman" w:cs="Times New Roman"/>
          <w:sz w:val="24"/>
          <w:szCs w:val="24"/>
          <w:lang w:val="sv-SE"/>
        </w:rPr>
        <w:t xml:space="preserve">skulle </w:t>
      </w:r>
      <w:r w:rsidRPr="00E07853">
        <w:rPr>
          <w:rFonts w:ascii="Times New Roman" w:hAnsi="Times New Roman" w:cs="Times New Roman"/>
          <w:sz w:val="24"/>
          <w:szCs w:val="24"/>
          <w:lang w:val="sv-SE"/>
        </w:rPr>
        <w:t>komm</w:t>
      </w:r>
      <w:r w:rsidR="00BF496A">
        <w:rPr>
          <w:rFonts w:ascii="Times New Roman" w:hAnsi="Times New Roman" w:cs="Times New Roman"/>
          <w:sz w:val="24"/>
          <w:szCs w:val="24"/>
          <w:lang w:val="sv-SE"/>
        </w:rPr>
        <w:t>a</w:t>
      </w:r>
      <w:r w:rsidRPr="00E07853">
        <w:rPr>
          <w:rFonts w:ascii="Times New Roman" w:hAnsi="Times New Roman" w:cs="Times New Roman"/>
          <w:sz w:val="24"/>
          <w:szCs w:val="24"/>
          <w:lang w:val="sv-SE"/>
        </w:rPr>
        <w:t xml:space="preserve"> att användas på ett sätt som gör att personer </w:t>
      </w:r>
      <w:r w:rsidR="00BF496A">
        <w:rPr>
          <w:rFonts w:ascii="Times New Roman" w:hAnsi="Times New Roman" w:cs="Times New Roman"/>
          <w:sz w:val="24"/>
          <w:szCs w:val="24"/>
          <w:lang w:val="sv-SE"/>
        </w:rPr>
        <w:t>kunde</w:t>
      </w:r>
      <w:r w:rsidRPr="00E07853">
        <w:rPr>
          <w:rFonts w:ascii="Times New Roman" w:hAnsi="Times New Roman" w:cs="Times New Roman"/>
          <w:sz w:val="24"/>
          <w:szCs w:val="24"/>
          <w:lang w:val="sv-SE"/>
        </w:rPr>
        <w:t xml:space="preserve"> identifieras i den färdiga studien.</w:t>
      </w:r>
    </w:p>
    <w:p w14:paraId="2A323B60" w14:textId="05EDC129" w:rsidR="00767098" w:rsidRPr="00E07853" w:rsidRDefault="00767098" w:rsidP="008E07E8">
      <w:pPr>
        <w:jc w:val="both"/>
        <w:rPr>
          <w:rFonts w:ascii="Times New Roman" w:hAnsi="Times New Roman" w:cs="Times New Roman"/>
          <w:sz w:val="24"/>
          <w:szCs w:val="24"/>
          <w:lang w:val="sv-SE"/>
        </w:rPr>
      </w:pPr>
      <w:r w:rsidRPr="00E07853">
        <w:rPr>
          <w:rFonts w:ascii="Times New Roman" w:hAnsi="Times New Roman" w:cs="Times New Roman"/>
          <w:sz w:val="24"/>
          <w:szCs w:val="24"/>
          <w:lang w:val="sv-SE"/>
        </w:rPr>
        <w:t xml:space="preserve">Informationsbrevet </w:t>
      </w:r>
      <w:r w:rsidR="00BF496A">
        <w:rPr>
          <w:rFonts w:ascii="Times New Roman" w:hAnsi="Times New Roman" w:cs="Times New Roman"/>
          <w:sz w:val="24"/>
          <w:szCs w:val="24"/>
          <w:lang w:val="sv-SE"/>
        </w:rPr>
        <w:t>var</w:t>
      </w:r>
      <w:r w:rsidRPr="00E07853">
        <w:rPr>
          <w:rFonts w:ascii="Times New Roman" w:hAnsi="Times New Roman" w:cs="Times New Roman"/>
          <w:sz w:val="24"/>
          <w:szCs w:val="24"/>
          <w:lang w:val="sv-SE"/>
        </w:rPr>
        <w:t xml:space="preserve"> skrivet i en neutral ton utan uppmaningar att delta eller förminskande av risker. Vi vill</w:t>
      </w:r>
      <w:r w:rsidR="00BF496A">
        <w:rPr>
          <w:rFonts w:ascii="Times New Roman" w:hAnsi="Times New Roman" w:cs="Times New Roman"/>
          <w:sz w:val="24"/>
          <w:szCs w:val="24"/>
          <w:lang w:val="sv-SE"/>
        </w:rPr>
        <w:t>e</w:t>
      </w:r>
      <w:r w:rsidRPr="00E07853">
        <w:rPr>
          <w:rFonts w:ascii="Times New Roman" w:hAnsi="Times New Roman" w:cs="Times New Roman"/>
          <w:sz w:val="24"/>
          <w:szCs w:val="24"/>
          <w:lang w:val="sv-SE"/>
        </w:rPr>
        <w:t xml:space="preserve"> inte heller överdriva fördelarna av ett deltagande för den potentiella testdeltagaren.</w:t>
      </w:r>
    </w:p>
    <w:p w14:paraId="641C90F6" w14:textId="1F3A982B" w:rsidR="00767098" w:rsidRPr="00E07853" w:rsidRDefault="00767098" w:rsidP="008E07E8">
      <w:pPr>
        <w:jc w:val="both"/>
        <w:rPr>
          <w:rFonts w:ascii="Times New Roman" w:hAnsi="Times New Roman" w:cs="Times New Roman"/>
          <w:sz w:val="24"/>
          <w:szCs w:val="24"/>
          <w:lang w:val="sv-SE"/>
        </w:rPr>
      </w:pPr>
      <w:r w:rsidRPr="00E07853">
        <w:rPr>
          <w:rFonts w:ascii="Times New Roman" w:hAnsi="Times New Roman" w:cs="Times New Roman"/>
          <w:sz w:val="24"/>
          <w:szCs w:val="24"/>
          <w:lang w:val="sv-SE"/>
        </w:rPr>
        <w:t>Vi s</w:t>
      </w:r>
      <w:r w:rsidR="00BF496A">
        <w:rPr>
          <w:rFonts w:ascii="Times New Roman" w:hAnsi="Times New Roman" w:cs="Times New Roman"/>
          <w:sz w:val="24"/>
          <w:szCs w:val="24"/>
          <w:lang w:val="sv-SE"/>
        </w:rPr>
        <w:t>åg</w:t>
      </w:r>
      <w:r w:rsidRPr="00E07853">
        <w:rPr>
          <w:rFonts w:ascii="Times New Roman" w:hAnsi="Times New Roman" w:cs="Times New Roman"/>
          <w:sz w:val="24"/>
          <w:szCs w:val="24"/>
          <w:lang w:val="sv-SE"/>
        </w:rPr>
        <w:t xml:space="preserve"> denna tydlighet som vår etiska plikt för att testpersonen sk</w:t>
      </w:r>
      <w:r w:rsidR="00BF496A">
        <w:rPr>
          <w:rFonts w:ascii="Times New Roman" w:hAnsi="Times New Roman" w:cs="Times New Roman"/>
          <w:sz w:val="24"/>
          <w:szCs w:val="24"/>
          <w:lang w:val="sv-SE"/>
        </w:rPr>
        <w:t>ulle</w:t>
      </w:r>
      <w:r w:rsidRPr="00E07853">
        <w:rPr>
          <w:rFonts w:ascii="Times New Roman" w:hAnsi="Times New Roman" w:cs="Times New Roman"/>
          <w:sz w:val="24"/>
          <w:szCs w:val="24"/>
          <w:lang w:val="sv-SE"/>
        </w:rPr>
        <w:t xml:space="preserve"> kunna göra ett fritt och informerat val att samtycka till att delta i projektet. I enlighet med autonomiprincipen meddela</w:t>
      </w:r>
      <w:r w:rsidR="00BF496A">
        <w:rPr>
          <w:rFonts w:ascii="Times New Roman" w:hAnsi="Times New Roman" w:cs="Times New Roman"/>
          <w:sz w:val="24"/>
          <w:szCs w:val="24"/>
          <w:lang w:val="sv-SE"/>
        </w:rPr>
        <w:t>de</w:t>
      </w:r>
      <w:r w:rsidRPr="00E07853">
        <w:rPr>
          <w:rFonts w:ascii="Times New Roman" w:hAnsi="Times New Roman" w:cs="Times New Roman"/>
          <w:sz w:val="24"/>
          <w:szCs w:val="24"/>
          <w:lang w:val="sv-SE"/>
        </w:rPr>
        <w:t xml:space="preserve"> vi också i informationsbrevet att alla deltagare när som helst k</w:t>
      </w:r>
      <w:r w:rsidR="00BF496A">
        <w:rPr>
          <w:rFonts w:ascii="Times New Roman" w:hAnsi="Times New Roman" w:cs="Times New Roman"/>
          <w:sz w:val="24"/>
          <w:szCs w:val="24"/>
          <w:lang w:val="sv-SE"/>
        </w:rPr>
        <w:t>unde</w:t>
      </w:r>
      <w:r w:rsidRPr="00E07853">
        <w:rPr>
          <w:rFonts w:ascii="Times New Roman" w:hAnsi="Times New Roman" w:cs="Times New Roman"/>
          <w:sz w:val="24"/>
          <w:szCs w:val="24"/>
          <w:lang w:val="sv-SE"/>
        </w:rPr>
        <w:t xml:space="preserve"> avbryta sin medverkan. </w:t>
      </w:r>
    </w:p>
    <w:p w14:paraId="4FA8015E" w14:textId="77777777" w:rsidR="00F6675C" w:rsidRDefault="00F6675C">
      <w:pPr>
        <w:rPr>
          <w:rFonts w:asciiTheme="majorHAnsi" w:eastAsiaTheme="majorEastAsia" w:hAnsiTheme="majorHAnsi" w:cstheme="majorBidi"/>
          <w:b/>
          <w:bCs/>
          <w:caps/>
          <w:spacing w:val="4"/>
          <w:sz w:val="32"/>
          <w:szCs w:val="32"/>
          <w:lang w:val="sv-SE"/>
        </w:rPr>
      </w:pPr>
      <w:r>
        <w:rPr>
          <w:sz w:val="32"/>
          <w:szCs w:val="32"/>
          <w:lang w:val="sv-SE"/>
        </w:rPr>
        <w:br w:type="page"/>
      </w:r>
    </w:p>
    <w:p w14:paraId="6FDB474D" w14:textId="64208C01" w:rsidR="00AF53FF" w:rsidRPr="00F577A6" w:rsidRDefault="001806FF" w:rsidP="0070004D">
      <w:pPr>
        <w:pStyle w:val="Rubrik1"/>
        <w:rPr>
          <w:sz w:val="32"/>
          <w:szCs w:val="32"/>
          <w:lang w:val="sv-SE"/>
        </w:rPr>
      </w:pPr>
      <w:bookmarkStart w:id="54" w:name="_Toc38476851"/>
      <w:r w:rsidRPr="00F577A6">
        <w:rPr>
          <w:sz w:val="32"/>
          <w:szCs w:val="32"/>
          <w:lang w:val="sv-SE"/>
        </w:rPr>
        <w:lastRenderedPageBreak/>
        <w:t>Resultat</w:t>
      </w:r>
      <w:bookmarkEnd w:id="54"/>
    </w:p>
    <w:p w14:paraId="31616BE8" w14:textId="01DD9591" w:rsidR="00042047" w:rsidRDefault="00181483" w:rsidP="0079301A">
      <w:pPr>
        <w:jc w:val="both"/>
        <w:rPr>
          <w:rFonts w:ascii="Times New Roman" w:hAnsi="Times New Roman" w:cs="Times New Roman"/>
          <w:sz w:val="24"/>
          <w:szCs w:val="24"/>
          <w:lang w:val="sv-SE"/>
        </w:rPr>
      </w:pPr>
      <w:r>
        <w:rPr>
          <w:rFonts w:ascii="Times New Roman" w:hAnsi="Times New Roman" w:cs="Times New Roman"/>
          <w:sz w:val="24"/>
          <w:szCs w:val="24"/>
          <w:lang w:val="sv-SE"/>
        </w:rPr>
        <w:t xml:space="preserve">Mätvärden från </w:t>
      </w:r>
      <w:r w:rsidR="00280FEB">
        <w:rPr>
          <w:rFonts w:ascii="Times New Roman" w:hAnsi="Times New Roman" w:cs="Times New Roman"/>
          <w:sz w:val="24"/>
          <w:szCs w:val="24"/>
          <w:lang w:val="sv-SE"/>
        </w:rPr>
        <w:t>samtliga testdeltagare (n=17) inkluderades.</w:t>
      </w:r>
      <w:r w:rsidR="00C069F2">
        <w:rPr>
          <w:rFonts w:ascii="Times New Roman" w:hAnsi="Times New Roman" w:cs="Times New Roman"/>
          <w:sz w:val="24"/>
          <w:szCs w:val="24"/>
          <w:lang w:val="sv-SE"/>
        </w:rPr>
        <w:t xml:space="preserve"> </w:t>
      </w:r>
      <w:r w:rsidR="008C17EE">
        <w:rPr>
          <w:rFonts w:ascii="Times New Roman" w:hAnsi="Times New Roman" w:cs="Times New Roman"/>
          <w:sz w:val="24"/>
          <w:szCs w:val="24"/>
          <w:lang w:val="sv-SE"/>
        </w:rPr>
        <w:t>Resultat</w:t>
      </w:r>
      <w:r w:rsidR="009870FE">
        <w:rPr>
          <w:rFonts w:ascii="Times New Roman" w:hAnsi="Times New Roman" w:cs="Times New Roman"/>
          <w:sz w:val="24"/>
          <w:szCs w:val="24"/>
          <w:lang w:val="sv-SE"/>
        </w:rPr>
        <w:t>et</w:t>
      </w:r>
      <w:r w:rsidR="008C17EE">
        <w:rPr>
          <w:rFonts w:ascii="Times New Roman" w:hAnsi="Times New Roman" w:cs="Times New Roman"/>
          <w:sz w:val="24"/>
          <w:szCs w:val="24"/>
          <w:lang w:val="sv-SE"/>
        </w:rPr>
        <w:t xml:space="preserve"> visar att </w:t>
      </w:r>
      <w:r w:rsidR="00852EDC">
        <w:rPr>
          <w:rFonts w:ascii="Times New Roman" w:hAnsi="Times New Roman" w:cs="Times New Roman"/>
          <w:sz w:val="24"/>
          <w:szCs w:val="24"/>
          <w:lang w:val="sv-SE"/>
        </w:rPr>
        <w:t>en aktiv adduktionskraft vid utåtrotation</w:t>
      </w:r>
      <w:r w:rsidR="00314C0B">
        <w:rPr>
          <w:rFonts w:ascii="Times New Roman" w:hAnsi="Times New Roman" w:cs="Times New Roman"/>
          <w:sz w:val="24"/>
          <w:szCs w:val="24"/>
          <w:lang w:val="sv-SE"/>
        </w:rPr>
        <w:t xml:space="preserve"> </w:t>
      </w:r>
      <w:r w:rsidR="002904DD">
        <w:rPr>
          <w:rFonts w:ascii="Times New Roman" w:hAnsi="Times New Roman" w:cs="Times New Roman"/>
          <w:sz w:val="24"/>
          <w:szCs w:val="24"/>
          <w:lang w:val="sv-SE"/>
        </w:rPr>
        <w:t xml:space="preserve">minskade </w:t>
      </w:r>
      <w:r w:rsidR="000D64E6">
        <w:rPr>
          <w:rFonts w:ascii="Times New Roman" w:hAnsi="Times New Roman" w:cs="Times New Roman"/>
          <w:sz w:val="24"/>
          <w:szCs w:val="24"/>
          <w:lang w:val="sv-SE"/>
        </w:rPr>
        <w:t xml:space="preserve">den genomsnittliga </w:t>
      </w:r>
      <w:r w:rsidR="00205239">
        <w:rPr>
          <w:rFonts w:ascii="Times New Roman" w:hAnsi="Times New Roman" w:cs="Times New Roman"/>
          <w:sz w:val="24"/>
          <w:szCs w:val="24"/>
          <w:lang w:val="sv-SE"/>
        </w:rPr>
        <w:t>muskelaktiviteten i m. deltoideus pars interm</w:t>
      </w:r>
      <w:r w:rsidR="00DC39AB">
        <w:rPr>
          <w:rFonts w:ascii="Times New Roman" w:hAnsi="Times New Roman" w:cs="Times New Roman"/>
          <w:sz w:val="24"/>
          <w:szCs w:val="24"/>
          <w:lang w:val="sv-SE"/>
        </w:rPr>
        <w:t>edia</w:t>
      </w:r>
      <w:r w:rsidR="00BD2AB4">
        <w:rPr>
          <w:rFonts w:ascii="Times New Roman" w:hAnsi="Times New Roman" w:cs="Times New Roman"/>
          <w:sz w:val="24"/>
          <w:szCs w:val="24"/>
          <w:lang w:val="sv-SE"/>
        </w:rPr>
        <w:t xml:space="preserve"> </w:t>
      </w:r>
      <w:r w:rsidR="00EB2A7D">
        <w:rPr>
          <w:rFonts w:ascii="Times New Roman" w:hAnsi="Times New Roman" w:cs="Times New Roman"/>
          <w:sz w:val="24"/>
          <w:szCs w:val="24"/>
          <w:lang w:val="sv-SE"/>
        </w:rPr>
        <w:t>(DPI</w:t>
      </w:r>
      <w:r w:rsidR="00AD4836">
        <w:rPr>
          <w:rFonts w:ascii="Times New Roman" w:hAnsi="Times New Roman" w:cs="Times New Roman"/>
          <w:sz w:val="24"/>
          <w:szCs w:val="24"/>
          <w:lang w:val="sv-SE"/>
        </w:rPr>
        <w:t>) och m. deltoideus pars posterior (DPP)</w:t>
      </w:r>
      <w:r w:rsidR="00C7765D">
        <w:rPr>
          <w:rFonts w:ascii="Times New Roman" w:hAnsi="Times New Roman" w:cs="Times New Roman"/>
          <w:sz w:val="24"/>
          <w:szCs w:val="24"/>
          <w:lang w:val="sv-SE"/>
        </w:rPr>
        <w:t xml:space="preserve">, </w:t>
      </w:r>
      <w:r w:rsidR="000318EA">
        <w:rPr>
          <w:rFonts w:ascii="Times New Roman" w:hAnsi="Times New Roman" w:cs="Times New Roman"/>
          <w:sz w:val="24"/>
          <w:szCs w:val="24"/>
          <w:lang w:val="sv-SE"/>
        </w:rPr>
        <w:t>samt</w:t>
      </w:r>
      <w:r w:rsidR="00C7765D">
        <w:rPr>
          <w:rFonts w:ascii="Times New Roman" w:hAnsi="Times New Roman" w:cs="Times New Roman"/>
          <w:sz w:val="24"/>
          <w:szCs w:val="24"/>
          <w:lang w:val="sv-SE"/>
        </w:rPr>
        <w:t xml:space="preserve"> ökade </w:t>
      </w:r>
      <w:r w:rsidR="004A7ED1">
        <w:rPr>
          <w:rFonts w:ascii="Times New Roman" w:hAnsi="Times New Roman" w:cs="Times New Roman"/>
          <w:sz w:val="24"/>
          <w:szCs w:val="24"/>
          <w:lang w:val="sv-SE"/>
        </w:rPr>
        <w:t xml:space="preserve">den genomsnittliga </w:t>
      </w:r>
      <w:r w:rsidR="00C7765D">
        <w:rPr>
          <w:rFonts w:ascii="Times New Roman" w:hAnsi="Times New Roman" w:cs="Times New Roman"/>
          <w:sz w:val="24"/>
          <w:szCs w:val="24"/>
          <w:lang w:val="sv-SE"/>
        </w:rPr>
        <w:t xml:space="preserve">muskelaktiviteten </w:t>
      </w:r>
      <w:r w:rsidR="004A7ED1">
        <w:rPr>
          <w:rFonts w:ascii="Times New Roman" w:hAnsi="Times New Roman" w:cs="Times New Roman"/>
          <w:sz w:val="24"/>
          <w:szCs w:val="24"/>
          <w:lang w:val="sv-SE"/>
        </w:rPr>
        <w:t>i m. infraspinatus (INF)</w:t>
      </w:r>
      <w:r w:rsidR="00AD3FAD">
        <w:rPr>
          <w:rFonts w:ascii="Times New Roman" w:hAnsi="Times New Roman" w:cs="Times New Roman"/>
          <w:sz w:val="24"/>
          <w:szCs w:val="24"/>
          <w:lang w:val="sv-SE"/>
        </w:rPr>
        <w:t xml:space="preserve"> (</w:t>
      </w:r>
      <w:r w:rsidR="00882608">
        <w:rPr>
          <w:rFonts w:ascii="Times New Roman" w:hAnsi="Times New Roman" w:cs="Times New Roman"/>
          <w:sz w:val="24"/>
          <w:szCs w:val="24"/>
          <w:lang w:val="sv-SE"/>
        </w:rPr>
        <w:t>F</w:t>
      </w:r>
      <w:r w:rsidR="00AD3FAD">
        <w:rPr>
          <w:rFonts w:ascii="Times New Roman" w:hAnsi="Times New Roman" w:cs="Times New Roman"/>
          <w:sz w:val="24"/>
          <w:szCs w:val="24"/>
          <w:lang w:val="sv-SE"/>
        </w:rPr>
        <w:t>igur 9)</w:t>
      </w:r>
      <w:r w:rsidR="004A7ED1">
        <w:rPr>
          <w:rFonts w:ascii="Times New Roman" w:hAnsi="Times New Roman" w:cs="Times New Roman"/>
          <w:sz w:val="24"/>
          <w:szCs w:val="24"/>
          <w:lang w:val="sv-SE"/>
        </w:rPr>
        <w:t>.</w:t>
      </w:r>
    </w:p>
    <w:tbl>
      <w:tblPr>
        <w:tblStyle w:val="Tabellrutnt"/>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61"/>
      </w:tblGrid>
      <w:tr w:rsidR="00EB52AB" w:rsidRPr="00EB52AB" w14:paraId="7BEB2B46" w14:textId="77777777" w:rsidTr="00EB52AB">
        <w:trPr>
          <w:trHeight w:val="3439"/>
          <w:jc w:val="center"/>
        </w:trPr>
        <w:tc>
          <w:tcPr>
            <w:tcW w:w="6046" w:type="dxa"/>
          </w:tcPr>
          <w:p w14:paraId="01E2FC06" w14:textId="77777777" w:rsidR="00EB52AB" w:rsidRPr="00EB52AB" w:rsidRDefault="00EB52AB" w:rsidP="005D0EB5">
            <w:pPr>
              <w:jc w:val="center"/>
            </w:pPr>
            <w:r w:rsidRPr="00EB52AB">
              <w:rPr>
                <w:noProof/>
              </w:rPr>
              <w:drawing>
                <wp:inline distT="0" distB="0" distL="0" distR="0" wp14:anchorId="73CB2CF1" wp14:editId="54880D2A">
                  <wp:extent cx="4537494" cy="2354455"/>
                  <wp:effectExtent l="0" t="0" r="0" b="8255"/>
                  <wp:docPr id="14" name="Bildobjekt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mvicbars.png"/>
                          <pic:cNvPicPr/>
                        </pic:nvPicPr>
                        <pic:blipFill>
                          <a:blip r:embed="rId22"/>
                          <a:stretch>
                            <a:fillRect/>
                          </a:stretch>
                        </pic:blipFill>
                        <pic:spPr>
                          <a:xfrm>
                            <a:off x="0" y="0"/>
                            <a:ext cx="4562977" cy="2367678"/>
                          </a:xfrm>
                          <a:prstGeom prst="rect">
                            <a:avLst/>
                          </a:prstGeom>
                        </pic:spPr>
                      </pic:pic>
                    </a:graphicData>
                  </a:graphic>
                </wp:inline>
              </w:drawing>
            </w:r>
          </w:p>
        </w:tc>
      </w:tr>
      <w:tr w:rsidR="00EB52AB" w:rsidRPr="00F65E03" w14:paraId="6CF450C3" w14:textId="77777777" w:rsidTr="00EB52AB">
        <w:trPr>
          <w:trHeight w:val="582"/>
          <w:jc w:val="center"/>
        </w:trPr>
        <w:tc>
          <w:tcPr>
            <w:tcW w:w="6046" w:type="dxa"/>
          </w:tcPr>
          <w:p w14:paraId="07E81182" w14:textId="77777777" w:rsidR="00EB52AB" w:rsidRPr="00EB52AB" w:rsidRDefault="00EB52AB" w:rsidP="00C67D2E">
            <w:pPr>
              <w:pStyle w:val="Beskrivning"/>
              <w:rPr>
                <w:rFonts w:ascii="Times New Roman" w:hAnsi="Times New Roman" w:cs="Times New Roman"/>
                <w:lang w:val="sv-SE"/>
              </w:rPr>
            </w:pPr>
            <w:r w:rsidRPr="00EB52AB">
              <w:rPr>
                <w:rFonts w:ascii="Times New Roman" w:hAnsi="Times New Roman" w:cs="Times New Roman"/>
                <w:lang w:val="sv-SE"/>
              </w:rPr>
              <w:t xml:space="preserve">Figur 9: Medelvärden av normaliserad muskelaktivitet, mätt i %MVIC (andel av maximal viljemässig isometrisk kontraktion), utan adduktion och med adduktion för m. deltoideus pars intermedia (DPI), m. deltoideus pars posterior (DPP) och m. infraspinatus (INF). </w:t>
            </w:r>
          </w:p>
        </w:tc>
      </w:tr>
    </w:tbl>
    <w:p w14:paraId="5A69FD96" w14:textId="77777777" w:rsidR="009A3D19" w:rsidRPr="009A3D19" w:rsidRDefault="009A3D19" w:rsidP="009A3D19">
      <w:pPr>
        <w:rPr>
          <w:lang w:val="sv-SE"/>
        </w:rPr>
      </w:pPr>
    </w:p>
    <w:p w14:paraId="75CF1B5F" w14:textId="4179C849" w:rsidR="00A812F5" w:rsidRDefault="0002402E" w:rsidP="001639F8">
      <w:pPr>
        <w:jc w:val="both"/>
        <w:rPr>
          <w:rFonts w:ascii="Times New Roman" w:hAnsi="Times New Roman" w:cs="Times New Roman"/>
          <w:sz w:val="24"/>
          <w:szCs w:val="24"/>
          <w:lang w:val="sv-SE"/>
        </w:rPr>
      </w:pPr>
      <w:r>
        <w:rPr>
          <w:rFonts w:ascii="Times New Roman" w:hAnsi="Times New Roman" w:cs="Times New Roman"/>
          <w:sz w:val="24"/>
          <w:szCs w:val="24"/>
          <w:lang w:val="sv-SE"/>
        </w:rPr>
        <w:t xml:space="preserve">Den största skillnaden </w:t>
      </w:r>
      <w:r w:rsidR="00E870B1">
        <w:rPr>
          <w:rFonts w:ascii="Times New Roman" w:hAnsi="Times New Roman" w:cs="Times New Roman"/>
          <w:sz w:val="24"/>
          <w:szCs w:val="24"/>
          <w:lang w:val="sv-SE"/>
        </w:rPr>
        <w:t>sågs i DPI</w:t>
      </w:r>
      <w:r w:rsidR="00A83AE4">
        <w:rPr>
          <w:rFonts w:ascii="Times New Roman" w:hAnsi="Times New Roman" w:cs="Times New Roman"/>
          <w:sz w:val="24"/>
          <w:szCs w:val="24"/>
          <w:lang w:val="sv-SE"/>
        </w:rPr>
        <w:t xml:space="preserve"> som </w:t>
      </w:r>
      <w:r w:rsidR="001D5264">
        <w:rPr>
          <w:rFonts w:ascii="Times New Roman" w:hAnsi="Times New Roman" w:cs="Times New Roman"/>
          <w:sz w:val="24"/>
          <w:szCs w:val="24"/>
          <w:lang w:val="sv-SE"/>
        </w:rPr>
        <w:t>minskade signifikant</w:t>
      </w:r>
      <w:r w:rsidR="00A83AE4">
        <w:rPr>
          <w:rFonts w:ascii="Times New Roman" w:hAnsi="Times New Roman" w:cs="Times New Roman"/>
          <w:sz w:val="24"/>
          <w:szCs w:val="24"/>
          <w:lang w:val="sv-SE"/>
        </w:rPr>
        <w:t xml:space="preserve"> (p</w:t>
      </w:r>
      <w:r w:rsidR="00C84500">
        <w:rPr>
          <w:rFonts w:ascii="Times New Roman" w:hAnsi="Times New Roman" w:cs="Times New Roman"/>
          <w:sz w:val="24"/>
          <w:szCs w:val="24"/>
          <w:lang w:val="sv-SE"/>
        </w:rPr>
        <w:t>&lt;</w:t>
      </w:r>
      <w:r w:rsidR="00A83AE4">
        <w:rPr>
          <w:rFonts w:ascii="Times New Roman" w:hAnsi="Times New Roman" w:cs="Times New Roman"/>
          <w:sz w:val="24"/>
          <w:szCs w:val="24"/>
          <w:lang w:val="sv-SE"/>
        </w:rPr>
        <w:t>0,00</w:t>
      </w:r>
      <w:r w:rsidR="00C84500">
        <w:rPr>
          <w:rFonts w:ascii="Times New Roman" w:hAnsi="Times New Roman" w:cs="Times New Roman"/>
          <w:sz w:val="24"/>
          <w:szCs w:val="24"/>
          <w:lang w:val="sv-SE"/>
        </w:rPr>
        <w:t>1</w:t>
      </w:r>
      <w:r w:rsidR="00A83AE4">
        <w:rPr>
          <w:rFonts w:ascii="Times New Roman" w:hAnsi="Times New Roman" w:cs="Times New Roman"/>
          <w:sz w:val="24"/>
          <w:szCs w:val="24"/>
          <w:lang w:val="sv-SE"/>
        </w:rPr>
        <w:t>)</w:t>
      </w:r>
      <w:r w:rsidR="00941F03">
        <w:rPr>
          <w:rFonts w:ascii="Times New Roman" w:hAnsi="Times New Roman" w:cs="Times New Roman"/>
          <w:sz w:val="24"/>
          <w:szCs w:val="24"/>
          <w:lang w:val="sv-SE"/>
        </w:rPr>
        <w:t xml:space="preserve">. Förändringen </w:t>
      </w:r>
      <w:r w:rsidR="001639F8">
        <w:rPr>
          <w:rFonts w:ascii="Times New Roman" w:hAnsi="Times New Roman" w:cs="Times New Roman"/>
          <w:sz w:val="24"/>
          <w:szCs w:val="24"/>
          <w:lang w:val="sv-SE"/>
        </w:rPr>
        <w:t>för</w:t>
      </w:r>
      <w:r w:rsidR="00941F03">
        <w:rPr>
          <w:rFonts w:ascii="Times New Roman" w:hAnsi="Times New Roman" w:cs="Times New Roman"/>
          <w:sz w:val="24"/>
          <w:szCs w:val="24"/>
          <w:lang w:val="sv-SE"/>
        </w:rPr>
        <w:t xml:space="preserve"> DPP och INF var inte signifikant</w:t>
      </w:r>
      <w:r w:rsidR="00FC4DCF">
        <w:rPr>
          <w:rFonts w:ascii="Times New Roman" w:hAnsi="Times New Roman" w:cs="Times New Roman"/>
          <w:sz w:val="24"/>
          <w:szCs w:val="24"/>
          <w:lang w:val="sv-SE"/>
        </w:rPr>
        <w:t xml:space="preserve"> (</w:t>
      </w:r>
      <w:r w:rsidR="003D762C">
        <w:rPr>
          <w:rFonts w:ascii="Times New Roman" w:hAnsi="Times New Roman" w:cs="Times New Roman"/>
          <w:sz w:val="24"/>
          <w:szCs w:val="24"/>
          <w:lang w:val="sv-SE"/>
        </w:rPr>
        <w:t>T</w:t>
      </w:r>
      <w:r w:rsidR="00FC4DCF">
        <w:rPr>
          <w:rFonts w:ascii="Times New Roman" w:hAnsi="Times New Roman" w:cs="Times New Roman"/>
          <w:sz w:val="24"/>
          <w:szCs w:val="24"/>
          <w:lang w:val="sv-SE"/>
        </w:rPr>
        <w:t>abell 1)</w:t>
      </w:r>
      <w:r w:rsidR="00D44728">
        <w:rPr>
          <w:rFonts w:ascii="Times New Roman" w:hAnsi="Times New Roman" w:cs="Times New Roman"/>
          <w:sz w:val="24"/>
          <w:szCs w:val="24"/>
          <w:lang w:val="sv-SE"/>
        </w:rPr>
        <w:t xml:space="preserve">. </w:t>
      </w:r>
    </w:p>
    <w:p w14:paraId="5434C985" w14:textId="78841B99" w:rsidR="00813BD2" w:rsidRPr="008B4B93" w:rsidRDefault="00813BD2" w:rsidP="008B4B93">
      <w:pPr>
        <w:rPr>
          <w:rFonts w:ascii="Times New Roman" w:hAnsi="Times New Roman" w:cs="Times New Roman"/>
          <w:sz w:val="24"/>
          <w:szCs w:val="24"/>
          <w:lang w:val="sv-SE"/>
        </w:rPr>
      </w:pPr>
      <w:r w:rsidRPr="003B280C">
        <w:rPr>
          <w:rFonts w:ascii="Times New Roman" w:eastAsia="Times New Roman" w:hAnsi="Times New Roman" w:cs="Times New Roman"/>
          <w:color w:val="000000" w:themeColor="text1"/>
          <w:sz w:val="24"/>
          <w:szCs w:val="24"/>
          <w:lang w:val="sv-SE"/>
        </w:rPr>
        <w:t>Isolering av infraspinatus</w:t>
      </w:r>
      <w:r>
        <w:rPr>
          <w:rFonts w:ascii="Times New Roman" w:eastAsia="Times New Roman" w:hAnsi="Times New Roman" w:cs="Times New Roman"/>
          <w:color w:val="000000" w:themeColor="text1"/>
          <w:sz w:val="24"/>
          <w:szCs w:val="24"/>
          <w:lang w:val="sv-SE"/>
        </w:rPr>
        <w:t xml:space="preserve"> beräkna</w:t>
      </w:r>
      <w:r w:rsidR="00920798">
        <w:rPr>
          <w:rFonts w:ascii="Times New Roman" w:eastAsia="Times New Roman" w:hAnsi="Times New Roman" w:cs="Times New Roman"/>
          <w:color w:val="000000" w:themeColor="text1"/>
          <w:sz w:val="24"/>
          <w:szCs w:val="24"/>
          <w:lang w:val="sv-SE"/>
        </w:rPr>
        <w:t>des</w:t>
      </w:r>
      <w:r w:rsidRPr="003B280C">
        <w:rPr>
          <w:rFonts w:ascii="Times New Roman" w:eastAsia="Times New Roman" w:hAnsi="Times New Roman" w:cs="Times New Roman"/>
          <w:color w:val="000000" w:themeColor="text1"/>
          <w:sz w:val="24"/>
          <w:szCs w:val="24"/>
          <w:lang w:val="sv-SE"/>
        </w:rPr>
        <w:t xml:space="preserve"> som</w:t>
      </w:r>
      <w:r>
        <w:rPr>
          <w:rFonts w:ascii="Times New Roman" w:eastAsia="Times New Roman" w:hAnsi="Times New Roman" w:cs="Times New Roman"/>
          <w:color w:val="000000" w:themeColor="text1"/>
          <w:sz w:val="24"/>
          <w:szCs w:val="24"/>
          <w:lang w:val="sv-SE"/>
        </w:rPr>
        <w:t>:</w:t>
      </w:r>
    </w:p>
    <w:bookmarkStart w:id="55" w:name="_Hlk40966683"/>
    <w:p w14:paraId="0823DA7F" w14:textId="6D537ECF" w:rsidR="00813BD2" w:rsidRPr="001028CF" w:rsidRDefault="009E3066" w:rsidP="00813BD2">
      <w:pPr>
        <w:spacing w:line="276" w:lineRule="auto"/>
        <w:jc w:val="both"/>
        <w:rPr>
          <w:rFonts w:ascii="Times New Roman" w:eastAsia="Times New Roman" w:hAnsi="Times New Roman" w:cs="Times New Roman"/>
          <w:color w:val="000000" w:themeColor="text1"/>
          <w:sz w:val="24"/>
          <w:szCs w:val="24"/>
          <w:lang w:val="sv-SE"/>
        </w:rPr>
      </w:pPr>
      <m:oMathPara>
        <m:oMath>
          <m:sSub>
            <m:sSubPr>
              <m:ctrlPr>
                <w:rPr>
                  <w:rFonts w:ascii="Cambria Math" w:eastAsia="Times New Roman" w:hAnsi="Cambria Math" w:cs="Times New Roman"/>
                  <w:color w:val="000000" w:themeColor="text1"/>
                  <w:sz w:val="24"/>
                  <w:szCs w:val="24"/>
                  <w:lang w:val="sv-SE"/>
                </w:rPr>
              </m:ctrlPr>
            </m:sSubPr>
            <m:e>
              <m:r>
                <m:rPr>
                  <m:nor/>
                </m:rPr>
                <w:rPr>
                  <w:rFonts w:ascii="Times New Roman" w:eastAsia="Times New Roman" w:hAnsi="Times New Roman" w:cs="Times New Roman"/>
                  <w:color w:val="000000" w:themeColor="text1"/>
                  <w:sz w:val="24"/>
                  <w:szCs w:val="24"/>
                  <w:lang w:val="sv-SE"/>
                </w:rPr>
                <m:t>Isolering</m:t>
              </m:r>
            </m:e>
            <m:sub>
              <m:r>
                <m:rPr>
                  <m:nor/>
                </m:rPr>
                <w:rPr>
                  <w:rFonts w:ascii="Times New Roman" w:eastAsia="Times New Roman" w:hAnsi="Times New Roman" w:cs="Times New Roman"/>
                  <w:color w:val="000000" w:themeColor="text1"/>
                  <w:sz w:val="24"/>
                  <w:szCs w:val="24"/>
                  <w:lang w:val="sv-SE"/>
                </w:rPr>
                <m:t>INF</m:t>
              </m:r>
            </m:sub>
          </m:sSub>
          <m:r>
            <m:rPr>
              <m:nor/>
            </m:rPr>
            <w:rPr>
              <w:rFonts w:ascii="Times New Roman" w:eastAsia="Times New Roman" w:hAnsi="Times New Roman" w:cs="Times New Roman"/>
              <w:color w:val="000000" w:themeColor="text1"/>
              <w:sz w:val="24"/>
              <w:szCs w:val="24"/>
              <w:lang w:val="sv-SE"/>
            </w:rPr>
            <m:t xml:space="preserve">= </m:t>
          </m:r>
          <m:f>
            <m:fPr>
              <m:ctrlPr>
                <w:rPr>
                  <w:rFonts w:ascii="Cambria Math" w:eastAsia="Times New Roman" w:hAnsi="Cambria Math" w:cs="Times New Roman"/>
                  <w:i/>
                  <w:color w:val="000000" w:themeColor="text1"/>
                  <w:sz w:val="24"/>
                  <w:szCs w:val="24"/>
                  <w:lang w:val="sv-SE"/>
                </w:rPr>
              </m:ctrlPr>
            </m:fPr>
            <m:num>
              <m:sSub>
                <m:sSubPr>
                  <m:ctrlPr>
                    <w:rPr>
                      <w:rFonts w:ascii="Cambria Math" w:eastAsia="Times New Roman" w:hAnsi="Cambria Math" w:cs="Times New Roman"/>
                      <w:i/>
                      <w:color w:val="000000" w:themeColor="text1"/>
                      <w:sz w:val="24"/>
                      <w:szCs w:val="24"/>
                      <w:lang w:val="sv-SE"/>
                    </w:rPr>
                  </m:ctrlPr>
                </m:sSubPr>
                <m:e>
                  <m:r>
                    <m:rPr>
                      <m:nor/>
                    </m:rPr>
                    <w:rPr>
                      <w:rFonts w:ascii="Times New Roman" w:eastAsia="Times New Roman" w:hAnsi="Times New Roman" w:cs="Times New Roman"/>
                      <w:color w:val="000000" w:themeColor="text1"/>
                      <w:sz w:val="24"/>
                      <w:szCs w:val="24"/>
                      <w:lang w:val="sv-SE"/>
                    </w:rPr>
                    <m:t>%MVIC</m:t>
                  </m:r>
                </m:e>
                <m:sub>
                  <m:r>
                    <m:rPr>
                      <m:nor/>
                    </m:rPr>
                    <w:rPr>
                      <w:rFonts w:ascii="Times New Roman" w:eastAsia="Times New Roman" w:hAnsi="Times New Roman" w:cs="Times New Roman"/>
                      <w:color w:val="000000" w:themeColor="text1"/>
                      <w:sz w:val="24"/>
                      <w:szCs w:val="24"/>
                      <w:lang w:val="sv-SE"/>
                    </w:rPr>
                    <m:t>INF</m:t>
                  </m:r>
                </m:sub>
              </m:sSub>
            </m:num>
            <m:den>
              <m:d>
                <m:dPr>
                  <m:begChr m:val=""/>
                  <m:endChr m:val=""/>
                  <m:ctrlPr>
                    <w:rPr>
                      <w:rFonts w:ascii="Cambria Math" w:eastAsia="Times New Roman" w:hAnsi="Cambria Math" w:cs="Times New Roman"/>
                      <w:i/>
                      <w:color w:val="000000" w:themeColor="text1"/>
                      <w:sz w:val="24"/>
                      <w:szCs w:val="24"/>
                      <w:lang w:val="sv-SE"/>
                    </w:rPr>
                  </m:ctrlPr>
                </m:dPr>
                <m:e>
                  <m:sSub>
                    <m:sSubPr>
                      <m:ctrlPr>
                        <w:rPr>
                          <w:rFonts w:ascii="Cambria Math" w:eastAsia="Times New Roman" w:hAnsi="Cambria Math" w:cs="Times New Roman"/>
                          <w:i/>
                          <w:color w:val="000000" w:themeColor="text1"/>
                          <w:sz w:val="24"/>
                          <w:szCs w:val="24"/>
                          <w:lang w:val="sv-SE"/>
                        </w:rPr>
                      </m:ctrlPr>
                    </m:sSubPr>
                    <m:e>
                      <m:r>
                        <m:rPr>
                          <m:nor/>
                        </m:rPr>
                        <w:rPr>
                          <w:rFonts w:ascii="Times New Roman" w:eastAsia="Times New Roman" w:hAnsi="Times New Roman" w:cs="Times New Roman"/>
                          <w:color w:val="000000" w:themeColor="text1"/>
                          <w:sz w:val="24"/>
                          <w:szCs w:val="24"/>
                          <w:lang w:val="sv-SE"/>
                        </w:rPr>
                        <m:t>%MVIC</m:t>
                      </m:r>
                    </m:e>
                    <m:sub>
                      <m:r>
                        <m:rPr>
                          <m:nor/>
                        </m:rPr>
                        <w:rPr>
                          <w:rFonts w:ascii="Times New Roman" w:eastAsia="Times New Roman" w:hAnsi="Times New Roman" w:cs="Times New Roman"/>
                          <w:color w:val="000000" w:themeColor="text1"/>
                          <w:sz w:val="24"/>
                          <w:szCs w:val="24"/>
                          <w:lang w:val="sv-SE"/>
                        </w:rPr>
                        <m:t>INF</m:t>
                      </m:r>
                      <m:r>
                        <m:rPr>
                          <m:nor/>
                        </m:rPr>
                        <w:rPr>
                          <w:rFonts w:ascii="Cambria Math" w:eastAsia="Times New Roman" w:hAnsi="Times New Roman" w:cs="Times New Roman"/>
                          <w:color w:val="000000" w:themeColor="text1"/>
                          <w:sz w:val="24"/>
                          <w:szCs w:val="24"/>
                          <w:lang w:val="sv-SE"/>
                        </w:rPr>
                        <m:t xml:space="preserve"> </m:t>
                      </m:r>
                    </m:sub>
                  </m:sSub>
                  <m:r>
                    <m:rPr>
                      <m:nor/>
                    </m:rPr>
                    <w:rPr>
                      <w:rFonts w:ascii="Cambria Math" w:eastAsia="Times New Roman" w:hAnsi="Times New Roman" w:cs="Times New Roman"/>
                      <w:color w:val="000000" w:themeColor="text1"/>
                      <w:sz w:val="24"/>
                      <w:szCs w:val="24"/>
                      <w:lang w:val="sv-SE"/>
                    </w:rPr>
                    <m:t xml:space="preserve"> </m:t>
                  </m:r>
                  <m:r>
                    <m:rPr>
                      <m:nor/>
                    </m:rPr>
                    <w:rPr>
                      <w:rFonts w:ascii="Times New Roman" w:eastAsia="Times New Roman" w:hAnsi="Times New Roman" w:cs="Times New Roman"/>
                      <w:color w:val="000000" w:themeColor="text1"/>
                      <w:sz w:val="24"/>
                      <w:szCs w:val="24"/>
                      <w:lang w:val="sv-SE"/>
                    </w:rPr>
                    <m:t>+</m:t>
                  </m:r>
                  <m:r>
                    <m:rPr>
                      <m:nor/>
                    </m:rPr>
                    <w:rPr>
                      <w:rFonts w:ascii="Cambria Math" w:eastAsia="Times New Roman" w:hAnsi="Times New Roman" w:cs="Times New Roman"/>
                      <w:color w:val="000000" w:themeColor="text1"/>
                      <w:sz w:val="24"/>
                      <w:szCs w:val="24"/>
                      <w:lang w:val="sv-SE"/>
                    </w:rPr>
                    <m:t xml:space="preserve">  </m:t>
                  </m:r>
                  <m:sSub>
                    <m:sSubPr>
                      <m:ctrlPr>
                        <w:rPr>
                          <w:rFonts w:ascii="Cambria Math" w:eastAsia="Times New Roman" w:hAnsi="Cambria Math" w:cs="Times New Roman"/>
                          <w:i/>
                          <w:color w:val="000000" w:themeColor="text1"/>
                          <w:sz w:val="24"/>
                          <w:szCs w:val="24"/>
                          <w:lang w:val="sv-SE"/>
                        </w:rPr>
                      </m:ctrlPr>
                    </m:sSubPr>
                    <m:e>
                      <m:r>
                        <m:rPr>
                          <m:nor/>
                        </m:rPr>
                        <w:rPr>
                          <w:rFonts w:ascii="Times New Roman" w:eastAsia="Times New Roman" w:hAnsi="Times New Roman" w:cs="Times New Roman"/>
                          <w:color w:val="000000" w:themeColor="text1"/>
                          <w:sz w:val="24"/>
                          <w:szCs w:val="24"/>
                          <w:lang w:val="sv-SE"/>
                        </w:rPr>
                        <m:t>%MVIC</m:t>
                      </m:r>
                    </m:e>
                    <m:sub>
                      <m:r>
                        <m:rPr>
                          <m:nor/>
                        </m:rPr>
                        <w:rPr>
                          <w:rFonts w:ascii="Times New Roman" w:eastAsia="Times New Roman" w:hAnsi="Times New Roman" w:cs="Times New Roman"/>
                          <w:color w:val="000000" w:themeColor="text1"/>
                          <w:sz w:val="24"/>
                          <w:szCs w:val="24"/>
                          <w:lang w:val="sv-SE"/>
                        </w:rPr>
                        <m:t>DPI</m:t>
                      </m:r>
                    </m:sub>
                  </m:sSub>
                  <m:r>
                    <m:rPr>
                      <m:nor/>
                    </m:rPr>
                    <w:rPr>
                      <w:rFonts w:ascii="Cambria Math" w:eastAsia="Times New Roman" w:hAnsi="Times New Roman" w:cs="Times New Roman"/>
                      <w:color w:val="000000" w:themeColor="text1"/>
                      <w:sz w:val="24"/>
                      <w:szCs w:val="24"/>
                      <w:lang w:val="sv-SE"/>
                    </w:rPr>
                    <m:t xml:space="preserve">  </m:t>
                  </m:r>
                  <m:r>
                    <m:rPr>
                      <m:nor/>
                    </m:rPr>
                    <w:rPr>
                      <w:rFonts w:ascii="Times New Roman" w:eastAsia="Times New Roman" w:hAnsi="Times New Roman" w:cs="Times New Roman"/>
                      <w:color w:val="000000" w:themeColor="text1"/>
                      <w:sz w:val="24"/>
                      <w:szCs w:val="24"/>
                      <w:lang w:val="sv-SE"/>
                    </w:rPr>
                    <m:t>+</m:t>
                  </m:r>
                  <m:r>
                    <m:rPr>
                      <m:nor/>
                    </m:rPr>
                    <w:rPr>
                      <w:rFonts w:ascii="Cambria Math" w:eastAsia="Times New Roman" w:hAnsi="Times New Roman" w:cs="Times New Roman"/>
                      <w:color w:val="000000" w:themeColor="text1"/>
                      <w:sz w:val="24"/>
                      <w:szCs w:val="24"/>
                      <w:lang w:val="sv-SE"/>
                    </w:rPr>
                    <m:t xml:space="preserve">  </m:t>
                  </m:r>
                  <m:sSub>
                    <m:sSubPr>
                      <m:ctrlPr>
                        <w:rPr>
                          <w:rFonts w:ascii="Cambria Math" w:eastAsia="Times New Roman" w:hAnsi="Cambria Math" w:cs="Times New Roman"/>
                          <w:i/>
                          <w:color w:val="000000" w:themeColor="text1"/>
                          <w:sz w:val="24"/>
                          <w:szCs w:val="24"/>
                          <w:lang w:val="sv-SE"/>
                        </w:rPr>
                      </m:ctrlPr>
                    </m:sSubPr>
                    <m:e>
                      <m:r>
                        <m:rPr>
                          <m:nor/>
                        </m:rPr>
                        <w:rPr>
                          <w:rFonts w:ascii="Times New Roman" w:eastAsia="Times New Roman" w:hAnsi="Times New Roman" w:cs="Times New Roman"/>
                          <w:color w:val="000000" w:themeColor="text1"/>
                          <w:sz w:val="24"/>
                          <w:szCs w:val="24"/>
                          <w:lang w:val="sv-SE"/>
                        </w:rPr>
                        <m:t>%MVIC</m:t>
                      </m:r>
                    </m:e>
                    <m:sub>
                      <m:r>
                        <m:rPr>
                          <m:nor/>
                        </m:rPr>
                        <w:rPr>
                          <w:rFonts w:ascii="Times New Roman" w:eastAsia="Times New Roman" w:hAnsi="Times New Roman" w:cs="Times New Roman"/>
                          <w:color w:val="000000" w:themeColor="text1"/>
                          <w:sz w:val="24"/>
                          <w:szCs w:val="24"/>
                          <w:lang w:val="sv-SE"/>
                        </w:rPr>
                        <m:t>DPP</m:t>
                      </m:r>
                    </m:sub>
                  </m:sSub>
                </m:e>
              </m:d>
            </m:den>
          </m:f>
        </m:oMath>
      </m:oMathPara>
    </w:p>
    <w:bookmarkEnd w:id="55"/>
    <w:p w14:paraId="6281F22E" w14:textId="4F1B4635" w:rsidR="00813BD2" w:rsidRPr="00B00997" w:rsidRDefault="00813BD2" w:rsidP="00813BD2">
      <w:pPr>
        <w:spacing w:line="276" w:lineRule="auto"/>
        <w:jc w:val="both"/>
        <w:rPr>
          <w:rFonts w:ascii="Times New Roman" w:eastAsia="Times New Roman" w:hAnsi="Times New Roman" w:cs="Times New Roman"/>
          <w:color w:val="000000" w:themeColor="text1"/>
          <w:sz w:val="24"/>
          <w:szCs w:val="24"/>
          <w:lang w:val="sv-SE"/>
        </w:rPr>
      </w:pPr>
      <w:r>
        <w:rPr>
          <w:rFonts w:ascii="Times New Roman" w:eastAsia="Times New Roman" w:hAnsi="Times New Roman" w:cs="Times New Roman"/>
          <w:color w:val="000000" w:themeColor="text1"/>
          <w:sz w:val="24"/>
          <w:szCs w:val="24"/>
          <w:lang w:val="sv-SE"/>
        </w:rPr>
        <w:t>Detta mått</w:t>
      </w:r>
      <w:r w:rsidRPr="00B00997">
        <w:rPr>
          <w:rFonts w:ascii="Times New Roman" w:eastAsia="Times New Roman" w:hAnsi="Times New Roman" w:cs="Times New Roman"/>
          <w:color w:val="000000" w:themeColor="text1"/>
          <w:sz w:val="24"/>
          <w:szCs w:val="24"/>
          <w:lang w:val="sv-SE"/>
        </w:rPr>
        <w:t xml:space="preserve"> ger </w:t>
      </w:r>
      <w:r>
        <w:rPr>
          <w:rFonts w:ascii="Times New Roman" w:eastAsia="Times New Roman" w:hAnsi="Times New Roman" w:cs="Times New Roman"/>
          <w:color w:val="000000" w:themeColor="text1"/>
          <w:sz w:val="24"/>
          <w:szCs w:val="24"/>
          <w:lang w:val="sv-SE"/>
        </w:rPr>
        <w:t>per definition</w:t>
      </w:r>
      <w:r w:rsidRPr="00B00997">
        <w:rPr>
          <w:rFonts w:ascii="Times New Roman" w:eastAsia="Times New Roman" w:hAnsi="Times New Roman" w:cs="Times New Roman"/>
          <w:color w:val="000000" w:themeColor="text1"/>
          <w:sz w:val="24"/>
          <w:szCs w:val="24"/>
          <w:lang w:val="sv-SE"/>
        </w:rPr>
        <w:t xml:space="preserve"> ett v</w:t>
      </w:r>
      <w:r>
        <w:rPr>
          <w:rFonts w:ascii="Times New Roman" w:eastAsia="Times New Roman" w:hAnsi="Times New Roman" w:cs="Times New Roman"/>
          <w:color w:val="000000" w:themeColor="text1"/>
          <w:sz w:val="24"/>
          <w:szCs w:val="24"/>
          <w:lang w:val="sv-SE"/>
        </w:rPr>
        <w:t>ärde mellan 0 och 1</w:t>
      </w:r>
      <w:r w:rsidR="00E435B4">
        <w:rPr>
          <w:rFonts w:ascii="Times New Roman" w:eastAsia="Times New Roman" w:hAnsi="Times New Roman" w:cs="Times New Roman"/>
          <w:color w:val="000000" w:themeColor="text1"/>
          <w:sz w:val="24"/>
          <w:szCs w:val="24"/>
          <w:lang w:val="sv-SE"/>
        </w:rPr>
        <w:t>00%</w:t>
      </w:r>
      <w:r>
        <w:rPr>
          <w:rFonts w:ascii="Times New Roman" w:eastAsia="Times New Roman" w:hAnsi="Times New Roman" w:cs="Times New Roman"/>
          <w:color w:val="000000" w:themeColor="text1"/>
          <w:sz w:val="24"/>
          <w:szCs w:val="24"/>
          <w:lang w:val="sv-SE"/>
        </w:rPr>
        <w:t>, där</w:t>
      </w:r>
      <w:r w:rsidR="004742CB">
        <w:rPr>
          <w:rFonts w:ascii="Times New Roman" w:eastAsia="Times New Roman" w:hAnsi="Times New Roman" w:cs="Times New Roman"/>
          <w:color w:val="000000" w:themeColor="text1"/>
          <w:sz w:val="24"/>
          <w:szCs w:val="24"/>
          <w:lang w:val="sv-SE"/>
        </w:rPr>
        <w:t xml:space="preserve"> </w:t>
      </w:r>
      <w:r w:rsidR="00C650B9">
        <w:rPr>
          <w:rFonts w:ascii="Times New Roman" w:eastAsia="Times New Roman" w:hAnsi="Times New Roman" w:cs="Times New Roman"/>
          <w:color w:val="000000" w:themeColor="text1"/>
          <w:sz w:val="24"/>
          <w:szCs w:val="24"/>
          <w:lang w:val="sv-SE"/>
        </w:rPr>
        <w:t xml:space="preserve">100% </w:t>
      </w:r>
      <w:r>
        <w:rPr>
          <w:rFonts w:ascii="Times New Roman" w:eastAsia="Times New Roman" w:hAnsi="Times New Roman" w:cs="Times New Roman"/>
          <w:color w:val="000000" w:themeColor="text1"/>
          <w:sz w:val="24"/>
          <w:szCs w:val="24"/>
          <w:lang w:val="sv-SE"/>
        </w:rPr>
        <w:t xml:space="preserve">innebär att </w:t>
      </w:r>
      <w:r w:rsidR="00676D7B">
        <w:rPr>
          <w:rFonts w:ascii="Times New Roman" w:eastAsia="Times New Roman" w:hAnsi="Times New Roman" w:cs="Times New Roman"/>
          <w:color w:val="000000" w:themeColor="text1"/>
          <w:sz w:val="24"/>
          <w:szCs w:val="24"/>
          <w:lang w:val="sv-SE"/>
        </w:rPr>
        <w:t>m. infraspinatus</w:t>
      </w:r>
      <w:r>
        <w:rPr>
          <w:rFonts w:ascii="Times New Roman" w:eastAsia="Times New Roman" w:hAnsi="Times New Roman" w:cs="Times New Roman"/>
          <w:color w:val="000000" w:themeColor="text1"/>
          <w:sz w:val="24"/>
          <w:szCs w:val="24"/>
          <w:lang w:val="sv-SE"/>
        </w:rPr>
        <w:t xml:space="preserve"> står för all </w:t>
      </w:r>
      <w:r w:rsidR="001C7E8F">
        <w:rPr>
          <w:rFonts w:ascii="Times New Roman" w:eastAsia="Times New Roman" w:hAnsi="Times New Roman" w:cs="Times New Roman"/>
          <w:color w:val="000000" w:themeColor="text1"/>
          <w:sz w:val="24"/>
          <w:szCs w:val="24"/>
          <w:lang w:val="sv-SE"/>
        </w:rPr>
        <w:t xml:space="preserve">uppmätt </w:t>
      </w:r>
      <w:r>
        <w:rPr>
          <w:rFonts w:ascii="Times New Roman" w:eastAsia="Times New Roman" w:hAnsi="Times New Roman" w:cs="Times New Roman"/>
          <w:color w:val="000000" w:themeColor="text1"/>
          <w:sz w:val="24"/>
          <w:szCs w:val="24"/>
          <w:lang w:val="sv-SE"/>
        </w:rPr>
        <w:t xml:space="preserve">aktivitet. </w:t>
      </w:r>
    </w:p>
    <w:p w14:paraId="1BD2B3CC" w14:textId="242E1AA2" w:rsidR="00314C33" w:rsidRDefault="00D44728" w:rsidP="00862C48">
      <w:pPr>
        <w:rPr>
          <w:rFonts w:ascii="Times New Roman" w:hAnsi="Times New Roman" w:cs="Times New Roman"/>
          <w:sz w:val="24"/>
          <w:szCs w:val="24"/>
          <w:lang w:val="sv-SE"/>
        </w:rPr>
      </w:pPr>
      <w:r>
        <w:rPr>
          <w:rFonts w:ascii="Times New Roman" w:hAnsi="Times New Roman" w:cs="Times New Roman"/>
          <w:sz w:val="24"/>
          <w:szCs w:val="24"/>
          <w:lang w:val="sv-SE"/>
        </w:rPr>
        <w:t>Isolering</w:t>
      </w:r>
      <w:r w:rsidR="00BB6F85">
        <w:rPr>
          <w:rFonts w:ascii="Times New Roman" w:hAnsi="Times New Roman" w:cs="Times New Roman"/>
          <w:sz w:val="24"/>
          <w:szCs w:val="24"/>
          <w:lang w:val="sv-SE"/>
        </w:rPr>
        <w:t>en</w:t>
      </w:r>
      <w:r>
        <w:rPr>
          <w:rFonts w:ascii="Times New Roman" w:hAnsi="Times New Roman" w:cs="Times New Roman"/>
          <w:sz w:val="24"/>
          <w:szCs w:val="24"/>
          <w:lang w:val="sv-SE"/>
        </w:rPr>
        <w:t xml:space="preserve"> av </w:t>
      </w:r>
      <w:r w:rsidR="00FC716A">
        <w:rPr>
          <w:rFonts w:ascii="Times New Roman" w:hAnsi="Times New Roman" w:cs="Times New Roman"/>
          <w:sz w:val="24"/>
          <w:szCs w:val="24"/>
          <w:lang w:val="sv-SE"/>
        </w:rPr>
        <w:t xml:space="preserve">INF </w:t>
      </w:r>
      <w:r w:rsidR="00BB6F85">
        <w:rPr>
          <w:rFonts w:ascii="Times New Roman" w:hAnsi="Times New Roman" w:cs="Times New Roman"/>
          <w:sz w:val="24"/>
          <w:szCs w:val="24"/>
          <w:lang w:val="sv-SE"/>
        </w:rPr>
        <w:t>ökade signifikant</w:t>
      </w:r>
      <w:r w:rsidR="00C50A76">
        <w:rPr>
          <w:rFonts w:ascii="Times New Roman" w:hAnsi="Times New Roman" w:cs="Times New Roman"/>
          <w:sz w:val="24"/>
          <w:szCs w:val="24"/>
          <w:lang w:val="sv-SE"/>
        </w:rPr>
        <w:t xml:space="preserve"> </w:t>
      </w:r>
      <w:r w:rsidR="00852810">
        <w:rPr>
          <w:rFonts w:ascii="Times New Roman" w:hAnsi="Times New Roman" w:cs="Times New Roman"/>
          <w:sz w:val="24"/>
          <w:szCs w:val="24"/>
          <w:lang w:val="sv-SE"/>
        </w:rPr>
        <w:t xml:space="preserve">(p=0,005) </w:t>
      </w:r>
      <w:r w:rsidR="00C50A76">
        <w:rPr>
          <w:rFonts w:ascii="Times New Roman" w:hAnsi="Times New Roman" w:cs="Times New Roman"/>
          <w:sz w:val="24"/>
          <w:szCs w:val="24"/>
          <w:lang w:val="sv-SE"/>
        </w:rPr>
        <w:t>i positionen med adduktionstryck</w:t>
      </w:r>
      <w:r w:rsidR="00BB6F85">
        <w:rPr>
          <w:rFonts w:ascii="Times New Roman" w:hAnsi="Times New Roman" w:cs="Times New Roman"/>
          <w:sz w:val="24"/>
          <w:szCs w:val="24"/>
          <w:lang w:val="sv-SE"/>
        </w:rPr>
        <w:t xml:space="preserve"> </w:t>
      </w:r>
      <w:r w:rsidR="008F65AD">
        <w:rPr>
          <w:rFonts w:ascii="Times New Roman" w:hAnsi="Times New Roman" w:cs="Times New Roman"/>
          <w:sz w:val="24"/>
          <w:szCs w:val="24"/>
          <w:lang w:val="sv-SE"/>
        </w:rPr>
        <w:t>(tabell 1)</w:t>
      </w:r>
      <w:r w:rsidR="00941F03">
        <w:rPr>
          <w:rFonts w:ascii="Times New Roman" w:hAnsi="Times New Roman" w:cs="Times New Roman"/>
          <w:sz w:val="24"/>
          <w:szCs w:val="24"/>
          <w:lang w:val="sv-SE"/>
        </w:rPr>
        <w:t xml:space="preserve">. </w:t>
      </w:r>
    </w:p>
    <w:p w14:paraId="17C09072" w14:textId="77777777" w:rsidR="001639F8" w:rsidRPr="00862C48" w:rsidRDefault="001639F8" w:rsidP="00862C48">
      <w:pPr>
        <w:rPr>
          <w:rFonts w:ascii="Times New Roman" w:hAnsi="Times New Roman" w:cs="Times New Roman"/>
          <w:sz w:val="24"/>
          <w:szCs w:val="24"/>
          <w:lang w:val="sv-SE"/>
        </w:rPr>
      </w:pPr>
    </w:p>
    <w:p w14:paraId="491F8973" w14:textId="34B1C32E" w:rsidR="007A0271" w:rsidRPr="00141E37" w:rsidRDefault="007A0271" w:rsidP="008D2F20">
      <w:pPr>
        <w:pStyle w:val="Beskrivning"/>
        <w:keepNext/>
        <w:jc w:val="center"/>
        <w:rPr>
          <w:rFonts w:ascii="Times New Roman" w:hAnsi="Times New Roman" w:cs="Times New Roman"/>
          <w:lang w:val="sv-SE"/>
        </w:rPr>
      </w:pPr>
      <w:r w:rsidRPr="00141E37">
        <w:rPr>
          <w:rFonts w:ascii="Times New Roman" w:hAnsi="Times New Roman" w:cs="Times New Roman"/>
          <w:lang w:val="sv-SE"/>
        </w:rPr>
        <w:t xml:space="preserve">Tabell </w:t>
      </w:r>
      <w:r w:rsidRPr="00141E37">
        <w:rPr>
          <w:rFonts w:ascii="Times New Roman" w:hAnsi="Times New Roman" w:cs="Times New Roman"/>
        </w:rPr>
        <w:fldChar w:fldCharType="begin"/>
      </w:r>
      <w:r w:rsidRPr="00141E37">
        <w:rPr>
          <w:rFonts w:ascii="Times New Roman" w:hAnsi="Times New Roman" w:cs="Times New Roman"/>
          <w:lang w:val="sv-SE"/>
        </w:rPr>
        <w:instrText xml:space="preserve"> SEQ Tabell \* ARABIC </w:instrText>
      </w:r>
      <w:r w:rsidRPr="00141E37">
        <w:rPr>
          <w:rFonts w:ascii="Times New Roman" w:hAnsi="Times New Roman" w:cs="Times New Roman"/>
        </w:rPr>
        <w:fldChar w:fldCharType="separate"/>
      </w:r>
      <w:r w:rsidR="00A4300B" w:rsidRPr="00141E37">
        <w:rPr>
          <w:rFonts w:ascii="Times New Roman" w:hAnsi="Times New Roman" w:cs="Times New Roman"/>
          <w:noProof/>
          <w:lang w:val="sv-SE"/>
        </w:rPr>
        <w:t>1</w:t>
      </w:r>
      <w:r w:rsidRPr="00141E37">
        <w:rPr>
          <w:rFonts w:ascii="Times New Roman" w:hAnsi="Times New Roman" w:cs="Times New Roman"/>
        </w:rPr>
        <w:fldChar w:fldCharType="end"/>
      </w:r>
      <w:r w:rsidRPr="00141E37">
        <w:rPr>
          <w:rFonts w:ascii="Times New Roman" w:hAnsi="Times New Roman" w:cs="Times New Roman"/>
          <w:lang w:val="sv-SE"/>
        </w:rPr>
        <w:t xml:space="preserve">. </w:t>
      </w:r>
      <w:r w:rsidR="006A4B2E">
        <w:rPr>
          <w:rFonts w:ascii="Times New Roman" w:hAnsi="Times New Roman" w:cs="Times New Roman"/>
          <w:lang w:val="sv-SE"/>
        </w:rPr>
        <w:t>Medelvärde</w:t>
      </w:r>
      <w:r w:rsidR="00C21E7F">
        <w:rPr>
          <w:rFonts w:ascii="Times New Roman" w:hAnsi="Times New Roman" w:cs="Times New Roman"/>
          <w:lang w:val="sv-SE"/>
        </w:rPr>
        <w:t>n</w:t>
      </w:r>
      <w:r w:rsidRPr="00141E37">
        <w:rPr>
          <w:rFonts w:ascii="Times New Roman" w:hAnsi="Times New Roman" w:cs="Times New Roman"/>
          <w:lang w:val="sv-SE"/>
        </w:rPr>
        <w:t xml:space="preserve"> %MVIC per muskel i testpositionerna</w:t>
      </w:r>
      <w:r w:rsidR="007F47CF">
        <w:rPr>
          <w:rFonts w:ascii="Times New Roman" w:hAnsi="Times New Roman" w:cs="Times New Roman"/>
          <w:lang w:val="sv-SE"/>
        </w:rPr>
        <w:t xml:space="preserve"> samt isolering av m. infraspinatus</w:t>
      </w:r>
    </w:p>
    <w:tbl>
      <w:tblPr>
        <w:tblStyle w:val="Tabellrutnt"/>
        <w:tblW w:w="8789"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28" w:type="dxa"/>
          <w:bottom w:w="28" w:type="dxa"/>
        </w:tblCellMar>
        <w:tblLook w:val="04A0" w:firstRow="1" w:lastRow="0" w:firstColumn="1" w:lastColumn="0" w:noHBand="0" w:noVBand="1"/>
      </w:tblPr>
      <w:tblGrid>
        <w:gridCol w:w="2835"/>
        <w:gridCol w:w="2410"/>
        <w:gridCol w:w="2126"/>
        <w:gridCol w:w="1418"/>
      </w:tblGrid>
      <w:tr w:rsidR="00F12DA1" w:rsidRPr="00141E37" w14:paraId="2372DD97" w14:textId="77777777" w:rsidTr="00C21E34">
        <w:trPr>
          <w:trHeight w:val="436"/>
          <w:jc w:val="center"/>
        </w:trPr>
        <w:tc>
          <w:tcPr>
            <w:tcW w:w="2835" w:type="dxa"/>
            <w:tcBorders>
              <w:top w:val="single" w:sz="4" w:space="0" w:color="auto"/>
              <w:bottom w:val="single" w:sz="4" w:space="0" w:color="auto"/>
            </w:tcBorders>
            <w:vAlign w:val="center"/>
          </w:tcPr>
          <w:p w14:paraId="77C83FD4" w14:textId="1A8750AD" w:rsidR="00F12DA1" w:rsidRPr="00141E37" w:rsidRDefault="004E3ACB" w:rsidP="00660F95">
            <w:pPr>
              <w:jc w:val="left"/>
              <w:rPr>
                <w:rFonts w:ascii="Times New Roman" w:hAnsi="Times New Roman" w:cs="Times New Roman"/>
                <w:sz w:val="24"/>
                <w:szCs w:val="24"/>
                <w:lang w:val="sv-SE"/>
              </w:rPr>
            </w:pPr>
            <w:r w:rsidRPr="00141E37">
              <w:rPr>
                <w:rFonts w:ascii="Times New Roman" w:hAnsi="Times New Roman" w:cs="Times New Roman"/>
                <w:sz w:val="24"/>
                <w:szCs w:val="24"/>
                <w:lang w:val="sv-SE"/>
              </w:rPr>
              <w:t>Variabel</w:t>
            </w:r>
          </w:p>
        </w:tc>
        <w:tc>
          <w:tcPr>
            <w:tcW w:w="2410" w:type="dxa"/>
            <w:tcBorders>
              <w:top w:val="single" w:sz="4" w:space="0" w:color="auto"/>
              <w:bottom w:val="single" w:sz="4" w:space="0" w:color="auto"/>
            </w:tcBorders>
            <w:vAlign w:val="center"/>
          </w:tcPr>
          <w:p w14:paraId="5845ADC3" w14:textId="21766920" w:rsidR="00A9491C" w:rsidRPr="00141E37" w:rsidRDefault="00FC5542" w:rsidP="00A42013">
            <w:pPr>
              <w:jc w:val="center"/>
              <w:rPr>
                <w:rFonts w:ascii="Times New Roman" w:hAnsi="Times New Roman" w:cs="Times New Roman"/>
                <w:sz w:val="24"/>
                <w:szCs w:val="24"/>
                <w:lang w:val="sv-SE"/>
              </w:rPr>
            </w:pPr>
            <w:r w:rsidRPr="00141E37">
              <w:rPr>
                <w:rFonts w:ascii="Times New Roman" w:hAnsi="Times New Roman" w:cs="Times New Roman"/>
                <w:sz w:val="24"/>
                <w:szCs w:val="24"/>
                <w:lang w:val="sv-SE"/>
              </w:rPr>
              <w:t>Utan</w:t>
            </w:r>
            <w:r w:rsidR="00F55CD1" w:rsidRPr="00141E37">
              <w:rPr>
                <w:rFonts w:ascii="Times New Roman" w:hAnsi="Times New Roman" w:cs="Times New Roman"/>
                <w:sz w:val="24"/>
                <w:szCs w:val="24"/>
                <w:lang w:val="sv-SE"/>
              </w:rPr>
              <w:t xml:space="preserve"> adduktion</w:t>
            </w:r>
          </w:p>
        </w:tc>
        <w:tc>
          <w:tcPr>
            <w:tcW w:w="2126" w:type="dxa"/>
            <w:tcBorders>
              <w:top w:val="single" w:sz="4" w:space="0" w:color="auto"/>
              <w:bottom w:val="single" w:sz="4" w:space="0" w:color="auto"/>
            </w:tcBorders>
            <w:vAlign w:val="center"/>
          </w:tcPr>
          <w:p w14:paraId="0427F486" w14:textId="282A4CE2" w:rsidR="002A141A" w:rsidRPr="00141E37" w:rsidRDefault="00FC5542" w:rsidP="00A42013">
            <w:pPr>
              <w:jc w:val="center"/>
              <w:rPr>
                <w:rFonts w:ascii="Times New Roman" w:hAnsi="Times New Roman" w:cs="Times New Roman"/>
                <w:sz w:val="24"/>
                <w:szCs w:val="24"/>
                <w:lang w:val="sv-SE"/>
              </w:rPr>
            </w:pPr>
            <w:r w:rsidRPr="00141E37">
              <w:rPr>
                <w:rFonts w:ascii="Times New Roman" w:hAnsi="Times New Roman" w:cs="Times New Roman"/>
                <w:sz w:val="24"/>
                <w:szCs w:val="24"/>
                <w:lang w:val="sv-SE"/>
              </w:rPr>
              <w:t>Med a</w:t>
            </w:r>
            <w:r w:rsidR="00F55CD1" w:rsidRPr="00141E37">
              <w:rPr>
                <w:rFonts w:ascii="Times New Roman" w:hAnsi="Times New Roman" w:cs="Times New Roman"/>
                <w:sz w:val="24"/>
                <w:szCs w:val="24"/>
                <w:lang w:val="sv-SE"/>
              </w:rPr>
              <w:t>dduktion</w:t>
            </w:r>
          </w:p>
        </w:tc>
        <w:tc>
          <w:tcPr>
            <w:tcW w:w="1418" w:type="dxa"/>
            <w:tcBorders>
              <w:top w:val="single" w:sz="4" w:space="0" w:color="auto"/>
              <w:bottom w:val="single" w:sz="4" w:space="0" w:color="auto"/>
            </w:tcBorders>
            <w:vAlign w:val="center"/>
          </w:tcPr>
          <w:p w14:paraId="0BDC74A0" w14:textId="2513A5F9" w:rsidR="00F12DA1" w:rsidRPr="00141E37" w:rsidRDefault="00F55CD1" w:rsidP="00E71644">
            <w:pPr>
              <w:jc w:val="center"/>
              <w:rPr>
                <w:rFonts w:ascii="Times New Roman" w:hAnsi="Times New Roman" w:cs="Times New Roman"/>
                <w:sz w:val="24"/>
                <w:szCs w:val="24"/>
                <w:lang w:val="sv-SE"/>
              </w:rPr>
            </w:pPr>
            <w:r w:rsidRPr="00141E37">
              <w:rPr>
                <w:rFonts w:ascii="Times New Roman" w:hAnsi="Times New Roman" w:cs="Times New Roman"/>
                <w:sz w:val="24"/>
                <w:szCs w:val="24"/>
                <w:lang w:val="sv-SE"/>
              </w:rPr>
              <w:t>p-värde</w:t>
            </w:r>
          </w:p>
        </w:tc>
      </w:tr>
      <w:tr w:rsidR="00F12DA1" w:rsidRPr="00141E37" w14:paraId="512AE99B" w14:textId="77777777" w:rsidTr="00C21E34">
        <w:trPr>
          <w:trHeight w:val="213"/>
          <w:jc w:val="center"/>
        </w:trPr>
        <w:tc>
          <w:tcPr>
            <w:tcW w:w="2835" w:type="dxa"/>
            <w:tcBorders>
              <w:top w:val="single" w:sz="4" w:space="0" w:color="auto"/>
            </w:tcBorders>
            <w:vAlign w:val="center"/>
          </w:tcPr>
          <w:p w14:paraId="08ABBDEE" w14:textId="2A591F9A" w:rsidR="00F12DA1" w:rsidRPr="00141E37" w:rsidRDefault="00F55CD1" w:rsidP="00660F95">
            <w:pPr>
              <w:jc w:val="left"/>
              <w:rPr>
                <w:rFonts w:ascii="Times New Roman" w:hAnsi="Times New Roman" w:cs="Times New Roman"/>
                <w:sz w:val="24"/>
                <w:szCs w:val="24"/>
                <w:lang w:val="sv-SE"/>
              </w:rPr>
            </w:pPr>
            <w:r w:rsidRPr="00141E37">
              <w:rPr>
                <w:rFonts w:ascii="Times New Roman" w:hAnsi="Times New Roman" w:cs="Times New Roman"/>
                <w:sz w:val="24"/>
                <w:szCs w:val="24"/>
                <w:lang w:val="sv-SE"/>
              </w:rPr>
              <w:t>INF</w:t>
            </w:r>
            <w:r w:rsidR="00547714">
              <w:rPr>
                <w:rFonts w:ascii="Times New Roman" w:hAnsi="Times New Roman" w:cs="Times New Roman"/>
                <w:sz w:val="24"/>
                <w:szCs w:val="24"/>
                <w:lang w:val="sv-SE"/>
              </w:rPr>
              <w:t xml:space="preserve"> </w:t>
            </w:r>
            <w:r w:rsidR="00547714" w:rsidRPr="00141E37">
              <w:rPr>
                <w:rFonts w:ascii="Times New Roman" w:hAnsi="Times New Roman" w:cs="Times New Roman"/>
                <w:sz w:val="24"/>
                <w:szCs w:val="24"/>
                <w:lang w:val="sv-SE"/>
              </w:rPr>
              <w:t xml:space="preserve">(%MVIC </w:t>
            </w:r>
            <w:r w:rsidR="00547714" w:rsidRPr="00141E37">
              <w:rPr>
                <w:rFonts w:ascii="Times New Roman" w:hAnsi="Times New Roman" w:cs="Times New Roman"/>
                <w:sz w:val="24"/>
                <w:szCs w:val="24"/>
                <w:shd w:val="clear" w:color="auto" w:fill="FFFFFF"/>
                <w:lang w:val="sv-SE"/>
              </w:rPr>
              <w:t>± SD)</w:t>
            </w:r>
          </w:p>
        </w:tc>
        <w:tc>
          <w:tcPr>
            <w:tcW w:w="2410" w:type="dxa"/>
            <w:tcBorders>
              <w:top w:val="single" w:sz="4" w:space="0" w:color="auto"/>
            </w:tcBorders>
            <w:vAlign w:val="center"/>
          </w:tcPr>
          <w:p w14:paraId="3FA1FF4B" w14:textId="754395C0" w:rsidR="00F12DA1" w:rsidRPr="00141E37" w:rsidRDefault="00104975" w:rsidP="00E71644">
            <w:pPr>
              <w:jc w:val="center"/>
              <w:rPr>
                <w:rFonts w:ascii="Times New Roman" w:hAnsi="Times New Roman" w:cs="Times New Roman"/>
                <w:sz w:val="24"/>
                <w:szCs w:val="24"/>
                <w:lang w:val="sv-SE"/>
              </w:rPr>
            </w:pPr>
            <w:r w:rsidRPr="00141E37">
              <w:rPr>
                <w:rFonts w:ascii="Times New Roman" w:hAnsi="Times New Roman" w:cs="Times New Roman"/>
                <w:sz w:val="24"/>
                <w:szCs w:val="24"/>
                <w:lang w:val="sv-SE"/>
              </w:rPr>
              <w:t>53</w:t>
            </w:r>
            <w:r w:rsidR="000B4942" w:rsidRPr="00141E37">
              <w:rPr>
                <w:rFonts w:ascii="Times New Roman" w:hAnsi="Times New Roman" w:cs="Times New Roman"/>
                <w:sz w:val="24"/>
                <w:szCs w:val="24"/>
                <w:lang w:val="sv-SE"/>
              </w:rPr>
              <w:t xml:space="preserve">,25 </w:t>
            </w:r>
            <w:r w:rsidR="00CE2E1F" w:rsidRPr="00141E37">
              <w:rPr>
                <w:rFonts w:ascii="Times New Roman" w:hAnsi="Times New Roman" w:cs="Times New Roman"/>
                <w:sz w:val="24"/>
                <w:szCs w:val="24"/>
                <w:shd w:val="clear" w:color="auto" w:fill="FFFFFF"/>
                <w:lang w:val="sv-SE"/>
              </w:rPr>
              <w:t>±</w:t>
            </w:r>
            <w:r w:rsidR="000B4942" w:rsidRPr="00141E37">
              <w:rPr>
                <w:rFonts w:ascii="Times New Roman" w:hAnsi="Times New Roman" w:cs="Times New Roman"/>
                <w:sz w:val="24"/>
                <w:szCs w:val="24"/>
                <w:lang w:val="sv-SE"/>
              </w:rPr>
              <w:t xml:space="preserve"> </w:t>
            </w:r>
            <w:r w:rsidR="00414E15" w:rsidRPr="00141E37">
              <w:rPr>
                <w:rFonts w:ascii="Times New Roman" w:hAnsi="Times New Roman" w:cs="Times New Roman"/>
                <w:sz w:val="24"/>
                <w:szCs w:val="24"/>
                <w:lang w:val="sv-SE"/>
              </w:rPr>
              <w:t>13</w:t>
            </w:r>
            <w:r w:rsidR="004668DD" w:rsidRPr="00141E37">
              <w:rPr>
                <w:rFonts w:ascii="Times New Roman" w:hAnsi="Times New Roman" w:cs="Times New Roman"/>
                <w:sz w:val="24"/>
                <w:szCs w:val="24"/>
                <w:lang w:val="sv-SE"/>
              </w:rPr>
              <w:t>,42</w:t>
            </w:r>
          </w:p>
        </w:tc>
        <w:tc>
          <w:tcPr>
            <w:tcW w:w="2126" w:type="dxa"/>
            <w:tcBorders>
              <w:top w:val="single" w:sz="4" w:space="0" w:color="auto"/>
            </w:tcBorders>
            <w:vAlign w:val="center"/>
          </w:tcPr>
          <w:p w14:paraId="44CBC40D" w14:textId="75CAC6CB" w:rsidR="00F12DA1" w:rsidRPr="00141E37" w:rsidRDefault="004D61B4" w:rsidP="00E71644">
            <w:pPr>
              <w:jc w:val="center"/>
              <w:rPr>
                <w:rFonts w:ascii="Times New Roman" w:hAnsi="Times New Roman" w:cs="Times New Roman"/>
                <w:sz w:val="24"/>
                <w:szCs w:val="24"/>
                <w:lang w:val="sv-SE"/>
              </w:rPr>
            </w:pPr>
            <w:r w:rsidRPr="00141E37">
              <w:rPr>
                <w:rFonts w:ascii="Times New Roman" w:hAnsi="Times New Roman" w:cs="Times New Roman"/>
                <w:sz w:val="24"/>
                <w:szCs w:val="24"/>
                <w:lang w:val="sv-SE"/>
              </w:rPr>
              <w:t xml:space="preserve">58,76 </w:t>
            </w:r>
            <w:r w:rsidR="005148C9" w:rsidRPr="00141E37">
              <w:rPr>
                <w:rFonts w:ascii="Times New Roman" w:hAnsi="Times New Roman" w:cs="Times New Roman"/>
                <w:sz w:val="24"/>
                <w:szCs w:val="24"/>
                <w:shd w:val="clear" w:color="auto" w:fill="FFFFFF"/>
                <w:lang w:val="sv-SE"/>
              </w:rPr>
              <w:t>±</w:t>
            </w:r>
            <w:r w:rsidRPr="00141E37">
              <w:rPr>
                <w:rFonts w:ascii="Times New Roman" w:hAnsi="Times New Roman" w:cs="Times New Roman"/>
                <w:sz w:val="24"/>
                <w:szCs w:val="24"/>
                <w:lang w:val="sv-SE"/>
              </w:rPr>
              <w:t xml:space="preserve"> </w:t>
            </w:r>
            <w:r w:rsidR="008D357B" w:rsidRPr="00141E37">
              <w:rPr>
                <w:rFonts w:ascii="Times New Roman" w:hAnsi="Times New Roman" w:cs="Times New Roman"/>
                <w:sz w:val="24"/>
                <w:szCs w:val="24"/>
                <w:lang w:val="sv-SE"/>
              </w:rPr>
              <w:t>26,55</w:t>
            </w:r>
          </w:p>
        </w:tc>
        <w:tc>
          <w:tcPr>
            <w:tcW w:w="1418" w:type="dxa"/>
            <w:tcBorders>
              <w:top w:val="single" w:sz="4" w:space="0" w:color="auto"/>
            </w:tcBorders>
            <w:vAlign w:val="center"/>
          </w:tcPr>
          <w:p w14:paraId="582CFE76" w14:textId="79067E55" w:rsidR="00F12DA1" w:rsidRPr="00141E37" w:rsidRDefault="00FA52A1" w:rsidP="00E71644">
            <w:pPr>
              <w:jc w:val="center"/>
              <w:rPr>
                <w:rFonts w:ascii="Times New Roman" w:hAnsi="Times New Roman" w:cs="Times New Roman"/>
                <w:sz w:val="24"/>
                <w:szCs w:val="24"/>
                <w:lang w:val="sv-SE"/>
              </w:rPr>
            </w:pPr>
            <w:r w:rsidRPr="00141E37">
              <w:rPr>
                <w:rFonts w:ascii="Times New Roman" w:hAnsi="Times New Roman" w:cs="Times New Roman"/>
                <w:sz w:val="24"/>
                <w:szCs w:val="24"/>
                <w:lang w:val="sv-SE"/>
              </w:rPr>
              <w:t>0,208</w:t>
            </w:r>
          </w:p>
        </w:tc>
      </w:tr>
      <w:tr w:rsidR="00F12DA1" w:rsidRPr="00141E37" w14:paraId="6D3811FB" w14:textId="77777777" w:rsidTr="00C21E34">
        <w:trPr>
          <w:trHeight w:val="292"/>
          <w:jc w:val="center"/>
        </w:trPr>
        <w:tc>
          <w:tcPr>
            <w:tcW w:w="2835" w:type="dxa"/>
            <w:vAlign w:val="center"/>
          </w:tcPr>
          <w:p w14:paraId="7650B8FF" w14:textId="51FE567E" w:rsidR="00F12DA1" w:rsidRPr="00141E37" w:rsidRDefault="00F55CD1" w:rsidP="00660F95">
            <w:pPr>
              <w:jc w:val="left"/>
              <w:rPr>
                <w:rFonts w:ascii="Times New Roman" w:hAnsi="Times New Roman" w:cs="Times New Roman"/>
                <w:sz w:val="24"/>
                <w:szCs w:val="24"/>
                <w:lang w:val="sv-SE"/>
              </w:rPr>
            </w:pPr>
            <w:r w:rsidRPr="00141E37">
              <w:rPr>
                <w:rFonts w:ascii="Times New Roman" w:hAnsi="Times New Roman" w:cs="Times New Roman"/>
                <w:sz w:val="24"/>
                <w:szCs w:val="24"/>
                <w:lang w:val="sv-SE"/>
              </w:rPr>
              <w:t>DPI</w:t>
            </w:r>
            <w:r w:rsidR="00A42013">
              <w:rPr>
                <w:rFonts w:ascii="Times New Roman" w:hAnsi="Times New Roman" w:cs="Times New Roman"/>
                <w:sz w:val="24"/>
                <w:szCs w:val="24"/>
                <w:lang w:val="sv-SE"/>
              </w:rPr>
              <w:t xml:space="preserve"> </w:t>
            </w:r>
            <w:r w:rsidR="00A42013" w:rsidRPr="00141E37">
              <w:rPr>
                <w:rFonts w:ascii="Times New Roman" w:hAnsi="Times New Roman" w:cs="Times New Roman"/>
                <w:sz w:val="24"/>
                <w:szCs w:val="24"/>
                <w:lang w:val="sv-SE"/>
              </w:rPr>
              <w:t xml:space="preserve">(%MVIC </w:t>
            </w:r>
            <w:r w:rsidR="00A42013" w:rsidRPr="00141E37">
              <w:rPr>
                <w:rFonts w:ascii="Times New Roman" w:hAnsi="Times New Roman" w:cs="Times New Roman"/>
                <w:sz w:val="24"/>
                <w:szCs w:val="24"/>
                <w:shd w:val="clear" w:color="auto" w:fill="FFFFFF"/>
                <w:lang w:val="sv-SE"/>
              </w:rPr>
              <w:t>± SD)</w:t>
            </w:r>
          </w:p>
        </w:tc>
        <w:tc>
          <w:tcPr>
            <w:tcW w:w="2410" w:type="dxa"/>
            <w:vAlign w:val="center"/>
          </w:tcPr>
          <w:p w14:paraId="11D5F8BD" w14:textId="4BBC29E4" w:rsidR="00F12DA1" w:rsidRPr="00141E37" w:rsidRDefault="00DB74A5" w:rsidP="00E71644">
            <w:pPr>
              <w:jc w:val="center"/>
              <w:rPr>
                <w:rFonts w:ascii="Times New Roman" w:hAnsi="Times New Roman" w:cs="Times New Roman"/>
                <w:sz w:val="24"/>
                <w:szCs w:val="24"/>
                <w:lang w:val="sv-SE"/>
              </w:rPr>
            </w:pPr>
            <w:r w:rsidRPr="00141E37">
              <w:rPr>
                <w:rFonts w:ascii="Times New Roman" w:hAnsi="Times New Roman" w:cs="Times New Roman"/>
                <w:sz w:val="24"/>
                <w:szCs w:val="24"/>
                <w:lang w:val="sv-SE"/>
              </w:rPr>
              <w:t>2</w:t>
            </w:r>
            <w:r w:rsidR="00EF3BF5">
              <w:rPr>
                <w:rFonts w:ascii="Times New Roman" w:hAnsi="Times New Roman" w:cs="Times New Roman"/>
                <w:sz w:val="24"/>
                <w:szCs w:val="24"/>
                <w:lang w:val="sv-SE"/>
              </w:rPr>
              <w:t>1</w:t>
            </w:r>
            <w:r w:rsidRPr="00141E37">
              <w:rPr>
                <w:rFonts w:ascii="Times New Roman" w:hAnsi="Times New Roman" w:cs="Times New Roman"/>
                <w:sz w:val="24"/>
                <w:szCs w:val="24"/>
                <w:lang w:val="sv-SE"/>
              </w:rPr>
              <w:t xml:space="preserve">,22 </w:t>
            </w:r>
            <w:r w:rsidR="00CE2E1F" w:rsidRPr="00141E37">
              <w:rPr>
                <w:rFonts w:ascii="Times New Roman" w:hAnsi="Times New Roman" w:cs="Times New Roman"/>
                <w:sz w:val="24"/>
                <w:szCs w:val="24"/>
                <w:shd w:val="clear" w:color="auto" w:fill="FFFFFF"/>
                <w:lang w:val="sv-SE"/>
              </w:rPr>
              <w:t>±</w:t>
            </w:r>
            <w:r w:rsidRPr="00141E37">
              <w:rPr>
                <w:rFonts w:ascii="Times New Roman" w:hAnsi="Times New Roman" w:cs="Times New Roman"/>
                <w:sz w:val="24"/>
                <w:szCs w:val="24"/>
                <w:lang w:val="sv-SE"/>
              </w:rPr>
              <w:t xml:space="preserve"> 11,67</w:t>
            </w:r>
          </w:p>
        </w:tc>
        <w:tc>
          <w:tcPr>
            <w:tcW w:w="2126" w:type="dxa"/>
            <w:vAlign w:val="center"/>
          </w:tcPr>
          <w:p w14:paraId="58B425ED" w14:textId="3EA15B0C" w:rsidR="00F12DA1" w:rsidRPr="00141E37" w:rsidRDefault="00D837A2" w:rsidP="00E71644">
            <w:pPr>
              <w:jc w:val="center"/>
              <w:rPr>
                <w:rFonts w:ascii="Times New Roman" w:hAnsi="Times New Roman" w:cs="Times New Roman"/>
                <w:sz w:val="24"/>
                <w:szCs w:val="24"/>
                <w:lang w:val="sv-SE"/>
              </w:rPr>
            </w:pPr>
            <w:r w:rsidRPr="00141E37">
              <w:rPr>
                <w:rFonts w:ascii="Times New Roman" w:hAnsi="Times New Roman" w:cs="Times New Roman"/>
                <w:sz w:val="24"/>
                <w:szCs w:val="24"/>
                <w:lang w:val="sv-SE"/>
              </w:rPr>
              <w:t xml:space="preserve">8,51 </w:t>
            </w:r>
            <w:bookmarkStart w:id="56" w:name="_Hlk25781362"/>
            <w:r w:rsidR="005148C9" w:rsidRPr="00141E37">
              <w:rPr>
                <w:rFonts w:ascii="Times New Roman" w:hAnsi="Times New Roman" w:cs="Times New Roman"/>
                <w:sz w:val="24"/>
                <w:szCs w:val="24"/>
                <w:shd w:val="clear" w:color="auto" w:fill="FFFFFF"/>
                <w:lang w:val="sv-SE"/>
              </w:rPr>
              <w:t>±</w:t>
            </w:r>
            <w:r w:rsidRPr="00141E37">
              <w:rPr>
                <w:rFonts w:ascii="Times New Roman" w:hAnsi="Times New Roman" w:cs="Times New Roman"/>
                <w:sz w:val="24"/>
                <w:szCs w:val="24"/>
                <w:lang w:val="sv-SE"/>
              </w:rPr>
              <w:t xml:space="preserve"> </w:t>
            </w:r>
            <w:r w:rsidR="000F6DBB" w:rsidRPr="00141E37">
              <w:rPr>
                <w:rFonts w:ascii="Times New Roman" w:hAnsi="Times New Roman" w:cs="Times New Roman"/>
                <w:sz w:val="24"/>
                <w:szCs w:val="24"/>
                <w:lang w:val="sv-SE"/>
              </w:rPr>
              <w:t>5,</w:t>
            </w:r>
            <w:r w:rsidR="00842AF4" w:rsidRPr="00141E37">
              <w:rPr>
                <w:rFonts w:ascii="Times New Roman" w:hAnsi="Times New Roman" w:cs="Times New Roman"/>
                <w:sz w:val="24"/>
                <w:szCs w:val="24"/>
                <w:lang w:val="sv-SE"/>
              </w:rPr>
              <w:t>7</w:t>
            </w:r>
            <w:r w:rsidR="005148C9" w:rsidRPr="00141E37">
              <w:rPr>
                <w:rFonts w:ascii="Times New Roman" w:hAnsi="Times New Roman" w:cs="Times New Roman"/>
                <w:sz w:val="24"/>
                <w:szCs w:val="24"/>
                <w:lang w:val="sv-SE"/>
              </w:rPr>
              <w:t>4</w:t>
            </w:r>
            <w:bookmarkEnd w:id="56"/>
          </w:p>
        </w:tc>
        <w:tc>
          <w:tcPr>
            <w:tcW w:w="1418" w:type="dxa"/>
            <w:vAlign w:val="center"/>
          </w:tcPr>
          <w:p w14:paraId="121FE8F1" w14:textId="2E9E1BC5" w:rsidR="00F12DA1" w:rsidRPr="00141E37" w:rsidRDefault="004C6E55" w:rsidP="00E71644">
            <w:pPr>
              <w:jc w:val="center"/>
              <w:rPr>
                <w:rFonts w:ascii="Times New Roman" w:hAnsi="Times New Roman" w:cs="Times New Roman"/>
                <w:sz w:val="24"/>
                <w:szCs w:val="24"/>
                <w:lang w:val="sv-SE"/>
              </w:rPr>
            </w:pPr>
            <w:r w:rsidRPr="00141E37">
              <w:rPr>
                <w:rFonts w:ascii="Times New Roman" w:hAnsi="Times New Roman" w:cs="Times New Roman"/>
                <w:sz w:val="24"/>
                <w:szCs w:val="24"/>
                <w:lang w:val="sv-SE"/>
              </w:rPr>
              <w:t>0,000</w:t>
            </w:r>
          </w:p>
        </w:tc>
      </w:tr>
      <w:tr w:rsidR="00CC48F6" w:rsidRPr="00141E37" w14:paraId="60E1B347" w14:textId="77777777" w:rsidTr="00C21E34">
        <w:trPr>
          <w:trHeight w:val="292"/>
          <w:jc w:val="center"/>
        </w:trPr>
        <w:tc>
          <w:tcPr>
            <w:tcW w:w="2835" w:type="dxa"/>
            <w:vAlign w:val="center"/>
          </w:tcPr>
          <w:p w14:paraId="1B16BF60" w14:textId="7E9C4B2C" w:rsidR="00F12DA1" w:rsidRPr="00141E37" w:rsidRDefault="00AA3D92" w:rsidP="00660F95">
            <w:pPr>
              <w:jc w:val="left"/>
              <w:rPr>
                <w:rFonts w:ascii="Times New Roman" w:hAnsi="Times New Roman" w:cs="Times New Roman"/>
                <w:sz w:val="24"/>
                <w:szCs w:val="24"/>
                <w:lang w:val="sv-SE"/>
              </w:rPr>
            </w:pPr>
            <w:r w:rsidRPr="00141E37">
              <w:rPr>
                <w:rFonts w:ascii="Times New Roman" w:hAnsi="Times New Roman" w:cs="Times New Roman"/>
                <w:sz w:val="24"/>
                <w:szCs w:val="24"/>
                <w:lang w:val="sv-SE"/>
              </w:rPr>
              <w:t>DPP</w:t>
            </w:r>
            <w:r w:rsidR="00A42013">
              <w:rPr>
                <w:rFonts w:ascii="Times New Roman" w:hAnsi="Times New Roman" w:cs="Times New Roman"/>
                <w:sz w:val="24"/>
                <w:szCs w:val="24"/>
                <w:lang w:val="sv-SE"/>
              </w:rPr>
              <w:t xml:space="preserve"> </w:t>
            </w:r>
            <w:r w:rsidR="00A42013" w:rsidRPr="00141E37">
              <w:rPr>
                <w:rFonts w:ascii="Times New Roman" w:hAnsi="Times New Roman" w:cs="Times New Roman"/>
                <w:sz w:val="24"/>
                <w:szCs w:val="24"/>
                <w:lang w:val="sv-SE"/>
              </w:rPr>
              <w:t xml:space="preserve">(%MVIC </w:t>
            </w:r>
            <w:r w:rsidR="00A42013" w:rsidRPr="00141E37">
              <w:rPr>
                <w:rFonts w:ascii="Times New Roman" w:hAnsi="Times New Roman" w:cs="Times New Roman"/>
                <w:sz w:val="24"/>
                <w:szCs w:val="24"/>
                <w:shd w:val="clear" w:color="auto" w:fill="FFFFFF"/>
                <w:lang w:val="sv-SE"/>
              </w:rPr>
              <w:t>± SD)</w:t>
            </w:r>
          </w:p>
        </w:tc>
        <w:tc>
          <w:tcPr>
            <w:tcW w:w="2410" w:type="dxa"/>
            <w:vAlign w:val="center"/>
          </w:tcPr>
          <w:p w14:paraId="52B87CA6" w14:textId="49AC8AF2" w:rsidR="00F12DA1" w:rsidRPr="00141E37" w:rsidRDefault="00DD1E04" w:rsidP="00E71644">
            <w:pPr>
              <w:jc w:val="center"/>
              <w:rPr>
                <w:rFonts w:ascii="Times New Roman" w:hAnsi="Times New Roman" w:cs="Times New Roman"/>
                <w:sz w:val="24"/>
                <w:szCs w:val="24"/>
                <w:lang w:val="sv-SE"/>
              </w:rPr>
            </w:pPr>
            <w:r w:rsidRPr="00141E37">
              <w:rPr>
                <w:rFonts w:ascii="Times New Roman" w:hAnsi="Times New Roman" w:cs="Times New Roman"/>
                <w:sz w:val="24"/>
                <w:szCs w:val="24"/>
                <w:lang w:val="sv-SE"/>
              </w:rPr>
              <w:t>38</w:t>
            </w:r>
            <w:r w:rsidR="001B487F" w:rsidRPr="00141E37">
              <w:rPr>
                <w:rFonts w:ascii="Times New Roman" w:hAnsi="Times New Roman" w:cs="Times New Roman"/>
                <w:sz w:val="24"/>
                <w:szCs w:val="24"/>
                <w:lang w:val="sv-SE"/>
              </w:rPr>
              <w:t>,</w:t>
            </w:r>
            <w:r w:rsidR="00632FE5">
              <w:rPr>
                <w:rFonts w:ascii="Times New Roman" w:hAnsi="Times New Roman" w:cs="Times New Roman"/>
                <w:sz w:val="24"/>
                <w:szCs w:val="24"/>
                <w:lang w:val="sv-SE"/>
              </w:rPr>
              <w:t>51</w:t>
            </w:r>
            <w:r w:rsidR="001B487F" w:rsidRPr="00141E37">
              <w:rPr>
                <w:rFonts w:ascii="Times New Roman" w:hAnsi="Times New Roman" w:cs="Times New Roman"/>
                <w:sz w:val="24"/>
                <w:szCs w:val="24"/>
                <w:lang w:val="sv-SE"/>
              </w:rPr>
              <w:t xml:space="preserve"> </w:t>
            </w:r>
            <w:r w:rsidR="00CE2E1F" w:rsidRPr="00141E37">
              <w:rPr>
                <w:rFonts w:ascii="Times New Roman" w:hAnsi="Times New Roman" w:cs="Times New Roman"/>
                <w:sz w:val="24"/>
                <w:szCs w:val="24"/>
                <w:shd w:val="clear" w:color="auto" w:fill="FFFFFF"/>
                <w:lang w:val="sv-SE"/>
              </w:rPr>
              <w:t>±</w:t>
            </w:r>
            <w:r w:rsidR="001B487F" w:rsidRPr="00141E37">
              <w:rPr>
                <w:rFonts w:ascii="Times New Roman" w:hAnsi="Times New Roman" w:cs="Times New Roman"/>
                <w:sz w:val="24"/>
                <w:szCs w:val="24"/>
                <w:lang w:val="sv-SE"/>
              </w:rPr>
              <w:t xml:space="preserve"> </w:t>
            </w:r>
            <w:r w:rsidR="009B4E6A" w:rsidRPr="00141E37">
              <w:rPr>
                <w:rFonts w:ascii="Times New Roman" w:hAnsi="Times New Roman" w:cs="Times New Roman"/>
                <w:sz w:val="24"/>
                <w:szCs w:val="24"/>
                <w:lang w:val="sv-SE"/>
              </w:rPr>
              <w:t>16,</w:t>
            </w:r>
            <w:r w:rsidR="000621F9">
              <w:rPr>
                <w:rFonts w:ascii="Times New Roman" w:hAnsi="Times New Roman" w:cs="Times New Roman"/>
                <w:sz w:val="24"/>
                <w:szCs w:val="24"/>
                <w:lang w:val="sv-SE"/>
              </w:rPr>
              <w:t>16</w:t>
            </w:r>
          </w:p>
        </w:tc>
        <w:tc>
          <w:tcPr>
            <w:tcW w:w="2126" w:type="dxa"/>
            <w:vAlign w:val="center"/>
          </w:tcPr>
          <w:p w14:paraId="0A92BDAE" w14:textId="5EDB67E0" w:rsidR="00F12DA1" w:rsidRPr="00141E37" w:rsidRDefault="00501C06" w:rsidP="00E71644">
            <w:pPr>
              <w:jc w:val="center"/>
              <w:rPr>
                <w:rFonts w:ascii="Times New Roman" w:hAnsi="Times New Roman" w:cs="Times New Roman"/>
                <w:sz w:val="24"/>
                <w:szCs w:val="24"/>
                <w:lang w:val="sv-SE"/>
              </w:rPr>
            </w:pPr>
            <w:r w:rsidRPr="00141E37">
              <w:rPr>
                <w:rFonts w:ascii="Times New Roman" w:hAnsi="Times New Roman" w:cs="Times New Roman"/>
                <w:sz w:val="24"/>
                <w:szCs w:val="24"/>
                <w:lang w:val="sv-SE"/>
              </w:rPr>
              <w:t>36,5</w:t>
            </w:r>
            <w:r w:rsidR="00D73063">
              <w:rPr>
                <w:rFonts w:ascii="Times New Roman" w:hAnsi="Times New Roman" w:cs="Times New Roman"/>
                <w:sz w:val="24"/>
                <w:szCs w:val="24"/>
                <w:lang w:val="sv-SE"/>
              </w:rPr>
              <w:t>9</w:t>
            </w:r>
            <w:r w:rsidRPr="00141E37">
              <w:rPr>
                <w:rFonts w:ascii="Times New Roman" w:hAnsi="Times New Roman" w:cs="Times New Roman"/>
                <w:sz w:val="24"/>
                <w:szCs w:val="24"/>
                <w:lang w:val="sv-SE"/>
              </w:rPr>
              <w:t xml:space="preserve"> </w:t>
            </w:r>
            <w:r w:rsidR="005148C9" w:rsidRPr="00141E37">
              <w:rPr>
                <w:rFonts w:ascii="Times New Roman" w:hAnsi="Times New Roman" w:cs="Times New Roman"/>
                <w:sz w:val="24"/>
                <w:szCs w:val="24"/>
                <w:shd w:val="clear" w:color="auto" w:fill="FFFFFF"/>
                <w:lang w:val="sv-SE"/>
              </w:rPr>
              <w:t xml:space="preserve">± </w:t>
            </w:r>
            <w:r w:rsidR="00650DEF" w:rsidRPr="00141E37">
              <w:rPr>
                <w:rFonts w:ascii="Times New Roman" w:hAnsi="Times New Roman" w:cs="Times New Roman"/>
                <w:sz w:val="24"/>
                <w:szCs w:val="24"/>
                <w:lang w:val="sv-SE"/>
              </w:rPr>
              <w:t>19,7</w:t>
            </w:r>
            <w:r w:rsidR="00F737AE">
              <w:rPr>
                <w:rFonts w:ascii="Times New Roman" w:hAnsi="Times New Roman" w:cs="Times New Roman"/>
                <w:sz w:val="24"/>
                <w:szCs w:val="24"/>
                <w:lang w:val="sv-SE"/>
              </w:rPr>
              <w:t>0</w:t>
            </w:r>
          </w:p>
        </w:tc>
        <w:tc>
          <w:tcPr>
            <w:tcW w:w="1418" w:type="dxa"/>
            <w:vAlign w:val="center"/>
          </w:tcPr>
          <w:p w14:paraId="3A8379BA" w14:textId="7EF0BAC1" w:rsidR="00F12DA1" w:rsidRPr="00141E37" w:rsidRDefault="00FB745D" w:rsidP="00E71644">
            <w:pPr>
              <w:jc w:val="center"/>
              <w:rPr>
                <w:rFonts w:ascii="Times New Roman" w:hAnsi="Times New Roman" w:cs="Times New Roman"/>
                <w:sz w:val="24"/>
                <w:szCs w:val="24"/>
                <w:lang w:val="sv-SE"/>
              </w:rPr>
            </w:pPr>
            <w:r w:rsidRPr="00141E37">
              <w:rPr>
                <w:rFonts w:ascii="Times New Roman" w:hAnsi="Times New Roman" w:cs="Times New Roman"/>
                <w:sz w:val="24"/>
                <w:szCs w:val="24"/>
                <w:lang w:val="sv-SE"/>
              </w:rPr>
              <w:t>0,4</w:t>
            </w:r>
            <w:r w:rsidR="0015545A">
              <w:rPr>
                <w:rFonts w:ascii="Times New Roman" w:hAnsi="Times New Roman" w:cs="Times New Roman"/>
                <w:sz w:val="24"/>
                <w:szCs w:val="24"/>
                <w:lang w:val="sv-SE"/>
              </w:rPr>
              <w:t>90</w:t>
            </w:r>
          </w:p>
        </w:tc>
      </w:tr>
      <w:tr w:rsidR="00CC4FBC" w:rsidRPr="00141E37" w14:paraId="395D00A9" w14:textId="77777777" w:rsidTr="00C21E34">
        <w:trPr>
          <w:trHeight w:val="183"/>
          <w:jc w:val="center"/>
        </w:trPr>
        <w:tc>
          <w:tcPr>
            <w:tcW w:w="2835" w:type="dxa"/>
            <w:tcBorders>
              <w:bottom w:val="single" w:sz="4" w:space="0" w:color="auto"/>
            </w:tcBorders>
            <w:vAlign w:val="center"/>
          </w:tcPr>
          <w:p w14:paraId="2CED5531" w14:textId="337427EF" w:rsidR="00CC4FBC" w:rsidRPr="00141E37" w:rsidRDefault="00CC4FBC" w:rsidP="00660F95">
            <w:pPr>
              <w:rPr>
                <w:rFonts w:ascii="Times New Roman" w:hAnsi="Times New Roman" w:cs="Times New Roman"/>
                <w:sz w:val="24"/>
                <w:szCs w:val="24"/>
                <w:lang w:val="sv-SE"/>
              </w:rPr>
            </w:pPr>
            <w:r w:rsidRPr="00141E37">
              <w:rPr>
                <w:rFonts w:ascii="Times New Roman" w:hAnsi="Times New Roman" w:cs="Times New Roman"/>
                <w:sz w:val="24"/>
                <w:szCs w:val="24"/>
                <w:lang w:val="sv-SE"/>
              </w:rPr>
              <w:t>Isolering av INF</w:t>
            </w:r>
            <w:r w:rsidR="00A42013">
              <w:rPr>
                <w:rFonts w:ascii="Times New Roman" w:hAnsi="Times New Roman" w:cs="Times New Roman"/>
                <w:sz w:val="24"/>
                <w:szCs w:val="24"/>
                <w:lang w:val="sv-SE"/>
              </w:rPr>
              <w:t xml:space="preserve"> (%</w:t>
            </w:r>
            <w:r w:rsidR="0024699D">
              <w:rPr>
                <w:rFonts w:ascii="Times New Roman" w:hAnsi="Times New Roman" w:cs="Times New Roman"/>
                <w:sz w:val="24"/>
                <w:szCs w:val="24"/>
                <w:lang w:val="sv-SE"/>
              </w:rPr>
              <w:t xml:space="preserve"> </w:t>
            </w:r>
            <w:r w:rsidR="0024699D" w:rsidRPr="00141E37">
              <w:rPr>
                <w:rFonts w:ascii="Times New Roman" w:hAnsi="Times New Roman" w:cs="Times New Roman"/>
                <w:sz w:val="24"/>
                <w:szCs w:val="24"/>
                <w:shd w:val="clear" w:color="auto" w:fill="FFFFFF"/>
                <w:lang w:val="sv-SE"/>
              </w:rPr>
              <w:t>± SD</w:t>
            </w:r>
            <w:r w:rsidR="00A42013">
              <w:rPr>
                <w:rFonts w:ascii="Times New Roman" w:hAnsi="Times New Roman" w:cs="Times New Roman"/>
                <w:sz w:val="24"/>
                <w:szCs w:val="24"/>
                <w:lang w:val="sv-SE"/>
              </w:rPr>
              <w:t>)</w:t>
            </w:r>
          </w:p>
        </w:tc>
        <w:tc>
          <w:tcPr>
            <w:tcW w:w="2410" w:type="dxa"/>
            <w:tcBorders>
              <w:bottom w:val="single" w:sz="4" w:space="0" w:color="auto"/>
            </w:tcBorders>
            <w:vAlign w:val="center"/>
          </w:tcPr>
          <w:p w14:paraId="27EA047B" w14:textId="7F87E6F7" w:rsidR="00CC4FBC" w:rsidRPr="00141E37" w:rsidRDefault="0079480D" w:rsidP="00E71644">
            <w:pPr>
              <w:jc w:val="center"/>
              <w:rPr>
                <w:rFonts w:ascii="Times New Roman" w:hAnsi="Times New Roman" w:cs="Times New Roman"/>
                <w:sz w:val="24"/>
                <w:szCs w:val="24"/>
                <w:lang w:val="sv-SE"/>
              </w:rPr>
            </w:pPr>
            <w:r w:rsidRPr="00141E37">
              <w:rPr>
                <w:rFonts w:ascii="Times New Roman" w:hAnsi="Times New Roman" w:cs="Times New Roman"/>
                <w:sz w:val="24"/>
                <w:szCs w:val="24"/>
                <w:lang w:val="sv-SE"/>
              </w:rPr>
              <w:t>48,8</w:t>
            </w:r>
            <w:r w:rsidR="009B2D7B">
              <w:rPr>
                <w:rFonts w:ascii="Times New Roman" w:hAnsi="Times New Roman" w:cs="Times New Roman"/>
                <w:sz w:val="24"/>
                <w:szCs w:val="24"/>
                <w:lang w:val="sv-SE"/>
              </w:rPr>
              <w:t>0</w:t>
            </w:r>
            <w:r w:rsidR="00CE2E1F" w:rsidRPr="00141E37">
              <w:rPr>
                <w:rFonts w:ascii="Times New Roman" w:hAnsi="Times New Roman" w:cs="Times New Roman"/>
                <w:sz w:val="24"/>
                <w:szCs w:val="24"/>
                <w:lang w:val="sv-SE"/>
              </w:rPr>
              <w:t xml:space="preserve"> </w:t>
            </w:r>
            <w:r w:rsidR="00CE2E1F" w:rsidRPr="00141E37">
              <w:rPr>
                <w:rFonts w:ascii="Times New Roman" w:hAnsi="Times New Roman" w:cs="Times New Roman"/>
                <w:sz w:val="24"/>
                <w:szCs w:val="24"/>
                <w:shd w:val="clear" w:color="auto" w:fill="FFFFFF"/>
                <w:lang w:val="sv-SE"/>
              </w:rPr>
              <w:t>±</w:t>
            </w:r>
            <w:r w:rsidR="00170F0D" w:rsidRPr="00141E37">
              <w:rPr>
                <w:rFonts w:ascii="Times New Roman" w:hAnsi="Times New Roman" w:cs="Times New Roman"/>
                <w:sz w:val="24"/>
                <w:szCs w:val="24"/>
                <w:lang w:val="sv-SE"/>
              </w:rPr>
              <w:t xml:space="preserve"> </w:t>
            </w:r>
            <w:r w:rsidR="002B293B" w:rsidRPr="00141E37">
              <w:rPr>
                <w:rFonts w:ascii="Times New Roman" w:hAnsi="Times New Roman" w:cs="Times New Roman"/>
                <w:sz w:val="24"/>
                <w:szCs w:val="24"/>
                <w:lang w:val="sv-SE"/>
              </w:rPr>
              <w:t>9,</w:t>
            </w:r>
            <w:r w:rsidR="00AF444A">
              <w:rPr>
                <w:rFonts w:ascii="Times New Roman" w:hAnsi="Times New Roman" w:cs="Times New Roman"/>
                <w:sz w:val="24"/>
                <w:szCs w:val="24"/>
                <w:lang w:val="sv-SE"/>
              </w:rPr>
              <w:t>52</w:t>
            </w:r>
          </w:p>
        </w:tc>
        <w:tc>
          <w:tcPr>
            <w:tcW w:w="2126" w:type="dxa"/>
            <w:tcBorders>
              <w:bottom w:val="single" w:sz="4" w:space="0" w:color="auto"/>
            </w:tcBorders>
            <w:vAlign w:val="center"/>
          </w:tcPr>
          <w:p w14:paraId="57BAB331" w14:textId="347D3DE9" w:rsidR="00CC4FBC" w:rsidRPr="00141E37" w:rsidRDefault="001F190B" w:rsidP="00E71644">
            <w:pPr>
              <w:jc w:val="center"/>
              <w:rPr>
                <w:rFonts w:ascii="Times New Roman" w:hAnsi="Times New Roman" w:cs="Times New Roman"/>
                <w:sz w:val="24"/>
                <w:szCs w:val="24"/>
                <w:lang w:val="sv-SE"/>
              </w:rPr>
            </w:pPr>
            <w:r w:rsidRPr="00141E37">
              <w:rPr>
                <w:rFonts w:ascii="Times New Roman" w:hAnsi="Times New Roman" w:cs="Times New Roman"/>
                <w:sz w:val="24"/>
                <w:szCs w:val="24"/>
                <w:lang w:val="sv-SE"/>
              </w:rPr>
              <w:t>57,7</w:t>
            </w:r>
            <w:r w:rsidR="00AF444A">
              <w:rPr>
                <w:rFonts w:ascii="Times New Roman" w:hAnsi="Times New Roman" w:cs="Times New Roman"/>
                <w:sz w:val="24"/>
                <w:szCs w:val="24"/>
                <w:lang w:val="sv-SE"/>
              </w:rPr>
              <w:t>1</w:t>
            </w:r>
            <w:r w:rsidR="005148C9" w:rsidRPr="00141E37">
              <w:rPr>
                <w:rFonts w:ascii="Times New Roman" w:hAnsi="Times New Roman" w:cs="Times New Roman"/>
                <w:sz w:val="24"/>
                <w:szCs w:val="24"/>
                <w:lang w:val="sv-SE"/>
              </w:rPr>
              <w:t xml:space="preserve"> </w:t>
            </w:r>
            <w:r w:rsidR="005148C9" w:rsidRPr="00141E37">
              <w:rPr>
                <w:rFonts w:ascii="Times New Roman" w:hAnsi="Times New Roman" w:cs="Times New Roman"/>
                <w:sz w:val="24"/>
                <w:szCs w:val="24"/>
                <w:shd w:val="clear" w:color="auto" w:fill="FFFFFF"/>
                <w:lang w:val="sv-SE"/>
              </w:rPr>
              <w:t xml:space="preserve">± </w:t>
            </w:r>
            <w:r w:rsidR="00424D15" w:rsidRPr="00141E37">
              <w:rPr>
                <w:rFonts w:ascii="Times New Roman" w:hAnsi="Times New Roman" w:cs="Times New Roman"/>
                <w:sz w:val="24"/>
                <w:szCs w:val="24"/>
                <w:lang w:val="sv-SE"/>
              </w:rPr>
              <w:t>12</w:t>
            </w:r>
            <w:r w:rsidR="00E46025" w:rsidRPr="00141E37">
              <w:rPr>
                <w:rFonts w:ascii="Times New Roman" w:hAnsi="Times New Roman" w:cs="Times New Roman"/>
                <w:sz w:val="24"/>
                <w:szCs w:val="24"/>
                <w:lang w:val="sv-SE"/>
              </w:rPr>
              <w:t>,</w:t>
            </w:r>
            <w:r w:rsidR="00C45950">
              <w:rPr>
                <w:rFonts w:ascii="Times New Roman" w:hAnsi="Times New Roman" w:cs="Times New Roman"/>
                <w:sz w:val="24"/>
                <w:szCs w:val="24"/>
                <w:lang w:val="sv-SE"/>
              </w:rPr>
              <w:t>56</w:t>
            </w:r>
          </w:p>
        </w:tc>
        <w:tc>
          <w:tcPr>
            <w:tcW w:w="1418" w:type="dxa"/>
            <w:tcBorders>
              <w:bottom w:val="single" w:sz="4" w:space="0" w:color="auto"/>
            </w:tcBorders>
            <w:vAlign w:val="center"/>
          </w:tcPr>
          <w:p w14:paraId="30795274" w14:textId="0339E7F8" w:rsidR="00CC4FBC" w:rsidRPr="00141E37" w:rsidRDefault="003A7AC0" w:rsidP="00E71644">
            <w:pPr>
              <w:jc w:val="center"/>
              <w:rPr>
                <w:rFonts w:ascii="Times New Roman" w:hAnsi="Times New Roman" w:cs="Times New Roman"/>
                <w:sz w:val="24"/>
                <w:szCs w:val="24"/>
                <w:lang w:val="sv-SE"/>
              </w:rPr>
            </w:pPr>
            <w:r w:rsidRPr="00141E37">
              <w:rPr>
                <w:rFonts w:ascii="Times New Roman" w:hAnsi="Times New Roman" w:cs="Times New Roman"/>
                <w:sz w:val="24"/>
                <w:szCs w:val="24"/>
                <w:lang w:val="sv-SE"/>
              </w:rPr>
              <w:t>0,</w:t>
            </w:r>
            <w:r w:rsidR="0095043B" w:rsidRPr="00141E37">
              <w:rPr>
                <w:rFonts w:ascii="Times New Roman" w:hAnsi="Times New Roman" w:cs="Times New Roman"/>
                <w:sz w:val="24"/>
                <w:szCs w:val="24"/>
                <w:lang w:val="sv-SE"/>
              </w:rPr>
              <w:t>005</w:t>
            </w:r>
          </w:p>
        </w:tc>
      </w:tr>
    </w:tbl>
    <w:p w14:paraId="520128DF" w14:textId="7BE25878" w:rsidR="00E4582C" w:rsidRDefault="00525977" w:rsidP="00F65E03">
      <w:pPr>
        <w:spacing w:before="120"/>
        <w:rPr>
          <w:rFonts w:ascii="Times New Roman" w:hAnsi="Times New Roman" w:cs="Times New Roman"/>
          <w:b/>
          <w:bCs/>
          <w:sz w:val="18"/>
          <w:szCs w:val="18"/>
          <w:lang w:val="sv-SE"/>
        </w:rPr>
      </w:pPr>
      <w:r>
        <w:rPr>
          <w:rFonts w:ascii="Times New Roman" w:hAnsi="Times New Roman" w:cs="Times New Roman"/>
          <w:b/>
          <w:bCs/>
          <w:sz w:val="18"/>
          <w:szCs w:val="18"/>
          <w:lang w:val="sv-SE"/>
        </w:rPr>
        <w:t xml:space="preserve">% MVIC = </w:t>
      </w:r>
      <w:r w:rsidR="00770177">
        <w:rPr>
          <w:rFonts w:ascii="Times New Roman" w:hAnsi="Times New Roman" w:cs="Times New Roman"/>
          <w:b/>
          <w:bCs/>
          <w:sz w:val="18"/>
          <w:szCs w:val="18"/>
          <w:lang w:val="sv-SE"/>
        </w:rPr>
        <w:t>andel av maximal viljemässig</w:t>
      </w:r>
      <w:r w:rsidR="009523E3">
        <w:rPr>
          <w:rFonts w:ascii="Times New Roman" w:hAnsi="Times New Roman" w:cs="Times New Roman"/>
          <w:b/>
          <w:bCs/>
          <w:sz w:val="18"/>
          <w:szCs w:val="18"/>
          <w:lang w:val="sv-SE"/>
        </w:rPr>
        <w:t xml:space="preserve"> isometrisk</w:t>
      </w:r>
      <w:r w:rsidR="00770177">
        <w:rPr>
          <w:rFonts w:ascii="Times New Roman" w:hAnsi="Times New Roman" w:cs="Times New Roman"/>
          <w:b/>
          <w:bCs/>
          <w:sz w:val="18"/>
          <w:szCs w:val="18"/>
          <w:lang w:val="sv-SE"/>
        </w:rPr>
        <w:t xml:space="preserve"> kontraktion</w:t>
      </w:r>
      <w:r w:rsidR="001C5AE7">
        <w:rPr>
          <w:rFonts w:ascii="Times New Roman" w:hAnsi="Times New Roman" w:cs="Times New Roman"/>
          <w:b/>
          <w:bCs/>
          <w:sz w:val="18"/>
          <w:szCs w:val="18"/>
          <w:lang w:val="sv-SE"/>
        </w:rPr>
        <w:t xml:space="preserve">, SD= standardavviklse, </w:t>
      </w:r>
      <w:r w:rsidR="003C560E">
        <w:rPr>
          <w:rFonts w:ascii="Times New Roman" w:hAnsi="Times New Roman" w:cs="Times New Roman"/>
          <w:b/>
          <w:bCs/>
          <w:sz w:val="18"/>
          <w:szCs w:val="18"/>
          <w:lang w:val="sv-SE"/>
        </w:rPr>
        <w:t xml:space="preserve">INF= </w:t>
      </w:r>
      <w:r w:rsidR="00AE0637">
        <w:rPr>
          <w:rFonts w:ascii="Times New Roman" w:hAnsi="Times New Roman" w:cs="Times New Roman"/>
          <w:b/>
          <w:bCs/>
          <w:sz w:val="18"/>
          <w:szCs w:val="18"/>
          <w:lang w:val="sv-SE"/>
        </w:rPr>
        <w:t>m</w:t>
      </w:r>
      <w:r w:rsidR="003C560E">
        <w:rPr>
          <w:rFonts w:ascii="Times New Roman" w:hAnsi="Times New Roman" w:cs="Times New Roman"/>
          <w:b/>
          <w:bCs/>
          <w:sz w:val="18"/>
          <w:szCs w:val="18"/>
          <w:lang w:val="sv-SE"/>
        </w:rPr>
        <w:t xml:space="preserve">. infraspinatus, </w:t>
      </w:r>
      <w:r w:rsidR="00B22CC8">
        <w:rPr>
          <w:rFonts w:ascii="Times New Roman" w:hAnsi="Times New Roman" w:cs="Times New Roman"/>
          <w:b/>
          <w:bCs/>
          <w:sz w:val="18"/>
          <w:szCs w:val="18"/>
          <w:lang w:val="sv-SE"/>
        </w:rPr>
        <w:t>DPI= m. deltoideus pars intermedia, DPP=</w:t>
      </w:r>
      <w:r w:rsidR="00C04471">
        <w:rPr>
          <w:rFonts w:ascii="Times New Roman" w:hAnsi="Times New Roman" w:cs="Times New Roman"/>
          <w:b/>
          <w:bCs/>
          <w:sz w:val="18"/>
          <w:szCs w:val="18"/>
          <w:lang w:val="sv-SE"/>
        </w:rPr>
        <w:t xml:space="preserve">m. deltoideus pars posterior. </w:t>
      </w:r>
    </w:p>
    <w:p w14:paraId="2962CEF5" w14:textId="66E48783" w:rsidR="001C5AE7" w:rsidRPr="00F65E03" w:rsidRDefault="001C5AE7" w:rsidP="001806FF">
      <w:pPr>
        <w:rPr>
          <w:rFonts w:ascii="Times New Roman" w:hAnsi="Times New Roman" w:cs="Times New Roman"/>
          <w:b/>
          <w:bCs/>
          <w:sz w:val="18"/>
          <w:szCs w:val="18"/>
          <w:lang w:val="sv-SE"/>
        </w:rPr>
      </w:pPr>
    </w:p>
    <w:p w14:paraId="311F2453" w14:textId="3A33CCD2" w:rsidR="00C40200" w:rsidRPr="00221C7F" w:rsidRDefault="00176F7E" w:rsidP="00BB6249">
      <w:pPr>
        <w:jc w:val="both"/>
        <w:rPr>
          <w:rFonts w:ascii="Times New Roman" w:hAnsi="Times New Roman" w:cs="Times New Roman"/>
          <w:sz w:val="24"/>
          <w:szCs w:val="24"/>
          <w:lang w:val="sv-SE"/>
        </w:rPr>
      </w:pPr>
      <w:r>
        <w:rPr>
          <w:rFonts w:ascii="Times New Roman" w:hAnsi="Times New Roman" w:cs="Times New Roman"/>
          <w:sz w:val="24"/>
          <w:szCs w:val="24"/>
          <w:lang w:val="sv-SE"/>
        </w:rPr>
        <w:lastRenderedPageBreak/>
        <w:t xml:space="preserve">Om vi väljer att </w:t>
      </w:r>
      <w:r w:rsidR="003B7C3C">
        <w:rPr>
          <w:rFonts w:ascii="Times New Roman" w:hAnsi="Times New Roman" w:cs="Times New Roman"/>
          <w:sz w:val="24"/>
          <w:szCs w:val="24"/>
          <w:lang w:val="sv-SE"/>
        </w:rPr>
        <w:t xml:space="preserve">titta på </w:t>
      </w:r>
      <w:r w:rsidR="00C04C16">
        <w:rPr>
          <w:rFonts w:ascii="Times New Roman" w:hAnsi="Times New Roman" w:cs="Times New Roman"/>
          <w:sz w:val="24"/>
          <w:szCs w:val="24"/>
          <w:lang w:val="sv-SE"/>
        </w:rPr>
        <w:t xml:space="preserve">övergripande </w:t>
      </w:r>
      <w:r w:rsidR="003B7C3C">
        <w:rPr>
          <w:rFonts w:ascii="Times New Roman" w:hAnsi="Times New Roman" w:cs="Times New Roman"/>
          <w:sz w:val="24"/>
          <w:szCs w:val="24"/>
          <w:lang w:val="sv-SE"/>
        </w:rPr>
        <w:t>mönster</w:t>
      </w:r>
      <w:r w:rsidR="004C27C0">
        <w:rPr>
          <w:rFonts w:ascii="Times New Roman" w:hAnsi="Times New Roman" w:cs="Times New Roman"/>
          <w:sz w:val="24"/>
          <w:szCs w:val="24"/>
          <w:lang w:val="sv-SE"/>
        </w:rPr>
        <w:t xml:space="preserve"> i datan, så ser vi att</w:t>
      </w:r>
      <w:r w:rsidR="003B7C3C">
        <w:rPr>
          <w:rFonts w:ascii="Times New Roman" w:hAnsi="Times New Roman" w:cs="Times New Roman"/>
          <w:sz w:val="24"/>
          <w:szCs w:val="24"/>
          <w:lang w:val="sv-SE"/>
        </w:rPr>
        <w:t xml:space="preserve"> </w:t>
      </w:r>
      <w:r w:rsidR="004C27C0">
        <w:rPr>
          <w:rFonts w:ascii="Times New Roman" w:hAnsi="Times New Roman" w:cs="Times New Roman"/>
          <w:sz w:val="24"/>
          <w:szCs w:val="24"/>
          <w:lang w:val="sv-SE"/>
        </w:rPr>
        <w:t>s</w:t>
      </w:r>
      <w:r w:rsidR="00F71B39">
        <w:rPr>
          <w:rFonts w:ascii="Times New Roman" w:hAnsi="Times New Roman" w:cs="Times New Roman"/>
          <w:sz w:val="24"/>
          <w:szCs w:val="24"/>
          <w:lang w:val="sv-SE"/>
        </w:rPr>
        <w:t>amtliga 17 deltagare fick en minskning av aktiviteten i m. deltoideus pars intermedia, men inga tydliga mönster kan ses för m. deltoideus pars posterior eller m. infraspinatus. (</w:t>
      </w:r>
      <w:r w:rsidR="00882608">
        <w:rPr>
          <w:rFonts w:ascii="Times New Roman" w:hAnsi="Times New Roman" w:cs="Times New Roman"/>
          <w:sz w:val="24"/>
          <w:szCs w:val="24"/>
          <w:lang w:val="sv-SE"/>
        </w:rPr>
        <w:t>F</w:t>
      </w:r>
      <w:r w:rsidR="00F71B39">
        <w:rPr>
          <w:rFonts w:ascii="Times New Roman" w:hAnsi="Times New Roman" w:cs="Times New Roman"/>
          <w:sz w:val="24"/>
          <w:szCs w:val="24"/>
          <w:lang w:val="sv-SE"/>
        </w:rPr>
        <w:t>igur 10).</w:t>
      </w:r>
    </w:p>
    <w:tbl>
      <w:tblPr>
        <w:tblStyle w:val="Tabellrutnt"/>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6"/>
      </w:tblGrid>
      <w:tr w:rsidR="005D0EB5" w:rsidRPr="005D0EB5" w14:paraId="3C620D82" w14:textId="77777777" w:rsidTr="00BF496A">
        <w:trPr>
          <w:trHeight w:val="4084"/>
          <w:jc w:val="center"/>
        </w:trPr>
        <w:tc>
          <w:tcPr>
            <w:tcW w:w="9026" w:type="dxa"/>
          </w:tcPr>
          <w:p w14:paraId="1055887E" w14:textId="77777777" w:rsidR="005D0EB5" w:rsidRPr="005D0EB5" w:rsidRDefault="005D0EB5" w:rsidP="005D0EB5">
            <w:pPr>
              <w:keepNext/>
              <w:jc w:val="center"/>
              <w:rPr>
                <w:rFonts w:ascii="Times New Roman" w:hAnsi="Times New Roman" w:cs="Times New Roman"/>
              </w:rPr>
            </w:pPr>
            <w:r w:rsidRPr="005D0EB5">
              <w:rPr>
                <w:rFonts w:ascii="Times New Roman" w:hAnsi="Times New Roman" w:cs="Times New Roman"/>
                <w:noProof/>
              </w:rPr>
              <w:drawing>
                <wp:inline distT="0" distB="0" distL="0" distR="0" wp14:anchorId="196129DA" wp14:editId="3F8F5F05">
                  <wp:extent cx="5731510" cy="2545080"/>
                  <wp:effectExtent l="0" t="0" r="2540" b="7620"/>
                  <wp:docPr id="11" name="Bildobjekt 11" descr="En bild som visar karta, text&#10;&#10;Automatiskt genererad beskrivn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lines.png"/>
                          <pic:cNvPicPr/>
                        </pic:nvPicPr>
                        <pic:blipFill>
                          <a:blip r:embed="rId23"/>
                          <a:stretch>
                            <a:fillRect/>
                          </a:stretch>
                        </pic:blipFill>
                        <pic:spPr>
                          <a:xfrm>
                            <a:off x="0" y="0"/>
                            <a:ext cx="5731510" cy="2545080"/>
                          </a:xfrm>
                          <a:prstGeom prst="rect">
                            <a:avLst/>
                          </a:prstGeom>
                        </pic:spPr>
                      </pic:pic>
                    </a:graphicData>
                  </a:graphic>
                </wp:inline>
              </w:drawing>
            </w:r>
          </w:p>
        </w:tc>
      </w:tr>
      <w:tr w:rsidR="005D0EB5" w:rsidRPr="00F65E03" w14:paraId="432C6666" w14:textId="77777777" w:rsidTr="00BF496A">
        <w:trPr>
          <w:trHeight w:val="640"/>
          <w:jc w:val="center"/>
        </w:trPr>
        <w:tc>
          <w:tcPr>
            <w:tcW w:w="9026" w:type="dxa"/>
          </w:tcPr>
          <w:p w14:paraId="18AD15DC" w14:textId="77777777" w:rsidR="005D0EB5" w:rsidRPr="005D0EB5" w:rsidRDefault="005D0EB5" w:rsidP="005D0EB5">
            <w:pPr>
              <w:pStyle w:val="Beskrivning"/>
              <w:rPr>
                <w:rFonts w:ascii="Times New Roman" w:hAnsi="Times New Roman" w:cs="Times New Roman"/>
                <w:lang w:val="sv-SE"/>
              </w:rPr>
            </w:pPr>
            <w:r w:rsidRPr="005D0EB5">
              <w:rPr>
                <w:rFonts w:ascii="Times New Roman" w:hAnsi="Times New Roman" w:cs="Times New Roman"/>
                <w:lang w:val="sv-SE"/>
              </w:rPr>
              <w:t>Figur 10: %MVIC utan och med adduktion per deltagare. Varje linje representerar en enskild testpersons %MVIC utan och med adduktion i m. deltoideus pars intermedia (DPI), m. deltoideus pars posterior (DPP), och m. infraspinatus (INF)</w:t>
            </w:r>
          </w:p>
        </w:tc>
      </w:tr>
    </w:tbl>
    <w:p w14:paraId="3A288F75" w14:textId="77777777" w:rsidR="00BF496A" w:rsidRDefault="00BF496A" w:rsidP="00BF496A">
      <w:pPr>
        <w:rPr>
          <w:rFonts w:ascii="Times New Roman" w:hAnsi="Times New Roman" w:cs="Times New Roman"/>
          <w:sz w:val="24"/>
          <w:szCs w:val="24"/>
          <w:lang w:val="sv-SE"/>
        </w:rPr>
      </w:pPr>
    </w:p>
    <w:p w14:paraId="49A5EDAF" w14:textId="541EBC3F" w:rsidR="00BF496A" w:rsidRPr="001B7E77" w:rsidRDefault="00BF496A" w:rsidP="00BF496A">
      <w:pPr>
        <w:rPr>
          <w:rFonts w:ascii="Times New Roman" w:hAnsi="Times New Roman" w:cs="Times New Roman"/>
          <w:color w:val="0563C1" w:themeColor="hyperlink"/>
          <w:sz w:val="24"/>
          <w:szCs w:val="24"/>
          <w:u w:val="single"/>
          <w:lang w:val="sv-SE"/>
        </w:rPr>
      </w:pPr>
      <w:r>
        <w:rPr>
          <w:rFonts w:ascii="Times New Roman" w:hAnsi="Times New Roman" w:cs="Times New Roman"/>
          <w:sz w:val="24"/>
          <w:szCs w:val="24"/>
          <w:lang w:val="sv-SE"/>
        </w:rPr>
        <w:t xml:space="preserve">Samtliga mätvärden och källkod för bearbetning kan hittas på: </w:t>
      </w:r>
      <w:hyperlink r:id="rId24" w:history="1">
        <w:r w:rsidRPr="005440BB">
          <w:rPr>
            <w:rStyle w:val="Hyperlnk"/>
            <w:rFonts w:ascii="Times New Roman" w:hAnsi="Times New Roman" w:cs="Times New Roman"/>
            <w:sz w:val="24"/>
            <w:szCs w:val="24"/>
            <w:lang w:val="sv-SE"/>
          </w:rPr>
          <w:t>https://github.com/mouboo/BThesis</w:t>
        </w:r>
      </w:hyperlink>
    </w:p>
    <w:p w14:paraId="76A39DD8" w14:textId="77777777" w:rsidR="00AB50A3" w:rsidRDefault="00AB50A3">
      <w:pPr>
        <w:rPr>
          <w:rFonts w:asciiTheme="majorHAnsi" w:eastAsiaTheme="majorEastAsia" w:hAnsiTheme="majorHAnsi" w:cstheme="majorBidi"/>
          <w:b/>
          <w:bCs/>
          <w:caps/>
          <w:spacing w:val="4"/>
          <w:sz w:val="32"/>
          <w:szCs w:val="32"/>
          <w:lang w:val="sv-SE"/>
        </w:rPr>
      </w:pPr>
      <w:r>
        <w:rPr>
          <w:sz w:val="32"/>
          <w:szCs w:val="32"/>
          <w:lang w:val="sv-SE"/>
        </w:rPr>
        <w:br w:type="page"/>
      </w:r>
    </w:p>
    <w:p w14:paraId="75245E89" w14:textId="53D6E888" w:rsidR="008E53EB" w:rsidRPr="002A1413" w:rsidRDefault="008E53EB" w:rsidP="008E53EB">
      <w:pPr>
        <w:pStyle w:val="Rubrik1"/>
        <w:rPr>
          <w:sz w:val="32"/>
          <w:szCs w:val="32"/>
          <w:lang w:val="sv-SE"/>
        </w:rPr>
      </w:pPr>
      <w:bookmarkStart w:id="57" w:name="_Toc38476852"/>
      <w:r w:rsidRPr="002A1413">
        <w:rPr>
          <w:sz w:val="32"/>
          <w:szCs w:val="32"/>
          <w:lang w:val="sv-SE"/>
        </w:rPr>
        <w:lastRenderedPageBreak/>
        <w:t>Diskussion</w:t>
      </w:r>
      <w:bookmarkEnd w:id="57"/>
    </w:p>
    <w:p w14:paraId="40DCEB3E" w14:textId="1275633E" w:rsidR="00CC6961" w:rsidRPr="00C24A70" w:rsidRDefault="00CC6961" w:rsidP="00FC645B">
      <w:pPr>
        <w:pStyle w:val="Rubrik2"/>
        <w:rPr>
          <w:rFonts w:cstheme="majorHAnsi"/>
          <w:lang w:val="sv-SE"/>
        </w:rPr>
      </w:pPr>
      <w:bookmarkStart w:id="58" w:name="_Toc38476853"/>
      <w:r w:rsidRPr="00C24A70">
        <w:rPr>
          <w:lang w:val="sv-SE"/>
        </w:rPr>
        <w:t>Materia</w:t>
      </w:r>
      <w:r w:rsidR="00343C1A" w:rsidRPr="00C24A70">
        <w:rPr>
          <w:rFonts w:cstheme="majorHAnsi"/>
          <w:lang w:val="sv-SE"/>
        </w:rPr>
        <w:t>l- och metoddiskussion</w:t>
      </w:r>
      <w:bookmarkEnd w:id="58"/>
    </w:p>
    <w:p w14:paraId="08E1DF5A" w14:textId="17CBF804" w:rsidR="00EF147D" w:rsidRPr="00BD2999" w:rsidRDefault="00EF147D" w:rsidP="009676C1">
      <w:pPr>
        <w:jc w:val="both"/>
        <w:rPr>
          <w:rFonts w:ascii="Times New Roman" w:hAnsi="Times New Roman" w:cs="Times New Roman"/>
          <w:sz w:val="24"/>
          <w:szCs w:val="24"/>
          <w:lang w:val="sv-SE"/>
        </w:rPr>
      </w:pPr>
      <w:r w:rsidRPr="00BD2999">
        <w:rPr>
          <w:rFonts w:ascii="Times New Roman" w:hAnsi="Times New Roman" w:cs="Times New Roman"/>
          <w:sz w:val="24"/>
          <w:szCs w:val="24"/>
          <w:lang w:val="sv-SE"/>
        </w:rPr>
        <w:t>I studien använd</w:t>
      </w:r>
      <w:r>
        <w:rPr>
          <w:rFonts w:ascii="Times New Roman" w:hAnsi="Times New Roman" w:cs="Times New Roman"/>
          <w:sz w:val="24"/>
          <w:szCs w:val="24"/>
          <w:lang w:val="sv-SE"/>
        </w:rPr>
        <w:t>es</w:t>
      </w:r>
      <w:r w:rsidRPr="00BD2999">
        <w:rPr>
          <w:rFonts w:ascii="Times New Roman" w:hAnsi="Times New Roman" w:cs="Times New Roman"/>
          <w:sz w:val="24"/>
          <w:szCs w:val="24"/>
          <w:lang w:val="sv-SE"/>
        </w:rPr>
        <w:t xml:space="preserve"> ytelektroder för att mäta muskelaktiviteten. Vid användande av ytelektroder finns en viss risk för det som kallas </w:t>
      </w:r>
      <w:r w:rsidR="00BC4CCC">
        <w:rPr>
          <w:rFonts w:ascii="Times New Roman" w:hAnsi="Times New Roman" w:cs="Times New Roman"/>
          <w:sz w:val="24"/>
          <w:szCs w:val="24"/>
          <w:lang w:val="sv-SE"/>
        </w:rPr>
        <w:t>”</w:t>
      </w:r>
      <w:r w:rsidRPr="00BD2999">
        <w:rPr>
          <w:rFonts w:ascii="Times New Roman" w:hAnsi="Times New Roman" w:cs="Times New Roman"/>
          <w:sz w:val="24"/>
          <w:szCs w:val="24"/>
          <w:lang w:val="sv-SE"/>
        </w:rPr>
        <w:t>crosstalk</w:t>
      </w:r>
      <w:r w:rsidR="00BC4CCC">
        <w:rPr>
          <w:rFonts w:ascii="Times New Roman" w:hAnsi="Times New Roman" w:cs="Times New Roman"/>
          <w:sz w:val="24"/>
          <w:szCs w:val="24"/>
          <w:lang w:val="sv-SE"/>
        </w:rPr>
        <w:t>”</w:t>
      </w:r>
      <w:r w:rsidRPr="00BD2999">
        <w:rPr>
          <w:rFonts w:ascii="Times New Roman" w:hAnsi="Times New Roman" w:cs="Times New Roman"/>
          <w:sz w:val="24"/>
          <w:szCs w:val="24"/>
          <w:lang w:val="sv-SE"/>
        </w:rPr>
        <w:t>. Crosstalk är när ytelektroderna plockar upp signaler från muskler man inte har för avsikt att mäta</w:t>
      </w:r>
      <w:r w:rsidR="001D4640">
        <w:rPr>
          <w:rFonts w:ascii="Times New Roman" w:hAnsi="Times New Roman" w:cs="Times New Roman"/>
          <w:sz w:val="24"/>
          <w:szCs w:val="24"/>
          <w:lang w:val="sv-SE"/>
        </w:rPr>
        <w:t xml:space="preserve"> </w:t>
      </w:r>
      <w:r w:rsidR="00346D44">
        <w:rPr>
          <w:rFonts w:ascii="Times New Roman" w:hAnsi="Times New Roman" w:cs="Times New Roman"/>
          <w:sz w:val="24"/>
          <w:szCs w:val="24"/>
          <w:lang w:val="sv-SE"/>
        </w:rPr>
        <w:fldChar w:fldCharType="begin"/>
      </w:r>
      <w:r w:rsidR="000B3E75">
        <w:rPr>
          <w:rFonts w:ascii="Times New Roman" w:hAnsi="Times New Roman" w:cs="Times New Roman"/>
          <w:sz w:val="24"/>
          <w:szCs w:val="24"/>
          <w:lang w:val="sv-SE"/>
        </w:rPr>
        <w:instrText xml:space="preserve"> ADDIN EN.CITE &lt;EndNote&gt;&lt;Cite&gt;&lt;Author&gt;Criswell&lt;/Author&gt;&lt;Year&gt;2011&lt;/Year&gt;&lt;RecNum&gt;52&lt;/RecNum&gt;&lt;DisplayText&gt;(39)&lt;/DisplayText&gt;&lt;record&gt;&lt;rec-number&gt;52&lt;/rec-number&gt;&lt;foreign-keys&gt;&lt;key app="EN" db-id="9exwtr0vgfzzvwef0vjxdapc5tdtd22a55ee" timestamp="1568392099" guid="29e07b3e-dd42-476b-a9a3-ac4671f00056"&gt;52&lt;/key&gt;&lt;/foreign-keys&gt;&lt;ref-type name="Book"&gt;6&lt;/ref-type&gt;&lt;contributors&gt;&lt;authors&gt;&lt;author&gt;Criswell, Eleanor&lt;/author&gt;&lt;/authors&gt;&lt;/contributors&gt;&lt;titles&gt;&lt;title&gt;Cram&amp;apos;s Introduction to Surface Electromyography&lt;/title&gt;&lt;/titles&gt;&lt;edition&gt;2&lt;/edition&gt;&lt;dates&gt;&lt;year&gt;2011&lt;/year&gt;&lt;/dates&gt;&lt;pub-location&gt;Sudbury, MA&lt;/pub-location&gt;&lt;publisher&gt;Jones and Bartlett&lt;/publisher&gt;&lt;urls&gt;&lt;/urls&gt;&lt;/record&gt;&lt;/Cite&gt;&lt;/EndNote&gt;</w:instrText>
      </w:r>
      <w:r w:rsidR="00346D44">
        <w:rPr>
          <w:rFonts w:ascii="Times New Roman" w:hAnsi="Times New Roman" w:cs="Times New Roman"/>
          <w:sz w:val="24"/>
          <w:szCs w:val="24"/>
          <w:lang w:val="sv-SE"/>
        </w:rPr>
        <w:fldChar w:fldCharType="separate"/>
      </w:r>
      <w:r w:rsidR="000B3E75">
        <w:rPr>
          <w:rFonts w:ascii="Times New Roman" w:hAnsi="Times New Roman" w:cs="Times New Roman"/>
          <w:noProof/>
          <w:sz w:val="24"/>
          <w:szCs w:val="24"/>
          <w:lang w:val="sv-SE"/>
        </w:rPr>
        <w:t>(39)</w:t>
      </w:r>
      <w:r w:rsidR="00346D44">
        <w:rPr>
          <w:rFonts w:ascii="Times New Roman" w:hAnsi="Times New Roman" w:cs="Times New Roman"/>
          <w:sz w:val="24"/>
          <w:szCs w:val="24"/>
          <w:lang w:val="sv-SE"/>
        </w:rPr>
        <w:fldChar w:fldCharType="end"/>
      </w:r>
      <w:r w:rsidR="00F052D2">
        <w:rPr>
          <w:rFonts w:ascii="Times New Roman" w:hAnsi="Times New Roman" w:cs="Times New Roman"/>
          <w:sz w:val="24"/>
          <w:szCs w:val="24"/>
          <w:lang w:val="sv-SE"/>
        </w:rPr>
        <w:t>.</w:t>
      </w:r>
      <w:r w:rsidRPr="00BD2999">
        <w:rPr>
          <w:rFonts w:ascii="Times New Roman" w:hAnsi="Times New Roman" w:cs="Times New Roman"/>
          <w:sz w:val="24"/>
          <w:szCs w:val="24"/>
          <w:lang w:val="sv-SE"/>
        </w:rPr>
        <w:t xml:space="preserve"> Intramuskulära nål-elektroder är ett alternativ till ytelektroder, men då vi varken ha</w:t>
      </w:r>
      <w:r>
        <w:rPr>
          <w:rFonts w:ascii="Times New Roman" w:hAnsi="Times New Roman" w:cs="Times New Roman"/>
          <w:sz w:val="24"/>
          <w:szCs w:val="24"/>
          <w:lang w:val="sv-SE"/>
        </w:rPr>
        <w:t>r</w:t>
      </w:r>
      <w:r w:rsidRPr="00BD2999">
        <w:rPr>
          <w:rFonts w:ascii="Times New Roman" w:hAnsi="Times New Roman" w:cs="Times New Roman"/>
          <w:sz w:val="24"/>
          <w:szCs w:val="24"/>
          <w:lang w:val="sv-SE"/>
        </w:rPr>
        <w:t xml:space="preserve"> tillgång eller kunskap vad gäller dessa valde vi att an</w:t>
      </w:r>
      <w:r>
        <w:rPr>
          <w:rFonts w:ascii="Times New Roman" w:hAnsi="Times New Roman" w:cs="Times New Roman"/>
          <w:sz w:val="24"/>
          <w:szCs w:val="24"/>
          <w:lang w:val="sv-SE"/>
        </w:rPr>
        <w:t>vända</w:t>
      </w:r>
      <w:r w:rsidRPr="00BD2999">
        <w:rPr>
          <w:rFonts w:ascii="Times New Roman" w:hAnsi="Times New Roman" w:cs="Times New Roman"/>
          <w:sz w:val="24"/>
          <w:szCs w:val="24"/>
          <w:lang w:val="sv-SE"/>
        </w:rPr>
        <w:t xml:space="preserve"> ytelektroder. De tre musklerna vi mätte är alla till största delen ytliga muskler, vilket också talar för att använda ytelektroder. </w:t>
      </w:r>
    </w:p>
    <w:p w14:paraId="7EEC1E69" w14:textId="659F8924" w:rsidR="00C24A70" w:rsidRDefault="00EF147D" w:rsidP="009676C1">
      <w:pPr>
        <w:jc w:val="both"/>
        <w:rPr>
          <w:rFonts w:ascii="Times New Roman" w:hAnsi="Times New Roman" w:cs="Times New Roman"/>
          <w:sz w:val="24"/>
          <w:szCs w:val="24"/>
          <w:lang w:val="sv-SE"/>
        </w:rPr>
      </w:pPr>
      <w:r w:rsidRPr="00BD2999">
        <w:rPr>
          <w:rFonts w:ascii="Times New Roman" w:hAnsi="Times New Roman" w:cs="Times New Roman"/>
          <w:sz w:val="24"/>
          <w:szCs w:val="24"/>
          <w:lang w:val="sv-SE"/>
        </w:rPr>
        <w:t xml:space="preserve">Vid EMG-mätningar är det viktigt att elektroderna hamnar </w:t>
      </w:r>
      <w:r w:rsidR="00BF496A">
        <w:rPr>
          <w:rFonts w:ascii="Times New Roman" w:hAnsi="Times New Roman" w:cs="Times New Roman"/>
          <w:sz w:val="24"/>
          <w:szCs w:val="24"/>
          <w:lang w:val="sv-SE"/>
        </w:rPr>
        <w:t>på</w:t>
      </w:r>
      <w:r w:rsidRPr="00BD2999">
        <w:rPr>
          <w:rFonts w:ascii="Times New Roman" w:hAnsi="Times New Roman" w:cs="Times New Roman"/>
          <w:sz w:val="24"/>
          <w:szCs w:val="24"/>
          <w:lang w:val="sv-SE"/>
        </w:rPr>
        <w:t xml:space="preserve"> den muskel som man har för avsikt att mäta, en potenti</w:t>
      </w:r>
      <w:r>
        <w:rPr>
          <w:rFonts w:ascii="Times New Roman" w:hAnsi="Times New Roman" w:cs="Times New Roman"/>
          <w:sz w:val="24"/>
          <w:szCs w:val="24"/>
          <w:lang w:val="sv-SE"/>
        </w:rPr>
        <w:t>e</w:t>
      </w:r>
      <w:r w:rsidRPr="00BD2999">
        <w:rPr>
          <w:rFonts w:ascii="Times New Roman" w:hAnsi="Times New Roman" w:cs="Times New Roman"/>
          <w:sz w:val="24"/>
          <w:szCs w:val="24"/>
          <w:lang w:val="sv-SE"/>
        </w:rPr>
        <w:t xml:space="preserve">ll felkälla kan vara att elektroderna inte placeras rätt. För att minska denna risken utgick vi från tidigare beskrivna standaridserade landmärken när vi palperade fram var vi skulle fästa elektroderna. För m. infraspinatus dubbelkollade även testledaren som inte satt elektroderna, detta då landmärkena för INF oftast var svårast att lokalisera. </w:t>
      </w:r>
      <w:r>
        <w:rPr>
          <w:rFonts w:ascii="Times New Roman" w:hAnsi="Times New Roman" w:cs="Times New Roman"/>
          <w:sz w:val="24"/>
          <w:szCs w:val="24"/>
          <w:lang w:val="sv-SE"/>
        </w:rPr>
        <w:t>Ca två veckor innan experimentet startade övade vi på att sätta elektroder på varandra samt utföra MVIC</w:t>
      </w:r>
      <w:r w:rsidR="00A21A8D">
        <w:rPr>
          <w:rFonts w:ascii="Times New Roman" w:hAnsi="Times New Roman" w:cs="Times New Roman"/>
          <w:sz w:val="24"/>
          <w:szCs w:val="24"/>
          <w:lang w:val="sv-SE"/>
        </w:rPr>
        <w:t>-</w:t>
      </w:r>
      <w:r>
        <w:rPr>
          <w:rFonts w:ascii="Times New Roman" w:hAnsi="Times New Roman" w:cs="Times New Roman"/>
          <w:sz w:val="24"/>
          <w:szCs w:val="24"/>
          <w:lang w:val="sv-SE"/>
        </w:rPr>
        <w:t>testerna och de båda testpositionerna. Genom dessa förberedelser blev vi säkrare på elektrodplaceringen</w:t>
      </w:r>
      <w:r w:rsidR="002C0058">
        <w:rPr>
          <w:rFonts w:ascii="Times New Roman" w:hAnsi="Times New Roman" w:cs="Times New Roman"/>
          <w:sz w:val="24"/>
          <w:szCs w:val="24"/>
          <w:lang w:val="sv-SE"/>
        </w:rPr>
        <w:t>,</w:t>
      </w:r>
      <w:r>
        <w:rPr>
          <w:rFonts w:ascii="Times New Roman" w:hAnsi="Times New Roman" w:cs="Times New Roman"/>
          <w:sz w:val="24"/>
          <w:szCs w:val="24"/>
          <w:lang w:val="sv-SE"/>
        </w:rPr>
        <w:t xml:space="preserve"> samt hur vi skulle instruera deltagarna att utföra momenten under testet. Vi fick då också själva en bra inblick i grad av ansträngning samt hur lång tid experimentet t</w:t>
      </w:r>
      <w:r w:rsidR="00C24A70">
        <w:rPr>
          <w:rFonts w:ascii="Times New Roman" w:hAnsi="Times New Roman" w:cs="Times New Roman"/>
          <w:sz w:val="24"/>
          <w:szCs w:val="24"/>
          <w:lang w:val="sv-SE"/>
        </w:rPr>
        <w:t>og</w:t>
      </w:r>
      <w:r>
        <w:rPr>
          <w:rFonts w:ascii="Times New Roman" w:hAnsi="Times New Roman" w:cs="Times New Roman"/>
          <w:sz w:val="24"/>
          <w:szCs w:val="24"/>
          <w:lang w:val="sv-SE"/>
        </w:rPr>
        <w:t xml:space="preserve"> och i vilka delar man potentiellt kunde spara in tid. </w:t>
      </w:r>
    </w:p>
    <w:p w14:paraId="5C423066" w14:textId="157BF037" w:rsidR="00EF147D" w:rsidRPr="00C24A70" w:rsidRDefault="00C24A70" w:rsidP="00EF147D">
      <w:pPr>
        <w:rPr>
          <w:rFonts w:ascii="Times New Roman" w:hAnsi="Times New Roman" w:cs="Times New Roman"/>
          <w:b/>
          <w:bCs/>
          <w:sz w:val="24"/>
          <w:szCs w:val="24"/>
          <w:lang w:val="sv-SE"/>
        </w:rPr>
      </w:pPr>
      <w:r w:rsidRPr="00C24A70">
        <w:rPr>
          <w:rFonts w:ascii="Times New Roman" w:hAnsi="Times New Roman" w:cs="Times New Roman"/>
          <w:b/>
          <w:bCs/>
          <w:sz w:val="24"/>
          <w:szCs w:val="24"/>
          <w:lang w:val="sv-SE"/>
        </w:rPr>
        <w:t>Testpositioner</w:t>
      </w:r>
      <w:r w:rsidR="00EF147D" w:rsidRPr="00C24A70">
        <w:rPr>
          <w:rFonts w:ascii="Times New Roman" w:hAnsi="Times New Roman" w:cs="Times New Roman"/>
          <w:b/>
          <w:bCs/>
          <w:sz w:val="24"/>
          <w:szCs w:val="24"/>
          <w:lang w:val="sv-SE"/>
        </w:rPr>
        <w:t xml:space="preserve"> </w:t>
      </w:r>
    </w:p>
    <w:p w14:paraId="72479570" w14:textId="2001B4F6" w:rsidR="00EF147D" w:rsidRPr="00BD2999" w:rsidRDefault="00EF147D" w:rsidP="009676C1">
      <w:pPr>
        <w:jc w:val="both"/>
        <w:rPr>
          <w:rFonts w:ascii="Times New Roman" w:hAnsi="Times New Roman" w:cs="Times New Roman"/>
          <w:sz w:val="24"/>
          <w:szCs w:val="24"/>
          <w:lang w:val="sv-SE"/>
        </w:rPr>
      </w:pPr>
      <w:r>
        <w:rPr>
          <w:rFonts w:ascii="Times New Roman" w:hAnsi="Times New Roman" w:cs="Times New Roman"/>
          <w:sz w:val="24"/>
          <w:szCs w:val="24"/>
          <w:lang w:val="sv-SE"/>
        </w:rPr>
        <w:t xml:space="preserve">Vi valde sittande testpositioner eftersom </w:t>
      </w:r>
      <w:r w:rsidRPr="00544ED1">
        <w:rPr>
          <w:rFonts w:ascii="Times New Roman" w:eastAsia="Times New Roman" w:hAnsi="Times New Roman" w:cs="Times New Roman"/>
          <w:sz w:val="24"/>
          <w:szCs w:val="24"/>
          <w:lang w:val="sv-SE"/>
        </w:rPr>
        <w:t xml:space="preserve">tidigare studier visat på en högre grad av isolering av INF vid sittande testpositioner jämfört med liggande </w:t>
      </w:r>
      <w:r>
        <w:rPr>
          <w:rFonts w:ascii="Times New Roman" w:eastAsia="Times New Roman" w:hAnsi="Times New Roman" w:cs="Times New Roman"/>
          <w:sz w:val="24"/>
          <w:szCs w:val="24"/>
          <w:lang w:val="sv-SE"/>
        </w:rPr>
        <w:t xml:space="preserve">testpositioner </w:t>
      </w:r>
      <w:r w:rsidRPr="004B4118">
        <w:rPr>
          <w:rFonts w:ascii="Times New Roman" w:hAnsi="Times New Roman" w:cs="Times New Roman"/>
          <w:sz w:val="24"/>
          <w:szCs w:val="24"/>
          <w:lang w:val="sv-SE"/>
        </w:rPr>
        <w:fldChar w:fldCharType="begin"/>
      </w:r>
      <w:r w:rsidR="000B3E75">
        <w:rPr>
          <w:rFonts w:ascii="Times New Roman" w:hAnsi="Times New Roman" w:cs="Times New Roman"/>
          <w:sz w:val="24"/>
          <w:szCs w:val="24"/>
          <w:lang w:val="sv-SE"/>
        </w:rPr>
        <w:instrText xml:space="preserve"> ADDIN EN.CITE &lt;EndNote&gt;&lt;Cite&gt;&lt;Author&gt;Kim&lt;/Author&gt;&lt;Year&gt;2012&lt;/Year&gt;&lt;RecNum&gt;44&lt;/RecNum&gt;&lt;DisplayText&gt;(44)&lt;/DisplayText&gt;&lt;record&gt;&lt;rec-number&gt;44&lt;/rec-number&gt;&lt;foreign-keys&gt;&lt;key app="EN" db-id="9exwtr0vgfzzvwef0vjxdapc5tdtd22a55ee" timestamp="1568195412" guid="7aed8a5f-1e4c-4c82-bf58-642e19916706"&gt;44&lt;/key&gt;&lt;/foreign-keys&gt;&lt;ref-type name="Journal Article"&gt;17&lt;/ref-type&gt;&lt;contributors&gt;&lt;authors&gt;&lt;author&gt;Kim, J.  W.&lt;/author&gt;&lt;author&gt;Yoon, J. Y.&lt;/author&gt;&lt;author&gt;Kang, M. H.&lt;/author&gt;&lt;author&gt;Oh, J. S.&lt;/author&gt;&lt;/authors&gt;&lt;/contributors&gt;&lt;titles&gt;&lt;title&gt;Selective activation of the infraspinatus during various shoulder external rotation exercises.&lt;/title&gt;&lt;secondary-title&gt;Journal of Physical Therapy Science&lt;/secondary-title&gt;&lt;/titles&gt;&lt;periodical&gt;&lt;full-title&gt;Journal of Physical Therapy Science&lt;/full-title&gt;&lt;/periodical&gt;&lt;pages&gt;581-584&lt;/pages&gt;&lt;volume&gt;24&lt;/volume&gt;&lt;number&gt;7&lt;/number&gt;&lt;dates&gt;&lt;year&gt;2012&lt;/year&gt;&lt;/dates&gt;&lt;urls&gt;&lt;/urls&gt;&lt;/record&gt;&lt;/Cite&gt;&lt;/EndNote&gt;</w:instrText>
      </w:r>
      <w:r w:rsidRPr="004B4118">
        <w:rPr>
          <w:rFonts w:ascii="Times New Roman" w:hAnsi="Times New Roman" w:cs="Times New Roman"/>
          <w:sz w:val="24"/>
          <w:szCs w:val="24"/>
          <w:lang w:val="sv-SE"/>
        </w:rPr>
        <w:fldChar w:fldCharType="separate"/>
      </w:r>
      <w:r w:rsidR="000B3E75">
        <w:rPr>
          <w:rFonts w:ascii="Times New Roman" w:hAnsi="Times New Roman" w:cs="Times New Roman"/>
          <w:noProof/>
          <w:sz w:val="24"/>
          <w:szCs w:val="24"/>
          <w:lang w:val="sv-SE"/>
        </w:rPr>
        <w:t>(44)</w:t>
      </w:r>
      <w:r w:rsidRPr="004B4118">
        <w:rPr>
          <w:rFonts w:ascii="Times New Roman" w:hAnsi="Times New Roman" w:cs="Times New Roman"/>
          <w:sz w:val="24"/>
          <w:szCs w:val="24"/>
          <w:lang w:val="sv-SE"/>
        </w:rPr>
        <w:fldChar w:fldCharType="end"/>
      </w:r>
      <w:r>
        <w:rPr>
          <w:rFonts w:ascii="Times New Roman" w:hAnsi="Times New Roman" w:cs="Times New Roman"/>
          <w:sz w:val="24"/>
          <w:szCs w:val="24"/>
          <w:lang w:val="sv-SE"/>
        </w:rPr>
        <w:t>, och för att vi ansåg att stående positioner var svårare att standardisera.</w:t>
      </w:r>
    </w:p>
    <w:p w14:paraId="3F3CE877" w14:textId="061EEA1F" w:rsidR="00EF147D" w:rsidRDefault="00EF147D" w:rsidP="009676C1">
      <w:pPr>
        <w:jc w:val="both"/>
        <w:rPr>
          <w:rFonts w:ascii="Times New Roman" w:hAnsi="Times New Roman" w:cs="Times New Roman"/>
          <w:sz w:val="24"/>
          <w:szCs w:val="24"/>
          <w:lang w:val="sv-SE"/>
        </w:rPr>
      </w:pPr>
      <w:r>
        <w:rPr>
          <w:rFonts w:ascii="Times New Roman" w:hAnsi="Times New Roman" w:cs="Times New Roman"/>
          <w:sz w:val="24"/>
          <w:szCs w:val="24"/>
          <w:lang w:val="sv-SE"/>
        </w:rPr>
        <w:t>Materialvalen styrdes till viss del av vad som fanns tillgängligt i laboratoriet och vad vi kunde hitta i materialförråd</w:t>
      </w:r>
      <w:r w:rsidR="00D73AC0">
        <w:rPr>
          <w:rFonts w:ascii="Times New Roman" w:hAnsi="Times New Roman" w:cs="Times New Roman"/>
          <w:sz w:val="24"/>
          <w:szCs w:val="24"/>
          <w:lang w:val="sv-SE"/>
        </w:rPr>
        <w:t>et</w:t>
      </w:r>
      <w:r>
        <w:rPr>
          <w:rFonts w:ascii="Times New Roman" w:hAnsi="Times New Roman" w:cs="Times New Roman"/>
          <w:sz w:val="24"/>
          <w:szCs w:val="24"/>
          <w:lang w:val="sv-SE"/>
        </w:rPr>
        <w:t xml:space="preserve">. Med mer tid och </w:t>
      </w:r>
      <w:r w:rsidRPr="008765A1">
        <w:rPr>
          <w:rFonts w:ascii="Times New Roman" w:hAnsi="Times New Roman" w:cs="Times New Roman"/>
          <w:sz w:val="24"/>
          <w:szCs w:val="24"/>
          <w:lang w:val="sv-SE"/>
        </w:rPr>
        <w:t>valmöjligheter hade vi förmodligen valt en</w:t>
      </w:r>
      <w:r>
        <w:rPr>
          <w:rFonts w:ascii="Times New Roman" w:hAnsi="Times New Roman" w:cs="Times New Roman"/>
          <w:sz w:val="24"/>
          <w:szCs w:val="24"/>
          <w:lang w:val="sv-SE"/>
        </w:rPr>
        <w:t xml:space="preserve"> handhållen</w:t>
      </w:r>
      <w:r w:rsidRPr="008765A1">
        <w:rPr>
          <w:rFonts w:ascii="Times New Roman" w:hAnsi="Times New Roman" w:cs="Times New Roman"/>
          <w:sz w:val="24"/>
          <w:szCs w:val="24"/>
          <w:lang w:val="sv-SE"/>
        </w:rPr>
        <w:t xml:space="preserve"> digital dynamometer för att mäta styrka i utåtrotation och adduktion. Vid adduktion var det ett krav</w:t>
      </w:r>
      <w:r>
        <w:rPr>
          <w:rFonts w:ascii="Times New Roman" w:hAnsi="Times New Roman" w:cs="Times New Roman"/>
          <w:sz w:val="24"/>
          <w:szCs w:val="24"/>
          <w:lang w:val="sv-SE"/>
        </w:rPr>
        <w:t xml:space="preserve"> (i </w:t>
      </w:r>
      <w:r w:rsidR="00BE5ACF">
        <w:rPr>
          <w:rFonts w:ascii="Times New Roman" w:hAnsi="Times New Roman" w:cs="Times New Roman"/>
          <w:sz w:val="24"/>
          <w:szCs w:val="24"/>
          <w:lang w:val="sv-SE"/>
        </w:rPr>
        <w:t>aktuell</w:t>
      </w:r>
      <w:r>
        <w:rPr>
          <w:rFonts w:ascii="Times New Roman" w:hAnsi="Times New Roman" w:cs="Times New Roman"/>
          <w:sz w:val="24"/>
          <w:szCs w:val="24"/>
          <w:lang w:val="sv-SE"/>
        </w:rPr>
        <w:t xml:space="preserve"> studie)</w:t>
      </w:r>
      <w:r w:rsidRPr="008765A1">
        <w:rPr>
          <w:rFonts w:ascii="Times New Roman" w:hAnsi="Times New Roman" w:cs="Times New Roman"/>
          <w:sz w:val="24"/>
          <w:szCs w:val="24"/>
          <w:lang w:val="sv-SE"/>
        </w:rPr>
        <w:t xml:space="preserve"> att testpersonen skulle kunna se adduktionskraften i realtid, och därför valde vi metoden med en</w:t>
      </w:r>
      <w:r>
        <w:rPr>
          <w:rFonts w:ascii="Times New Roman" w:hAnsi="Times New Roman" w:cs="Times New Roman"/>
          <w:sz w:val="24"/>
          <w:szCs w:val="24"/>
          <w:lang w:val="sv-SE"/>
        </w:rPr>
        <w:t xml:space="preserve"> modifierad</w:t>
      </w:r>
      <w:r w:rsidRPr="008765A1">
        <w:rPr>
          <w:rFonts w:ascii="Times New Roman" w:hAnsi="Times New Roman" w:cs="Times New Roman"/>
          <w:sz w:val="24"/>
          <w:szCs w:val="24"/>
          <w:lang w:val="sv-SE"/>
        </w:rPr>
        <w:t xml:space="preserve"> sphygmomanometer</w:t>
      </w:r>
      <w:r>
        <w:rPr>
          <w:rFonts w:ascii="Times New Roman" w:hAnsi="Times New Roman" w:cs="Times New Roman"/>
          <w:sz w:val="24"/>
          <w:szCs w:val="24"/>
          <w:lang w:val="sv-SE"/>
        </w:rPr>
        <w:t xml:space="preserve">. Denna motoden har använts i ett flertal liknande studier för att mäta adduktionstryck. </w:t>
      </w:r>
    </w:p>
    <w:p w14:paraId="5B03F84F" w14:textId="68BA3523" w:rsidR="00291426" w:rsidRDefault="00EC322D" w:rsidP="009676C1">
      <w:pPr>
        <w:jc w:val="both"/>
        <w:rPr>
          <w:rFonts w:ascii="Times New Roman" w:hAnsi="Times New Roman" w:cs="Times New Roman"/>
          <w:sz w:val="24"/>
          <w:szCs w:val="24"/>
          <w:lang w:val="sv-SE"/>
        </w:rPr>
      </w:pPr>
      <w:r>
        <w:rPr>
          <w:rFonts w:ascii="Times New Roman" w:hAnsi="Times New Roman" w:cs="Times New Roman"/>
          <w:sz w:val="24"/>
          <w:szCs w:val="24"/>
          <w:lang w:val="sv-SE"/>
        </w:rPr>
        <w:t>För de båda testposition</w:t>
      </w:r>
      <w:r w:rsidR="005A5324">
        <w:rPr>
          <w:rFonts w:ascii="Times New Roman" w:hAnsi="Times New Roman" w:cs="Times New Roman"/>
          <w:sz w:val="24"/>
          <w:szCs w:val="24"/>
          <w:lang w:val="sv-SE"/>
        </w:rPr>
        <w:t>erna</w:t>
      </w:r>
      <w:r w:rsidR="003E6CF0">
        <w:rPr>
          <w:rFonts w:ascii="Times New Roman" w:hAnsi="Times New Roman" w:cs="Times New Roman"/>
          <w:sz w:val="24"/>
          <w:szCs w:val="24"/>
          <w:lang w:val="sv-SE"/>
        </w:rPr>
        <w:t xml:space="preserve"> valde vi att </w:t>
      </w:r>
      <w:r w:rsidR="006A5264">
        <w:rPr>
          <w:rFonts w:ascii="Times New Roman" w:hAnsi="Times New Roman" w:cs="Times New Roman"/>
          <w:sz w:val="24"/>
          <w:szCs w:val="24"/>
          <w:lang w:val="sv-SE"/>
        </w:rPr>
        <w:t>utförande</w:t>
      </w:r>
      <w:r w:rsidR="005E215F">
        <w:rPr>
          <w:rFonts w:ascii="Times New Roman" w:hAnsi="Times New Roman" w:cs="Times New Roman"/>
          <w:sz w:val="24"/>
          <w:szCs w:val="24"/>
          <w:lang w:val="sv-SE"/>
        </w:rPr>
        <w:t>t</w:t>
      </w:r>
      <w:r w:rsidR="006A5264">
        <w:rPr>
          <w:rFonts w:ascii="Times New Roman" w:hAnsi="Times New Roman" w:cs="Times New Roman"/>
          <w:sz w:val="24"/>
          <w:szCs w:val="24"/>
          <w:lang w:val="sv-SE"/>
        </w:rPr>
        <w:t xml:space="preserve"> skulle ske med </w:t>
      </w:r>
      <w:r w:rsidR="00E464D1">
        <w:rPr>
          <w:rFonts w:ascii="Times New Roman" w:hAnsi="Times New Roman" w:cs="Times New Roman"/>
          <w:sz w:val="24"/>
          <w:szCs w:val="24"/>
          <w:lang w:val="sv-SE"/>
        </w:rPr>
        <w:t>humerus abducerad 30</w:t>
      </w:r>
      <w:r w:rsidR="00D01C2A" w:rsidRPr="1567C194">
        <w:rPr>
          <w:rFonts w:ascii="Times New Roman" w:hAnsi="Times New Roman" w:cs="Times New Roman"/>
          <w:sz w:val="24"/>
          <w:szCs w:val="24"/>
          <w:lang w:val="sv-SE"/>
        </w:rPr>
        <w:t>°</w:t>
      </w:r>
      <w:r w:rsidR="005A5324">
        <w:rPr>
          <w:rFonts w:ascii="Times New Roman" w:hAnsi="Times New Roman" w:cs="Times New Roman"/>
          <w:sz w:val="24"/>
          <w:szCs w:val="24"/>
          <w:lang w:val="sv-SE"/>
        </w:rPr>
        <w:t xml:space="preserve">. </w:t>
      </w:r>
      <w:r w:rsidR="000C4A44">
        <w:rPr>
          <w:rFonts w:ascii="Times New Roman" w:hAnsi="Times New Roman" w:cs="Times New Roman"/>
          <w:sz w:val="24"/>
          <w:szCs w:val="24"/>
          <w:lang w:val="sv-SE"/>
        </w:rPr>
        <w:t>Denna</w:t>
      </w:r>
      <w:r w:rsidR="005E215F">
        <w:rPr>
          <w:rFonts w:ascii="Times New Roman" w:hAnsi="Times New Roman" w:cs="Times New Roman"/>
          <w:sz w:val="24"/>
          <w:szCs w:val="24"/>
          <w:lang w:val="sv-SE"/>
        </w:rPr>
        <w:t xml:space="preserve"> </w:t>
      </w:r>
      <w:r w:rsidR="009C15B8">
        <w:rPr>
          <w:rFonts w:ascii="Times New Roman" w:hAnsi="Times New Roman" w:cs="Times New Roman"/>
          <w:sz w:val="24"/>
          <w:szCs w:val="24"/>
          <w:lang w:val="sv-SE"/>
        </w:rPr>
        <w:t>utgångsposition</w:t>
      </w:r>
      <w:r w:rsidR="000D5532">
        <w:rPr>
          <w:rFonts w:ascii="Times New Roman" w:hAnsi="Times New Roman" w:cs="Times New Roman"/>
          <w:sz w:val="24"/>
          <w:szCs w:val="24"/>
          <w:lang w:val="sv-SE"/>
        </w:rPr>
        <w:t xml:space="preserve"> anser vi </w:t>
      </w:r>
      <w:r w:rsidR="00D11D1F">
        <w:rPr>
          <w:rFonts w:ascii="Times New Roman" w:hAnsi="Times New Roman" w:cs="Times New Roman"/>
          <w:sz w:val="24"/>
          <w:szCs w:val="24"/>
          <w:lang w:val="sv-SE"/>
        </w:rPr>
        <w:t>vara mer</w:t>
      </w:r>
      <w:r w:rsidR="000D5532">
        <w:rPr>
          <w:rFonts w:ascii="Times New Roman" w:hAnsi="Times New Roman" w:cs="Times New Roman"/>
          <w:sz w:val="24"/>
          <w:szCs w:val="24"/>
          <w:lang w:val="sv-SE"/>
        </w:rPr>
        <w:t xml:space="preserve"> terapeutiskt gynnsam</w:t>
      </w:r>
      <w:r w:rsidR="00D11D1F">
        <w:rPr>
          <w:rFonts w:ascii="Times New Roman" w:hAnsi="Times New Roman" w:cs="Times New Roman"/>
          <w:sz w:val="24"/>
          <w:szCs w:val="24"/>
          <w:lang w:val="sv-SE"/>
        </w:rPr>
        <w:t xml:space="preserve"> än </w:t>
      </w:r>
      <w:r w:rsidR="00F83E91">
        <w:rPr>
          <w:rFonts w:ascii="Times New Roman" w:hAnsi="Times New Roman" w:cs="Times New Roman"/>
          <w:sz w:val="24"/>
          <w:szCs w:val="24"/>
          <w:lang w:val="sv-SE"/>
        </w:rPr>
        <w:t>vi</w:t>
      </w:r>
      <w:r w:rsidR="009722BC">
        <w:rPr>
          <w:rFonts w:ascii="Times New Roman" w:hAnsi="Times New Roman" w:cs="Times New Roman"/>
          <w:sz w:val="24"/>
          <w:szCs w:val="24"/>
          <w:lang w:val="sv-SE"/>
        </w:rPr>
        <w:t xml:space="preserve">d </w:t>
      </w:r>
      <w:r w:rsidR="002A3595">
        <w:rPr>
          <w:rFonts w:ascii="Times New Roman" w:hAnsi="Times New Roman" w:cs="Times New Roman"/>
          <w:sz w:val="24"/>
          <w:szCs w:val="24"/>
          <w:lang w:val="sv-SE"/>
        </w:rPr>
        <w:t>exempelvis</w:t>
      </w:r>
      <w:r w:rsidR="0071436E">
        <w:rPr>
          <w:rFonts w:ascii="Times New Roman" w:hAnsi="Times New Roman" w:cs="Times New Roman"/>
          <w:sz w:val="24"/>
          <w:szCs w:val="24"/>
          <w:lang w:val="sv-SE"/>
        </w:rPr>
        <w:t xml:space="preserve"> 90</w:t>
      </w:r>
      <w:r w:rsidR="002406EC" w:rsidRPr="1567C194">
        <w:rPr>
          <w:rFonts w:ascii="Times New Roman" w:hAnsi="Times New Roman" w:cs="Times New Roman"/>
          <w:sz w:val="24"/>
          <w:szCs w:val="24"/>
          <w:lang w:val="sv-SE"/>
        </w:rPr>
        <w:t>°</w:t>
      </w:r>
      <w:r w:rsidR="000D5532">
        <w:rPr>
          <w:rFonts w:ascii="Times New Roman" w:hAnsi="Times New Roman" w:cs="Times New Roman"/>
          <w:sz w:val="24"/>
          <w:szCs w:val="24"/>
          <w:lang w:val="sv-SE"/>
        </w:rPr>
        <w:t xml:space="preserve"> </w:t>
      </w:r>
      <w:r w:rsidR="001662FC">
        <w:rPr>
          <w:rFonts w:ascii="Times New Roman" w:hAnsi="Times New Roman" w:cs="Times New Roman"/>
          <w:sz w:val="24"/>
          <w:szCs w:val="24"/>
          <w:lang w:val="sv-SE"/>
        </w:rPr>
        <w:t>och går</w:t>
      </w:r>
      <w:r w:rsidR="005C69E8">
        <w:rPr>
          <w:rFonts w:ascii="Times New Roman" w:hAnsi="Times New Roman" w:cs="Times New Roman"/>
          <w:sz w:val="24"/>
          <w:szCs w:val="24"/>
          <w:lang w:val="sv-SE"/>
        </w:rPr>
        <w:t xml:space="preserve"> därför</w:t>
      </w:r>
      <w:r w:rsidR="001662FC">
        <w:rPr>
          <w:rFonts w:ascii="Times New Roman" w:hAnsi="Times New Roman" w:cs="Times New Roman"/>
          <w:sz w:val="24"/>
          <w:szCs w:val="24"/>
          <w:lang w:val="sv-SE"/>
        </w:rPr>
        <w:t xml:space="preserve"> att tillämpa </w:t>
      </w:r>
      <w:r w:rsidR="00576EE3">
        <w:rPr>
          <w:rFonts w:ascii="Times New Roman" w:hAnsi="Times New Roman" w:cs="Times New Roman"/>
          <w:sz w:val="24"/>
          <w:szCs w:val="24"/>
          <w:lang w:val="sv-SE"/>
        </w:rPr>
        <w:t>t.ex.</w:t>
      </w:r>
      <w:r w:rsidR="007D0E54">
        <w:rPr>
          <w:rFonts w:ascii="Times New Roman" w:hAnsi="Times New Roman" w:cs="Times New Roman"/>
          <w:sz w:val="24"/>
          <w:szCs w:val="24"/>
          <w:lang w:val="sv-SE"/>
        </w:rPr>
        <w:t xml:space="preserve"> i</w:t>
      </w:r>
      <w:r w:rsidR="00BD60A6">
        <w:rPr>
          <w:rFonts w:ascii="Times New Roman" w:hAnsi="Times New Roman" w:cs="Times New Roman"/>
          <w:sz w:val="24"/>
          <w:szCs w:val="24"/>
          <w:lang w:val="sv-SE"/>
        </w:rPr>
        <w:t xml:space="preserve"> </w:t>
      </w:r>
      <w:r w:rsidR="00E62C6E">
        <w:rPr>
          <w:rFonts w:ascii="Times New Roman" w:hAnsi="Times New Roman" w:cs="Times New Roman"/>
          <w:sz w:val="24"/>
          <w:szCs w:val="24"/>
          <w:lang w:val="sv-SE"/>
        </w:rPr>
        <w:t>rehabiliterings</w:t>
      </w:r>
      <w:r w:rsidR="00E22CB9">
        <w:rPr>
          <w:rFonts w:ascii="Times New Roman" w:hAnsi="Times New Roman" w:cs="Times New Roman"/>
          <w:sz w:val="24"/>
          <w:szCs w:val="24"/>
          <w:lang w:val="sv-SE"/>
        </w:rPr>
        <w:t>fasen</w:t>
      </w:r>
      <w:r w:rsidR="00576EE3">
        <w:rPr>
          <w:rFonts w:ascii="Times New Roman" w:hAnsi="Times New Roman" w:cs="Times New Roman"/>
          <w:sz w:val="24"/>
          <w:szCs w:val="24"/>
          <w:lang w:val="sv-SE"/>
        </w:rPr>
        <w:t xml:space="preserve"> för patient</w:t>
      </w:r>
      <w:r w:rsidR="0050669B">
        <w:rPr>
          <w:rFonts w:ascii="Times New Roman" w:hAnsi="Times New Roman" w:cs="Times New Roman"/>
          <w:sz w:val="24"/>
          <w:szCs w:val="24"/>
          <w:lang w:val="sv-SE"/>
        </w:rPr>
        <w:t>er</w:t>
      </w:r>
      <w:r w:rsidR="00576EE3">
        <w:rPr>
          <w:rFonts w:ascii="Times New Roman" w:hAnsi="Times New Roman" w:cs="Times New Roman"/>
          <w:sz w:val="24"/>
          <w:szCs w:val="24"/>
          <w:lang w:val="sv-SE"/>
        </w:rPr>
        <w:t xml:space="preserve"> med skulderpatologi</w:t>
      </w:r>
      <w:r w:rsidR="00E22CB9">
        <w:rPr>
          <w:rFonts w:ascii="Times New Roman" w:hAnsi="Times New Roman" w:cs="Times New Roman"/>
          <w:sz w:val="24"/>
          <w:szCs w:val="24"/>
          <w:lang w:val="sv-SE"/>
        </w:rPr>
        <w:t xml:space="preserve">. </w:t>
      </w:r>
      <w:r w:rsidR="00386CE9">
        <w:rPr>
          <w:rFonts w:ascii="Times New Roman" w:hAnsi="Times New Roman" w:cs="Times New Roman"/>
          <w:sz w:val="24"/>
          <w:szCs w:val="24"/>
          <w:lang w:val="sv-SE"/>
        </w:rPr>
        <w:t xml:space="preserve">Valet </w:t>
      </w:r>
      <w:r w:rsidR="001D205D">
        <w:rPr>
          <w:rFonts w:ascii="Times New Roman" w:hAnsi="Times New Roman" w:cs="Times New Roman"/>
          <w:sz w:val="24"/>
          <w:szCs w:val="24"/>
          <w:lang w:val="sv-SE"/>
        </w:rPr>
        <w:t>att ha</w:t>
      </w:r>
      <w:r w:rsidR="005A5BE6">
        <w:rPr>
          <w:rFonts w:ascii="Times New Roman" w:hAnsi="Times New Roman" w:cs="Times New Roman"/>
          <w:sz w:val="24"/>
          <w:szCs w:val="24"/>
          <w:lang w:val="sv-SE"/>
        </w:rPr>
        <w:t xml:space="preserve"> humerus abducerad</w:t>
      </w:r>
      <w:r w:rsidR="001D205D">
        <w:rPr>
          <w:rFonts w:ascii="Times New Roman" w:hAnsi="Times New Roman" w:cs="Times New Roman"/>
          <w:sz w:val="24"/>
          <w:szCs w:val="24"/>
          <w:lang w:val="sv-SE"/>
        </w:rPr>
        <w:t xml:space="preserve"> 30</w:t>
      </w:r>
      <w:r w:rsidR="001D205D" w:rsidRPr="1567C194">
        <w:rPr>
          <w:rFonts w:ascii="Times New Roman" w:hAnsi="Times New Roman" w:cs="Times New Roman"/>
          <w:sz w:val="24"/>
          <w:szCs w:val="24"/>
          <w:lang w:val="sv-SE"/>
        </w:rPr>
        <w:t>°</w:t>
      </w:r>
      <w:r w:rsidR="001D205D">
        <w:rPr>
          <w:rFonts w:ascii="Times New Roman" w:hAnsi="Times New Roman" w:cs="Times New Roman"/>
          <w:sz w:val="24"/>
          <w:szCs w:val="24"/>
          <w:lang w:val="sv-SE"/>
        </w:rPr>
        <w:t xml:space="preserve"> </w:t>
      </w:r>
      <w:r w:rsidR="00F623E3">
        <w:rPr>
          <w:rFonts w:ascii="Times New Roman" w:hAnsi="Times New Roman" w:cs="Times New Roman"/>
          <w:sz w:val="24"/>
          <w:szCs w:val="24"/>
          <w:lang w:val="sv-SE"/>
        </w:rPr>
        <w:t>föreslås också av andra författare</w:t>
      </w:r>
      <w:r w:rsidR="007D0E54">
        <w:rPr>
          <w:rFonts w:ascii="Times New Roman" w:hAnsi="Times New Roman" w:cs="Times New Roman"/>
          <w:sz w:val="24"/>
          <w:szCs w:val="24"/>
          <w:lang w:val="sv-SE"/>
        </w:rPr>
        <w:t xml:space="preserve"> eftersom</w:t>
      </w:r>
      <w:r w:rsidR="006C6E85">
        <w:rPr>
          <w:rFonts w:ascii="Times New Roman" w:hAnsi="Times New Roman" w:cs="Times New Roman"/>
          <w:sz w:val="24"/>
          <w:szCs w:val="24"/>
          <w:lang w:val="sv-SE"/>
        </w:rPr>
        <w:t xml:space="preserve"> </w:t>
      </w:r>
      <w:r w:rsidR="007D0E54">
        <w:rPr>
          <w:rFonts w:ascii="Times New Roman" w:hAnsi="Times New Roman" w:cs="Times New Roman"/>
          <w:sz w:val="24"/>
          <w:szCs w:val="24"/>
          <w:lang w:val="sv-SE"/>
        </w:rPr>
        <w:t>d</w:t>
      </w:r>
      <w:r w:rsidR="000E1DF1">
        <w:rPr>
          <w:rFonts w:ascii="Times New Roman" w:hAnsi="Times New Roman" w:cs="Times New Roman"/>
          <w:sz w:val="24"/>
          <w:szCs w:val="24"/>
          <w:lang w:val="sv-SE"/>
        </w:rPr>
        <w:t>en</w:t>
      </w:r>
      <w:r w:rsidR="007D0E54">
        <w:rPr>
          <w:rFonts w:ascii="Times New Roman" w:hAnsi="Times New Roman" w:cs="Times New Roman"/>
          <w:sz w:val="24"/>
          <w:szCs w:val="24"/>
          <w:lang w:val="sv-SE"/>
        </w:rPr>
        <w:t xml:space="preserve"> abducerade</w:t>
      </w:r>
      <w:r w:rsidR="000E1DF1">
        <w:rPr>
          <w:rFonts w:ascii="Times New Roman" w:hAnsi="Times New Roman" w:cs="Times New Roman"/>
          <w:sz w:val="24"/>
          <w:szCs w:val="24"/>
          <w:lang w:val="sv-SE"/>
        </w:rPr>
        <w:t xml:space="preserve"> positionen</w:t>
      </w:r>
      <w:r w:rsidR="007D0E54">
        <w:rPr>
          <w:rFonts w:ascii="Times New Roman" w:hAnsi="Times New Roman" w:cs="Times New Roman"/>
          <w:sz w:val="24"/>
          <w:szCs w:val="24"/>
          <w:lang w:val="sv-SE"/>
        </w:rPr>
        <w:t xml:space="preserve"> </w:t>
      </w:r>
      <w:r w:rsidR="00244831">
        <w:rPr>
          <w:rFonts w:ascii="Times New Roman" w:hAnsi="Times New Roman" w:cs="Times New Roman"/>
          <w:sz w:val="24"/>
          <w:szCs w:val="24"/>
          <w:lang w:val="sv-SE"/>
        </w:rPr>
        <w:t xml:space="preserve">möjliggör </w:t>
      </w:r>
      <w:r w:rsidR="001A2742">
        <w:rPr>
          <w:rFonts w:ascii="Times New Roman" w:hAnsi="Times New Roman" w:cs="Times New Roman"/>
          <w:sz w:val="24"/>
          <w:szCs w:val="24"/>
          <w:lang w:val="sv-SE"/>
        </w:rPr>
        <w:t xml:space="preserve">bättre blodflöde till </w:t>
      </w:r>
      <w:r w:rsidR="00035C91">
        <w:rPr>
          <w:rFonts w:ascii="Times New Roman" w:hAnsi="Times New Roman" w:cs="Times New Roman"/>
          <w:sz w:val="24"/>
          <w:szCs w:val="24"/>
          <w:lang w:val="sv-SE"/>
        </w:rPr>
        <w:t>rotatorkuffens senor</w:t>
      </w:r>
      <w:r w:rsidR="007D0E54">
        <w:rPr>
          <w:rFonts w:ascii="Times New Roman" w:hAnsi="Times New Roman" w:cs="Times New Roman"/>
          <w:sz w:val="24"/>
          <w:szCs w:val="24"/>
          <w:lang w:val="sv-SE"/>
        </w:rPr>
        <w:t xml:space="preserve"> </w:t>
      </w:r>
      <w:r w:rsidR="007D0E54">
        <w:rPr>
          <w:rFonts w:ascii="Times New Roman" w:hAnsi="Times New Roman" w:cs="Times New Roman"/>
          <w:sz w:val="24"/>
          <w:szCs w:val="24"/>
          <w:lang w:val="sv-SE"/>
        </w:rPr>
        <w:fldChar w:fldCharType="begin"/>
      </w:r>
      <w:r w:rsidR="005E4127">
        <w:rPr>
          <w:rFonts w:ascii="Times New Roman" w:hAnsi="Times New Roman" w:cs="Times New Roman"/>
          <w:sz w:val="24"/>
          <w:szCs w:val="24"/>
          <w:lang w:val="sv-SE"/>
        </w:rPr>
        <w:instrText xml:space="preserve"> ADDIN EN.CITE &lt;EndNote&gt;&lt;Cite&gt;&lt;Author&gt;Kolber&lt;/Author&gt;&lt;Year&gt;2008&lt;/Year&gt;&lt;RecNum&gt;62&lt;/RecNum&gt;&lt;DisplayText&gt;(29)&lt;/DisplayText&gt;&lt;record&gt;&lt;rec-number&gt;62&lt;/rec-number&gt;&lt;foreign-keys&gt;&lt;key app="EN" db-id="9exwtr0vgfzzvwef0vjxdapc5tdtd22a55ee" timestamp="1569710359" guid="69e50add-21df-4f9a-8548-7d56378cde50"&gt;62&lt;/key&gt;&lt;/foreign-keys&gt;&lt;ref-type name="Journal Article"&gt;17&lt;/ref-type&gt;&lt;contributors&gt;&lt;authors&gt;&lt;author&gt;Kolber, Morey &lt;/author&gt;&lt;author&gt;Beekhuizen, Kristina &lt;/author&gt;&lt;author&gt;Santore, Todd&lt;/author&gt;&lt;author&gt;Fiers, Hunter&lt;/author&gt;&lt;/authors&gt;&lt;/contributors&gt;&lt;titles&gt;&lt;title&gt;Implications for Specific Shoulder Positioning During External Rotator Strengthening&lt;/title&gt;&lt;secondary-title&gt;Strength &amp;amp; Conditioning Journal&lt;/secondary-title&gt;&lt;/titles&gt;&lt;periodical&gt;&lt;full-title&gt;Strength &amp;amp; Conditioning Journal&lt;/full-title&gt;&lt;/periodical&gt;&lt;volume&gt;30&lt;/volume&gt;&lt;dates&gt;&lt;year&gt;2008&lt;/year&gt;&lt;/dates&gt;&lt;urls&gt;&lt;/urls&gt;&lt;/record&gt;&lt;/Cite&gt;&lt;/EndNote&gt;</w:instrText>
      </w:r>
      <w:r w:rsidR="007D0E54">
        <w:rPr>
          <w:rFonts w:ascii="Times New Roman" w:hAnsi="Times New Roman" w:cs="Times New Roman"/>
          <w:sz w:val="24"/>
          <w:szCs w:val="24"/>
          <w:lang w:val="sv-SE"/>
        </w:rPr>
        <w:fldChar w:fldCharType="separate"/>
      </w:r>
      <w:r w:rsidR="007D0E54">
        <w:rPr>
          <w:rFonts w:ascii="Times New Roman" w:hAnsi="Times New Roman" w:cs="Times New Roman"/>
          <w:noProof/>
          <w:sz w:val="24"/>
          <w:szCs w:val="24"/>
          <w:lang w:val="sv-SE"/>
        </w:rPr>
        <w:t>(29)</w:t>
      </w:r>
      <w:r w:rsidR="007D0E54">
        <w:rPr>
          <w:rFonts w:ascii="Times New Roman" w:hAnsi="Times New Roman" w:cs="Times New Roman"/>
          <w:sz w:val="24"/>
          <w:szCs w:val="24"/>
          <w:lang w:val="sv-SE"/>
        </w:rPr>
        <w:fldChar w:fldCharType="end"/>
      </w:r>
      <w:r w:rsidR="007D0E54">
        <w:rPr>
          <w:rFonts w:ascii="Times New Roman" w:hAnsi="Times New Roman" w:cs="Times New Roman"/>
          <w:sz w:val="24"/>
          <w:szCs w:val="24"/>
          <w:lang w:val="sv-SE"/>
        </w:rPr>
        <w:t xml:space="preserve">. </w:t>
      </w:r>
    </w:p>
    <w:p w14:paraId="569F134A" w14:textId="111ED101" w:rsidR="001102CA" w:rsidRDefault="001102CA" w:rsidP="009676C1">
      <w:pPr>
        <w:jc w:val="both"/>
        <w:rPr>
          <w:rFonts w:ascii="Times New Roman" w:hAnsi="Times New Roman" w:cs="Times New Roman"/>
          <w:sz w:val="24"/>
          <w:szCs w:val="24"/>
          <w:lang w:val="sv-SE"/>
        </w:rPr>
      </w:pPr>
      <w:r>
        <w:rPr>
          <w:rFonts w:ascii="Times New Roman" w:hAnsi="Times New Roman" w:cs="Times New Roman"/>
          <w:sz w:val="24"/>
          <w:szCs w:val="24"/>
          <w:lang w:val="sv-SE"/>
        </w:rPr>
        <w:t xml:space="preserve">Peng et al. </w:t>
      </w:r>
      <w:r>
        <w:rPr>
          <w:rFonts w:ascii="Times New Roman" w:hAnsi="Times New Roman" w:cs="Times New Roman"/>
          <w:sz w:val="24"/>
          <w:szCs w:val="24"/>
          <w:lang w:val="sv-SE"/>
        </w:rPr>
        <w:fldChar w:fldCharType="begin"/>
      </w:r>
      <w:r w:rsidR="009D0C45">
        <w:rPr>
          <w:rFonts w:ascii="Times New Roman" w:hAnsi="Times New Roman" w:cs="Times New Roman"/>
          <w:sz w:val="24"/>
          <w:szCs w:val="24"/>
          <w:lang w:val="sv-SE"/>
        </w:rPr>
        <w:instrText xml:space="preserve"> ADDIN EN.CITE &lt;EndNote&gt;&lt;Cite&gt;&lt;Author&gt;Peng&lt;/Author&gt;&lt;Year&gt;2019&lt;/Year&gt;&lt;RecNum&gt;18&lt;/RecNum&gt;&lt;DisplayText&gt;(25)&lt;/DisplayText&gt;&lt;record&gt;&lt;rec-number&gt;18&lt;/rec-number&gt;&lt;foreign-keys&gt;&lt;key app="EN" db-id="9exwtr0vgfzzvwef0vjxdapc5tdtd22a55ee" timestamp="1567452137" guid="52a93c66-1719-45d8-a51a-a51d6c5cbd6f"&gt;18&lt;/key&gt;&lt;/foreign-keys&gt;&lt;ref-type name="Journal Article"&gt;17&lt;/ref-type&gt;&lt;contributors&gt;&lt;authors&gt;&lt;author&gt;Peng, Cheng&lt;/author&gt;&lt;author&gt;Bae, Chang-Hwan &lt;/author&gt;&lt;author&gt;Choi, Eun-Hong  &lt;/author&gt;&lt;author&gt;Kim, Myoung&lt;/author&gt;&lt;/authors&gt;&lt;/contributors&gt;&lt;titles&gt;&lt;title&gt;Comparison of the Effects of Different Adduction Loads on EMG Activities of Selected Shoulder Muscles During Shoulder External Rotation Exercise in Healthy Young People&lt;/title&gt;&lt;secondary-title&gt;Journal of The Korean Society of Physical Medicine&lt;/secondary-title&gt;&lt;/titles&gt;&lt;periodical&gt;&lt;full-title&gt;Journal of The Korean Society of Physical Medicine&lt;/full-title&gt;&lt;/periodical&gt;&lt;volume&gt;14&lt;/volume&gt;&lt;dates&gt;&lt;year&gt;2019&lt;/year&gt;&lt;/dates&gt;&lt;urls&gt;&lt;/urls&gt;&lt;/record&gt;&lt;/Cite&gt;&lt;/EndNote&gt;</w:instrText>
      </w:r>
      <w:r>
        <w:rPr>
          <w:rFonts w:ascii="Times New Roman" w:hAnsi="Times New Roman" w:cs="Times New Roman"/>
          <w:sz w:val="24"/>
          <w:szCs w:val="24"/>
          <w:lang w:val="sv-SE"/>
        </w:rPr>
        <w:fldChar w:fldCharType="separate"/>
      </w:r>
      <w:r>
        <w:rPr>
          <w:rFonts w:ascii="Times New Roman" w:hAnsi="Times New Roman" w:cs="Times New Roman"/>
          <w:noProof/>
          <w:sz w:val="24"/>
          <w:szCs w:val="24"/>
          <w:lang w:val="sv-SE"/>
        </w:rPr>
        <w:t>(25)</w:t>
      </w:r>
      <w:r>
        <w:rPr>
          <w:rFonts w:ascii="Times New Roman" w:hAnsi="Times New Roman" w:cs="Times New Roman"/>
          <w:sz w:val="24"/>
          <w:szCs w:val="24"/>
          <w:lang w:val="sv-SE"/>
        </w:rPr>
        <w:fldChar w:fldCharType="end"/>
      </w:r>
      <w:r>
        <w:rPr>
          <w:rFonts w:ascii="Times New Roman" w:hAnsi="Times New Roman" w:cs="Times New Roman"/>
          <w:sz w:val="24"/>
          <w:szCs w:val="24"/>
          <w:lang w:val="sv-SE"/>
        </w:rPr>
        <w:t xml:space="preserve"> </w:t>
      </w:r>
      <w:r w:rsidRPr="00544ED1">
        <w:rPr>
          <w:rFonts w:ascii="Times New Roman" w:hAnsi="Times New Roman" w:cs="Times New Roman"/>
          <w:color w:val="000000"/>
          <w:sz w:val="24"/>
          <w:szCs w:val="24"/>
          <w:lang w:val="sv-SE"/>
        </w:rPr>
        <w:t>undersökte olika adduktionskrafter vid utåtrotationsövningar, från ingen kraft till 40 mmHg, och kom fram till att med ökat adduktionstryck så ökade muskelaktiviteten i INF samtidigt som aktiviteten i DPI och DPP minskade. Adduktionskraften var inte normaliserad mot deltagarens maximala kontraktion.</w:t>
      </w:r>
      <w:r w:rsidR="003132C3">
        <w:rPr>
          <w:rFonts w:ascii="Times New Roman" w:hAnsi="Times New Roman" w:cs="Times New Roman"/>
          <w:color w:val="000000"/>
          <w:sz w:val="24"/>
          <w:szCs w:val="24"/>
          <w:lang w:val="sv-SE"/>
        </w:rPr>
        <w:t xml:space="preserve"> </w:t>
      </w:r>
      <w:r w:rsidR="00515076">
        <w:rPr>
          <w:rFonts w:ascii="Times New Roman" w:hAnsi="Times New Roman" w:cs="Times New Roman"/>
          <w:color w:val="000000"/>
          <w:sz w:val="24"/>
          <w:szCs w:val="24"/>
          <w:lang w:val="sv-SE"/>
        </w:rPr>
        <w:t xml:space="preserve">I enlighet med denna studie kunde vi också se en </w:t>
      </w:r>
      <w:r w:rsidR="008B474C">
        <w:rPr>
          <w:rFonts w:ascii="Times New Roman" w:hAnsi="Times New Roman" w:cs="Times New Roman"/>
          <w:color w:val="000000"/>
          <w:sz w:val="24"/>
          <w:szCs w:val="24"/>
          <w:lang w:val="sv-SE"/>
        </w:rPr>
        <w:t>minskning av DPI samt en</w:t>
      </w:r>
      <w:r w:rsidR="002B5046">
        <w:rPr>
          <w:rFonts w:ascii="Times New Roman" w:hAnsi="Times New Roman" w:cs="Times New Roman"/>
          <w:color w:val="000000"/>
          <w:sz w:val="24"/>
          <w:szCs w:val="24"/>
          <w:lang w:val="sv-SE"/>
        </w:rPr>
        <w:t xml:space="preserve"> viss</w:t>
      </w:r>
      <w:r w:rsidR="008B474C">
        <w:rPr>
          <w:rFonts w:ascii="Times New Roman" w:hAnsi="Times New Roman" w:cs="Times New Roman"/>
          <w:color w:val="000000"/>
          <w:sz w:val="24"/>
          <w:szCs w:val="24"/>
          <w:lang w:val="sv-SE"/>
        </w:rPr>
        <w:t xml:space="preserve"> ökning av INF </w:t>
      </w:r>
      <w:r w:rsidR="00EC403E">
        <w:rPr>
          <w:rFonts w:ascii="Times New Roman" w:hAnsi="Times New Roman" w:cs="Times New Roman"/>
          <w:color w:val="000000"/>
          <w:sz w:val="24"/>
          <w:szCs w:val="24"/>
          <w:lang w:val="sv-SE"/>
        </w:rPr>
        <w:t xml:space="preserve">då samtidig adduktionskraft </w:t>
      </w:r>
      <w:r w:rsidR="00F87425">
        <w:rPr>
          <w:rFonts w:ascii="Times New Roman" w:hAnsi="Times New Roman" w:cs="Times New Roman"/>
          <w:color w:val="000000"/>
          <w:sz w:val="24"/>
          <w:szCs w:val="24"/>
          <w:lang w:val="sv-SE"/>
        </w:rPr>
        <w:t>till</w:t>
      </w:r>
      <w:r w:rsidR="005C29DA">
        <w:rPr>
          <w:rFonts w:ascii="Times New Roman" w:hAnsi="Times New Roman" w:cs="Times New Roman"/>
          <w:color w:val="000000"/>
          <w:sz w:val="24"/>
          <w:szCs w:val="24"/>
          <w:lang w:val="sv-SE"/>
        </w:rPr>
        <w:t>ämpades</w:t>
      </w:r>
      <w:r w:rsidR="00E74258">
        <w:rPr>
          <w:rFonts w:ascii="Times New Roman" w:hAnsi="Times New Roman" w:cs="Times New Roman"/>
          <w:color w:val="000000"/>
          <w:sz w:val="24"/>
          <w:szCs w:val="24"/>
          <w:lang w:val="sv-SE"/>
        </w:rPr>
        <w:t xml:space="preserve">. </w:t>
      </w:r>
      <w:r w:rsidR="006F1FAE">
        <w:rPr>
          <w:rFonts w:ascii="Times New Roman" w:hAnsi="Times New Roman" w:cs="Times New Roman"/>
          <w:color w:val="000000"/>
          <w:sz w:val="24"/>
          <w:szCs w:val="24"/>
          <w:lang w:val="sv-SE"/>
        </w:rPr>
        <w:t xml:space="preserve">I vår studie </w:t>
      </w:r>
      <w:r w:rsidR="00E92B8F">
        <w:rPr>
          <w:rFonts w:ascii="Times New Roman" w:hAnsi="Times New Roman" w:cs="Times New Roman"/>
          <w:color w:val="000000"/>
          <w:sz w:val="24"/>
          <w:szCs w:val="24"/>
          <w:lang w:val="sv-SE"/>
        </w:rPr>
        <w:t xml:space="preserve">normaliserades </w:t>
      </w:r>
      <w:r w:rsidR="000B64CD">
        <w:rPr>
          <w:rFonts w:ascii="Times New Roman" w:hAnsi="Times New Roman" w:cs="Times New Roman"/>
          <w:color w:val="000000"/>
          <w:sz w:val="24"/>
          <w:szCs w:val="24"/>
          <w:lang w:val="sv-SE"/>
        </w:rPr>
        <w:t>adduktions</w:t>
      </w:r>
      <w:r w:rsidR="00053281">
        <w:rPr>
          <w:rFonts w:ascii="Times New Roman" w:hAnsi="Times New Roman" w:cs="Times New Roman"/>
          <w:color w:val="000000"/>
          <w:sz w:val="24"/>
          <w:szCs w:val="24"/>
          <w:lang w:val="sv-SE"/>
        </w:rPr>
        <w:t xml:space="preserve">trycket </w:t>
      </w:r>
      <w:r w:rsidR="00730AB3">
        <w:rPr>
          <w:rFonts w:ascii="Times New Roman" w:hAnsi="Times New Roman" w:cs="Times New Roman"/>
          <w:color w:val="000000"/>
          <w:sz w:val="24"/>
          <w:szCs w:val="24"/>
          <w:lang w:val="sv-SE"/>
        </w:rPr>
        <w:t>mot ett maxvärde</w:t>
      </w:r>
      <w:r w:rsidR="001A2CA4">
        <w:rPr>
          <w:rFonts w:ascii="Times New Roman" w:hAnsi="Times New Roman" w:cs="Times New Roman"/>
          <w:color w:val="000000"/>
          <w:sz w:val="24"/>
          <w:szCs w:val="24"/>
          <w:lang w:val="sv-SE"/>
        </w:rPr>
        <w:t>, och i test</w:t>
      </w:r>
      <w:r w:rsidR="00A108B5">
        <w:rPr>
          <w:rFonts w:ascii="Times New Roman" w:hAnsi="Times New Roman" w:cs="Times New Roman"/>
          <w:color w:val="000000"/>
          <w:sz w:val="24"/>
          <w:szCs w:val="24"/>
          <w:lang w:val="sv-SE"/>
        </w:rPr>
        <w:t xml:space="preserve">positionen </w:t>
      </w:r>
      <w:r w:rsidR="00696108">
        <w:rPr>
          <w:rFonts w:ascii="Times New Roman" w:hAnsi="Times New Roman" w:cs="Times New Roman"/>
          <w:color w:val="000000"/>
          <w:sz w:val="24"/>
          <w:szCs w:val="24"/>
          <w:lang w:val="sv-SE"/>
        </w:rPr>
        <w:t xml:space="preserve">”med adduktion” fick deltagaren </w:t>
      </w:r>
      <w:r w:rsidR="00D1050B">
        <w:rPr>
          <w:rFonts w:ascii="Times New Roman" w:hAnsi="Times New Roman" w:cs="Times New Roman"/>
          <w:color w:val="000000"/>
          <w:sz w:val="24"/>
          <w:szCs w:val="24"/>
          <w:lang w:val="sv-SE"/>
        </w:rPr>
        <w:t xml:space="preserve">adducera </w:t>
      </w:r>
      <w:r w:rsidR="005F39D2">
        <w:rPr>
          <w:rFonts w:ascii="Times New Roman" w:hAnsi="Times New Roman" w:cs="Times New Roman"/>
          <w:color w:val="000000"/>
          <w:sz w:val="24"/>
          <w:szCs w:val="24"/>
          <w:lang w:val="sv-SE"/>
        </w:rPr>
        <w:t xml:space="preserve">humerus </w:t>
      </w:r>
      <w:r w:rsidR="00307BC4">
        <w:rPr>
          <w:rFonts w:ascii="Times New Roman" w:hAnsi="Times New Roman" w:cs="Times New Roman"/>
          <w:color w:val="000000"/>
          <w:sz w:val="24"/>
          <w:szCs w:val="24"/>
          <w:lang w:val="sv-SE"/>
        </w:rPr>
        <w:t xml:space="preserve">in mot kroppen </w:t>
      </w:r>
      <w:r w:rsidR="00703F2F">
        <w:rPr>
          <w:rFonts w:ascii="Times New Roman" w:hAnsi="Times New Roman" w:cs="Times New Roman"/>
          <w:color w:val="000000"/>
          <w:sz w:val="24"/>
          <w:szCs w:val="24"/>
          <w:lang w:val="sv-SE"/>
        </w:rPr>
        <w:t>med ett tryck som motsvar</w:t>
      </w:r>
      <w:r w:rsidR="00C24A70">
        <w:rPr>
          <w:rFonts w:ascii="Times New Roman" w:hAnsi="Times New Roman" w:cs="Times New Roman"/>
          <w:color w:val="000000"/>
          <w:sz w:val="24"/>
          <w:szCs w:val="24"/>
          <w:lang w:val="sv-SE"/>
        </w:rPr>
        <w:t>a</w:t>
      </w:r>
      <w:r w:rsidR="00703F2F">
        <w:rPr>
          <w:rFonts w:ascii="Times New Roman" w:hAnsi="Times New Roman" w:cs="Times New Roman"/>
          <w:color w:val="000000"/>
          <w:sz w:val="24"/>
          <w:szCs w:val="24"/>
          <w:lang w:val="sv-SE"/>
        </w:rPr>
        <w:t xml:space="preserve">de 50 % av deras max. </w:t>
      </w:r>
      <w:r w:rsidR="00DE7129">
        <w:rPr>
          <w:rFonts w:ascii="Times New Roman" w:hAnsi="Times New Roman" w:cs="Times New Roman"/>
          <w:color w:val="000000"/>
          <w:sz w:val="24"/>
          <w:szCs w:val="24"/>
          <w:lang w:val="sv-SE"/>
        </w:rPr>
        <w:t>Adduktionst</w:t>
      </w:r>
      <w:r w:rsidR="00822B24">
        <w:rPr>
          <w:rFonts w:ascii="Times New Roman" w:hAnsi="Times New Roman" w:cs="Times New Roman"/>
          <w:color w:val="000000"/>
          <w:sz w:val="24"/>
          <w:szCs w:val="24"/>
          <w:lang w:val="sv-SE"/>
        </w:rPr>
        <w:t xml:space="preserve">rycket som skulle hållas under de fem sekunderna i </w:t>
      </w:r>
      <w:r w:rsidR="00DE7129">
        <w:rPr>
          <w:rFonts w:ascii="Times New Roman" w:hAnsi="Times New Roman" w:cs="Times New Roman"/>
          <w:color w:val="000000"/>
          <w:sz w:val="24"/>
          <w:szCs w:val="24"/>
          <w:lang w:val="sv-SE"/>
        </w:rPr>
        <w:t>testpositionen</w:t>
      </w:r>
      <w:r w:rsidR="005975CF">
        <w:rPr>
          <w:rFonts w:ascii="Times New Roman" w:hAnsi="Times New Roman" w:cs="Times New Roman"/>
          <w:color w:val="000000"/>
          <w:sz w:val="24"/>
          <w:szCs w:val="24"/>
          <w:lang w:val="sv-SE"/>
        </w:rPr>
        <w:t xml:space="preserve"> </w:t>
      </w:r>
      <w:r w:rsidR="00DE7129">
        <w:rPr>
          <w:rFonts w:ascii="Times New Roman" w:hAnsi="Times New Roman" w:cs="Times New Roman"/>
          <w:color w:val="000000"/>
          <w:sz w:val="24"/>
          <w:szCs w:val="24"/>
          <w:lang w:val="sv-SE"/>
        </w:rPr>
        <w:t xml:space="preserve">kunde i vår studie därför variera </w:t>
      </w:r>
      <w:r w:rsidR="005959C0">
        <w:rPr>
          <w:rFonts w:ascii="Times New Roman" w:hAnsi="Times New Roman" w:cs="Times New Roman"/>
          <w:color w:val="000000"/>
          <w:sz w:val="24"/>
          <w:szCs w:val="24"/>
          <w:lang w:val="sv-SE"/>
        </w:rPr>
        <w:t xml:space="preserve">mellan ca </w:t>
      </w:r>
      <w:r w:rsidR="005E7DCF">
        <w:rPr>
          <w:rFonts w:ascii="Times New Roman" w:hAnsi="Times New Roman" w:cs="Times New Roman"/>
          <w:color w:val="000000"/>
          <w:sz w:val="24"/>
          <w:szCs w:val="24"/>
          <w:lang w:val="sv-SE"/>
        </w:rPr>
        <w:t xml:space="preserve">50 mm Hg </w:t>
      </w:r>
      <w:r w:rsidR="0030057C">
        <w:rPr>
          <w:rFonts w:ascii="Times New Roman" w:hAnsi="Times New Roman" w:cs="Times New Roman"/>
          <w:color w:val="000000"/>
          <w:sz w:val="24"/>
          <w:szCs w:val="24"/>
          <w:lang w:val="sv-SE"/>
        </w:rPr>
        <w:t xml:space="preserve">upp till ca </w:t>
      </w:r>
      <w:r w:rsidR="005D4A6F">
        <w:rPr>
          <w:rFonts w:ascii="Times New Roman" w:hAnsi="Times New Roman" w:cs="Times New Roman"/>
          <w:color w:val="000000"/>
          <w:sz w:val="24"/>
          <w:szCs w:val="24"/>
          <w:lang w:val="sv-SE"/>
        </w:rPr>
        <w:t xml:space="preserve">120 mm Hg. </w:t>
      </w:r>
      <w:r w:rsidR="0094367A">
        <w:rPr>
          <w:rFonts w:ascii="Times New Roman" w:hAnsi="Times New Roman" w:cs="Times New Roman"/>
          <w:color w:val="000000"/>
          <w:sz w:val="24"/>
          <w:szCs w:val="24"/>
          <w:lang w:val="sv-SE"/>
        </w:rPr>
        <w:lastRenderedPageBreak/>
        <w:t xml:space="preserve">Vi anser att det behövs fler studier </w:t>
      </w:r>
      <w:r w:rsidR="00362606">
        <w:rPr>
          <w:rFonts w:ascii="Times New Roman" w:hAnsi="Times New Roman" w:cs="Times New Roman"/>
          <w:color w:val="000000"/>
          <w:sz w:val="24"/>
          <w:szCs w:val="24"/>
          <w:lang w:val="sv-SE"/>
        </w:rPr>
        <w:t xml:space="preserve">som </w:t>
      </w:r>
      <w:r w:rsidR="004C4431">
        <w:rPr>
          <w:rFonts w:ascii="Times New Roman" w:hAnsi="Times New Roman" w:cs="Times New Roman"/>
          <w:color w:val="000000"/>
          <w:sz w:val="24"/>
          <w:szCs w:val="24"/>
          <w:lang w:val="sv-SE"/>
        </w:rPr>
        <w:t xml:space="preserve">jämför olika adduktionstryck </w:t>
      </w:r>
      <w:r w:rsidR="00654385">
        <w:rPr>
          <w:rFonts w:ascii="Times New Roman" w:hAnsi="Times New Roman" w:cs="Times New Roman"/>
          <w:color w:val="000000"/>
          <w:sz w:val="24"/>
          <w:szCs w:val="24"/>
          <w:lang w:val="sv-SE"/>
        </w:rPr>
        <w:t>vid utåtrotation</w:t>
      </w:r>
      <w:r w:rsidR="00FE71CE">
        <w:rPr>
          <w:rFonts w:ascii="Times New Roman" w:hAnsi="Times New Roman" w:cs="Times New Roman"/>
          <w:color w:val="000000"/>
          <w:sz w:val="24"/>
          <w:szCs w:val="24"/>
          <w:lang w:val="sv-SE"/>
        </w:rPr>
        <w:t xml:space="preserve"> </w:t>
      </w:r>
      <w:r w:rsidR="00675738">
        <w:rPr>
          <w:rFonts w:ascii="Times New Roman" w:hAnsi="Times New Roman" w:cs="Times New Roman"/>
          <w:color w:val="000000"/>
          <w:sz w:val="24"/>
          <w:szCs w:val="24"/>
          <w:lang w:val="sv-SE"/>
        </w:rPr>
        <w:t xml:space="preserve">för att </w:t>
      </w:r>
      <w:r w:rsidR="00112778">
        <w:rPr>
          <w:rFonts w:ascii="Times New Roman" w:hAnsi="Times New Roman" w:cs="Times New Roman"/>
          <w:color w:val="000000"/>
          <w:sz w:val="24"/>
          <w:szCs w:val="24"/>
          <w:lang w:val="sv-SE"/>
        </w:rPr>
        <w:t>se v</w:t>
      </w:r>
      <w:r w:rsidR="00BB2478">
        <w:rPr>
          <w:rFonts w:ascii="Times New Roman" w:hAnsi="Times New Roman" w:cs="Times New Roman"/>
          <w:color w:val="000000"/>
          <w:sz w:val="24"/>
          <w:szCs w:val="24"/>
          <w:lang w:val="sv-SE"/>
        </w:rPr>
        <w:t xml:space="preserve">id vilket tryck </w:t>
      </w:r>
      <w:r w:rsidR="003D1EDF">
        <w:rPr>
          <w:rFonts w:ascii="Times New Roman" w:hAnsi="Times New Roman" w:cs="Times New Roman"/>
          <w:color w:val="000000"/>
          <w:sz w:val="24"/>
          <w:szCs w:val="24"/>
          <w:lang w:val="sv-SE"/>
        </w:rPr>
        <w:t xml:space="preserve">aktiveringen av </w:t>
      </w:r>
      <w:r w:rsidR="002C42F7">
        <w:rPr>
          <w:rFonts w:ascii="Times New Roman" w:hAnsi="Times New Roman" w:cs="Times New Roman"/>
          <w:color w:val="000000"/>
          <w:sz w:val="24"/>
          <w:szCs w:val="24"/>
          <w:lang w:val="sv-SE"/>
        </w:rPr>
        <w:t xml:space="preserve">m. infraspinatus </w:t>
      </w:r>
      <w:r w:rsidR="00B66412">
        <w:rPr>
          <w:rFonts w:ascii="Times New Roman" w:hAnsi="Times New Roman" w:cs="Times New Roman"/>
          <w:color w:val="000000"/>
          <w:sz w:val="24"/>
          <w:szCs w:val="24"/>
          <w:lang w:val="sv-SE"/>
        </w:rPr>
        <w:t xml:space="preserve">blir högst. </w:t>
      </w:r>
      <w:r w:rsidR="004F4519">
        <w:rPr>
          <w:rFonts w:ascii="Times New Roman" w:hAnsi="Times New Roman" w:cs="Times New Roman"/>
          <w:color w:val="000000"/>
          <w:sz w:val="24"/>
          <w:szCs w:val="24"/>
          <w:lang w:val="sv-SE"/>
        </w:rPr>
        <w:t>Vi</w:t>
      </w:r>
      <w:r w:rsidR="00DE788C">
        <w:rPr>
          <w:rFonts w:ascii="Times New Roman" w:hAnsi="Times New Roman" w:cs="Times New Roman"/>
          <w:color w:val="000000"/>
          <w:sz w:val="24"/>
          <w:szCs w:val="24"/>
          <w:lang w:val="sv-SE"/>
        </w:rPr>
        <w:t xml:space="preserve">d en sådan studie tror vi att det är fördelaktigt om adduktionstrycket normaliseras </w:t>
      </w:r>
      <w:r w:rsidR="00263448">
        <w:rPr>
          <w:rFonts w:ascii="Times New Roman" w:hAnsi="Times New Roman" w:cs="Times New Roman"/>
          <w:color w:val="000000"/>
          <w:sz w:val="24"/>
          <w:szCs w:val="24"/>
          <w:lang w:val="sv-SE"/>
        </w:rPr>
        <w:t xml:space="preserve">till </w:t>
      </w:r>
      <w:r w:rsidR="00F81B4B">
        <w:rPr>
          <w:rFonts w:ascii="Times New Roman" w:hAnsi="Times New Roman" w:cs="Times New Roman"/>
          <w:color w:val="000000"/>
          <w:sz w:val="24"/>
          <w:szCs w:val="24"/>
          <w:lang w:val="sv-SE"/>
        </w:rPr>
        <w:t>procent av</w:t>
      </w:r>
      <w:r w:rsidR="00DE788C">
        <w:rPr>
          <w:rFonts w:ascii="Times New Roman" w:hAnsi="Times New Roman" w:cs="Times New Roman"/>
          <w:color w:val="000000"/>
          <w:sz w:val="24"/>
          <w:szCs w:val="24"/>
          <w:lang w:val="sv-SE"/>
        </w:rPr>
        <w:t xml:space="preserve"> maxkontraktion istället </w:t>
      </w:r>
      <w:r w:rsidR="00F81B4B">
        <w:rPr>
          <w:rFonts w:ascii="Times New Roman" w:hAnsi="Times New Roman" w:cs="Times New Roman"/>
          <w:color w:val="000000"/>
          <w:sz w:val="24"/>
          <w:szCs w:val="24"/>
          <w:lang w:val="sv-SE"/>
        </w:rPr>
        <w:t>för att välja samma</w:t>
      </w:r>
      <w:r w:rsidR="009C2AF1">
        <w:rPr>
          <w:rFonts w:ascii="Times New Roman" w:hAnsi="Times New Roman" w:cs="Times New Roman"/>
          <w:color w:val="000000"/>
          <w:sz w:val="24"/>
          <w:szCs w:val="24"/>
          <w:lang w:val="sv-SE"/>
        </w:rPr>
        <w:t xml:space="preserve"> interval</w:t>
      </w:r>
      <w:r w:rsidR="00864A42">
        <w:rPr>
          <w:rFonts w:ascii="Times New Roman" w:hAnsi="Times New Roman" w:cs="Times New Roman"/>
          <w:color w:val="000000"/>
          <w:sz w:val="24"/>
          <w:szCs w:val="24"/>
          <w:lang w:val="sv-SE"/>
        </w:rPr>
        <w:t>l</w:t>
      </w:r>
      <w:r w:rsidR="009C2AF1">
        <w:rPr>
          <w:rFonts w:ascii="Times New Roman" w:hAnsi="Times New Roman" w:cs="Times New Roman"/>
          <w:color w:val="000000"/>
          <w:sz w:val="24"/>
          <w:szCs w:val="24"/>
          <w:lang w:val="sv-SE"/>
        </w:rPr>
        <w:t xml:space="preserve"> i</w:t>
      </w:r>
      <w:r w:rsidR="00F81B4B">
        <w:rPr>
          <w:rFonts w:ascii="Times New Roman" w:hAnsi="Times New Roman" w:cs="Times New Roman"/>
          <w:color w:val="000000"/>
          <w:sz w:val="24"/>
          <w:szCs w:val="24"/>
          <w:lang w:val="sv-SE"/>
        </w:rPr>
        <w:t xml:space="preserve"> </w:t>
      </w:r>
      <w:r w:rsidR="00106276">
        <w:rPr>
          <w:rFonts w:ascii="Times New Roman" w:hAnsi="Times New Roman" w:cs="Times New Roman"/>
          <w:color w:val="000000"/>
          <w:sz w:val="24"/>
          <w:szCs w:val="24"/>
          <w:lang w:val="sv-SE"/>
        </w:rPr>
        <w:t xml:space="preserve">mm Hg för </w:t>
      </w:r>
      <w:r w:rsidR="00961DDE">
        <w:rPr>
          <w:rFonts w:ascii="Times New Roman" w:hAnsi="Times New Roman" w:cs="Times New Roman"/>
          <w:color w:val="000000"/>
          <w:sz w:val="24"/>
          <w:szCs w:val="24"/>
          <w:lang w:val="sv-SE"/>
        </w:rPr>
        <w:t xml:space="preserve">alla deltagare. </w:t>
      </w:r>
      <w:r w:rsidR="00651FD8">
        <w:rPr>
          <w:rFonts w:ascii="Times New Roman" w:hAnsi="Times New Roman" w:cs="Times New Roman"/>
          <w:color w:val="000000"/>
          <w:sz w:val="24"/>
          <w:szCs w:val="24"/>
          <w:lang w:val="sv-SE"/>
        </w:rPr>
        <w:t xml:space="preserve"> </w:t>
      </w:r>
    </w:p>
    <w:p w14:paraId="22FEBC6C" w14:textId="0C6D8293" w:rsidR="00340328" w:rsidRDefault="00EF147D" w:rsidP="009676C1">
      <w:pPr>
        <w:jc w:val="both"/>
        <w:rPr>
          <w:rFonts w:ascii="Times New Roman" w:eastAsia="Times New Roman" w:hAnsi="Times New Roman" w:cs="Times New Roman"/>
          <w:color w:val="000000" w:themeColor="text1"/>
          <w:sz w:val="24"/>
          <w:szCs w:val="24"/>
          <w:lang w:val="sv-SE"/>
        </w:rPr>
      </w:pPr>
      <w:r>
        <w:rPr>
          <w:rFonts w:ascii="Times New Roman" w:eastAsia="Times New Roman" w:hAnsi="Times New Roman" w:cs="Times New Roman"/>
          <w:color w:val="000000" w:themeColor="text1"/>
          <w:sz w:val="24"/>
          <w:szCs w:val="24"/>
          <w:lang w:val="sv-SE"/>
        </w:rPr>
        <w:t xml:space="preserve">Ett fåtal testpersoner rapporterade en stor svårighet att inte låta adduktionstrycket gå upp i testpositionen utan adduktionstryck, vilket skulle kunna förklaras med att dragmaskinens motstånd bidrog till passiv adduktion. För att motverka detta finns en risk att testpersonerna aktiverade abduktorerna för att bibehålla lågt adduktionstryck. </w:t>
      </w:r>
    </w:p>
    <w:p w14:paraId="3B37A8F8" w14:textId="77777777" w:rsidR="00EF147D" w:rsidRPr="002E71BC" w:rsidRDefault="00EF147D" w:rsidP="009676C1">
      <w:pPr>
        <w:jc w:val="both"/>
        <w:rPr>
          <w:rFonts w:ascii="Times New Roman" w:hAnsi="Times New Roman" w:cs="Times New Roman"/>
          <w:sz w:val="24"/>
          <w:szCs w:val="24"/>
          <w:lang w:val="sv-SE"/>
        </w:rPr>
      </w:pPr>
      <w:r>
        <w:rPr>
          <w:rFonts w:ascii="Times New Roman" w:hAnsi="Times New Roman" w:cs="Times New Roman"/>
          <w:sz w:val="24"/>
          <w:szCs w:val="24"/>
          <w:lang w:val="sv-SE"/>
        </w:rPr>
        <w:t xml:space="preserve">Vi utvecklade två datorprogram, ett för att slumpa fram testordningar, och ett för att kontrollera att mätvärden lästs av i MegaWin och skrivits ner i Excel korrekt. </w:t>
      </w:r>
      <w:r>
        <w:rPr>
          <w:rFonts w:ascii="Times New Roman" w:eastAsia="Times New Roman" w:hAnsi="Times New Roman" w:cs="Times New Roman"/>
          <w:color w:val="000000" w:themeColor="text1"/>
          <w:sz w:val="24"/>
          <w:szCs w:val="24"/>
          <w:lang w:val="sv-SE"/>
        </w:rPr>
        <w:t xml:space="preserve">Fördelen med dessa datorprogram var enbart att det sparade tid för oss, funktionellt sett hade en tärning eller annan enkel slumptalsgenererande utrustning varit likvärdig, och data hade kunnat jämföras manuellt. </w:t>
      </w:r>
    </w:p>
    <w:p w14:paraId="6159F933" w14:textId="54FFBC2B" w:rsidR="00EF147D" w:rsidRDefault="00EF147D" w:rsidP="00FC645B">
      <w:pPr>
        <w:pStyle w:val="Rubrik2"/>
        <w:rPr>
          <w:lang w:val="sv-SE"/>
        </w:rPr>
      </w:pPr>
      <w:bookmarkStart w:id="59" w:name="_Toc38476854"/>
      <w:r>
        <w:rPr>
          <w:lang w:val="sv-SE"/>
        </w:rPr>
        <w:t>Resultatdiskussion</w:t>
      </w:r>
      <w:bookmarkEnd w:id="59"/>
    </w:p>
    <w:p w14:paraId="66B886C6" w14:textId="6644D8D2" w:rsidR="006E36B4" w:rsidRDefault="00EF147D" w:rsidP="00EF147D">
      <w:pPr>
        <w:jc w:val="both"/>
        <w:rPr>
          <w:rFonts w:ascii="Times New Roman" w:eastAsia="Times New Roman" w:hAnsi="Times New Roman" w:cs="Times New Roman"/>
          <w:color w:val="000000" w:themeColor="text1"/>
          <w:sz w:val="24"/>
          <w:szCs w:val="24"/>
          <w:lang w:val="sv-SE"/>
        </w:rPr>
      </w:pPr>
      <w:r>
        <w:rPr>
          <w:rFonts w:ascii="Times New Roman" w:eastAsia="Times New Roman" w:hAnsi="Times New Roman" w:cs="Times New Roman"/>
          <w:color w:val="000000" w:themeColor="text1"/>
          <w:sz w:val="24"/>
          <w:szCs w:val="24"/>
          <w:lang w:val="sv-SE"/>
        </w:rPr>
        <w:t xml:space="preserve">Adduktionsstrategins hypotes är att adduktionen genom reciprok inhibering minskar aktiveringen i </w:t>
      </w:r>
      <w:r w:rsidR="00523C2A">
        <w:rPr>
          <w:rFonts w:ascii="Times New Roman" w:eastAsia="Times New Roman" w:hAnsi="Times New Roman" w:cs="Times New Roman"/>
          <w:color w:val="000000" w:themeColor="text1"/>
          <w:sz w:val="24"/>
          <w:szCs w:val="24"/>
          <w:lang w:val="sv-SE"/>
        </w:rPr>
        <w:t>m</w:t>
      </w:r>
      <w:r>
        <w:rPr>
          <w:rFonts w:ascii="Times New Roman" w:eastAsia="Times New Roman" w:hAnsi="Times New Roman" w:cs="Times New Roman"/>
          <w:color w:val="000000" w:themeColor="text1"/>
          <w:sz w:val="24"/>
          <w:szCs w:val="24"/>
          <w:lang w:val="sv-SE"/>
        </w:rPr>
        <w:t xml:space="preserve">. deltoideus alla delar. Vi såg en tydlig minskning i m. deltoideus pars intermedia (p&lt;.001), men ingen tydlig minskning i m. deltoideus pars posterior (p=.485) i testpostitionen då deltagaren fick utföra adduktion in mot kroppen. Detta kan betyda att även om vi såg en ökad isolering av </w:t>
      </w:r>
      <w:r w:rsidR="00523C2A">
        <w:rPr>
          <w:rFonts w:ascii="Times New Roman" w:eastAsia="Times New Roman" w:hAnsi="Times New Roman" w:cs="Times New Roman"/>
          <w:color w:val="000000" w:themeColor="text1"/>
          <w:sz w:val="24"/>
          <w:szCs w:val="24"/>
          <w:lang w:val="sv-SE"/>
        </w:rPr>
        <w:t>m</w:t>
      </w:r>
      <w:r>
        <w:rPr>
          <w:rFonts w:ascii="Times New Roman" w:eastAsia="Times New Roman" w:hAnsi="Times New Roman" w:cs="Times New Roman"/>
          <w:color w:val="000000" w:themeColor="text1"/>
          <w:sz w:val="24"/>
          <w:szCs w:val="24"/>
          <w:lang w:val="sv-SE"/>
        </w:rPr>
        <w:t>. infraspinatus</w:t>
      </w:r>
      <w:r w:rsidR="00D50B5C">
        <w:rPr>
          <w:rFonts w:ascii="Times New Roman" w:eastAsia="Times New Roman" w:hAnsi="Times New Roman" w:cs="Times New Roman"/>
          <w:color w:val="000000" w:themeColor="text1"/>
          <w:sz w:val="24"/>
          <w:szCs w:val="24"/>
          <w:lang w:val="sv-SE"/>
        </w:rPr>
        <w:t xml:space="preserve"> </w:t>
      </w:r>
      <w:r w:rsidR="00F463DE">
        <w:rPr>
          <w:rFonts w:ascii="Times New Roman" w:eastAsia="Times New Roman" w:hAnsi="Times New Roman" w:cs="Times New Roman"/>
          <w:color w:val="000000" w:themeColor="text1"/>
          <w:sz w:val="24"/>
          <w:szCs w:val="24"/>
          <w:lang w:val="sv-SE"/>
        </w:rPr>
        <w:t>(p</w:t>
      </w:r>
      <w:r w:rsidR="00744CEA">
        <w:rPr>
          <w:rFonts w:ascii="Times New Roman" w:eastAsia="Times New Roman" w:hAnsi="Times New Roman" w:cs="Times New Roman"/>
          <w:color w:val="000000" w:themeColor="text1"/>
          <w:sz w:val="24"/>
          <w:szCs w:val="24"/>
          <w:lang w:val="sv-SE"/>
        </w:rPr>
        <w:t>=</w:t>
      </w:r>
      <w:r w:rsidR="00FB2883">
        <w:rPr>
          <w:rFonts w:ascii="Times New Roman" w:eastAsia="Times New Roman" w:hAnsi="Times New Roman" w:cs="Times New Roman"/>
          <w:color w:val="000000" w:themeColor="text1"/>
          <w:sz w:val="24"/>
          <w:szCs w:val="24"/>
          <w:lang w:val="sv-SE"/>
        </w:rPr>
        <w:t>.</w:t>
      </w:r>
      <w:r w:rsidR="002B01D9">
        <w:rPr>
          <w:rFonts w:ascii="Times New Roman" w:eastAsia="Times New Roman" w:hAnsi="Times New Roman" w:cs="Times New Roman"/>
          <w:color w:val="000000" w:themeColor="text1"/>
          <w:sz w:val="24"/>
          <w:szCs w:val="24"/>
          <w:lang w:val="sv-SE"/>
        </w:rPr>
        <w:t>005)</w:t>
      </w:r>
      <w:r>
        <w:rPr>
          <w:rFonts w:ascii="Times New Roman" w:eastAsia="Times New Roman" w:hAnsi="Times New Roman" w:cs="Times New Roman"/>
          <w:color w:val="000000" w:themeColor="text1"/>
          <w:sz w:val="24"/>
          <w:szCs w:val="24"/>
          <w:lang w:val="sv-SE"/>
        </w:rPr>
        <w:t xml:space="preserve"> med ett adduktionstryck, så är adduktionsstrategin i nuvarande form inte tillräcklig för att förklara resultaten. En förklaring till att adduktionsstrategin inte gav en lika signifikant minskning för m. deltoideus pars posterior finns möjligen att hitta i de studier som redovisar att några av fibrerna för m. deltoideus pars anterior och m. deltoideus pars posterior kan bidra till en viss adduktion då armen är lätt abducerad. </w:t>
      </w:r>
      <w:r>
        <w:rPr>
          <w:rFonts w:ascii="Times New Roman" w:eastAsia="Times New Roman" w:hAnsi="Times New Roman" w:cs="Times New Roman"/>
          <w:color w:val="000000" w:themeColor="text1"/>
          <w:sz w:val="24"/>
          <w:szCs w:val="24"/>
          <w:lang w:val="sv-SE"/>
        </w:rPr>
        <w:fldChar w:fldCharType="begin"/>
      </w:r>
      <w:r w:rsidR="000B3E75">
        <w:rPr>
          <w:rFonts w:ascii="Times New Roman" w:eastAsia="Times New Roman" w:hAnsi="Times New Roman" w:cs="Times New Roman"/>
          <w:color w:val="000000" w:themeColor="text1"/>
          <w:sz w:val="24"/>
          <w:szCs w:val="24"/>
          <w:lang w:val="sv-SE"/>
        </w:rPr>
        <w:instrText xml:space="preserve"> ADDIN EN.CITE &lt;EndNote&gt;&lt;Cite&gt;&lt;Author&gt;Halder&lt;/Author&gt;&lt;Year&gt;2000&lt;/Year&gt;&lt;RecNum&gt;12&lt;/RecNum&gt;&lt;DisplayText&gt;(45)&lt;/DisplayText&gt;&lt;record&gt;&lt;rec-number&gt;12&lt;/rec-number&gt;&lt;foreign-keys&gt;&lt;key app="EN" db-id="fa25zxw5s0ztsledev452rsceweezsaws525" timestamp="1574965605" guid="bfa4cffc-16bf-4709-8210-aa5db78f61a6"&gt;12&lt;/key&gt;&lt;/foreign-keys&gt;&lt;ref-type name="Journal Article"&gt;17&lt;/ref-type&gt;&lt;contributors&gt;&lt;authors&gt;&lt;author&gt;Halder, A. M.&lt;/author&gt;&lt;author&gt;Itoi, E.&lt;/author&gt;&lt;author&gt;An, K. N.&lt;/author&gt;&lt;/authors&gt;&lt;/contributors&gt;&lt;auth-address&gt;Orthopedic Biomechanics Laboratory, Mayo Clinic Rochester, The Mayo Foundation, Rochester, MN 55901, USA.&lt;/auth-address&gt;&lt;titles&gt;&lt;title&gt;Anatomy and biomechanics of the shoulder&lt;/title&gt;&lt;secondary-title&gt;Orthop Clin North Am&lt;/secondary-title&gt;&lt;/titles&gt;&lt;periodical&gt;&lt;full-title&gt;Orthop Clin North Am&lt;/full-title&gt;&lt;/periodical&gt;&lt;pages&gt;159-76&lt;/pages&gt;&lt;volume&gt;31&lt;/volume&gt;&lt;number&gt;2&lt;/number&gt;&lt;edition&gt;2000/03/29&lt;/edition&gt;&lt;keywords&gt;&lt;keyword&gt;Biomechanical Phenomena&lt;/keyword&gt;&lt;keyword&gt;Humans&lt;/keyword&gt;&lt;keyword&gt;Ligaments/anatomy &amp;amp; histology&lt;/keyword&gt;&lt;keyword&gt;Muscle Contraction/physiology&lt;/keyword&gt;&lt;keyword&gt;Muscle, Skeletal/anatomy &amp;amp; histology/physiology&lt;/keyword&gt;&lt;keyword&gt;Shoulder/*anatomy &amp;amp; histology/*physiology&lt;/keyword&gt;&lt;keyword&gt;Shoulder Joint/*anatomy &amp;amp; histology/*physiology&lt;/keyword&gt;&lt;/keywords&gt;&lt;dates&gt;&lt;year&gt;2000&lt;/year&gt;&lt;pub-dates&gt;&lt;date&gt;Apr&lt;/date&gt;&lt;/pub-dates&gt;&lt;/dates&gt;&lt;isbn&gt;0030-5898 (Print)&amp;#xD;0030-5898&lt;/isbn&gt;&lt;accession-num&gt;10736387&lt;/accession-num&gt;&lt;urls&gt;&lt;/urls&gt;&lt;electronic-resource-num&gt;10.1016/s0030-5898(05)70138-3&lt;/electronic-resource-num&gt;&lt;remote-database-provider&gt;NLM&lt;/remote-database-provider&gt;&lt;language&gt;eng&lt;/language&gt;&lt;/record&gt;&lt;/Cite&gt;&lt;/EndNote&gt;</w:instrText>
      </w:r>
      <w:r>
        <w:rPr>
          <w:rFonts w:ascii="Times New Roman" w:eastAsia="Times New Roman" w:hAnsi="Times New Roman" w:cs="Times New Roman"/>
          <w:color w:val="000000" w:themeColor="text1"/>
          <w:sz w:val="24"/>
          <w:szCs w:val="24"/>
          <w:lang w:val="sv-SE"/>
        </w:rPr>
        <w:fldChar w:fldCharType="separate"/>
      </w:r>
      <w:r w:rsidR="000B3E75">
        <w:rPr>
          <w:rFonts w:ascii="Times New Roman" w:eastAsia="Times New Roman" w:hAnsi="Times New Roman" w:cs="Times New Roman"/>
          <w:noProof/>
          <w:color w:val="000000" w:themeColor="text1"/>
          <w:sz w:val="24"/>
          <w:szCs w:val="24"/>
          <w:lang w:val="sv-SE"/>
        </w:rPr>
        <w:t>(45)</w:t>
      </w:r>
      <w:r>
        <w:rPr>
          <w:rFonts w:ascii="Times New Roman" w:eastAsia="Times New Roman" w:hAnsi="Times New Roman" w:cs="Times New Roman"/>
          <w:color w:val="000000" w:themeColor="text1"/>
          <w:sz w:val="24"/>
          <w:szCs w:val="24"/>
          <w:lang w:val="sv-SE"/>
        </w:rPr>
        <w:fldChar w:fldCharType="end"/>
      </w:r>
    </w:p>
    <w:p w14:paraId="414A1ECF" w14:textId="6CBABBEC" w:rsidR="006A7D50" w:rsidRDefault="009845F4" w:rsidP="00EF147D">
      <w:pPr>
        <w:jc w:val="both"/>
        <w:rPr>
          <w:rFonts w:ascii="Times New Roman" w:eastAsia="Times New Roman" w:hAnsi="Times New Roman" w:cs="Times New Roman"/>
          <w:color w:val="000000" w:themeColor="text1"/>
          <w:sz w:val="24"/>
          <w:szCs w:val="24"/>
          <w:lang w:val="sv-SE"/>
        </w:rPr>
      </w:pPr>
      <w:r>
        <w:rPr>
          <w:rFonts w:ascii="Times New Roman" w:eastAsia="Times New Roman" w:hAnsi="Times New Roman" w:cs="Times New Roman"/>
          <w:color w:val="000000" w:themeColor="text1"/>
          <w:sz w:val="24"/>
          <w:szCs w:val="24"/>
          <w:lang w:val="sv-SE"/>
        </w:rPr>
        <w:t>V</w:t>
      </w:r>
      <w:r w:rsidR="00232655">
        <w:rPr>
          <w:rFonts w:ascii="Times New Roman" w:eastAsia="Times New Roman" w:hAnsi="Times New Roman" w:cs="Times New Roman"/>
          <w:color w:val="000000" w:themeColor="text1"/>
          <w:sz w:val="24"/>
          <w:szCs w:val="24"/>
          <w:lang w:val="sv-SE"/>
        </w:rPr>
        <w:t>i kunde</w:t>
      </w:r>
      <w:r w:rsidR="005469C7">
        <w:rPr>
          <w:rFonts w:ascii="Times New Roman" w:eastAsia="Times New Roman" w:hAnsi="Times New Roman" w:cs="Times New Roman"/>
          <w:color w:val="000000" w:themeColor="text1"/>
          <w:sz w:val="24"/>
          <w:szCs w:val="24"/>
          <w:lang w:val="sv-SE"/>
        </w:rPr>
        <w:t xml:space="preserve"> inte</w:t>
      </w:r>
      <w:r w:rsidR="00232655">
        <w:rPr>
          <w:rFonts w:ascii="Times New Roman" w:eastAsia="Times New Roman" w:hAnsi="Times New Roman" w:cs="Times New Roman"/>
          <w:color w:val="000000" w:themeColor="text1"/>
          <w:sz w:val="24"/>
          <w:szCs w:val="24"/>
          <w:lang w:val="sv-SE"/>
        </w:rPr>
        <w:t xml:space="preserve"> se en </w:t>
      </w:r>
      <w:r w:rsidR="00405658">
        <w:rPr>
          <w:rFonts w:ascii="Times New Roman" w:eastAsia="Times New Roman" w:hAnsi="Times New Roman" w:cs="Times New Roman"/>
          <w:color w:val="000000" w:themeColor="text1"/>
          <w:sz w:val="24"/>
          <w:szCs w:val="24"/>
          <w:lang w:val="sv-SE"/>
        </w:rPr>
        <w:t xml:space="preserve">tydlig minskning </w:t>
      </w:r>
      <w:r w:rsidR="00B646D9">
        <w:rPr>
          <w:rFonts w:ascii="Times New Roman" w:eastAsia="Times New Roman" w:hAnsi="Times New Roman" w:cs="Times New Roman"/>
          <w:color w:val="000000" w:themeColor="text1"/>
          <w:sz w:val="24"/>
          <w:szCs w:val="24"/>
          <w:lang w:val="sv-SE"/>
        </w:rPr>
        <w:t xml:space="preserve">i DPP </w:t>
      </w:r>
      <w:r w:rsidR="00D508C5">
        <w:rPr>
          <w:rFonts w:ascii="Times New Roman" w:eastAsia="Times New Roman" w:hAnsi="Times New Roman" w:cs="Times New Roman"/>
          <w:color w:val="000000" w:themeColor="text1"/>
          <w:sz w:val="24"/>
          <w:szCs w:val="24"/>
          <w:lang w:val="sv-SE"/>
        </w:rPr>
        <w:t xml:space="preserve">i testpositionen </w:t>
      </w:r>
      <w:r w:rsidR="00BF2A59">
        <w:rPr>
          <w:rFonts w:ascii="Times New Roman" w:eastAsia="Times New Roman" w:hAnsi="Times New Roman" w:cs="Times New Roman"/>
          <w:color w:val="000000" w:themeColor="text1"/>
          <w:sz w:val="24"/>
          <w:szCs w:val="24"/>
          <w:lang w:val="sv-SE"/>
        </w:rPr>
        <w:t xml:space="preserve">med adduktionstryck så </w:t>
      </w:r>
      <w:r w:rsidR="008E4591">
        <w:rPr>
          <w:rFonts w:ascii="Times New Roman" w:eastAsia="Times New Roman" w:hAnsi="Times New Roman" w:cs="Times New Roman"/>
          <w:color w:val="000000" w:themeColor="text1"/>
          <w:sz w:val="24"/>
          <w:szCs w:val="24"/>
          <w:lang w:val="sv-SE"/>
        </w:rPr>
        <w:t>vårt resultat</w:t>
      </w:r>
      <w:r w:rsidR="00877DAD">
        <w:rPr>
          <w:rFonts w:ascii="Times New Roman" w:eastAsia="Times New Roman" w:hAnsi="Times New Roman" w:cs="Times New Roman"/>
          <w:color w:val="000000" w:themeColor="text1"/>
          <w:sz w:val="24"/>
          <w:szCs w:val="24"/>
          <w:lang w:val="sv-SE"/>
        </w:rPr>
        <w:t xml:space="preserve"> </w:t>
      </w:r>
      <w:r>
        <w:rPr>
          <w:rFonts w:ascii="Times New Roman" w:eastAsia="Times New Roman" w:hAnsi="Times New Roman" w:cs="Times New Roman"/>
          <w:color w:val="000000" w:themeColor="text1"/>
          <w:sz w:val="24"/>
          <w:szCs w:val="24"/>
          <w:lang w:val="sv-SE"/>
        </w:rPr>
        <w:t xml:space="preserve">är </w:t>
      </w:r>
      <w:r w:rsidR="00877DAD">
        <w:rPr>
          <w:rFonts w:ascii="Times New Roman" w:eastAsia="Times New Roman" w:hAnsi="Times New Roman" w:cs="Times New Roman"/>
          <w:color w:val="000000" w:themeColor="text1"/>
          <w:sz w:val="24"/>
          <w:szCs w:val="24"/>
          <w:lang w:val="sv-SE"/>
        </w:rPr>
        <w:t>i de</w:t>
      </w:r>
      <w:r w:rsidR="00C24A70">
        <w:rPr>
          <w:rFonts w:ascii="Times New Roman" w:eastAsia="Times New Roman" w:hAnsi="Times New Roman" w:cs="Times New Roman"/>
          <w:color w:val="000000" w:themeColor="text1"/>
          <w:sz w:val="24"/>
          <w:szCs w:val="24"/>
          <w:lang w:val="sv-SE"/>
        </w:rPr>
        <w:t>tta avseende</w:t>
      </w:r>
      <w:r w:rsidR="00877DAD">
        <w:rPr>
          <w:rFonts w:ascii="Times New Roman" w:eastAsia="Times New Roman" w:hAnsi="Times New Roman" w:cs="Times New Roman"/>
          <w:color w:val="000000" w:themeColor="text1"/>
          <w:sz w:val="24"/>
          <w:szCs w:val="24"/>
          <w:lang w:val="sv-SE"/>
        </w:rPr>
        <w:t xml:space="preserve"> </w:t>
      </w:r>
      <w:r w:rsidR="00C24A70">
        <w:rPr>
          <w:rFonts w:ascii="Times New Roman" w:eastAsia="Times New Roman" w:hAnsi="Times New Roman" w:cs="Times New Roman"/>
          <w:color w:val="000000" w:themeColor="text1"/>
          <w:sz w:val="24"/>
          <w:szCs w:val="24"/>
          <w:lang w:val="sv-SE"/>
        </w:rPr>
        <w:t>motsägelsefullt</w:t>
      </w:r>
      <w:r w:rsidR="00877DAD">
        <w:rPr>
          <w:rFonts w:ascii="Times New Roman" w:eastAsia="Times New Roman" w:hAnsi="Times New Roman" w:cs="Times New Roman"/>
          <w:color w:val="000000" w:themeColor="text1"/>
          <w:sz w:val="24"/>
          <w:szCs w:val="24"/>
          <w:lang w:val="sv-SE"/>
        </w:rPr>
        <w:t xml:space="preserve"> med resultatet </w:t>
      </w:r>
      <w:r w:rsidR="00860175">
        <w:rPr>
          <w:rFonts w:ascii="Times New Roman" w:eastAsia="Times New Roman" w:hAnsi="Times New Roman" w:cs="Times New Roman"/>
          <w:color w:val="000000" w:themeColor="text1"/>
          <w:sz w:val="24"/>
          <w:szCs w:val="24"/>
          <w:lang w:val="sv-SE"/>
        </w:rPr>
        <w:t>som re</w:t>
      </w:r>
      <w:r w:rsidR="002E061D">
        <w:rPr>
          <w:rFonts w:ascii="Times New Roman" w:eastAsia="Times New Roman" w:hAnsi="Times New Roman" w:cs="Times New Roman"/>
          <w:color w:val="000000" w:themeColor="text1"/>
          <w:sz w:val="24"/>
          <w:szCs w:val="24"/>
          <w:lang w:val="sv-SE"/>
        </w:rPr>
        <w:t>dovis</w:t>
      </w:r>
      <w:r w:rsidR="0093763F">
        <w:rPr>
          <w:rFonts w:ascii="Times New Roman" w:eastAsia="Times New Roman" w:hAnsi="Times New Roman" w:cs="Times New Roman"/>
          <w:color w:val="000000" w:themeColor="text1"/>
          <w:sz w:val="24"/>
          <w:szCs w:val="24"/>
          <w:lang w:val="sv-SE"/>
        </w:rPr>
        <w:t>ats</w:t>
      </w:r>
      <w:r w:rsidR="002E061D">
        <w:rPr>
          <w:rFonts w:ascii="Times New Roman" w:eastAsia="Times New Roman" w:hAnsi="Times New Roman" w:cs="Times New Roman"/>
          <w:color w:val="000000" w:themeColor="text1"/>
          <w:sz w:val="24"/>
          <w:szCs w:val="24"/>
          <w:lang w:val="sv-SE"/>
        </w:rPr>
        <w:t xml:space="preserve"> av </w:t>
      </w:r>
      <w:r w:rsidR="00C24A70">
        <w:rPr>
          <w:rFonts w:ascii="Times New Roman" w:eastAsia="Times New Roman" w:hAnsi="Times New Roman" w:cs="Times New Roman"/>
          <w:color w:val="000000" w:themeColor="text1"/>
          <w:sz w:val="24"/>
          <w:szCs w:val="24"/>
          <w:lang w:val="sv-SE"/>
        </w:rPr>
        <w:t>F</w:t>
      </w:r>
      <w:r w:rsidR="00573A5D">
        <w:rPr>
          <w:rFonts w:ascii="Times New Roman" w:eastAsia="Times New Roman" w:hAnsi="Times New Roman" w:cs="Times New Roman"/>
          <w:color w:val="000000" w:themeColor="text1"/>
          <w:sz w:val="24"/>
          <w:szCs w:val="24"/>
          <w:lang w:val="sv-SE"/>
        </w:rPr>
        <w:t>or</w:t>
      </w:r>
      <w:r w:rsidR="003F327C">
        <w:rPr>
          <w:rFonts w:ascii="Times New Roman" w:eastAsia="Times New Roman" w:hAnsi="Times New Roman" w:cs="Times New Roman"/>
          <w:color w:val="000000" w:themeColor="text1"/>
          <w:sz w:val="24"/>
          <w:szCs w:val="24"/>
          <w:lang w:val="sv-SE"/>
        </w:rPr>
        <w:t xml:space="preserve">bush </w:t>
      </w:r>
      <w:r w:rsidR="005220F4">
        <w:rPr>
          <w:rFonts w:ascii="Times New Roman" w:eastAsia="Times New Roman" w:hAnsi="Times New Roman" w:cs="Times New Roman"/>
          <w:color w:val="000000" w:themeColor="text1"/>
          <w:sz w:val="24"/>
          <w:szCs w:val="24"/>
          <w:lang w:val="sv-SE"/>
        </w:rPr>
        <w:t>et al</w:t>
      </w:r>
      <w:r w:rsidR="000A1625">
        <w:rPr>
          <w:rFonts w:ascii="Times New Roman" w:eastAsia="Times New Roman" w:hAnsi="Times New Roman" w:cs="Times New Roman"/>
          <w:color w:val="000000" w:themeColor="text1"/>
          <w:sz w:val="24"/>
          <w:szCs w:val="24"/>
          <w:lang w:val="sv-SE"/>
        </w:rPr>
        <w:t xml:space="preserve"> </w:t>
      </w:r>
      <w:r w:rsidR="000A1625">
        <w:rPr>
          <w:rFonts w:ascii="Times New Roman" w:eastAsia="Times New Roman" w:hAnsi="Times New Roman" w:cs="Times New Roman"/>
          <w:color w:val="000000" w:themeColor="text1"/>
          <w:sz w:val="24"/>
          <w:szCs w:val="24"/>
          <w:lang w:val="sv-SE"/>
        </w:rPr>
        <w:fldChar w:fldCharType="begin"/>
      </w:r>
      <w:r w:rsidR="000A1625">
        <w:rPr>
          <w:rFonts w:ascii="Times New Roman" w:eastAsia="Times New Roman" w:hAnsi="Times New Roman" w:cs="Times New Roman"/>
          <w:color w:val="000000" w:themeColor="text1"/>
          <w:sz w:val="24"/>
          <w:szCs w:val="24"/>
          <w:lang w:val="sv-SE"/>
        </w:rPr>
        <w:instrText xml:space="preserve"> ADDIN EN.CITE &lt;EndNote&gt;&lt;Cite&gt;&lt;Author&gt;Forbush&lt;/Author&gt;&lt;Year&gt;2018&lt;/Year&gt;&lt;RecNum&gt;21&lt;/RecNum&gt;&lt;DisplayText&gt;(24)&lt;/DisplayText&gt;&lt;record&gt;&lt;rec-number&gt;21&lt;/rec-number&gt;&lt;foreign-keys&gt;&lt;key app="EN" db-id="9exwtr0vgfzzvwef0vjxdapc5tdtd22a55ee" timestamp="1567456592" guid="999a0e7b-556e-46dc-8faf-407cff022f38"&gt;21&lt;/key&gt;&lt;/foreign-keys&gt;&lt;ref-type name="Journal Article"&gt;17&lt;/ref-type&gt;&lt;contributors&gt;&lt;authors&gt;&lt;author&gt;Forbush, S. W.&lt;/author&gt;&lt;author&gt;Bandy, W. D.&lt;/author&gt;&lt;author&gt;Garrison, M. K.&lt;/author&gt;&lt;author&gt;Graves, L. C.&lt;/author&gt;&lt;author&gt;Roberts, R.&lt;/author&gt;&lt;/authors&gt;&lt;/contributors&gt;&lt;auth-address&gt;University of Central Arkansas, Conway, AR, USA.&lt;/auth-address&gt;&lt;titles&gt;&lt;title&gt;Testing Infraspinatus and Deltoid Muscles with New Technique to Decrease Deltoid Activity during Testing Using Emg Analysis&lt;/title&gt;&lt;secondary-title&gt;Int J Sports Phys Ther&lt;/secondary-title&gt;&lt;/titles&gt;&lt;periodical&gt;&lt;full-title&gt;Int J Sports Phys Ther&lt;/full-title&gt;&lt;/periodical&gt;&lt;pages&gt;896-904&lt;/pages&gt;&lt;volume&gt;13&lt;/volume&gt;&lt;number&gt;5&lt;/number&gt;&lt;edition&gt;2018/10/03&lt;/edition&gt;&lt;keywords&gt;&lt;keyword&gt;Electromyography&lt;/keyword&gt;&lt;keyword&gt;infraspinatus&lt;/keyword&gt;&lt;keyword&gt;infraspinatus test&lt;/keyword&gt;&lt;keyword&gt;manual muscle testing&lt;/keyword&gt;&lt;keyword&gt;posterior deltoid&lt;/keyword&gt;&lt;/keywords&gt;&lt;dates&gt;&lt;year&gt;2018&lt;/year&gt;&lt;pub-dates&gt;&lt;date&gt;Aug&lt;/date&gt;&lt;/pub-dates&gt;&lt;/dates&gt;&lt;isbn&gt;2159-2896 (Print)&amp;#xD;2159-2896 (Linking)&lt;/isbn&gt;&lt;accession-num&gt;30276022&lt;/accession-num&gt;&lt;urls&gt;&lt;related-urls&gt;&lt;url&gt;https://www.ncbi.nlm.nih.gov/pubmed/30276022&lt;/url&gt;&lt;/related-urls&gt;&lt;/urls&gt;&lt;custom2&gt;PMC6159494&lt;/custom2&gt;&lt;/record&gt;&lt;/Cite&gt;&lt;/EndNote&gt;</w:instrText>
      </w:r>
      <w:r w:rsidR="000A1625">
        <w:rPr>
          <w:rFonts w:ascii="Times New Roman" w:eastAsia="Times New Roman" w:hAnsi="Times New Roman" w:cs="Times New Roman"/>
          <w:color w:val="000000" w:themeColor="text1"/>
          <w:sz w:val="24"/>
          <w:szCs w:val="24"/>
          <w:lang w:val="sv-SE"/>
        </w:rPr>
        <w:fldChar w:fldCharType="separate"/>
      </w:r>
      <w:r w:rsidR="000A1625">
        <w:rPr>
          <w:rFonts w:ascii="Times New Roman" w:eastAsia="Times New Roman" w:hAnsi="Times New Roman" w:cs="Times New Roman"/>
          <w:noProof/>
          <w:color w:val="000000" w:themeColor="text1"/>
          <w:sz w:val="24"/>
          <w:szCs w:val="24"/>
          <w:lang w:val="sv-SE"/>
        </w:rPr>
        <w:t>(24)</w:t>
      </w:r>
      <w:r w:rsidR="000A1625">
        <w:rPr>
          <w:rFonts w:ascii="Times New Roman" w:eastAsia="Times New Roman" w:hAnsi="Times New Roman" w:cs="Times New Roman"/>
          <w:color w:val="000000" w:themeColor="text1"/>
          <w:sz w:val="24"/>
          <w:szCs w:val="24"/>
          <w:lang w:val="sv-SE"/>
        </w:rPr>
        <w:fldChar w:fldCharType="end"/>
      </w:r>
      <w:r w:rsidR="00014653">
        <w:rPr>
          <w:rFonts w:ascii="Times New Roman" w:eastAsia="Times New Roman" w:hAnsi="Times New Roman" w:cs="Times New Roman"/>
          <w:color w:val="000000" w:themeColor="text1"/>
          <w:sz w:val="24"/>
          <w:szCs w:val="24"/>
          <w:lang w:val="sv-SE"/>
        </w:rPr>
        <w:t xml:space="preserve">. </w:t>
      </w:r>
      <w:r w:rsidR="00844E12">
        <w:rPr>
          <w:rFonts w:ascii="Times New Roman" w:eastAsia="Times New Roman" w:hAnsi="Times New Roman" w:cs="Times New Roman"/>
          <w:color w:val="000000" w:themeColor="text1"/>
          <w:sz w:val="24"/>
          <w:szCs w:val="24"/>
          <w:lang w:val="sv-SE"/>
        </w:rPr>
        <w:t xml:space="preserve">I deras studie gick det att se en signifikant minskning av </w:t>
      </w:r>
      <w:r w:rsidR="00F22451">
        <w:rPr>
          <w:rFonts w:ascii="Times New Roman" w:eastAsia="Times New Roman" w:hAnsi="Times New Roman" w:cs="Times New Roman"/>
          <w:color w:val="000000" w:themeColor="text1"/>
          <w:sz w:val="24"/>
          <w:szCs w:val="24"/>
          <w:lang w:val="sv-SE"/>
        </w:rPr>
        <w:t xml:space="preserve">pars posterior när testpersonen </w:t>
      </w:r>
      <w:r w:rsidR="006235A5">
        <w:rPr>
          <w:rFonts w:ascii="Times New Roman" w:eastAsia="Times New Roman" w:hAnsi="Times New Roman" w:cs="Times New Roman"/>
          <w:color w:val="000000" w:themeColor="text1"/>
          <w:sz w:val="24"/>
          <w:szCs w:val="24"/>
          <w:lang w:val="sv-SE"/>
        </w:rPr>
        <w:t xml:space="preserve">aktivt </w:t>
      </w:r>
      <w:r w:rsidR="00A6754A">
        <w:rPr>
          <w:rFonts w:ascii="Times New Roman" w:eastAsia="Times New Roman" w:hAnsi="Times New Roman" w:cs="Times New Roman"/>
          <w:color w:val="000000" w:themeColor="text1"/>
          <w:sz w:val="24"/>
          <w:szCs w:val="24"/>
          <w:lang w:val="sv-SE"/>
        </w:rPr>
        <w:t>adducerade överarmen</w:t>
      </w:r>
      <w:r w:rsidR="00D63C94">
        <w:rPr>
          <w:rFonts w:ascii="Times New Roman" w:eastAsia="Times New Roman" w:hAnsi="Times New Roman" w:cs="Times New Roman"/>
          <w:color w:val="000000" w:themeColor="text1"/>
          <w:sz w:val="24"/>
          <w:szCs w:val="24"/>
          <w:lang w:val="sv-SE"/>
        </w:rPr>
        <w:t xml:space="preserve"> med ett tryck som motsvarade 80 % av </w:t>
      </w:r>
      <w:r w:rsidR="00B64425">
        <w:rPr>
          <w:rFonts w:ascii="Times New Roman" w:eastAsia="Times New Roman" w:hAnsi="Times New Roman" w:cs="Times New Roman"/>
          <w:color w:val="000000" w:themeColor="text1"/>
          <w:sz w:val="24"/>
          <w:szCs w:val="24"/>
          <w:lang w:val="sv-SE"/>
        </w:rPr>
        <w:t>personens maximala adduktions</w:t>
      </w:r>
      <w:r w:rsidR="007C16FB">
        <w:rPr>
          <w:rFonts w:ascii="Times New Roman" w:eastAsia="Times New Roman" w:hAnsi="Times New Roman" w:cs="Times New Roman"/>
          <w:color w:val="000000" w:themeColor="text1"/>
          <w:sz w:val="24"/>
          <w:szCs w:val="24"/>
          <w:lang w:val="sv-SE"/>
        </w:rPr>
        <w:t xml:space="preserve">kraft. </w:t>
      </w:r>
      <w:r w:rsidR="0007371F">
        <w:rPr>
          <w:rFonts w:ascii="Times New Roman" w:eastAsia="Times New Roman" w:hAnsi="Times New Roman" w:cs="Times New Roman"/>
          <w:color w:val="000000" w:themeColor="text1"/>
          <w:sz w:val="24"/>
          <w:szCs w:val="24"/>
          <w:lang w:val="sv-SE"/>
        </w:rPr>
        <w:t>En skillnad</w:t>
      </w:r>
      <w:r w:rsidR="000377F6">
        <w:rPr>
          <w:rFonts w:ascii="Times New Roman" w:eastAsia="Times New Roman" w:hAnsi="Times New Roman" w:cs="Times New Roman"/>
          <w:color w:val="000000" w:themeColor="text1"/>
          <w:sz w:val="24"/>
          <w:szCs w:val="24"/>
          <w:lang w:val="sv-SE"/>
        </w:rPr>
        <w:t xml:space="preserve"> mellan vår studie och</w:t>
      </w:r>
      <w:r w:rsidR="001322DD">
        <w:rPr>
          <w:rFonts w:ascii="Times New Roman" w:eastAsia="Times New Roman" w:hAnsi="Times New Roman" w:cs="Times New Roman"/>
          <w:color w:val="000000" w:themeColor="text1"/>
          <w:sz w:val="24"/>
          <w:szCs w:val="24"/>
          <w:lang w:val="sv-SE"/>
        </w:rPr>
        <w:t xml:space="preserve"> deras är just </w:t>
      </w:r>
      <w:r w:rsidR="00F54549">
        <w:rPr>
          <w:rFonts w:ascii="Times New Roman" w:eastAsia="Times New Roman" w:hAnsi="Times New Roman" w:cs="Times New Roman"/>
          <w:color w:val="000000" w:themeColor="text1"/>
          <w:sz w:val="24"/>
          <w:szCs w:val="24"/>
          <w:lang w:val="sv-SE"/>
        </w:rPr>
        <w:t xml:space="preserve">att vi använde oss av 50 % </w:t>
      </w:r>
      <w:r w:rsidR="00AB5E55">
        <w:rPr>
          <w:rFonts w:ascii="Times New Roman" w:eastAsia="Times New Roman" w:hAnsi="Times New Roman" w:cs="Times New Roman"/>
          <w:color w:val="000000" w:themeColor="text1"/>
          <w:sz w:val="24"/>
          <w:szCs w:val="24"/>
          <w:lang w:val="sv-SE"/>
        </w:rPr>
        <w:t>av maximal adduktionskraft</w:t>
      </w:r>
      <w:r w:rsidR="00A11194">
        <w:rPr>
          <w:rFonts w:ascii="Times New Roman" w:eastAsia="Times New Roman" w:hAnsi="Times New Roman" w:cs="Times New Roman"/>
          <w:color w:val="000000" w:themeColor="text1"/>
          <w:sz w:val="24"/>
          <w:szCs w:val="24"/>
          <w:lang w:val="sv-SE"/>
        </w:rPr>
        <w:t>, ytterliggare</w:t>
      </w:r>
      <w:r w:rsidR="00462137">
        <w:rPr>
          <w:rFonts w:ascii="Times New Roman" w:eastAsia="Times New Roman" w:hAnsi="Times New Roman" w:cs="Times New Roman"/>
          <w:color w:val="000000" w:themeColor="text1"/>
          <w:sz w:val="24"/>
          <w:szCs w:val="24"/>
          <w:lang w:val="sv-SE"/>
        </w:rPr>
        <w:t xml:space="preserve"> en</w:t>
      </w:r>
      <w:r w:rsidR="00A11194">
        <w:rPr>
          <w:rFonts w:ascii="Times New Roman" w:eastAsia="Times New Roman" w:hAnsi="Times New Roman" w:cs="Times New Roman"/>
          <w:color w:val="000000" w:themeColor="text1"/>
          <w:sz w:val="24"/>
          <w:szCs w:val="24"/>
          <w:lang w:val="sv-SE"/>
        </w:rPr>
        <w:t xml:space="preserve"> skillnad är att </w:t>
      </w:r>
      <w:r w:rsidR="00A25C2C">
        <w:rPr>
          <w:rFonts w:ascii="Times New Roman" w:eastAsia="Times New Roman" w:hAnsi="Times New Roman" w:cs="Times New Roman"/>
          <w:color w:val="000000" w:themeColor="text1"/>
          <w:sz w:val="24"/>
          <w:szCs w:val="24"/>
          <w:lang w:val="sv-SE"/>
        </w:rPr>
        <w:t xml:space="preserve">i deras studie fick deltagarna utföra sin </w:t>
      </w:r>
      <w:r w:rsidR="00FF4A62">
        <w:rPr>
          <w:rFonts w:ascii="Times New Roman" w:eastAsia="Times New Roman" w:hAnsi="Times New Roman" w:cs="Times New Roman"/>
          <w:color w:val="000000" w:themeColor="text1"/>
          <w:sz w:val="24"/>
          <w:szCs w:val="24"/>
          <w:lang w:val="sv-SE"/>
        </w:rPr>
        <w:t>isometriska utåtrotation med maximal styrka</w:t>
      </w:r>
      <w:r w:rsidR="006C516A">
        <w:rPr>
          <w:rFonts w:ascii="Times New Roman" w:eastAsia="Times New Roman" w:hAnsi="Times New Roman" w:cs="Times New Roman"/>
          <w:color w:val="000000" w:themeColor="text1"/>
          <w:sz w:val="24"/>
          <w:szCs w:val="24"/>
          <w:lang w:val="sv-SE"/>
        </w:rPr>
        <w:t>.</w:t>
      </w:r>
      <w:r w:rsidR="00176769">
        <w:rPr>
          <w:rFonts w:ascii="Times New Roman" w:eastAsia="Times New Roman" w:hAnsi="Times New Roman" w:cs="Times New Roman"/>
          <w:color w:val="000000" w:themeColor="text1"/>
          <w:sz w:val="24"/>
          <w:szCs w:val="24"/>
          <w:lang w:val="sv-SE"/>
        </w:rPr>
        <w:t xml:space="preserve"> </w:t>
      </w:r>
      <w:r w:rsidR="0015765D">
        <w:rPr>
          <w:rFonts w:ascii="Times New Roman" w:eastAsia="Times New Roman" w:hAnsi="Times New Roman" w:cs="Times New Roman"/>
          <w:color w:val="000000" w:themeColor="text1"/>
          <w:sz w:val="24"/>
          <w:szCs w:val="24"/>
          <w:lang w:val="sv-SE"/>
        </w:rPr>
        <w:fldChar w:fldCharType="begin"/>
      </w:r>
      <w:r w:rsidR="00A46DB2">
        <w:rPr>
          <w:rFonts w:ascii="Times New Roman" w:eastAsia="Times New Roman" w:hAnsi="Times New Roman" w:cs="Times New Roman"/>
          <w:color w:val="000000" w:themeColor="text1"/>
          <w:sz w:val="24"/>
          <w:szCs w:val="24"/>
          <w:lang w:val="sv-SE"/>
        </w:rPr>
        <w:instrText xml:space="preserve"> ADDIN EN.CITE &lt;EndNote&gt;&lt;Cite&gt;&lt;Author&gt;Forbush&lt;/Author&gt;&lt;Year&gt;2018&lt;/Year&gt;&lt;RecNum&gt;21&lt;/RecNum&gt;&lt;DisplayText&gt;(24)&lt;/DisplayText&gt;&lt;record&gt;&lt;rec-number&gt;21&lt;/rec-number&gt;&lt;foreign-keys&gt;&lt;key app="EN" db-id="9exwtr0vgfzzvwef0vjxdapc5tdtd22a55ee" timestamp="1567456592" guid="999a0e7b-556e-46dc-8faf-407cff022f38"&gt;21&lt;/key&gt;&lt;/foreign-keys&gt;&lt;ref-type name="Journal Article"&gt;17&lt;/ref-type&gt;&lt;contributors&gt;&lt;authors&gt;&lt;author&gt;Forbush, S. W.&lt;/author&gt;&lt;author&gt;Bandy, W. D.&lt;/author&gt;&lt;author&gt;Garrison, M. K.&lt;/author&gt;&lt;author&gt;Graves, L. C.&lt;/author&gt;&lt;author&gt;Roberts, R.&lt;/author&gt;&lt;/authors&gt;&lt;/contributors&gt;&lt;auth-address&gt;University of Central Arkansas, Conway, AR, USA.&lt;/auth-address&gt;&lt;titles&gt;&lt;title&gt;Testing Infraspinatus and Deltoid Muscles with New Technique to Decrease Deltoid Activity during Testing Using Emg Analysis&lt;/title&gt;&lt;secondary-title&gt;Int J Sports Phys Ther&lt;/secondary-title&gt;&lt;/titles&gt;&lt;periodical&gt;&lt;full-title&gt;Int J Sports Phys Ther&lt;/full-title&gt;&lt;/periodical&gt;&lt;pages&gt;896-904&lt;/pages&gt;&lt;volume&gt;13&lt;/volume&gt;&lt;number&gt;5&lt;/number&gt;&lt;edition&gt;2018/10/03&lt;/edition&gt;&lt;keywords&gt;&lt;keyword&gt;Electromyography&lt;/keyword&gt;&lt;keyword&gt;infraspinatus&lt;/keyword&gt;&lt;keyword&gt;infraspinatus test&lt;/keyword&gt;&lt;keyword&gt;manual muscle testing&lt;/keyword&gt;&lt;keyword&gt;posterior deltoid&lt;/keyword&gt;&lt;/keywords&gt;&lt;dates&gt;&lt;year&gt;2018&lt;/year&gt;&lt;pub-dates&gt;&lt;date&gt;Aug&lt;/date&gt;&lt;/pub-dates&gt;&lt;/dates&gt;&lt;isbn&gt;2159-2896 (Print)&amp;#xD;2159-2896 (Linking)&lt;/isbn&gt;&lt;accession-num&gt;30276022&lt;/accession-num&gt;&lt;urls&gt;&lt;related-urls&gt;&lt;url&gt;https://www.ncbi.nlm.nih.gov/pubmed/30276022&lt;/url&gt;&lt;/related-urls&gt;&lt;/urls&gt;&lt;custom2&gt;PMC6159494&lt;/custom2&gt;&lt;/record&gt;&lt;/Cite&gt;&lt;/EndNote&gt;</w:instrText>
      </w:r>
      <w:r w:rsidR="0015765D">
        <w:rPr>
          <w:rFonts w:ascii="Times New Roman" w:eastAsia="Times New Roman" w:hAnsi="Times New Roman" w:cs="Times New Roman"/>
          <w:color w:val="000000" w:themeColor="text1"/>
          <w:sz w:val="24"/>
          <w:szCs w:val="24"/>
          <w:lang w:val="sv-SE"/>
        </w:rPr>
        <w:fldChar w:fldCharType="separate"/>
      </w:r>
      <w:r w:rsidR="00A46DB2">
        <w:rPr>
          <w:rFonts w:ascii="Times New Roman" w:eastAsia="Times New Roman" w:hAnsi="Times New Roman" w:cs="Times New Roman"/>
          <w:noProof/>
          <w:color w:val="000000" w:themeColor="text1"/>
          <w:sz w:val="24"/>
          <w:szCs w:val="24"/>
          <w:lang w:val="sv-SE"/>
        </w:rPr>
        <w:t>(24)</w:t>
      </w:r>
      <w:r w:rsidR="0015765D">
        <w:rPr>
          <w:rFonts w:ascii="Times New Roman" w:eastAsia="Times New Roman" w:hAnsi="Times New Roman" w:cs="Times New Roman"/>
          <w:color w:val="000000" w:themeColor="text1"/>
          <w:sz w:val="24"/>
          <w:szCs w:val="24"/>
          <w:lang w:val="sv-SE"/>
        </w:rPr>
        <w:fldChar w:fldCharType="end"/>
      </w:r>
      <w:r w:rsidR="00C30895">
        <w:rPr>
          <w:rFonts w:ascii="Times New Roman" w:eastAsia="Times New Roman" w:hAnsi="Times New Roman" w:cs="Times New Roman"/>
          <w:color w:val="000000" w:themeColor="text1"/>
          <w:sz w:val="24"/>
          <w:szCs w:val="24"/>
          <w:lang w:val="sv-SE"/>
        </w:rPr>
        <w:t xml:space="preserve"> </w:t>
      </w:r>
      <w:r w:rsidR="00D84D3E">
        <w:rPr>
          <w:rFonts w:ascii="Times New Roman" w:eastAsia="Times New Roman" w:hAnsi="Times New Roman" w:cs="Times New Roman"/>
          <w:color w:val="000000" w:themeColor="text1"/>
          <w:sz w:val="24"/>
          <w:szCs w:val="24"/>
          <w:lang w:val="sv-SE"/>
        </w:rPr>
        <w:t xml:space="preserve">Detta </w:t>
      </w:r>
      <w:r w:rsidR="0053457D">
        <w:rPr>
          <w:rFonts w:ascii="Times New Roman" w:eastAsia="Times New Roman" w:hAnsi="Times New Roman" w:cs="Times New Roman"/>
          <w:color w:val="000000" w:themeColor="text1"/>
          <w:sz w:val="24"/>
          <w:szCs w:val="24"/>
          <w:lang w:val="sv-SE"/>
        </w:rPr>
        <w:t xml:space="preserve">anser </w:t>
      </w:r>
      <w:r w:rsidR="00F81FE1">
        <w:rPr>
          <w:rFonts w:ascii="Times New Roman" w:eastAsia="Times New Roman" w:hAnsi="Times New Roman" w:cs="Times New Roman"/>
          <w:color w:val="000000" w:themeColor="text1"/>
          <w:sz w:val="24"/>
          <w:szCs w:val="24"/>
          <w:lang w:val="sv-SE"/>
        </w:rPr>
        <w:t xml:space="preserve">vi inte </w:t>
      </w:r>
      <w:r w:rsidR="009A0632">
        <w:rPr>
          <w:rFonts w:ascii="Times New Roman" w:eastAsia="Times New Roman" w:hAnsi="Times New Roman" w:cs="Times New Roman"/>
          <w:color w:val="000000" w:themeColor="text1"/>
          <w:sz w:val="24"/>
          <w:szCs w:val="24"/>
          <w:lang w:val="sv-SE"/>
        </w:rPr>
        <w:t xml:space="preserve">vara </w:t>
      </w:r>
      <w:r w:rsidR="00707039">
        <w:rPr>
          <w:rFonts w:ascii="Times New Roman" w:eastAsia="Times New Roman" w:hAnsi="Times New Roman" w:cs="Times New Roman"/>
          <w:color w:val="000000" w:themeColor="text1"/>
          <w:sz w:val="24"/>
          <w:szCs w:val="24"/>
          <w:lang w:val="sv-SE"/>
        </w:rPr>
        <w:t xml:space="preserve">praktiskt genomförbart </w:t>
      </w:r>
      <w:r w:rsidR="0023347E">
        <w:rPr>
          <w:rFonts w:ascii="Times New Roman" w:eastAsia="Times New Roman" w:hAnsi="Times New Roman" w:cs="Times New Roman"/>
          <w:color w:val="000000" w:themeColor="text1"/>
          <w:sz w:val="24"/>
          <w:szCs w:val="24"/>
          <w:lang w:val="sv-SE"/>
        </w:rPr>
        <w:t>i rehabiliteringssyfte av rotatorkuffen</w:t>
      </w:r>
      <w:r w:rsidR="003C5B0D">
        <w:rPr>
          <w:rFonts w:ascii="Times New Roman" w:eastAsia="Times New Roman" w:hAnsi="Times New Roman" w:cs="Times New Roman"/>
          <w:color w:val="000000" w:themeColor="text1"/>
          <w:sz w:val="24"/>
          <w:szCs w:val="24"/>
          <w:lang w:val="sv-SE"/>
        </w:rPr>
        <w:t xml:space="preserve">. </w:t>
      </w:r>
      <w:r w:rsidR="00707039">
        <w:rPr>
          <w:rFonts w:ascii="Times New Roman" w:eastAsia="Times New Roman" w:hAnsi="Times New Roman" w:cs="Times New Roman"/>
          <w:color w:val="000000" w:themeColor="text1"/>
          <w:sz w:val="24"/>
          <w:szCs w:val="24"/>
          <w:lang w:val="sv-SE"/>
        </w:rPr>
        <w:t xml:space="preserve"> </w:t>
      </w:r>
    </w:p>
    <w:p w14:paraId="43DA48AC" w14:textId="5AAE35DE" w:rsidR="00613057" w:rsidRPr="00B76F56" w:rsidRDefault="00A606CA" w:rsidP="00B76F56">
      <w:pPr>
        <w:spacing w:line="276" w:lineRule="auto"/>
        <w:jc w:val="both"/>
        <w:rPr>
          <w:rFonts w:ascii="Times New Roman" w:hAnsi="Times New Roman" w:cs="Times New Roman"/>
          <w:sz w:val="24"/>
          <w:szCs w:val="24"/>
          <w:lang w:val="sv-SE"/>
        </w:rPr>
      </w:pPr>
      <w:r w:rsidRPr="004B4118">
        <w:rPr>
          <w:rFonts w:ascii="Times New Roman" w:hAnsi="Times New Roman" w:cs="Times New Roman"/>
          <w:sz w:val="24"/>
          <w:szCs w:val="24"/>
          <w:lang w:val="sv-SE"/>
        </w:rPr>
        <w:t xml:space="preserve">Bitter et al. </w:t>
      </w:r>
      <w:r w:rsidRPr="004B4118">
        <w:rPr>
          <w:rFonts w:ascii="Times New Roman" w:hAnsi="Times New Roman" w:cs="Times New Roman"/>
          <w:sz w:val="24"/>
          <w:szCs w:val="24"/>
          <w:lang w:val="sv-SE"/>
        </w:rPr>
        <w:fldChar w:fldCharType="begin"/>
      </w:r>
      <w:r w:rsidR="00A46DB2">
        <w:rPr>
          <w:rFonts w:ascii="Times New Roman" w:hAnsi="Times New Roman" w:cs="Times New Roman"/>
          <w:sz w:val="24"/>
          <w:szCs w:val="24"/>
          <w:lang w:val="sv-SE"/>
        </w:rPr>
        <w:instrText xml:space="preserve"> ADDIN EN.CITE &lt;EndNote&gt;&lt;Cite&gt;&lt;Author&gt;Bitter&lt;/Author&gt;&lt;Year&gt;2007&lt;/Year&gt;&lt;RecNum&gt;19&lt;/RecNum&gt;&lt;DisplayText&gt;(22)&lt;/DisplayText&gt;&lt;record&gt;&lt;rec-number&gt;19&lt;/rec-number&gt;&lt;foreign-keys&gt;&lt;key app="EN" db-id="9exwtr0vgfzzvwef0vjxdapc5tdtd22a55ee" timestamp="1567452673" guid="0e8e7fc8-ba33-4f26-bfb6-613072ac0f00"&gt;19&lt;/key&gt;&lt;/foreign-keys&gt;&lt;ref-type name="Journal Article"&gt;17&lt;/ref-type&gt;&lt;contributors&gt;&lt;authors&gt;&lt;author&gt;Bitter, N. L.&lt;/author&gt;&lt;author&gt;Clisby, E. F.&lt;/author&gt;&lt;author&gt;Jones, M. A.&lt;/author&gt;&lt;author&gt;Magarey, M. E.&lt;/author&gt;&lt;author&gt;Jaberzadeh, S.&lt;/author&gt;&lt;author&gt;Sandow, M. J.&lt;/author&gt;&lt;/authors&gt;&lt;/contributors&gt;&lt;auth-address&gt;School of Health Sciences, University of South Australia, Adelaide, South Australia, Australia.&lt;/auth-address&gt;&lt;titles&gt;&lt;title&gt;Relative contributions of infraspinatus and deltoid during external rotation in healthy shoulders&lt;/title&gt;&lt;secondary-title&gt;J Shoulder Elbow Surg&lt;/secondary-title&gt;&lt;/titles&gt;&lt;periodical&gt;&lt;full-title&gt;J Shoulder Elbow Surg&lt;/full-title&gt;&lt;/periodical&gt;&lt;pages&gt;563-8&lt;/pages&gt;&lt;volume&gt;16&lt;/volume&gt;&lt;number&gt;5&lt;/number&gt;&lt;edition&gt;2007/06/15&lt;/edition&gt;&lt;keywords&gt;&lt;keyword&gt;Adult&lt;/keyword&gt;&lt;keyword&gt;Electromyography/methods&lt;/keyword&gt;&lt;keyword&gt;Female&lt;/keyword&gt;&lt;keyword&gt;Humans&lt;/keyword&gt;&lt;keyword&gt;Isometric Contraction/physiology&lt;/keyword&gt;&lt;keyword&gt;Male&lt;/keyword&gt;&lt;keyword&gt;Middle Aged&lt;/keyword&gt;&lt;keyword&gt;Muscle, Skeletal/*physiology&lt;/keyword&gt;&lt;keyword&gt;Pilot Projects&lt;/keyword&gt;&lt;keyword&gt;Range of Motion, Articular/*physiology&lt;/keyword&gt;&lt;keyword&gt;Reference Values&lt;/keyword&gt;&lt;keyword&gt;Rotation&lt;/keyword&gt;&lt;keyword&gt;Sampling Studies&lt;/keyword&gt;&lt;keyword&gt;Sensitivity and Specificity&lt;/keyword&gt;&lt;keyword&gt;Shoulder Joint/anatomy &amp;amp; histology/*physiology&lt;/keyword&gt;&lt;/keywords&gt;&lt;dates&gt;&lt;year&gt;2007&lt;/year&gt;&lt;pub-dates&gt;&lt;date&gt;Sep-Oct&lt;/date&gt;&lt;/pub-dates&gt;&lt;/dates&gt;&lt;isbn&gt;1532-6500 (Electronic)&amp;#xD;1058-2746 (Linking)&lt;/isbn&gt;&lt;accession-num&gt;17560805&lt;/accession-num&gt;&lt;urls&gt;&lt;related-urls&gt;&lt;url&gt;https://www.ncbi.nlm.nih.gov/pubmed/17560805&lt;/url&gt;&lt;/related-urls&gt;&lt;/urls&gt;&lt;electronic-resource-num&gt;10.1016/j.jse.2006.11.007&lt;/electronic-resource-num&gt;&lt;/record&gt;&lt;/Cite&gt;&lt;/EndNote&gt;</w:instrText>
      </w:r>
      <w:r w:rsidRPr="004B4118">
        <w:rPr>
          <w:rFonts w:ascii="Times New Roman" w:hAnsi="Times New Roman" w:cs="Times New Roman"/>
          <w:sz w:val="24"/>
          <w:szCs w:val="24"/>
          <w:lang w:val="sv-SE"/>
        </w:rPr>
        <w:fldChar w:fldCharType="separate"/>
      </w:r>
      <w:r w:rsidR="00A46DB2">
        <w:rPr>
          <w:rFonts w:ascii="Times New Roman" w:hAnsi="Times New Roman" w:cs="Times New Roman"/>
          <w:noProof/>
          <w:sz w:val="24"/>
          <w:szCs w:val="24"/>
          <w:lang w:val="sv-SE"/>
        </w:rPr>
        <w:t>(22)</w:t>
      </w:r>
      <w:r w:rsidRPr="004B4118">
        <w:rPr>
          <w:rFonts w:ascii="Times New Roman" w:hAnsi="Times New Roman" w:cs="Times New Roman"/>
          <w:sz w:val="24"/>
          <w:szCs w:val="24"/>
          <w:lang w:val="sv-SE"/>
        </w:rPr>
        <w:fldChar w:fldCharType="end"/>
      </w:r>
      <w:r>
        <w:rPr>
          <w:rFonts w:ascii="Times New Roman" w:hAnsi="Times New Roman" w:cs="Times New Roman"/>
          <w:sz w:val="24"/>
          <w:szCs w:val="24"/>
          <w:lang w:val="sv-SE"/>
        </w:rPr>
        <w:t xml:space="preserve"> undersökte samma muskler som i de</w:t>
      </w:r>
      <w:r w:rsidR="00C24A70">
        <w:rPr>
          <w:rFonts w:ascii="Times New Roman" w:hAnsi="Times New Roman" w:cs="Times New Roman"/>
          <w:sz w:val="24"/>
          <w:szCs w:val="24"/>
          <w:lang w:val="sv-SE"/>
        </w:rPr>
        <w:t>tta</w:t>
      </w:r>
      <w:r>
        <w:rPr>
          <w:rFonts w:ascii="Times New Roman" w:hAnsi="Times New Roman" w:cs="Times New Roman"/>
          <w:sz w:val="24"/>
          <w:szCs w:val="24"/>
          <w:lang w:val="sv-SE"/>
        </w:rPr>
        <w:t xml:space="preserve"> </w:t>
      </w:r>
      <w:r w:rsidR="00C24A70">
        <w:rPr>
          <w:rFonts w:ascii="Times New Roman" w:hAnsi="Times New Roman" w:cs="Times New Roman"/>
          <w:sz w:val="24"/>
          <w:szCs w:val="24"/>
          <w:lang w:val="sv-SE"/>
        </w:rPr>
        <w:t>arbete</w:t>
      </w:r>
      <w:r>
        <w:rPr>
          <w:rFonts w:ascii="Times New Roman" w:hAnsi="Times New Roman" w:cs="Times New Roman"/>
          <w:sz w:val="24"/>
          <w:szCs w:val="24"/>
          <w:lang w:val="sv-SE"/>
        </w:rPr>
        <w:t xml:space="preserve"> och jämförde olika motstånd i utåtrotation: 10%, 40% och 70 % av MVIC. De</w:t>
      </w:r>
      <w:r w:rsidRPr="004B4118">
        <w:rPr>
          <w:rFonts w:ascii="Times New Roman" w:hAnsi="Times New Roman" w:cs="Times New Roman"/>
          <w:sz w:val="24"/>
          <w:szCs w:val="24"/>
          <w:lang w:val="sv-SE"/>
        </w:rPr>
        <w:t xml:space="preserve"> fann</w:t>
      </w:r>
      <w:r>
        <w:rPr>
          <w:rFonts w:ascii="Times New Roman" w:hAnsi="Times New Roman" w:cs="Times New Roman"/>
          <w:sz w:val="24"/>
          <w:szCs w:val="24"/>
          <w:lang w:val="sv-SE"/>
        </w:rPr>
        <w:t xml:space="preserve"> </w:t>
      </w:r>
      <w:r w:rsidRPr="004B4118">
        <w:rPr>
          <w:rFonts w:ascii="Times New Roman" w:hAnsi="Times New Roman" w:cs="Times New Roman"/>
          <w:sz w:val="24"/>
          <w:szCs w:val="24"/>
          <w:lang w:val="sv-SE"/>
        </w:rPr>
        <w:t xml:space="preserve">störst isolering av </w:t>
      </w:r>
      <w:r>
        <w:rPr>
          <w:rFonts w:ascii="Times New Roman" w:hAnsi="Times New Roman" w:cs="Times New Roman"/>
          <w:sz w:val="24"/>
          <w:szCs w:val="24"/>
          <w:lang w:val="sv-SE"/>
        </w:rPr>
        <w:t>INF</w:t>
      </w:r>
      <w:r w:rsidRPr="004B4118">
        <w:rPr>
          <w:rFonts w:ascii="Times New Roman" w:hAnsi="Times New Roman" w:cs="Times New Roman"/>
          <w:sz w:val="24"/>
          <w:szCs w:val="24"/>
          <w:lang w:val="sv-SE"/>
        </w:rPr>
        <w:t xml:space="preserve"> vid 40% av MVIC utåtrotation</w:t>
      </w:r>
      <w:r>
        <w:rPr>
          <w:rFonts w:ascii="Times New Roman" w:hAnsi="Times New Roman" w:cs="Times New Roman"/>
          <w:sz w:val="24"/>
          <w:szCs w:val="24"/>
          <w:lang w:val="sv-SE"/>
        </w:rPr>
        <w:t xml:space="preserve"> i 0</w:t>
      </w:r>
      <w:r w:rsidRPr="00B60749">
        <w:rPr>
          <w:rFonts w:ascii="Times New Roman" w:hAnsi="Times New Roman" w:cs="Times New Roman"/>
          <w:sz w:val="24"/>
          <w:szCs w:val="24"/>
          <w:lang w:val="sv-SE"/>
        </w:rPr>
        <w:t>°</w:t>
      </w:r>
      <w:r>
        <w:rPr>
          <w:rFonts w:ascii="Times New Roman" w:hAnsi="Times New Roman" w:cs="Times New Roman"/>
          <w:sz w:val="24"/>
          <w:szCs w:val="24"/>
          <w:lang w:val="sv-SE"/>
        </w:rPr>
        <w:t xml:space="preserve"> abduktion</w:t>
      </w:r>
      <w:r w:rsidRPr="004B4118">
        <w:rPr>
          <w:rFonts w:ascii="Times New Roman" w:hAnsi="Times New Roman" w:cs="Times New Roman"/>
          <w:sz w:val="24"/>
          <w:szCs w:val="24"/>
          <w:lang w:val="sv-SE"/>
        </w:rPr>
        <w:t>, och vid lågt</w:t>
      </w:r>
      <w:r>
        <w:rPr>
          <w:rFonts w:ascii="Times New Roman" w:hAnsi="Times New Roman" w:cs="Times New Roman"/>
          <w:sz w:val="24"/>
          <w:szCs w:val="24"/>
          <w:lang w:val="sv-SE"/>
        </w:rPr>
        <w:t xml:space="preserve"> (10% av MVIC)</w:t>
      </w:r>
      <w:r w:rsidRPr="004B4118">
        <w:rPr>
          <w:rFonts w:ascii="Times New Roman" w:hAnsi="Times New Roman" w:cs="Times New Roman"/>
          <w:sz w:val="24"/>
          <w:szCs w:val="24"/>
          <w:lang w:val="sv-SE"/>
        </w:rPr>
        <w:t xml:space="preserve"> motstånd i utåtrotation en minskad aktivitet i </w:t>
      </w:r>
      <w:r>
        <w:rPr>
          <w:rFonts w:ascii="Times New Roman" w:hAnsi="Times New Roman" w:cs="Times New Roman"/>
          <w:sz w:val="24"/>
          <w:szCs w:val="24"/>
          <w:lang w:val="sv-SE"/>
        </w:rPr>
        <w:t>DPI</w:t>
      </w:r>
      <w:r w:rsidRPr="004B4118">
        <w:rPr>
          <w:rFonts w:ascii="Times New Roman" w:hAnsi="Times New Roman" w:cs="Times New Roman"/>
          <w:sz w:val="24"/>
          <w:szCs w:val="24"/>
          <w:lang w:val="sv-SE"/>
        </w:rPr>
        <w:t xml:space="preserve"> med samtidig adduktionskraft</w:t>
      </w:r>
      <w:r>
        <w:rPr>
          <w:rFonts w:ascii="Times New Roman" w:hAnsi="Times New Roman" w:cs="Times New Roman"/>
          <w:sz w:val="24"/>
          <w:szCs w:val="24"/>
          <w:lang w:val="sv-SE"/>
        </w:rPr>
        <w:t>. Minskning gick också att se vid 40 % av MVIC, men skill</w:t>
      </w:r>
      <w:r w:rsidR="00C24A70">
        <w:rPr>
          <w:rFonts w:ascii="Times New Roman" w:hAnsi="Times New Roman" w:cs="Times New Roman"/>
          <w:sz w:val="24"/>
          <w:szCs w:val="24"/>
          <w:lang w:val="sv-SE"/>
        </w:rPr>
        <w:t>na</w:t>
      </w:r>
      <w:r>
        <w:rPr>
          <w:rFonts w:ascii="Times New Roman" w:hAnsi="Times New Roman" w:cs="Times New Roman"/>
          <w:sz w:val="24"/>
          <w:szCs w:val="24"/>
          <w:lang w:val="sv-SE"/>
        </w:rPr>
        <w:t xml:space="preserve">den var inte lika </w:t>
      </w:r>
      <w:r w:rsidR="00CD430D">
        <w:rPr>
          <w:rFonts w:ascii="Times New Roman" w:hAnsi="Times New Roman" w:cs="Times New Roman"/>
          <w:sz w:val="24"/>
          <w:szCs w:val="24"/>
          <w:lang w:val="sv-SE"/>
        </w:rPr>
        <w:t>tydlig</w:t>
      </w:r>
      <w:r>
        <w:rPr>
          <w:rFonts w:ascii="Times New Roman" w:hAnsi="Times New Roman" w:cs="Times New Roman"/>
          <w:sz w:val="24"/>
          <w:szCs w:val="24"/>
          <w:lang w:val="sv-SE"/>
        </w:rPr>
        <w:t xml:space="preserve"> som vid det lägre motståndet</w:t>
      </w:r>
      <w:r w:rsidRPr="004B4118">
        <w:rPr>
          <w:rFonts w:ascii="Times New Roman" w:hAnsi="Times New Roman" w:cs="Times New Roman"/>
          <w:sz w:val="24"/>
          <w:szCs w:val="24"/>
          <w:lang w:val="sv-SE"/>
        </w:rPr>
        <w:t xml:space="preserve">. Däremot såg de att </w:t>
      </w:r>
      <w:r>
        <w:rPr>
          <w:rFonts w:ascii="Times New Roman" w:hAnsi="Times New Roman" w:cs="Times New Roman"/>
          <w:sz w:val="24"/>
          <w:szCs w:val="24"/>
          <w:lang w:val="sv-SE"/>
        </w:rPr>
        <w:t>INF</w:t>
      </w:r>
      <w:r w:rsidRPr="004B4118">
        <w:rPr>
          <w:rFonts w:ascii="Times New Roman" w:hAnsi="Times New Roman" w:cs="Times New Roman"/>
          <w:sz w:val="24"/>
          <w:szCs w:val="24"/>
          <w:lang w:val="sv-SE"/>
        </w:rPr>
        <w:t xml:space="preserve"> och </w:t>
      </w:r>
      <w:r>
        <w:rPr>
          <w:rFonts w:ascii="Times New Roman" w:hAnsi="Times New Roman" w:cs="Times New Roman"/>
          <w:sz w:val="24"/>
          <w:szCs w:val="24"/>
          <w:lang w:val="sv-SE"/>
        </w:rPr>
        <w:t>DPP</w:t>
      </w:r>
      <w:r w:rsidRPr="004B4118">
        <w:rPr>
          <w:rFonts w:ascii="Times New Roman" w:hAnsi="Times New Roman" w:cs="Times New Roman"/>
          <w:sz w:val="24"/>
          <w:szCs w:val="24"/>
          <w:lang w:val="sv-SE"/>
        </w:rPr>
        <w:t xml:space="preserve"> aktivitetsnivåer förändrades parallellt </w:t>
      </w:r>
      <w:r w:rsidR="00C24A70">
        <w:rPr>
          <w:rFonts w:ascii="Times New Roman" w:hAnsi="Times New Roman" w:cs="Times New Roman"/>
          <w:sz w:val="24"/>
          <w:szCs w:val="24"/>
          <w:lang w:val="sv-SE"/>
        </w:rPr>
        <w:t>vid</w:t>
      </w:r>
      <w:r w:rsidRPr="004B4118">
        <w:rPr>
          <w:rFonts w:ascii="Times New Roman" w:hAnsi="Times New Roman" w:cs="Times New Roman"/>
          <w:sz w:val="24"/>
          <w:szCs w:val="24"/>
          <w:lang w:val="sv-SE"/>
        </w:rPr>
        <w:t xml:space="preserve"> de lägre motstånden.</w:t>
      </w:r>
      <w:r>
        <w:rPr>
          <w:rFonts w:ascii="Times New Roman" w:hAnsi="Times New Roman" w:cs="Times New Roman"/>
          <w:sz w:val="24"/>
          <w:szCs w:val="24"/>
          <w:lang w:val="sv-SE"/>
        </w:rPr>
        <w:t xml:space="preserve"> Denna studie har dock inte normaliserat adduktionskraften mot testdeltagarens MV</w:t>
      </w:r>
      <w:r w:rsidR="003601D9">
        <w:rPr>
          <w:rFonts w:ascii="Times New Roman" w:hAnsi="Times New Roman" w:cs="Times New Roman"/>
          <w:sz w:val="24"/>
          <w:szCs w:val="24"/>
          <w:lang w:val="sv-SE"/>
        </w:rPr>
        <w:t>I</w:t>
      </w:r>
      <w:r>
        <w:rPr>
          <w:rFonts w:ascii="Times New Roman" w:hAnsi="Times New Roman" w:cs="Times New Roman"/>
          <w:sz w:val="24"/>
          <w:szCs w:val="24"/>
          <w:lang w:val="sv-SE"/>
        </w:rPr>
        <w:t xml:space="preserve">C utan använde sig av ett adduktionstryck på 40 mm Hg för alla deltagare. I enlighet med </w:t>
      </w:r>
      <w:r w:rsidR="00C24A70">
        <w:rPr>
          <w:rFonts w:ascii="Times New Roman" w:hAnsi="Times New Roman" w:cs="Times New Roman"/>
          <w:sz w:val="24"/>
          <w:szCs w:val="24"/>
          <w:lang w:val="sv-SE"/>
        </w:rPr>
        <w:t>Bitter et al.</w:t>
      </w:r>
      <w:r>
        <w:rPr>
          <w:rFonts w:ascii="Times New Roman" w:hAnsi="Times New Roman" w:cs="Times New Roman"/>
          <w:sz w:val="24"/>
          <w:szCs w:val="24"/>
          <w:lang w:val="sv-SE"/>
        </w:rPr>
        <w:t xml:space="preserve"> kunde vi också se en minskning för DPI då ett sammtidigt adduktionstryck applicerades. Detta trots den metodologiska skillnaden att deltagarna i vår studie abducera</w:t>
      </w:r>
      <w:r w:rsidR="00F4115E">
        <w:rPr>
          <w:rFonts w:ascii="Times New Roman" w:hAnsi="Times New Roman" w:cs="Times New Roman"/>
          <w:sz w:val="24"/>
          <w:szCs w:val="24"/>
          <w:lang w:val="sv-SE"/>
        </w:rPr>
        <w:t>de</w:t>
      </w:r>
      <w:r>
        <w:rPr>
          <w:rFonts w:ascii="Times New Roman" w:hAnsi="Times New Roman" w:cs="Times New Roman"/>
          <w:sz w:val="24"/>
          <w:szCs w:val="24"/>
          <w:lang w:val="sv-SE"/>
        </w:rPr>
        <w:t xml:space="preserve"> armen med ett tryck som motsvarade 50 % av maximal kontraktion, vilket alltid blev betydligt högre än 40 mm Hg.  </w:t>
      </w:r>
    </w:p>
    <w:p w14:paraId="53DC80E1" w14:textId="246605BA" w:rsidR="00EF147D" w:rsidRDefault="000227FD" w:rsidP="00EF147D">
      <w:pPr>
        <w:jc w:val="both"/>
        <w:rPr>
          <w:rFonts w:ascii="Times New Roman" w:eastAsia="Times New Roman" w:hAnsi="Times New Roman" w:cs="Times New Roman"/>
          <w:color w:val="000000" w:themeColor="text1"/>
          <w:sz w:val="24"/>
          <w:szCs w:val="24"/>
          <w:lang w:val="sv-SE"/>
        </w:rPr>
      </w:pPr>
      <w:r>
        <w:rPr>
          <w:rFonts w:ascii="Times New Roman" w:eastAsia="Times New Roman" w:hAnsi="Times New Roman" w:cs="Times New Roman"/>
          <w:color w:val="000000" w:themeColor="text1"/>
          <w:sz w:val="24"/>
          <w:szCs w:val="24"/>
          <w:lang w:val="sv-SE"/>
        </w:rPr>
        <w:lastRenderedPageBreak/>
        <w:t>I vår studie anser vi att d</w:t>
      </w:r>
      <w:r w:rsidR="00EF147D">
        <w:rPr>
          <w:rFonts w:ascii="Times New Roman" w:eastAsia="Times New Roman" w:hAnsi="Times New Roman" w:cs="Times New Roman"/>
          <w:color w:val="000000" w:themeColor="text1"/>
          <w:sz w:val="24"/>
          <w:szCs w:val="24"/>
          <w:lang w:val="sv-SE"/>
        </w:rPr>
        <w:t>et finns en risk att svårighete</w:t>
      </w:r>
      <w:r w:rsidR="00EA1A8D">
        <w:rPr>
          <w:rFonts w:ascii="Times New Roman" w:eastAsia="Times New Roman" w:hAnsi="Times New Roman" w:cs="Times New Roman"/>
          <w:color w:val="000000" w:themeColor="text1"/>
          <w:sz w:val="24"/>
          <w:szCs w:val="24"/>
          <w:lang w:val="sv-SE"/>
        </w:rPr>
        <w:t>n</w:t>
      </w:r>
      <w:r w:rsidR="00EF147D">
        <w:rPr>
          <w:rFonts w:ascii="Times New Roman" w:eastAsia="Times New Roman" w:hAnsi="Times New Roman" w:cs="Times New Roman"/>
          <w:color w:val="000000" w:themeColor="text1"/>
          <w:sz w:val="24"/>
          <w:szCs w:val="24"/>
          <w:lang w:val="sv-SE"/>
        </w:rPr>
        <w:t xml:space="preserve"> att bibehålla lågt adduktionstryck har bidragit till högre värden i abduktorerna.</w:t>
      </w:r>
      <w:r w:rsidR="00783EC4">
        <w:rPr>
          <w:rFonts w:ascii="Times New Roman" w:eastAsia="Times New Roman" w:hAnsi="Times New Roman" w:cs="Times New Roman"/>
          <w:color w:val="000000" w:themeColor="text1"/>
          <w:sz w:val="24"/>
          <w:szCs w:val="24"/>
          <w:lang w:val="sv-SE"/>
        </w:rPr>
        <w:t xml:space="preserve"> Detta gäller för testpositionen ”utan adduktion”. </w:t>
      </w:r>
    </w:p>
    <w:p w14:paraId="39F2E392" w14:textId="71255833" w:rsidR="00EF147D" w:rsidRPr="000D3479" w:rsidRDefault="00EF147D" w:rsidP="000D3479">
      <w:pPr>
        <w:jc w:val="both"/>
        <w:rPr>
          <w:rFonts w:ascii="Times New Roman" w:eastAsia="Times New Roman" w:hAnsi="Times New Roman" w:cs="Times New Roman"/>
          <w:color w:val="000000" w:themeColor="text1"/>
          <w:sz w:val="24"/>
          <w:szCs w:val="24"/>
          <w:lang w:val="sv-SE"/>
        </w:rPr>
      </w:pPr>
      <w:r>
        <w:rPr>
          <w:rFonts w:ascii="Times New Roman" w:hAnsi="Times New Roman" w:cs="Times New Roman"/>
          <w:sz w:val="24"/>
          <w:szCs w:val="24"/>
          <w:lang w:val="sv-SE"/>
        </w:rPr>
        <w:t xml:space="preserve">Vår metod syftade till att normalisera adduktionstryck och motstånd i utåtrotation till 50% av testdeltagarnas maximala ansträngning. Trots detta märkte vi tydliga skillnader i hur ansträngande testpersonerna upplevde testpositionerna, vilket också kan ses i graden av muskelaktivering som varierade stort i förhållande till de maximala kontraktionerna. </w:t>
      </w:r>
      <w:r>
        <w:rPr>
          <w:rFonts w:ascii="Times New Roman" w:eastAsia="Times New Roman" w:hAnsi="Times New Roman" w:cs="Times New Roman"/>
          <w:color w:val="000000" w:themeColor="text1"/>
          <w:sz w:val="24"/>
          <w:szCs w:val="24"/>
          <w:lang w:val="sv-SE"/>
        </w:rPr>
        <w:t xml:space="preserve">I Figur </w:t>
      </w:r>
      <w:r w:rsidR="00130F7E">
        <w:rPr>
          <w:rFonts w:ascii="Times New Roman" w:eastAsia="Times New Roman" w:hAnsi="Times New Roman" w:cs="Times New Roman"/>
          <w:color w:val="000000" w:themeColor="text1"/>
          <w:sz w:val="24"/>
          <w:szCs w:val="24"/>
          <w:lang w:val="sv-SE"/>
        </w:rPr>
        <w:t>10</w:t>
      </w:r>
      <w:r>
        <w:rPr>
          <w:rFonts w:ascii="Times New Roman" w:eastAsia="Times New Roman" w:hAnsi="Times New Roman" w:cs="Times New Roman"/>
          <w:color w:val="000000" w:themeColor="text1"/>
          <w:sz w:val="24"/>
          <w:szCs w:val="24"/>
          <w:lang w:val="sv-SE"/>
        </w:rPr>
        <w:t xml:space="preserve"> går det exempelvis att utläsa en </w:t>
      </w:r>
      <w:r w:rsidR="00C24A70">
        <w:rPr>
          <w:rFonts w:ascii="Times New Roman" w:eastAsia="Times New Roman" w:hAnsi="Times New Roman" w:cs="Times New Roman"/>
          <w:color w:val="000000" w:themeColor="text1"/>
          <w:sz w:val="24"/>
          <w:szCs w:val="24"/>
          <w:lang w:val="sv-SE"/>
        </w:rPr>
        <w:t>stor</w:t>
      </w:r>
      <w:r>
        <w:rPr>
          <w:rFonts w:ascii="Times New Roman" w:eastAsia="Times New Roman" w:hAnsi="Times New Roman" w:cs="Times New Roman"/>
          <w:color w:val="000000" w:themeColor="text1"/>
          <w:sz w:val="24"/>
          <w:szCs w:val="24"/>
          <w:lang w:val="sv-SE"/>
        </w:rPr>
        <w:t xml:space="preserve"> skillnad för hur stor procent av MVIC de olika testpostitionerna </w:t>
      </w:r>
      <w:r w:rsidR="00C24A70">
        <w:rPr>
          <w:rFonts w:ascii="Times New Roman" w:eastAsia="Times New Roman" w:hAnsi="Times New Roman" w:cs="Times New Roman"/>
          <w:color w:val="000000" w:themeColor="text1"/>
          <w:sz w:val="24"/>
          <w:szCs w:val="24"/>
          <w:lang w:val="sv-SE"/>
        </w:rPr>
        <w:t>innebar</w:t>
      </w:r>
      <w:r>
        <w:rPr>
          <w:rFonts w:ascii="Times New Roman" w:eastAsia="Times New Roman" w:hAnsi="Times New Roman" w:cs="Times New Roman"/>
          <w:color w:val="000000" w:themeColor="text1"/>
          <w:sz w:val="24"/>
          <w:szCs w:val="24"/>
          <w:lang w:val="sv-SE"/>
        </w:rPr>
        <w:t xml:space="preserve"> för de olika deltagarna. Det är ett tydligt intervall där t.ex. en deltagare tar i med närmare 80 % av sin maximala kontraktion för DPP medan en annan deltagare tar i med strax över 10 % av sitt max i samma position. Detta exemplet är i testpositionen utan adduktionstryck in mot kroppen. </w:t>
      </w:r>
      <w:r>
        <w:rPr>
          <w:rFonts w:ascii="Times New Roman" w:hAnsi="Times New Roman" w:cs="Times New Roman"/>
          <w:sz w:val="24"/>
          <w:szCs w:val="24"/>
          <w:lang w:val="sv-SE"/>
        </w:rPr>
        <w:t xml:space="preserve">Möjliga förklaringar är att testpersonerna inte var lika motiverade, trots instruktioner och uppmaningar att ta i maximalt. Andra tänkbara förklaringar kan vara att deltagarna är olika vana vid att utföra maximala kontraktioner, eller att det i MVIC-testet för </w:t>
      </w:r>
      <w:r w:rsidR="007A3D80">
        <w:rPr>
          <w:rFonts w:ascii="Times New Roman" w:hAnsi="Times New Roman" w:cs="Times New Roman"/>
          <w:sz w:val="24"/>
          <w:szCs w:val="24"/>
          <w:lang w:val="sv-SE"/>
        </w:rPr>
        <w:t>m</w:t>
      </w:r>
      <w:r>
        <w:rPr>
          <w:rFonts w:ascii="Times New Roman" w:hAnsi="Times New Roman" w:cs="Times New Roman"/>
          <w:sz w:val="24"/>
          <w:szCs w:val="24"/>
          <w:lang w:val="sv-SE"/>
        </w:rPr>
        <w:t xml:space="preserve">. infraspinatus </w:t>
      </w:r>
      <w:r w:rsidR="00CD22B3">
        <w:rPr>
          <w:rFonts w:ascii="Times New Roman" w:hAnsi="Times New Roman" w:cs="Times New Roman"/>
          <w:sz w:val="24"/>
          <w:szCs w:val="24"/>
          <w:lang w:val="sv-SE"/>
        </w:rPr>
        <w:t>fanns</w:t>
      </w:r>
      <w:r>
        <w:rPr>
          <w:rFonts w:ascii="Times New Roman" w:hAnsi="Times New Roman" w:cs="Times New Roman"/>
          <w:sz w:val="24"/>
          <w:szCs w:val="24"/>
          <w:lang w:val="sv-SE"/>
        </w:rPr>
        <w:t xml:space="preserve"> möjlig</w:t>
      </w:r>
      <w:r w:rsidR="00CD22B3">
        <w:rPr>
          <w:rFonts w:ascii="Times New Roman" w:hAnsi="Times New Roman" w:cs="Times New Roman"/>
          <w:sz w:val="24"/>
          <w:szCs w:val="24"/>
          <w:lang w:val="sv-SE"/>
        </w:rPr>
        <w:t>heter</w:t>
      </w:r>
      <w:r>
        <w:rPr>
          <w:rFonts w:ascii="Times New Roman" w:hAnsi="Times New Roman" w:cs="Times New Roman"/>
          <w:sz w:val="24"/>
          <w:szCs w:val="24"/>
          <w:lang w:val="sv-SE"/>
        </w:rPr>
        <w:t xml:space="preserve"> att med hjälp av olika kompensatoriska tekniker uppnå större styrkevärden än vad en ren utåtrotation hade gett. Som testledare försökte vi minska risken för detta genom att ge tydliga riktlinjer för utförande och under testerna kontrollera att det såg rätt ut. </w:t>
      </w:r>
    </w:p>
    <w:p w14:paraId="1410DE7D" w14:textId="6B4E3D40" w:rsidR="00142ECD" w:rsidRPr="00142ECD" w:rsidRDefault="00EF147D" w:rsidP="008E53EB">
      <w:pPr>
        <w:jc w:val="both"/>
        <w:rPr>
          <w:rFonts w:ascii="Times New Roman" w:eastAsia="Times New Roman" w:hAnsi="Times New Roman" w:cs="Times New Roman"/>
          <w:color w:val="000000" w:themeColor="text1"/>
          <w:sz w:val="24"/>
          <w:szCs w:val="24"/>
          <w:lang w:val="sv-SE"/>
        </w:rPr>
      </w:pPr>
      <w:r>
        <w:rPr>
          <w:rFonts w:ascii="Times New Roman" w:eastAsia="Times New Roman" w:hAnsi="Times New Roman" w:cs="Times New Roman"/>
          <w:color w:val="000000" w:themeColor="text1"/>
          <w:sz w:val="24"/>
          <w:szCs w:val="24"/>
          <w:lang w:val="sv-SE"/>
        </w:rPr>
        <w:t>Urvalsgruppen</w:t>
      </w:r>
      <w:r w:rsidRPr="00B60749">
        <w:rPr>
          <w:rFonts w:ascii="Times New Roman" w:eastAsia="Times New Roman" w:hAnsi="Times New Roman" w:cs="Times New Roman"/>
          <w:color w:val="000000" w:themeColor="text1"/>
          <w:sz w:val="24"/>
          <w:szCs w:val="24"/>
          <w:lang w:val="sv-SE"/>
        </w:rPr>
        <w:t xml:space="preserve"> innebär ett fokus på yngre personer med god kroppskännedom och träningsvana,</w:t>
      </w:r>
      <w:r>
        <w:rPr>
          <w:rFonts w:ascii="Times New Roman" w:eastAsia="Times New Roman" w:hAnsi="Times New Roman" w:cs="Times New Roman"/>
          <w:color w:val="000000" w:themeColor="text1"/>
          <w:sz w:val="24"/>
          <w:szCs w:val="24"/>
          <w:lang w:val="sv-SE"/>
        </w:rPr>
        <w:t xml:space="preserve"> och det var övervägande kvinnor (65%). Dessa faktorer</w:t>
      </w:r>
      <w:r w:rsidRPr="00B60749">
        <w:rPr>
          <w:rFonts w:ascii="Times New Roman" w:eastAsia="Times New Roman" w:hAnsi="Times New Roman" w:cs="Times New Roman"/>
          <w:color w:val="000000" w:themeColor="text1"/>
          <w:sz w:val="24"/>
          <w:szCs w:val="24"/>
          <w:lang w:val="sv-SE"/>
        </w:rPr>
        <w:t xml:space="preserve"> är möjligtvis en begränsning </w:t>
      </w:r>
      <w:r>
        <w:rPr>
          <w:rFonts w:ascii="Times New Roman" w:eastAsia="Times New Roman" w:hAnsi="Times New Roman" w:cs="Times New Roman"/>
          <w:color w:val="000000" w:themeColor="text1"/>
          <w:sz w:val="24"/>
          <w:szCs w:val="24"/>
          <w:lang w:val="sv-SE"/>
        </w:rPr>
        <w:t xml:space="preserve">vid generalisering av resultaten. Vi hade också gärna haft fler deltagare i studien, men p.g.a. studiens tidsbegränsning var detta inte möjligt. En jämnare fördelning mellan män och kvinnor hade också varit önskvärd. </w:t>
      </w:r>
    </w:p>
    <w:p w14:paraId="71C6A12B" w14:textId="49E32E0E" w:rsidR="00911D91" w:rsidRPr="00142ECD" w:rsidRDefault="007A74B0" w:rsidP="008E53EB">
      <w:pPr>
        <w:jc w:val="both"/>
        <w:rPr>
          <w:rFonts w:ascii="Times New Roman" w:eastAsia="Times New Roman" w:hAnsi="Times New Roman" w:cs="Times New Roman"/>
          <w:color w:val="000000" w:themeColor="text1"/>
          <w:sz w:val="24"/>
          <w:szCs w:val="24"/>
          <w:lang w:val="sv-SE"/>
        </w:rPr>
      </w:pPr>
      <w:r>
        <w:rPr>
          <w:rFonts w:ascii="Times New Roman" w:eastAsia="Times New Roman" w:hAnsi="Times New Roman" w:cs="Times New Roman"/>
          <w:color w:val="000000" w:themeColor="text1"/>
          <w:sz w:val="24"/>
          <w:szCs w:val="24"/>
          <w:lang w:val="sv-SE"/>
        </w:rPr>
        <w:t>Ytterliggare en</w:t>
      </w:r>
      <w:r w:rsidR="00911D91">
        <w:rPr>
          <w:rFonts w:ascii="Times New Roman" w:eastAsia="Times New Roman" w:hAnsi="Times New Roman" w:cs="Times New Roman"/>
          <w:color w:val="000000" w:themeColor="text1"/>
          <w:sz w:val="24"/>
          <w:szCs w:val="24"/>
          <w:lang w:val="sv-SE"/>
        </w:rPr>
        <w:t xml:space="preserve"> begränsning </w:t>
      </w:r>
      <w:r w:rsidR="00A332E4">
        <w:rPr>
          <w:rFonts w:ascii="Times New Roman" w:eastAsia="Times New Roman" w:hAnsi="Times New Roman" w:cs="Times New Roman"/>
          <w:color w:val="000000" w:themeColor="text1"/>
          <w:sz w:val="24"/>
          <w:szCs w:val="24"/>
          <w:lang w:val="sv-SE"/>
        </w:rPr>
        <w:t xml:space="preserve">i aktuell studie är att vi inte mätte </w:t>
      </w:r>
      <w:r w:rsidR="00705BA4">
        <w:rPr>
          <w:rFonts w:ascii="Times New Roman" w:eastAsia="Times New Roman" w:hAnsi="Times New Roman" w:cs="Times New Roman"/>
          <w:color w:val="000000" w:themeColor="text1"/>
          <w:sz w:val="24"/>
          <w:szCs w:val="24"/>
          <w:lang w:val="sv-SE"/>
        </w:rPr>
        <w:t>aktiviteten i m. teres minor</w:t>
      </w:r>
      <w:r w:rsidR="00D75933">
        <w:rPr>
          <w:rFonts w:ascii="Times New Roman" w:eastAsia="Times New Roman" w:hAnsi="Times New Roman" w:cs="Times New Roman"/>
          <w:color w:val="000000" w:themeColor="text1"/>
          <w:sz w:val="24"/>
          <w:szCs w:val="24"/>
          <w:lang w:val="sv-SE"/>
        </w:rPr>
        <w:t xml:space="preserve">. </w:t>
      </w:r>
      <w:r w:rsidR="00424990">
        <w:rPr>
          <w:rFonts w:ascii="Times New Roman" w:eastAsia="Times New Roman" w:hAnsi="Times New Roman" w:cs="Times New Roman"/>
          <w:color w:val="000000" w:themeColor="text1"/>
          <w:sz w:val="24"/>
          <w:szCs w:val="24"/>
          <w:lang w:val="sv-SE"/>
        </w:rPr>
        <w:t>D</w:t>
      </w:r>
      <w:r w:rsidR="00FF3F43">
        <w:rPr>
          <w:rFonts w:ascii="Times New Roman" w:eastAsia="Times New Roman" w:hAnsi="Times New Roman" w:cs="Times New Roman"/>
          <w:color w:val="000000" w:themeColor="text1"/>
          <w:sz w:val="24"/>
          <w:szCs w:val="24"/>
          <w:lang w:val="sv-SE"/>
        </w:rPr>
        <w:t xml:space="preserve">å </w:t>
      </w:r>
      <w:r w:rsidR="00795EBE">
        <w:rPr>
          <w:rFonts w:ascii="Times New Roman" w:eastAsia="Times New Roman" w:hAnsi="Times New Roman" w:cs="Times New Roman"/>
          <w:color w:val="000000" w:themeColor="text1"/>
          <w:sz w:val="24"/>
          <w:szCs w:val="24"/>
          <w:lang w:val="sv-SE"/>
        </w:rPr>
        <w:t xml:space="preserve">m. teres minor har en utåtroterande och </w:t>
      </w:r>
      <w:r w:rsidR="004D129D">
        <w:rPr>
          <w:rFonts w:ascii="Times New Roman" w:eastAsia="Times New Roman" w:hAnsi="Times New Roman" w:cs="Times New Roman"/>
          <w:color w:val="000000" w:themeColor="text1"/>
          <w:sz w:val="24"/>
          <w:szCs w:val="24"/>
          <w:lang w:val="sv-SE"/>
        </w:rPr>
        <w:t>även</w:t>
      </w:r>
      <w:r w:rsidR="00795EBE">
        <w:rPr>
          <w:rFonts w:ascii="Times New Roman" w:eastAsia="Times New Roman" w:hAnsi="Times New Roman" w:cs="Times New Roman"/>
          <w:color w:val="000000" w:themeColor="text1"/>
          <w:sz w:val="24"/>
          <w:szCs w:val="24"/>
          <w:lang w:val="sv-SE"/>
        </w:rPr>
        <w:t xml:space="preserve"> en </w:t>
      </w:r>
      <w:r w:rsidR="001A4014">
        <w:rPr>
          <w:rFonts w:ascii="Times New Roman" w:eastAsia="Times New Roman" w:hAnsi="Times New Roman" w:cs="Times New Roman"/>
          <w:color w:val="000000" w:themeColor="text1"/>
          <w:sz w:val="24"/>
          <w:szCs w:val="24"/>
          <w:lang w:val="sv-SE"/>
        </w:rPr>
        <w:t xml:space="preserve">stabiliserande </w:t>
      </w:r>
      <w:r w:rsidR="0049546C">
        <w:rPr>
          <w:rFonts w:ascii="Times New Roman" w:eastAsia="Times New Roman" w:hAnsi="Times New Roman" w:cs="Times New Roman"/>
          <w:color w:val="000000" w:themeColor="text1"/>
          <w:sz w:val="24"/>
          <w:szCs w:val="24"/>
          <w:lang w:val="sv-SE"/>
        </w:rPr>
        <w:t>funktion genom att i likhet med m. infraspinatus</w:t>
      </w:r>
      <w:r w:rsidR="00712825" w:rsidRPr="00544ED1">
        <w:rPr>
          <w:rFonts w:ascii="Times New Roman" w:hAnsi="Times New Roman" w:cs="Times New Roman"/>
          <w:sz w:val="24"/>
          <w:szCs w:val="24"/>
          <w:lang w:val="sv-SE"/>
        </w:rPr>
        <w:t xml:space="preserve"> motverka superior </w:t>
      </w:r>
      <w:r w:rsidR="00442879">
        <w:rPr>
          <w:rFonts w:ascii="Times New Roman" w:hAnsi="Times New Roman" w:cs="Times New Roman"/>
          <w:sz w:val="24"/>
          <w:szCs w:val="24"/>
          <w:lang w:val="sv-SE"/>
        </w:rPr>
        <w:t>glidning av humerus</w:t>
      </w:r>
      <w:r w:rsidR="00C24A70">
        <w:rPr>
          <w:rFonts w:ascii="Times New Roman" w:hAnsi="Times New Roman" w:cs="Times New Roman"/>
          <w:sz w:val="24"/>
          <w:szCs w:val="24"/>
          <w:lang w:val="sv-SE"/>
        </w:rPr>
        <w:t>,</w:t>
      </w:r>
      <w:r w:rsidR="00442879">
        <w:rPr>
          <w:rFonts w:ascii="Times New Roman" w:hAnsi="Times New Roman" w:cs="Times New Roman"/>
          <w:sz w:val="24"/>
          <w:szCs w:val="24"/>
          <w:lang w:val="sv-SE"/>
        </w:rPr>
        <w:t xml:space="preserve"> är muskeln aktuell att undersöka i framtida </w:t>
      </w:r>
      <w:r w:rsidR="00D75933">
        <w:rPr>
          <w:rFonts w:ascii="Times New Roman" w:hAnsi="Times New Roman" w:cs="Times New Roman"/>
          <w:sz w:val="24"/>
          <w:szCs w:val="24"/>
          <w:lang w:val="sv-SE"/>
        </w:rPr>
        <w:t>studier</w:t>
      </w:r>
      <w:r w:rsidR="006D64D0">
        <w:rPr>
          <w:rFonts w:ascii="Times New Roman" w:hAnsi="Times New Roman" w:cs="Times New Roman"/>
          <w:sz w:val="24"/>
          <w:szCs w:val="24"/>
          <w:lang w:val="sv-SE"/>
        </w:rPr>
        <w:t xml:space="preserve"> likt denna. </w:t>
      </w:r>
      <w:r w:rsidR="00355F70">
        <w:rPr>
          <w:rFonts w:ascii="Times New Roman" w:hAnsi="Times New Roman" w:cs="Times New Roman"/>
          <w:sz w:val="24"/>
          <w:szCs w:val="24"/>
          <w:lang w:val="sv-SE"/>
        </w:rPr>
        <w:t xml:space="preserve">Detta skulle ge en större och möjligtvis bättre helhetsbild </w:t>
      </w:r>
      <w:r w:rsidR="00147867">
        <w:rPr>
          <w:rFonts w:ascii="Times New Roman" w:hAnsi="Times New Roman" w:cs="Times New Roman"/>
          <w:sz w:val="24"/>
          <w:szCs w:val="24"/>
          <w:lang w:val="sv-SE"/>
        </w:rPr>
        <w:t xml:space="preserve">av de muskler som är aktiva under </w:t>
      </w:r>
      <w:r w:rsidR="00A17A80">
        <w:rPr>
          <w:rFonts w:ascii="Times New Roman" w:hAnsi="Times New Roman" w:cs="Times New Roman"/>
          <w:sz w:val="24"/>
          <w:szCs w:val="24"/>
          <w:lang w:val="sv-SE"/>
        </w:rPr>
        <w:t xml:space="preserve">olika variationer av utåtrotationsövningar. </w:t>
      </w:r>
      <w:r w:rsidR="007313F3">
        <w:rPr>
          <w:rFonts w:ascii="Times New Roman" w:hAnsi="Times New Roman" w:cs="Times New Roman"/>
          <w:sz w:val="24"/>
          <w:szCs w:val="24"/>
          <w:lang w:val="sv-SE"/>
        </w:rPr>
        <w:t xml:space="preserve"> </w:t>
      </w:r>
      <w:r w:rsidR="00A332E4">
        <w:rPr>
          <w:rFonts w:ascii="Times New Roman" w:eastAsia="Times New Roman" w:hAnsi="Times New Roman" w:cs="Times New Roman"/>
          <w:color w:val="000000" w:themeColor="text1"/>
          <w:sz w:val="24"/>
          <w:szCs w:val="24"/>
          <w:lang w:val="sv-SE"/>
        </w:rPr>
        <w:t xml:space="preserve"> </w:t>
      </w:r>
    </w:p>
    <w:p w14:paraId="12E456D1" w14:textId="208407BB" w:rsidR="005C6893" w:rsidRPr="008C7A89" w:rsidRDefault="00567C68" w:rsidP="005C6893">
      <w:pPr>
        <w:pStyle w:val="Rubrik1"/>
        <w:rPr>
          <w:sz w:val="32"/>
          <w:szCs w:val="32"/>
          <w:lang w:val="sv-SE"/>
        </w:rPr>
      </w:pPr>
      <w:bookmarkStart w:id="60" w:name="_Toc38476855"/>
      <w:r w:rsidRPr="008C7A89">
        <w:rPr>
          <w:sz w:val="32"/>
          <w:szCs w:val="32"/>
          <w:lang w:val="sv-SE"/>
        </w:rPr>
        <w:t>Betydelse/Klinisk relevans</w:t>
      </w:r>
      <w:bookmarkEnd w:id="60"/>
      <w:r w:rsidR="005C6893" w:rsidRPr="008C7A89">
        <w:rPr>
          <w:sz w:val="32"/>
          <w:szCs w:val="32"/>
          <w:lang w:val="sv-SE"/>
        </w:rPr>
        <w:t xml:space="preserve"> </w:t>
      </w:r>
    </w:p>
    <w:p w14:paraId="366BCCAB" w14:textId="6D347436" w:rsidR="005C6893" w:rsidRPr="00EB0AB2" w:rsidRDefault="00FD5C9C" w:rsidP="008E53EB">
      <w:pPr>
        <w:jc w:val="both"/>
        <w:rPr>
          <w:rFonts w:ascii="Times New Roman" w:hAnsi="Times New Roman" w:cs="Times New Roman"/>
          <w:sz w:val="24"/>
          <w:szCs w:val="24"/>
          <w:lang w:val="sv-SE"/>
        </w:rPr>
      </w:pPr>
      <w:r>
        <w:rPr>
          <w:rFonts w:ascii="Times New Roman" w:hAnsi="Times New Roman" w:cs="Times New Roman"/>
          <w:sz w:val="24"/>
          <w:szCs w:val="24"/>
          <w:lang w:val="sv-SE"/>
        </w:rPr>
        <w:t>Studien</w:t>
      </w:r>
      <w:r w:rsidR="00305303">
        <w:rPr>
          <w:rFonts w:ascii="Times New Roman" w:hAnsi="Times New Roman" w:cs="Times New Roman"/>
          <w:sz w:val="24"/>
          <w:szCs w:val="24"/>
          <w:lang w:val="sv-SE"/>
        </w:rPr>
        <w:t xml:space="preserve">s resultat </w:t>
      </w:r>
      <w:r w:rsidR="00851D0F">
        <w:rPr>
          <w:rFonts w:ascii="Times New Roman" w:hAnsi="Times New Roman" w:cs="Times New Roman"/>
          <w:sz w:val="24"/>
          <w:szCs w:val="24"/>
          <w:lang w:val="sv-SE"/>
        </w:rPr>
        <w:t>kan vara</w:t>
      </w:r>
      <w:r w:rsidR="00164718">
        <w:rPr>
          <w:rFonts w:ascii="Times New Roman" w:hAnsi="Times New Roman" w:cs="Times New Roman"/>
          <w:sz w:val="24"/>
          <w:szCs w:val="24"/>
          <w:lang w:val="sv-SE"/>
        </w:rPr>
        <w:t xml:space="preserve"> till hjälp </w:t>
      </w:r>
      <w:r w:rsidR="00C85BBE">
        <w:rPr>
          <w:rFonts w:ascii="Times New Roman" w:hAnsi="Times New Roman" w:cs="Times New Roman"/>
          <w:sz w:val="24"/>
          <w:szCs w:val="24"/>
          <w:lang w:val="sv-SE"/>
        </w:rPr>
        <w:t>vid</w:t>
      </w:r>
      <w:r w:rsidR="00C6256E">
        <w:rPr>
          <w:rFonts w:ascii="Times New Roman" w:hAnsi="Times New Roman" w:cs="Times New Roman"/>
          <w:sz w:val="24"/>
          <w:szCs w:val="24"/>
          <w:lang w:val="sv-SE"/>
        </w:rPr>
        <w:t xml:space="preserve"> kliniska</w:t>
      </w:r>
      <w:r w:rsidR="000A374E">
        <w:rPr>
          <w:rFonts w:ascii="Times New Roman" w:hAnsi="Times New Roman" w:cs="Times New Roman"/>
          <w:sz w:val="24"/>
          <w:szCs w:val="24"/>
          <w:lang w:val="sv-SE"/>
        </w:rPr>
        <w:t xml:space="preserve"> </w:t>
      </w:r>
      <w:r w:rsidR="00EE5D44">
        <w:rPr>
          <w:rFonts w:ascii="Times New Roman" w:hAnsi="Times New Roman" w:cs="Times New Roman"/>
          <w:sz w:val="24"/>
          <w:szCs w:val="24"/>
          <w:lang w:val="sv-SE"/>
        </w:rPr>
        <w:t>rekommend</w:t>
      </w:r>
      <w:r w:rsidR="00C85BBE">
        <w:rPr>
          <w:rFonts w:ascii="Times New Roman" w:hAnsi="Times New Roman" w:cs="Times New Roman"/>
          <w:sz w:val="24"/>
          <w:szCs w:val="24"/>
          <w:lang w:val="sv-SE"/>
        </w:rPr>
        <w:t xml:space="preserve">ationer </w:t>
      </w:r>
      <w:r w:rsidR="0024476E">
        <w:rPr>
          <w:rFonts w:ascii="Times New Roman" w:hAnsi="Times New Roman" w:cs="Times New Roman"/>
          <w:sz w:val="24"/>
          <w:szCs w:val="24"/>
          <w:lang w:val="sv-SE"/>
        </w:rPr>
        <w:t>om</w:t>
      </w:r>
      <w:r w:rsidR="00EE5D44">
        <w:rPr>
          <w:rFonts w:ascii="Times New Roman" w:hAnsi="Times New Roman" w:cs="Times New Roman"/>
          <w:sz w:val="24"/>
          <w:szCs w:val="24"/>
          <w:lang w:val="sv-SE"/>
        </w:rPr>
        <w:t xml:space="preserve"> utåtrotationsövningar</w:t>
      </w:r>
      <w:r w:rsidR="000A1D24">
        <w:rPr>
          <w:rFonts w:ascii="Times New Roman" w:hAnsi="Times New Roman" w:cs="Times New Roman"/>
          <w:sz w:val="24"/>
          <w:szCs w:val="24"/>
          <w:lang w:val="sv-SE"/>
        </w:rPr>
        <w:t xml:space="preserve"> där man vill </w:t>
      </w:r>
      <w:r w:rsidR="00210E8B">
        <w:rPr>
          <w:rFonts w:ascii="Times New Roman" w:hAnsi="Times New Roman" w:cs="Times New Roman"/>
          <w:sz w:val="24"/>
          <w:szCs w:val="24"/>
          <w:lang w:val="sv-SE"/>
        </w:rPr>
        <w:t>öka isolering</w:t>
      </w:r>
      <w:r w:rsidR="001943E2">
        <w:rPr>
          <w:rFonts w:ascii="Times New Roman" w:hAnsi="Times New Roman" w:cs="Times New Roman"/>
          <w:sz w:val="24"/>
          <w:szCs w:val="24"/>
          <w:lang w:val="sv-SE"/>
        </w:rPr>
        <w:t>en</w:t>
      </w:r>
      <w:r w:rsidR="00210E8B">
        <w:rPr>
          <w:rFonts w:ascii="Times New Roman" w:hAnsi="Times New Roman" w:cs="Times New Roman"/>
          <w:sz w:val="24"/>
          <w:szCs w:val="24"/>
          <w:lang w:val="sv-SE"/>
        </w:rPr>
        <w:t xml:space="preserve"> av </w:t>
      </w:r>
      <w:r w:rsidR="00301CA6">
        <w:rPr>
          <w:rFonts w:ascii="Times New Roman" w:hAnsi="Times New Roman" w:cs="Times New Roman"/>
          <w:sz w:val="24"/>
          <w:szCs w:val="24"/>
          <w:lang w:val="sv-SE"/>
        </w:rPr>
        <w:t>m</w:t>
      </w:r>
      <w:r w:rsidR="00210E8B">
        <w:rPr>
          <w:rFonts w:ascii="Times New Roman" w:hAnsi="Times New Roman" w:cs="Times New Roman"/>
          <w:sz w:val="24"/>
          <w:szCs w:val="24"/>
          <w:lang w:val="sv-SE"/>
        </w:rPr>
        <w:t>. infraspinatus</w:t>
      </w:r>
      <w:r w:rsidR="007F7428">
        <w:rPr>
          <w:rFonts w:ascii="Times New Roman" w:hAnsi="Times New Roman" w:cs="Times New Roman"/>
          <w:sz w:val="24"/>
          <w:szCs w:val="24"/>
          <w:lang w:val="sv-SE"/>
        </w:rPr>
        <w:t xml:space="preserve">. </w:t>
      </w:r>
      <w:r w:rsidR="004D6F20">
        <w:rPr>
          <w:rFonts w:ascii="Times New Roman" w:hAnsi="Times New Roman" w:cs="Times New Roman"/>
          <w:sz w:val="24"/>
          <w:szCs w:val="24"/>
          <w:lang w:val="sv-SE"/>
        </w:rPr>
        <w:t>Vi anser att det behövs fler liknande studier inom området</w:t>
      </w:r>
      <w:r w:rsidR="00C8360F">
        <w:rPr>
          <w:rFonts w:ascii="Times New Roman" w:hAnsi="Times New Roman" w:cs="Times New Roman"/>
          <w:sz w:val="24"/>
          <w:szCs w:val="24"/>
          <w:lang w:val="sv-SE"/>
        </w:rPr>
        <w:t xml:space="preserve"> och att dessa </w:t>
      </w:r>
      <w:r w:rsidR="00807B30">
        <w:rPr>
          <w:rFonts w:ascii="Times New Roman" w:hAnsi="Times New Roman" w:cs="Times New Roman"/>
          <w:sz w:val="24"/>
          <w:szCs w:val="24"/>
          <w:lang w:val="sv-SE"/>
        </w:rPr>
        <w:t xml:space="preserve">borde inkludera fler deltagare </w:t>
      </w:r>
      <w:r w:rsidR="00760F20">
        <w:rPr>
          <w:rFonts w:ascii="Times New Roman" w:hAnsi="Times New Roman" w:cs="Times New Roman"/>
          <w:sz w:val="24"/>
          <w:szCs w:val="24"/>
          <w:lang w:val="sv-SE"/>
        </w:rPr>
        <w:t xml:space="preserve">för </w:t>
      </w:r>
      <w:r w:rsidR="00852C03">
        <w:rPr>
          <w:rFonts w:ascii="Times New Roman" w:hAnsi="Times New Roman" w:cs="Times New Roman"/>
          <w:sz w:val="24"/>
          <w:szCs w:val="24"/>
          <w:lang w:val="sv-SE"/>
        </w:rPr>
        <w:t xml:space="preserve">en säkrare statistisk signifikans. </w:t>
      </w:r>
      <w:r w:rsidR="0052736E">
        <w:rPr>
          <w:rFonts w:ascii="Times New Roman" w:hAnsi="Times New Roman" w:cs="Times New Roman"/>
          <w:sz w:val="24"/>
          <w:szCs w:val="24"/>
          <w:lang w:val="sv-SE"/>
        </w:rPr>
        <w:t>Det finns också e</w:t>
      </w:r>
      <w:r w:rsidR="00D078B2">
        <w:rPr>
          <w:rFonts w:ascii="Times New Roman" w:hAnsi="Times New Roman" w:cs="Times New Roman"/>
          <w:sz w:val="24"/>
          <w:szCs w:val="24"/>
          <w:lang w:val="sv-SE"/>
        </w:rPr>
        <w:t xml:space="preserve">n poäng med att inkludera </w:t>
      </w:r>
      <w:r w:rsidR="00D45B7C">
        <w:rPr>
          <w:rFonts w:ascii="Times New Roman" w:hAnsi="Times New Roman" w:cs="Times New Roman"/>
          <w:sz w:val="24"/>
          <w:szCs w:val="24"/>
          <w:lang w:val="sv-SE"/>
        </w:rPr>
        <w:t>individer</w:t>
      </w:r>
      <w:r w:rsidR="00D078B2">
        <w:rPr>
          <w:rFonts w:ascii="Times New Roman" w:hAnsi="Times New Roman" w:cs="Times New Roman"/>
          <w:sz w:val="24"/>
          <w:szCs w:val="24"/>
          <w:lang w:val="sv-SE"/>
        </w:rPr>
        <w:t xml:space="preserve"> med </w:t>
      </w:r>
      <w:r w:rsidR="00982A71">
        <w:rPr>
          <w:rFonts w:ascii="Times New Roman" w:hAnsi="Times New Roman" w:cs="Times New Roman"/>
          <w:sz w:val="24"/>
          <w:szCs w:val="24"/>
          <w:lang w:val="sv-SE"/>
        </w:rPr>
        <w:t xml:space="preserve">skulderpatologi </w:t>
      </w:r>
      <w:r w:rsidR="00DE30BF">
        <w:rPr>
          <w:rFonts w:ascii="Times New Roman" w:hAnsi="Times New Roman" w:cs="Times New Roman"/>
          <w:sz w:val="24"/>
          <w:szCs w:val="24"/>
          <w:lang w:val="sv-SE"/>
        </w:rPr>
        <w:t xml:space="preserve">i </w:t>
      </w:r>
      <w:r w:rsidR="007A5A3B">
        <w:rPr>
          <w:rFonts w:ascii="Times New Roman" w:hAnsi="Times New Roman" w:cs="Times New Roman"/>
          <w:sz w:val="24"/>
          <w:szCs w:val="24"/>
          <w:lang w:val="sv-SE"/>
        </w:rPr>
        <w:t>framtida</w:t>
      </w:r>
      <w:r w:rsidR="00DE30BF">
        <w:rPr>
          <w:rFonts w:ascii="Times New Roman" w:hAnsi="Times New Roman" w:cs="Times New Roman"/>
          <w:sz w:val="24"/>
          <w:szCs w:val="24"/>
          <w:lang w:val="sv-SE"/>
        </w:rPr>
        <w:t xml:space="preserve"> studier för att se </w:t>
      </w:r>
      <w:r w:rsidR="004B44D9">
        <w:rPr>
          <w:rFonts w:ascii="Times New Roman" w:hAnsi="Times New Roman" w:cs="Times New Roman"/>
          <w:sz w:val="24"/>
          <w:szCs w:val="24"/>
          <w:lang w:val="sv-SE"/>
        </w:rPr>
        <w:t>om</w:t>
      </w:r>
      <w:r w:rsidR="00DE30BF">
        <w:rPr>
          <w:rFonts w:ascii="Times New Roman" w:hAnsi="Times New Roman" w:cs="Times New Roman"/>
          <w:sz w:val="24"/>
          <w:szCs w:val="24"/>
          <w:lang w:val="sv-SE"/>
        </w:rPr>
        <w:t xml:space="preserve"> aktiveringsförhållande</w:t>
      </w:r>
      <w:r w:rsidR="00704DF0">
        <w:rPr>
          <w:rFonts w:ascii="Times New Roman" w:hAnsi="Times New Roman" w:cs="Times New Roman"/>
          <w:sz w:val="24"/>
          <w:szCs w:val="24"/>
          <w:lang w:val="sv-SE"/>
        </w:rPr>
        <w:t>t</w:t>
      </w:r>
      <w:r w:rsidR="00DE30BF">
        <w:rPr>
          <w:rFonts w:ascii="Times New Roman" w:hAnsi="Times New Roman" w:cs="Times New Roman"/>
          <w:sz w:val="24"/>
          <w:szCs w:val="24"/>
          <w:lang w:val="sv-SE"/>
        </w:rPr>
        <w:t xml:space="preserve"> mellan </w:t>
      </w:r>
      <w:r w:rsidR="007F3A3A">
        <w:rPr>
          <w:rFonts w:ascii="Times New Roman" w:hAnsi="Times New Roman" w:cs="Times New Roman"/>
          <w:sz w:val="24"/>
          <w:szCs w:val="24"/>
          <w:lang w:val="sv-SE"/>
        </w:rPr>
        <w:t xml:space="preserve">musklerna </w:t>
      </w:r>
      <w:r w:rsidR="00A249C5">
        <w:rPr>
          <w:rFonts w:ascii="Times New Roman" w:hAnsi="Times New Roman" w:cs="Times New Roman"/>
          <w:sz w:val="24"/>
          <w:szCs w:val="24"/>
          <w:lang w:val="sv-SE"/>
        </w:rPr>
        <w:t xml:space="preserve">förefaller </w:t>
      </w:r>
      <w:r w:rsidR="007A5A3B">
        <w:rPr>
          <w:rFonts w:ascii="Times New Roman" w:hAnsi="Times New Roman" w:cs="Times New Roman"/>
          <w:sz w:val="24"/>
          <w:szCs w:val="24"/>
          <w:lang w:val="sv-SE"/>
        </w:rPr>
        <w:t xml:space="preserve">olika </w:t>
      </w:r>
      <w:r w:rsidR="007C7AC4">
        <w:rPr>
          <w:rFonts w:ascii="Times New Roman" w:hAnsi="Times New Roman" w:cs="Times New Roman"/>
          <w:sz w:val="24"/>
          <w:szCs w:val="24"/>
          <w:lang w:val="sv-SE"/>
        </w:rPr>
        <w:t xml:space="preserve">hos dessa individer. </w:t>
      </w:r>
      <w:r w:rsidR="00DE30BF">
        <w:rPr>
          <w:rFonts w:ascii="Times New Roman" w:hAnsi="Times New Roman" w:cs="Times New Roman"/>
          <w:sz w:val="24"/>
          <w:szCs w:val="24"/>
          <w:lang w:val="sv-SE"/>
        </w:rPr>
        <w:t xml:space="preserve"> </w:t>
      </w:r>
    </w:p>
    <w:p w14:paraId="331BA7A2" w14:textId="4D58DD86" w:rsidR="005C6893" w:rsidRPr="00194089" w:rsidRDefault="00F85F62" w:rsidP="00194089">
      <w:pPr>
        <w:pStyle w:val="Rubrik1"/>
        <w:rPr>
          <w:sz w:val="32"/>
          <w:szCs w:val="32"/>
          <w:lang w:val="sv-SE"/>
        </w:rPr>
      </w:pPr>
      <w:bookmarkStart w:id="61" w:name="_Toc38476856"/>
      <w:r w:rsidRPr="008C7A89">
        <w:rPr>
          <w:sz w:val="32"/>
          <w:szCs w:val="32"/>
          <w:lang w:val="sv-SE"/>
        </w:rPr>
        <w:t>K</w:t>
      </w:r>
      <w:r w:rsidR="00567C68" w:rsidRPr="008C7A89">
        <w:rPr>
          <w:sz w:val="32"/>
          <w:szCs w:val="32"/>
          <w:lang w:val="sv-SE"/>
        </w:rPr>
        <w:t>onklusion</w:t>
      </w:r>
      <w:bookmarkEnd w:id="61"/>
    </w:p>
    <w:p w14:paraId="693F35F9" w14:textId="20DE7794" w:rsidR="00AC6444" w:rsidRPr="00EB0AB2" w:rsidRDefault="001B3184" w:rsidP="008E53EB">
      <w:pPr>
        <w:jc w:val="both"/>
        <w:rPr>
          <w:rFonts w:ascii="Times New Roman" w:hAnsi="Times New Roman" w:cs="Times New Roman"/>
          <w:sz w:val="24"/>
          <w:szCs w:val="24"/>
          <w:lang w:val="sv-SE"/>
        </w:rPr>
      </w:pPr>
      <w:r>
        <w:rPr>
          <w:rFonts w:ascii="Times New Roman" w:hAnsi="Times New Roman" w:cs="Times New Roman"/>
          <w:sz w:val="24"/>
          <w:szCs w:val="24"/>
          <w:lang w:val="sv-SE"/>
        </w:rPr>
        <w:t xml:space="preserve">Adduktionsstrategin ökade isoleringen av </w:t>
      </w:r>
      <w:r w:rsidR="00301CA6">
        <w:rPr>
          <w:rFonts w:ascii="Times New Roman" w:hAnsi="Times New Roman" w:cs="Times New Roman"/>
          <w:sz w:val="24"/>
          <w:szCs w:val="24"/>
          <w:lang w:val="sv-SE"/>
        </w:rPr>
        <w:t>m</w:t>
      </w:r>
      <w:r w:rsidR="00953AD6">
        <w:rPr>
          <w:rFonts w:ascii="Times New Roman" w:hAnsi="Times New Roman" w:cs="Times New Roman"/>
          <w:sz w:val="24"/>
          <w:szCs w:val="24"/>
          <w:lang w:val="sv-SE"/>
        </w:rPr>
        <w:t xml:space="preserve">. infraspinatus vid </w:t>
      </w:r>
      <w:r w:rsidR="005A17D5">
        <w:rPr>
          <w:rFonts w:ascii="Times New Roman" w:hAnsi="Times New Roman" w:cs="Times New Roman"/>
          <w:sz w:val="24"/>
          <w:szCs w:val="24"/>
          <w:lang w:val="sv-SE"/>
        </w:rPr>
        <w:t xml:space="preserve">en </w:t>
      </w:r>
      <w:r w:rsidR="00953AD6">
        <w:rPr>
          <w:rFonts w:ascii="Times New Roman" w:hAnsi="Times New Roman" w:cs="Times New Roman"/>
          <w:sz w:val="24"/>
          <w:szCs w:val="24"/>
          <w:lang w:val="sv-SE"/>
        </w:rPr>
        <w:t>utåtrotationsövning</w:t>
      </w:r>
      <w:r w:rsidR="00FF5038">
        <w:rPr>
          <w:rFonts w:ascii="Times New Roman" w:hAnsi="Times New Roman" w:cs="Times New Roman"/>
          <w:sz w:val="24"/>
          <w:szCs w:val="24"/>
          <w:lang w:val="sv-SE"/>
        </w:rPr>
        <w:t xml:space="preserve">, främst genom en minskning av aktiviteten i </w:t>
      </w:r>
      <w:r w:rsidR="00301CA6">
        <w:rPr>
          <w:rFonts w:ascii="Times New Roman" w:hAnsi="Times New Roman" w:cs="Times New Roman"/>
          <w:sz w:val="24"/>
          <w:szCs w:val="24"/>
          <w:lang w:val="sv-SE"/>
        </w:rPr>
        <w:t>m</w:t>
      </w:r>
      <w:r w:rsidR="00FF5038">
        <w:rPr>
          <w:rFonts w:ascii="Times New Roman" w:hAnsi="Times New Roman" w:cs="Times New Roman"/>
          <w:sz w:val="24"/>
          <w:szCs w:val="24"/>
          <w:lang w:val="sv-SE"/>
        </w:rPr>
        <w:t>. deltoideus pars intermedia.</w:t>
      </w:r>
      <w:r w:rsidR="00394D20">
        <w:rPr>
          <w:rFonts w:ascii="Times New Roman" w:hAnsi="Times New Roman" w:cs="Times New Roman"/>
          <w:sz w:val="24"/>
          <w:szCs w:val="24"/>
          <w:lang w:val="sv-SE"/>
        </w:rPr>
        <w:t xml:space="preserve"> </w:t>
      </w:r>
      <w:r w:rsidR="00AB0975">
        <w:rPr>
          <w:rFonts w:ascii="Times New Roman" w:hAnsi="Times New Roman" w:cs="Times New Roman"/>
          <w:color w:val="000000"/>
          <w:sz w:val="24"/>
          <w:szCs w:val="24"/>
          <w:lang w:val="sv-SE"/>
        </w:rPr>
        <w:t>Detta kan vara fördelaktigt i kliniska sammanhang när man vill utföra utåtrotationsövningar för att stärka m. infraspinatus och samtidigt hålla nere aktiviteten i m. deltoideus.</w:t>
      </w:r>
      <w:r w:rsidR="002A2ED0">
        <w:rPr>
          <w:rFonts w:ascii="Times New Roman" w:hAnsi="Times New Roman" w:cs="Times New Roman"/>
          <w:color w:val="000000"/>
          <w:sz w:val="24"/>
          <w:szCs w:val="24"/>
          <w:lang w:val="sv-SE"/>
        </w:rPr>
        <w:t xml:space="preserve"> </w:t>
      </w:r>
    </w:p>
    <w:p w14:paraId="1F92FF21" w14:textId="65525905" w:rsidR="00A8190E" w:rsidRPr="00EB0AB2" w:rsidRDefault="00A8190E" w:rsidP="008E53EB">
      <w:pPr>
        <w:jc w:val="both"/>
        <w:rPr>
          <w:rFonts w:ascii="Times New Roman" w:hAnsi="Times New Roman" w:cs="Times New Roman"/>
          <w:sz w:val="24"/>
          <w:szCs w:val="24"/>
          <w:lang w:val="sv-SE"/>
        </w:rPr>
      </w:pPr>
    </w:p>
    <w:p w14:paraId="2D547A1D" w14:textId="121C4137" w:rsidR="00990941" w:rsidRPr="004F0AF0" w:rsidRDefault="00990941" w:rsidP="003B280C">
      <w:pPr>
        <w:spacing w:line="276" w:lineRule="auto"/>
        <w:rPr>
          <w:lang w:val="sv-SE"/>
        </w:rPr>
      </w:pPr>
      <w:r w:rsidRPr="102E5C5D">
        <w:rPr>
          <w:lang w:val="sv-SE"/>
        </w:rPr>
        <w:br w:type="page"/>
      </w:r>
    </w:p>
    <w:p w14:paraId="56B38D88" w14:textId="5CB78EA3" w:rsidR="008703F9" w:rsidRPr="00A64A78" w:rsidRDefault="002D0E22" w:rsidP="002D0E22">
      <w:pPr>
        <w:pStyle w:val="Rubrik1"/>
        <w:rPr>
          <w:sz w:val="32"/>
          <w:szCs w:val="32"/>
          <w:lang w:val="sv-SE"/>
        </w:rPr>
      </w:pPr>
      <w:bookmarkStart w:id="62" w:name="_Toc20618084"/>
      <w:bookmarkStart w:id="63" w:name="_Toc38476857"/>
      <w:r w:rsidRPr="00A64A78">
        <w:rPr>
          <w:sz w:val="32"/>
          <w:szCs w:val="32"/>
          <w:lang w:val="sv-SE"/>
        </w:rPr>
        <w:lastRenderedPageBreak/>
        <w:t>Referenser</w:t>
      </w:r>
      <w:bookmarkEnd w:id="62"/>
      <w:bookmarkEnd w:id="63"/>
      <w:r w:rsidR="00E2417B">
        <w:rPr>
          <w:sz w:val="32"/>
          <w:szCs w:val="32"/>
          <w:lang w:val="sv-SE"/>
        </w:rPr>
        <w:t xml:space="preserve"> </w:t>
      </w:r>
    </w:p>
    <w:p w14:paraId="75ED6DEB" w14:textId="77777777" w:rsidR="00990941" w:rsidRPr="00990941" w:rsidRDefault="00990941" w:rsidP="00990941">
      <w:pPr>
        <w:rPr>
          <w:lang w:val="sv-SE"/>
        </w:rPr>
      </w:pPr>
    </w:p>
    <w:p w14:paraId="2476F54D" w14:textId="77777777" w:rsidR="00527CD8" w:rsidRPr="00F65E03" w:rsidRDefault="008703F9" w:rsidP="00527CD8">
      <w:pPr>
        <w:pStyle w:val="EndNoteBibliography"/>
        <w:spacing w:after="0"/>
        <w:ind w:left="720" w:hanging="720"/>
        <w:rPr>
          <w:lang w:val="sv-SE"/>
        </w:rPr>
      </w:pPr>
      <w:r w:rsidRPr="00CD0D94">
        <w:rPr>
          <w:rFonts w:ascii="Times New Roman" w:hAnsi="Times New Roman" w:cs="Times New Roman"/>
        </w:rPr>
        <w:fldChar w:fldCharType="begin"/>
      </w:r>
      <w:r w:rsidRPr="00544ED1">
        <w:rPr>
          <w:rFonts w:ascii="Times New Roman" w:hAnsi="Times New Roman" w:cs="Times New Roman"/>
          <w:i/>
          <w:lang w:val="sv-SE"/>
        </w:rPr>
        <w:instrText xml:space="preserve"> ADDIN EN.REFLIST </w:instrText>
      </w:r>
      <w:r w:rsidRPr="00CD0D94">
        <w:rPr>
          <w:rFonts w:ascii="Times New Roman" w:hAnsi="Times New Roman" w:cs="Times New Roman"/>
          <w:i/>
        </w:rPr>
        <w:fldChar w:fldCharType="separate"/>
      </w:r>
      <w:r w:rsidR="00527CD8" w:rsidRPr="00F65E03">
        <w:rPr>
          <w:lang w:val="sv-SE"/>
        </w:rPr>
        <w:t>1.</w:t>
      </w:r>
      <w:r w:rsidR="00527CD8" w:rsidRPr="00F65E03">
        <w:rPr>
          <w:lang w:val="sv-SE"/>
        </w:rPr>
        <w:tab/>
        <w:t>Petrén T. Människokroppens byggnad. 8 uppl. Stockholm: Albert Bonniers förlag; 1975.</w:t>
      </w:r>
    </w:p>
    <w:p w14:paraId="4E43F0CA" w14:textId="77777777" w:rsidR="00527CD8" w:rsidRPr="00527CD8" w:rsidRDefault="00527CD8" w:rsidP="00527CD8">
      <w:pPr>
        <w:pStyle w:val="EndNoteBibliography"/>
        <w:spacing w:after="0"/>
        <w:ind w:left="720" w:hanging="720"/>
      </w:pPr>
      <w:r w:rsidRPr="00F65E03">
        <w:rPr>
          <w:lang w:val="sv-SE"/>
        </w:rPr>
        <w:t>2.</w:t>
      </w:r>
      <w:r w:rsidRPr="00F65E03">
        <w:rPr>
          <w:lang w:val="sv-SE"/>
        </w:rPr>
        <w:tab/>
        <w:t xml:space="preserve">Lugo R, Kung P, Ma CB. </w:t>
      </w:r>
      <w:r w:rsidRPr="00527CD8">
        <w:t>Shoulder biomechanics. Eur J Radiol. 2008 Oct;68(1):16-24.</w:t>
      </w:r>
    </w:p>
    <w:p w14:paraId="47987EC6" w14:textId="77777777" w:rsidR="00527CD8" w:rsidRPr="00527CD8" w:rsidRDefault="00527CD8" w:rsidP="00527CD8">
      <w:pPr>
        <w:pStyle w:val="EndNoteBibliography"/>
        <w:spacing w:after="0"/>
        <w:ind w:left="720" w:hanging="720"/>
      </w:pPr>
      <w:r w:rsidRPr="00527CD8">
        <w:t>3.</w:t>
      </w:r>
      <w:r w:rsidRPr="00527CD8">
        <w:tab/>
        <w:t>Palastanga N, Soames R. Anatomy and human movement : structure and function2011.</w:t>
      </w:r>
    </w:p>
    <w:p w14:paraId="1577E91F" w14:textId="77777777" w:rsidR="00527CD8" w:rsidRPr="00527CD8" w:rsidRDefault="00527CD8" w:rsidP="00527CD8">
      <w:pPr>
        <w:pStyle w:val="EndNoteBibliography"/>
        <w:spacing w:after="0"/>
        <w:ind w:left="720" w:hanging="720"/>
      </w:pPr>
      <w:r w:rsidRPr="00F65E03">
        <w:rPr>
          <w:lang w:val="sv-SE"/>
        </w:rPr>
        <w:t>4.</w:t>
      </w:r>
      <w:r w:rsidRPr="00F65E03">
        <w:rPr>
          <w:lang w:val="sv-SE"/>
        </w:rPr>
        <w:tab/>
        <w:t xml:space="preserve">Lindgren U, Svensson O. Ortopedi. </w:t>
      </w:r>
      <w:r w:rsidRPr="00527CD8">
        <w:t>Stockholm: Liber; 2014.</w:t>
      </w:r>
    </w:p>
    <w:p w14:paraId="408DE0D8" w14:textId="77777777" w:rsidR="00527CD8" w:rsidRPr="00527CD8" w:rsidRDefault="00527CD8" w:rsidP="00527CD8">
      <w:pPr>
        <w:pStyle w:val="EndNoteBibliography"/>
        <w:spacing w:after="0"/>
        <w:ind w:left="720" w:hanging="720"/>
      </w:pPr>
      <w:r w:rsidRPr="00527CD8">
        <w:t>5.</w:t>
      </w:r>
      <w:r w:rsidRPr="00527CD8">
        <w:tab/>
        <w:t>Houglum PA, Bertoti D, Brunnstrom S. Brunnstrom's clinical kinesiology. 6th uppl. Philadelphia: F.A. Davis; 2012. xxxiv, 704 p. s.</w:t>
      </w:r>
    </w:p>
    <w:p w14:paraId="1791E7F0" w14:textId="77777777" w:rsidR="00527CD8" w:rsidRPr="00527CD8" w:rsidRDefault="00527CD8" w:rsidP="00527CD8">
      <w:pPr>
        <w:pStyle w:val="EndNoteBibliography"/>
        <w:spacing w:after="0"/>
        <w:ind w:left="720" w:hanging="720"/>
      </w:pPr>
      <w:r w:rsidRPr="00527CD8">
        <w:t>6.</w:t>
      </w:r>
      <w:r w:rsidRPr="00527CD8">
        <w:tab/>
        <w:t>Sharkey NA, Marder RA. The rotator cuff opposes superior translation of the humeral head. Am J Sports Med. 1995 May-Jun;23(3):270-5.</w:t>
      </w:r>
    </w:p>
    <w:p w14:paraId="1B50AE76" w14:textId="77777777" w:rsidR="00527CD8" w:rsidRPr="00527CD8" w:rsidRDefault="00527CD8" w:rsidP="00527CD8">
      <w:pPr>
        <w:pStyle w:val="EndNoteBibliography"/>
        <w:spacing w:after="0"/>
        <w:ind w:left="720" w:hanging="720"/>
      </w:pPr>
      <w:r w:rsidRPr="00527CD8">
        <w:t>7.</w:t>
      </w:r>
      <w:r w:rsidRPr="00527CD8">
        <w:tab/>
        <w:t>Kuechle DK, Newman SR, Itoi E, Niebur GL, Morrey BF, An KN. The relevance of the moment arm of shoulder muscles with respect to axial rotation of the glenohumeral joint in four positions. Clin Biomech (Bristol, Avon). 2000 Jun;15(5):322-9.</w:t>
      </w:r>
    </w:p>
    <w:p w14:paraId="4CDA3580" w14:textId="77777777" w:rsidR="00527CD8" w:rsidRPr="00527CD8" w:rsidRDefault="00527CD8" w:rsidP="00527CD8">
      <w:pPr>
        <w:pStyle w:val="EndNoteBibliography"/>
        <w:spacing w:after="0"/>
        <w:ind w:left="720" w:hanging="720"/>
      </w:pPr>
      <w:r w:rsidRPr="00527CD8">
        <w:t>8.</w:t>
      </w:r>
      <w:r w:rsidRPr="00527CD8">
        <w:tab/>
        <w:t>Widmaier EP, Raff H, Strang KT. Vander's human physiology : the mechanisms of body function. New York: McGraw-Hill Education; 2016.</w:t>
      </w:r>
    </w:p>
    <w:p w14:paraId="57FFCE90" w14:textId="77777777" w:rsidR="00527CD8" w:rsidRPr="00527CD8" w:rsidRDefault="00527CD8" w:rsidP="00527CD8">
      <w:pPr>
        <w:pStyle w:val="EndNoteBibliography"/>
        <w:spacing w:after="0"/>
        <w:ind w:left="720" w:hanging="720"/>
      </w:pPr>
      <w:r w:rsidRPr="00527CD8">
        <w:t>9.</w:t>
      </w:r>
      <w:r w:rsidRPr="00527CD8">
        <w:tab/>
        <w:t>Purves D. Neuroscience. Sixth edition. uppl. New York: Oxford University Press; 2018. 1 volume (various pagings) s.</w:t>
      </w:r>
    </w:p>
    <w:p w14:paraId="37EE5CCE" w14:textId="77777777" w:rsidR="00527CD8" w:rsidRPr="00F65E03" w:rsidRDefault="00527CD8" w:rsidP="00527CD8">
      <w:pPr>
        <w:pStyle w:val="EndNoteBibliography"/>
        <w:spacing w:after="0"/>
        <w:ind w:left="720" w:hanging="720"/>
        <w:rPr>
          <w:lang w:val="sv-SE"/>
        </w:rPr>
      </w:pPr>
      <w:r w:rsidRPr="00527CD8">
        <w:t>10.</w:t>
      </w:r>
      <w:r w:rsidRPr="00527CD8">
        <w:tab/>
        <w:t xml:space="preserve">Konrad P. The ABC of EMG: A Practical Introduction to Kinesiological Electromyography. </w:t>
      </w:r>
      <w:r w:rsidRPr="00F65E03">
        <w:rPr>
          <w:lang w:val="sv-SE"/>
        </w:rPr>
        <w:t>1.4 uppl. Boston: Noraxon; 2006.</w:t>
      </w:r>
    </w:p>
    <w:p w14:paraId="002889FD" w14:textId="77777777" w:rsidR="00527CD8" w:rsidRPr="00F65E03" w:rsidRDefault="00527CD8" w:rsidP="00527CD8">
      <w:pPr>
        <w:pStyle w:val="EndNoteBibliography"/>
        <w:spacing w:after="0"/>
        <w:ind w:left="720" w:hanging="720"/>
        <w:rPr>
          <w:lang w:val="sv-SE"/>
        </w:rPr>
      </w:pPr>
      <w:r w:rsidRPr="00F65E03">
        <w:rPr>
          <w:lang w:val="sv-SE"/>
        </w:rPr>
        <w:t>11.</w:t>
      </w:r>
      <w:r w:rsidRPr="00F65E03">
        <w:rPr>
          <w:lang w:val="sv-SE"/>
        </w:rPr>
        <w:tab/>
        <w:t>Norrving B. Klinisk neurovetenskap. Stockholm: Liber; 2015.</w:t>
      </w:r>
    </w:p>
    <w:p w14:paraId="1B266FAE" w14:textId="77777777" w:rsidR="00527CD8" w:rsidRPr="00527CD8" w:rsidRDefault="00527CD8" w:rsidP="00527CD8">
      <w:pPr>
        <w:pStyle w:val="EndNoteBibliography"/>
        <w:spacing w:after="0"/>
        <w:ind w:left="720" w:hanging="720"/>
      </w:pPr>
      <w:r w:rsidRPr="00F65E03">
        <w:rPr>
          <w:lang w:val="sv-SE"/>
        </w:rPr>
        <w:t>12.</w:t>
      </w:r>
      <w:r w:rsidRPr="00F65E03">
        <w:rPr>
          <w:lang w:val="sv-SE"/>
        </w:rPr>
        <w:tab/>
        <w:t xml:space="preserve">Fridlund AJ, Cacioppo JT. </w:t>
      </w:r>
      <w:r w:rsidRPr="00527CD8">
        <w:t>Guidelines for human electromyographic research. Psychophysiology. 1986 Sep;23(5):567-89.</w:t>
      </w:r>
    </w:p>
    <w:p w14:paraId="37D24E74" w14:textId="77777777" w:rsidR="00527CD8" w:rsidRPr="00527CD8" w:rsidRDefault="00527CD8" w:rsidP="00527CD8">
      <w:pPr>
        <w:pStyle w:val="EndNoteBibliography"/>
        <w:spacing w:after="0"/>
        <w:ind w:left="720" w:hanging="720"/>
      </w:pPr>
      <w:r w:rsidRPr="00527CD8">
        <w:t>13.</w:t>
      </w:r>
      <w:r w:rsidRPr="00527CD8">
        <w:tab/>
        <w:t>Johnson VL, Halaki M, Ginn KA. The use of surface electrodes to record infraspinatus activity is not valid at low infraspinatus activation levels. J Electromyogr Kinesiol. 2011 Feb;21(1):112-8.</w:t>
      </w:r>
    </w:p>
    <w:p w14:paraId="16EA9CDC" w14:textId="77777777" w:rsidR="00527CD8" w:rsidRPr="00527CD8" w:rsidRDefault="00527CD8" w:rsidP="00527CD8">
      <w:pPr>
        <w:pStyle w:val="EndNoteBibliography"/>
        <w:spacing w:after="0"/>
        <w:ind w:left="720" w:hanging="720"/>
      </w:pPr>
      <w:r w:rsidRPr="00527CD8">
        <w:t>14.</w:t>
      </w:r>
      <w:r w:rsidRPr="00527CD8">
        <w:tab/>
        <w:t>Luime JJ, Koes BW, Hendriksen IJ, Burdorf A, Verhagen AP, Miedema HS, et al. Prevalence and incidence of shoulder pain in the general population; a systematic review. Scand J Rheumatol. 2004;33(2):73-81.</w:t>
      </w:r>
    </w:p>
    <w:p w14:paraId="5847E34E" w14:textId="77777777" w:rsidR="00527CD8" w:rsidRPr="00527CD8" w:rsidRDefault="00527CD8" w:rsidP="00527CD8">
      <w:pPr>
        <w:pStyle w:val="EndNoteBibliography"/>
        <w:spacing w:after="0"/>
        <w:ind w:left="720" w:hanging="720"/>
      </w:pPr>
      <w:r w:rsidRPr="00527CD8">
        <w:t>15.</w:t>
      </w:r>
      <w:r w:rsidRPr="00527CD8">
        <w:tab/>
        <w:t>Garving C, Jakob S, Bauer I, Nadjar R, Brunner UH. Impingement Syndrome of the Shoulder. Dtsch Arztebl Int. 2017 Nov 10;114(45):765-76.</w:t>
      </w:r>
    </w:p>
    <w:p w14:paraId="321D5D3A" w14:textId="77777777" w:rsidR="00527CD8" w:rsidRPr="00527CD8" w:rsidRDefault="00527CD8" w:rsidP="00527CD8">
      <w:pPr>
        <w:pStyle w:val="EndNoteBibliography"/>
        <w:spacing w:after="0"/>
        <w:ind w:left="720" w:hanging="720"/>
      </w:pPr>
      <w:r w:rsidRPr="00527CD8">
        <w:t>16.</w:t>
      </w:r>
      <w:r w:rsidRPr="00527CD8">
        <w:tab/>
        <w:t>Kuhn JE. Exercise in the treatment of rotator cuff impingement: a systematic review and a synthesized evidence-based rehabilitation protocol. J Shoulder Elbow Surg. 2009 Jan-Feb;18(1):138-60.</w:t>
      </w:r>
    </w:p>
    <w:p w14:paraId="0551E5DA" w14:textId="77777777" w:rsidR="00527CD8" w:rsidRPr="00527CD8" w:rsidRDefault="00527CD8" w:rsidP="00527CD8">
      <w:pPr>
        <w:pStyle w:val="EndNoteBibliography"/>
        <w:spacing w:after="0"/>
        <w:ind w:left="720" w:hanging="720"/>
      </w:pPr>
      <w:r w:rsidRPr="00527CD8">
        <w:t>17.</w:t>
      </w:r>
      <w:r w:rsidRPr="00527CD8">
        <w:tab/>
        <w:t>Page MJ, Green S, McBain B, Surace SJ, Deitch J, Lyttle N, et al. Manual therapy and exercise for rotator cuff disease. Cochrane Database Syst Rev. 2016 Jun 10(6):CD012224.</w:t>
      </w:r>
    </w:p>
    <w:p w14:paraId="3438B390" w14:textId="77777777" w:rsidR="00527CD8" w:rsidRPr="00F65E03" w:rsidRDefault="00527CD8" w:rsidP="00527CD8">
      <w:pPr>
        <w:pStyle w:val="EndNoteBibliography"/>
        <w:spacing w:after="0"/>
        <w:ind w:left="720" w:hanging="720"/>
        <w:rPr>
          <w:lang w:val="sv-SE"/>
        </w:rPr>
      </w:pPr>
      <w:r w:rsidRPr="00527CD8">
        <w:t>18.</w:t>
      </w:r>
      <w:r w:rsidRPr="00527CD8">
        <w:tab/>
        <w:t xml:space="preserve">Peterson MD, Rhea MR, Alvar BA. Applications of the dose-response for muscular strength development: a review of meta-analytic efficacy and reliability for designing training prescription. </w:t>
      </w:r>
      <w:r w:rsidRPr="00F65E03">
        <w:rPr>
          <w:lang w:val="sv-SE"/>
        </w:rPr>
        <w:t>J Strength Cond Res. 2005 Nov;19(4):950-8.</w:t>
      </w:r>
    </w:p>
    <w:p w14:paraId="651C1F35" w14:textId="77777777" w:rsidR="00527CD8" w:rsidRPr="00527CD8" w:rsidRDefault="00527CD8" w:rsidP="00527CD8">
      <w:pPr>
        <w:pStyle w:val="EndNoteBibliography"/>
        <w:spacing w:after="0"/>
        <w:ind w:left="720" w:hanging="720"/>
      </w:pPr>
      <w:r w:rsidRPr="00F65E03">
        <w:rPr>
          <w:lang w:val="sv-SE"/>
        </w:rPr>
        <w:t>19.</w:t>
      </w:r>
      <w:r w:rsidRPr="00F65E03">
        <w:rPr>
          <w:lang w:val="sv-SE"/>
        </w:rPr>
        <w:tab/>
        <w:t xml:space="preserve">Gunnarsson Holzhausen A-C, Hultenheim Klintberg I. Axeln Funktionsanalys och fysioterapi. </w:t>
      </w:r>
      <w:r w:rsidRPr="00527CD8">
        <w:t>2 uppl. Lund: Studentlitteratur AB; 2016.</w:t>
      </w:r>
    </w:p>
    <w:p w14:paraId="6830DC9B" w14:textId="77777777" w:rsidR="00527CD8" w:rsidRPr="00527CD8" w:rsidRDefault="00527CD8" w:rsidP="00527CD8">
      <w:pPr>
        <w:pStyle w:val="EndNoteBibliography"/>
        <w:spacing w:after="0"/>
        <w:ind w:left="720" w:hanging="720"/>
      </w:pPr>
      <w:r w:rsidRPr="00527CD8">
        <w:t>20.</w:t>
      </w:r>
      <w:r w:rsidRPr="00527CD8">
        <w:tab/>
        <w:t>White CE, Dedrick GS, Apte GG, Sizer PS, Brismee JM. The effect of isometric shoulder internal and external rotation on the acromiohumeral distance. Am J Phys Med Rehabil. 2012 Mar;91(3):193-9.</w:t>
      </w:r>
    </w:p>
    <w:p w14:paraId="5C804354" w14:textId="77777777" w:rsidR="00527CD8" w:rsidRPr="00527CD8" w:rsidRDefault="00527CD8" w:rsidP="00527CD8">
      <w:pPr>
        <w:pStyle w:val="EndNoteBibliography"/>
        <w:spacing w:after="0"/>
        <w:ind w:left="720" w:hanging="720"/>
      </w:pPr>
      <w:r w:rsidRPr="00527CD8">
        <w:t>21.</w:t>
      </w:r>
      <w:r w:rsidRPr="00527CD8">
        <w:tab/>
        <w:t>Morrison DS, Greenbaum BS, Einhorn A. Shoulder impingement. Orthop Clin North Am. 2000 Apr;31(2):285-93.</w:t>
      </w:r>
    </w:p>
    <w:p w14:paraId="2B10FEBF" w14:textId="77777777" w:rsidR="00527CD8" w:rsidRPr="00527CD8" w:rsidRDefault="00527CD8" w:rsidP="00527CD8">
      <w:pPr>
        <w:pStyle w:val="EndNoteBibliography"/>
        <w:spacing w:after="0"/>
        <w:ind w:left="720" w:hanging="720"/>
      </w:pPr>
      <w:r w:rsidRPr="00527CD8">
        <w:t>22.</w:t>
      </w:r>
      <w:r w:rsidRPr="00527CD8">
        <w:tab/>
        <w:t>Bitter NL, Clisby EF, Jones MA, Magarey ME, Jaberzadeh S, Sandow MJ. Relative contributions of infraspinatus and deltoid during external rotation in healthy shoulders. J Shoulder Elbow Surg. 2007 Sep-Oct;16(5):563-8.</w:t>
      </w:r>
    </w:p>
    <w:p w14:paraId="09D6F463" w14:textId="77777777" w:rsidR="00527CD8" w:rsidRPr="00527CD8" w:rsidRDefault="00527CD8" w:rsidP="00527CD8">
      <w:pPr>
        <w:pStyle w:val="EndNoteBibliography"/>
        <w:spacing w:after="0"/>
        <w:ind w:left="720" w:hanging="720"/>
      </w:pPr>
      <w:r w:rsidRPr="00527CD8">
        <w:t>23.</w:t>
      </w:r>
      <w:r w:rsidRPr="00527CD8">
        <w:tab/>
        <w:t>Burkhart SS. Arthroscopic treatment of massive rotator cuff tears. Clinical results and biomechanical rationale. Clin Orthop Relat Res. 1991 Jun(267):45-56.</w:t>
      </w:r>
    </w:p>
    <w:p w14:paraId="6B3FDF77" w14:textId="77777777" w:rsidR="00527CD8" w:rsidRPr="00527CD8" w:rsidRDefault="00527CD8" w:rsidP="00527CD8">
      <w:pPr>
        <w:pStyle w:val="EndNoteBibliography"/>
        <w:spacing w:after="0"/>
        <w:ind w:left="720" w:hanging="720"/>
      </w:pPr>
      <w:r w:rsidRPr="00527CD8">
        <w:lastRenderedPageBreak/>
        <w:t>24.</w:t>
      </w:r>
      <w:r w:rsidRPr="00527CD8">
        <w:tab/>
        <w:t>Forbush SW, Bandy WD, Garrison MK, Graves LC, Roberts R. Testing Infraspinatus and Deltoid Muscles with New Technique to Decrease Deltoid Activity during Testing Using Emg Analysis. Int J Sports Phys Ther. 2018 Aug;13(5):896-904.</w:t>
      </w:r>
    </w:p>
    <w:p w14:paraId="4FCCDD70" w14:textId="77777777" w:rsidR="00527CD8" w:rsidRPr="00527CD8" w:rsidRDefault="00527CD8" w:rsidP="00527CD8">
      <w:pPr>
        <w:pStyle w:val="EndNoteBibliography"/>
        <w:spacing w:after="0"/>
        <w:ind w:left="720" w:hanging="720"/>
      </w:pPr>
      <w:r w:rsidRPr="00527CD8">
        <w:t>25.</w:t>
      </w:r>
      <w:r w:rsidRPr="00527CD8">
        <w:tab/>
        <w:t>Peng C, Bae C-H, Choi E-H, Kim M. Comparison of the Effects of Different Adduction Loads on EMG Activities of Selected Shoulder Muscles During Shoulder External Rotation Exercise in Healthy Young People. Journal of The Korean Society of Physical Medicine. 2019;14.</w:t>
      </w:r>
    </w:p>
    <w:p w14:paraId="25AB6371" w14:textId="77777777" w:rsidR="00527CD8" w:rsidRPr="00527CD8" w:rsidRDefault="00527CD8" w:rsidP="00527CD8">
      <w:pPr>
        <w:pStyle w:val="EndNoteBibliography"/>
        <w:spacing w:after="0"/>
        <w:ind w:left="720" w:hanging="720"/>
      </w:pPr>
      <w:r w:rsidRPr="00527CD8">
        <w:t>26.</w:t>
      </w:r>
      <w:r w:rsidRPr="00527CD8">
        <w:tab/>
        <w:t>Tidy NM, Porter SB. Tidy's physiotherapy : Physiotherapy Essentials [Elektronisk resurs]: Churchill Livingstone; 2013.</w:t>
      </w:r>
    </w:p>
    <w:p w14:paraId="1F2DFCA4" w14:textId="77777777" w:rsidR="00527CD8" w:rsidRPr="00527CD8" w:rsidRDefault="00527CD8" w:rsidP="00527CD8">
      <w:pPr>
        <w:pStyle w:val="EndNoteBibliography"/>
        <w:spacing w:after="0"/>
        <w:ind w:left="720" w:hanging="720"/>
      </w:pPr>
      <w:r w:rsidRPr="00527CD8">
        <w:t>27.</w:t>
      </w:r>
      <w:r w:rsidRPr="00527CD8">
        <w:tab/>
        <w:t>Reilly P, Bull AM, Amis AA, Wallace AL, Richards A, Hill AM, et al. Passive tension and gap formation of rotator cuff repairs. J Shoulder Elbow Surg. 2004 Nov-Dec;13(6):664-7.</w:t>
      </w:r>
    </w:p>
    <w:p w14:paraId="760B5E98" w14:textId="77777777" w:rsidR="00527CD8" w:rsidRPr="00527CD8" w:rsidRDefault="00527CD8" w:rsidP="00527CD8">
      <w:pPr>
        <w:pStyle w:val="EndNoteBibliography"/>
        <w:spacing w:after="0"/>
        <w:ind w:left="720" w:hanging="720"/>
      </w:pPr>
      <w:r w:rsidRPr="00527CD8">
        <w:t>28.</w:t>
      </w:r>
      <w:r w:rsidRPr="00527CD8">
        <w:tab/>
        <w:t>Graichen H, Hinterwimmer S, von Eisenhart-Rothe R, Vogl T, Englmeier KH, Eckstein F. Effect of abducting and adducting muscle activity on glenohumeral translation, scapular kinematics and subacromial space width in vivo. J Biomech. 2005 Apr;38(4):755-60.</w:t>
      </w:r>
    </w:p>
    <w:p w14:paraId="76E763FA" w14:textId="77777777" w:rsidR="00527CD8" w:rsidRPr="00527CD8" w:rsidRDefault="00527CD8" w:rsidP="00527CD8">
      <w:pPr>
        <w:pStyle w:val="EndNoteBibliography"/>
        <w:spacing w:after="0"/>
        <w:ind w:left="720" w:hanging="720"/>
      </w:pPr>
      <w:r w:rsidRPr="00527CD8">
        <w:t>29.</w:t>
      </w:r>
      <w:r w:rsidRPr="00527CD8">
        <w:tab/>
        <w:t>Kolber M, Beekhuizen K, Santore T, Fiers H. Implications for Specific Shoulder Positioning During External Rotator Strengthening. Strength &amp; Conditioning Journal. 2008;30.</w:t>
      </w:r>
    </w:p>
    <w:p w14:paraId="07D92208" w14:textId="77777777" w:rsidR="00527CD8" w:rsidRPr="00527CD8" w:rsidRDefault="00527CD8" w:rsidP="00527CD8">
      <w:pPr>
        <w:pStyle w:val="EndNoteBibliography"/>
        <w:spacing w:after="0"/>
        <w:ind w:left="720" w:hanging="720"/>
      </w:pPr>
      <w:r w:rsidRPr="00527CD8">
        <w:t>30.</w:t>
      </w:r>
      <w:r w:rsidRPr="00527CD8">
        <w:tab/>
        <w:t>Soderberg G. Selected Topics in Surface Electromyography for Use in the Occupational Setting: Expert Perspectives. I: Servises; USDoHaH, redaktör. 1992.</w:t>
      </w:r>
    </w:p>
    <w:p w14:paraId="462F41BF" w14:textId="77777777" w:rsidR="00527CD8" w:rsidRPr="00527CD8" w:rsidRDefault="00527CD8" w:rsidP="00527CD8">
      <w:pPr>
        <w:pStyle w:val="EndNoteBibliography"/>
        <w:spacing w:after="0"/>
        <w:ind w:left="720" w:hanging="720"/>
      </w:pPr>
      <w:r w:rsidRPr="00527CD8">
        <w:t>31.</w:t>
      </w:r>
      <w:r w:rsidRPr="00527CD8">
        <w:tab/>
        <w:t>Helewa A, Goldsmith CH, Smythe HA. The modified sphygmomanometer-an instrument to measure muscle strength: a validation study. J Chronic Dis. 1981;34(7):353-61.</w:t>
      </w:r>
    </w:p>
    <w:p w14:paraId="0392F2FB" w14:textId="77777777" w:rsidR="00527CD8" w:rsidRPr="00527CD8" w:rsidRDefault="00527CD8" w:rsidP="00527CD8">
      <w:pPr>
        <w:pStyle w:val="EndNoteBibliography"/>
        <w:spacing w:after="0"/>
        <w:ind w:left="720" w:hanging="720"/>
      </w:pPr>
      <w:r w:rsidRPr="00527CD8">
        <w:t>32.</w:t>
      </w:r>
      <w:r w:rsidRPr="00527CD8">
        <w:tab/>
        <w:t>Souza LA, Martins JC, Moura JB, Teixeira-Salmela LF, De Paula FV, Faria CD. Assessment of muscular strength with the modified sphygmomanometer test: what is the best method and source of outcome values? Braz J Phys Ther. 2014 Mar-Apr;18(2):191-200.</w:t>
      </w:r>
    </w:p>
    <w:p w14:paraId="56CAE656" w14:textId="77777777" w:rsidR="00527CD8" w:rsidRPr="00F65E03" w:rsidRDefault="00527CD8" w:rsidP="00527CD8">
      <w:pPr>
        <w:pStyle w:val="EndNoteBibliography"/>
        <w:spacing w:after="0"/>
        <w:ind w:left="720" w:hanging="720"/>
        <w:rPr>
          <w:lang w:val="sv-SE"/>
        </w:rPr>
      </w:pPr>
      <w:r w:rsidRPr="00527CD8">
        <w:t>33.</w:t>
      </w:r>
      <w:r w:rsidRPr="00527CD8">
        <w:tab/>
        <w:t xml:space="preserve">Souza LA, Martins JC, Teixeira-Salmela LF, Lara EM, Moura JB, Aguiar LT, et al. Validity and reliability of the modified sphygmomanometer test to assess strength of the lower limbs and trunk muscles after stroke. </w:t>
      </w:r>
      <w:r w:rsidRPr="00F65E03">
        <w:rPr>
          <w:lang w:val="sv-SE"/>
        </w:rPr>
        <w:t>J Rehabil Med. 2014 Jul;46(7):620-8.</w:t>
      </w:r>
    </w:p>
    <w:p w14:paraId="03EAB928" w14:textId="77777777" w:rsidR="00527CD8" w:rsidRPr="00527CD8" w:rsidRDefault="00527CD8" w:rsidP="00527CD8">
      <w:pPr>
        <w:pStyle w:val="EndNoteBibliography"/>
        <w:spacing w:after="0"/>
        <w:ind w:left="720" w:hanging="720"/>
      </w:pPr>
      <w:r w:rsidRPr="00F65E03">
        <w:rPr>
          <w:lang w:val="sv-SE"/>
        </w:rPr>
        <w:t>34.</w:t>
      </w:r>
      <w:r w:rsidRPr="00F65E03">
        <w:rPr>
          <w:lang w:val="sv-SE"/>
        </w:rPr>
        <w:tab/>
        <w:t xml:space="preserve">Barbosa AC, Intelangelo L, Bordachar D, Fernandes I, Cardoso D, Fernandes I, et al. </w:t>
      </w:r>
      <w:r w:rsidRPr="00527CD8">
        <w:t>Validity and reliability of shoulder strength assessment during scaption, internal rotation and external rotation using an anchored, non-modified sphygmomanometer. Human Movement. 2018;19(2):90-8.</w:t>
      </w:r>
    </w:p>
    <w:p w14:paraId="7E11514E" w14:textId="77777777" w:rsidR="00527CD8" w:rsidRPr="00527CD8" w:rsidRDefault="00527CD8" w:rsidP="00527CD8">
      <w:pPr>
        <w:pStyle w:val="EndNoteBibliography"/>
        <w:spacing w:after="0"/>
        <w:ind w:left="720" w:hanging="720"/>
      </w:pPr>
      <w:r w:rsidRPr="00527CD8">
        <w:t>35.</w:t>
      </w:r>
      <w:r w:rsidRPr="00527CD8">
        <w:tab/>
        <w:t>Martins JC, Teixeira-Salmela LF, Castro e Souza LA, Aguiar LT, Lara EM, Moura JB, et al. Reliability and validity of the modified sphygmomanometer test for the assessment of strength of upper limb muscles after stroke. J Rehabil Med. 2015 Sep;47(8):697-705.</w:t>
      </w:r>
    </w:p>
    <w:p w14:paraId="41562C6B" w14:textId="77777777" w:rsidR="00527CD8" w:rsidRPr="00527CD8" w:rsidRDefault="00527CD8" w:rsidP="00527CD8">
      <w:pPr>
        <w:pStyle w:val="EndNoteBibliography"/>
        <w:spacing w:after="0"/>
        <w:ind w:left="720" w:hanging="720"/>
      </w:pPr>
      <w:r w:rsidRPr="00527CD8">
        <w:t>36.</w:t>
      </w:r>
      <w:r w:rsidRPr="00527CD8">
        <w:tab/>
        <w:t>Toohey LA, De Noronha M, Taylor C, Thomas J. Is a sphygmomanometer a valid and reliable tool to measure the isometric strength of hip muscles? A systematic review. Physiother Theory Pract. 2015 Feb;31(2):114-9.</w:t>
      </w:r>
    </w:p>
    <w:p w14:paraId="7B7C7320" w14:textId="77777777" w:rsidR="00527CD8" w:rsidRPr="00527CD8" w:rsidRDefault="00527CD8" w:rsidP="00527CD8">
      <w:pPr>
        <w:pStyle w:val="EndNoteBibliography"/>
        <w:spacing w:after="0"/>
        <w:ind w:left="720" w:hanging="720"/>
      </w:pPr>
      <w:r w:rsidRPr="00527CD8">
        <w:t>37.</w:t>
      </w:r>
      <w:r w:rsidRPr="00527CD8">
        <w:tab/>
        <w:t>Bohannon RW, Lusardi MM. Modified sphygmomanometer versus strain gauge hand-held dynamometer. Arch Phys Med Rehabil. 1991 Oct;72(11):911-4.</w:t>
      </w:r>
    </w:p>
    <w:p w14:paraId="0B4C8B7A" w14:textId="77777777" w:rsidR="00527CD8" w:rsidRPr="00527CD8" w:rsidRDefault="00527CD8" w:rsidP="00527CD8">
      <w:pPr>
        <w:pStyle w:val="EndNoteBibliography"/>
        <w:spacing w:after="0"/>
        <w:ind w:left="720" w:hanging="720"/>
      </w:pPr>
      <w:r w:rsidRPr="00527CD8">
        <w:t>38.</w:t>
      </w:r>
      <w:r w:rsidRPr="00527CD8">
        <w:tab/>
        <w:t>Hermens HJ, Hägg G. European recommendations for surface electromyography : results of the SENIAM project : biomedical and health research program, SENIAM. Enschede: Roessingh Research and Development; 1999.</w:t>
      </w:r>
    </w:p>
    <w:p w14:paraId="38C8783A" w14:textId="77777777" w:rsidR="00527CD8" w:rsidRPr="00527CD8" w:rsidRDefault="00527CD8" w:rsidP="00527CD8">
      <w:pPr>
        <w:pStyle w:val="EndNoteBibliography"/>
        <w:spacing w:after="0"/>
        <w:ind w:left="720" w:hanging="720"/>
      </w:pPr>
      <w:r w:rsidRPr="00527CD8">
        <w:t>39.</w:t>
      </w:r>
      <w:r w:rsidRPr="00527CD8">
        <w:tab/>
        <w:t>Criswell E. Cram's Introduction to Surface Electromyography. 2 uppl. Sudbury, MA: Jones and Bartlett; 2011.</w:t>
      </w:r>
    </w:p>
    <w:p w14:paraId="41FE9C02" w14:textId="77777777" w:rsidR="00527CD8" w:rsidRPr="00527CD8" w:rsidRDefault="00527CD8" w:rsidP="00527CD8">
      <w:pPr>
        <w:pStyle w:val="EndNoteBibliography"/>
        <w:spacing w:after="0"/>
        <w:ind w:left="720" w:hanging="720"/>
      </w:pPr>
      <w:r w:rsidRPr="00527CD8">
        <w:t>40.</w:t>
      </w:r>
      <w:r w:rsidRPr="00527CD8">
        <w:tab/>
        <w:t>Barbero M, Merletti R, Rainoldi A. Atlas of Muscle Innervation Zones Understanding Surface Electromyography and Its Applications. Milano: Springer Milan; 2012.</w:t>
      </w:r>
    </w:p>
    <w:p w14:paraId="240D5D78" w14:textId="77777777" w:rsidR="00527CD8" w:rsidRPr="00527CD8" w:rsidRDefault="00527CD8" w:rsidP="00527CD8">
      <w:pPr>
        <w:pStyle w:val="EndNoteBibliography"/>
        <w:spacing w:after="0"/>
        <w:ind w:left="720" w:hanging="720"/>
      </w:pPr>
      <w:r w:rsidRPr="00527CD8">
        <w:t>41.</w:t>
      </w:r>
      <w:r w:rsidRPr="00527CD8">
        <w:tab/>
        <w:t>Kelly BT, Kadrmas WR, Kirkendall DT, Speer KP. Optimal normalization tests for shoulder muscle activation: an electromyographic study. J Orthop Res. 1996 Jul;14(4):647-53.</w:t>
      </w:r>
    </w:p>
    <w:p w14:paraId="3B80BEB7" w14:textId="77777777" w:rsidR="00527CD8" w:rsidRPr="00527CD8" w:rsidRDefault="00527CD8" w:rsidP="00527CD8">
      <w:pPr>
        <w:pStyle w:val="EndNoteBibliography"/>
        <w:spacing w:after="0"/>
        <w:ind w:left="720" w:hanging="720"/>
      </w:pPr>
      <w:r w:rsidRPr="00527CD8">
        <w:t>42.</w:t>
      </w:r>
      <w:r w:rsidRPr="00527CD8">
        <w:tab/>
        <w:t>Boettcher CE, Ginn KA, Cathers I. Standard maximum isometric voluntary contraction tests for normalizing shoulder muscle EMG. J Orthop Res. 2008 Dec;26(12):1591-7.</w:t>
      </w:r>
    </w:p>
    <w:p w14:paraId="66F446BA" w14:textId="77777777" w:rsidR="00527CD8" w:rsidRPr="00527CD8" w:rsidRDefault="00527CD8" w:rsidP="00527CD8">
      <w:pPr>
        <w:pStyle w:val="EndNoteBibliography"/>
        <w:spacing w:after="0"/>
        <w:ind w:left="720" w:hanging="720"/>
      </w:pPr>
      <w:r w:rsidRPr="00527CD8">
        <w:t>43.</w:t>
      </w:r>
      <w:r w:rsidRPr="00527CD8">
        <w:tab/>
        <w:t>Reinold MM, Wilk KE, Fleisig GS, Zheng N, Barrentine SW, Chmielewski T, et al. Electromyographic analysis of the rotator cuff and deltoid musculature during common shoulder external rotation exercises. J Orthop Sports Phys Ther. 2004 Jul;34(7):385-94.</w:t>
      </w:r>
    </w:p>
    <w:p w14:paraId="6E7D1A4B" w14:textId="77777777" w:rsidR="00527CD8" w:rsidRPr="00527CD8" w:rsidRDefault="00527CD8" w:rsidP="00527CD8">
      <w:pPr>
        <w:pStyle w:val="EndNoteBibliography"/>
        <w:spacing w:after="0"/>
        <w:ind w:left="720" w:hanging="720"/>
      </w:pPr>
      <w:r w:rsidRPr="00527CD8">
        <w:lastRenderedPageBreak/>
        <w:t>44.</w:t>
      </w:r>
      <w:r w:rsidRPr="00527CD8">
        <w:tab/>
        <w:t>Kim JW, Yoon JY, Kang MH, Oh JS. Selective activation of the infraspinatus during various shoulder external rotation exercises. Journal of Physical Therapy Science. 2012;24(7):581-4.</w:t>
      </w:r>
    </w:p>
    <w:p w14:paraId="4CA32560" w14:textId="77777777" w:rsidR="00527CD8" w:rsidRPr="00F65E03" w:rsidRDefault="00527CD8" w:rsidP="00527CD8">
      <w:pPr>
        <w:pStyle w:val="EndNoteBibliography"/>
        <w:ind w:left="720" w:hanging="720"/>
        <w:rPr>
          <w:lang w:val="sv-SE"/>
        </w:rPr>
      </w:pPr>
      <w:r w:rsidRPr="00527CD8">
        <w:t>45.</w:t>
      </w:r>
      <w:r w:rsidRPr="00527CD8">
        <w:tab/>
        <w:t xml:space="preserve">Halder AM, Itoi E, An KN. Anatomy and biomechanics of the shoulder. </w:t>
      </w:r>
      <w:r w:rsidRPr="00F65E03">
        <w:rPr>
          <w:lang w:val="sv-SE"/>
        </w:rPr>
        <w:t>Orthop Clin North Am. 2000 Apr;31(2):159-76.</w:t>
      </w:r>
    </w:p>
    <w:p w14:paraId="6692B667" w14:textId="0C4EF895" w:rsidR="00F37E87" w:rsidRPr="00544ED1" w:rsidRDefault="008703F9" w:rsidP="00004B27">
      <w:pPr>
        <w:rPr>
          <w:lang w:val="sv-SE"/>
        </w:rPr>
      </w:pPr>
      <w:r w:rsidRPr="00CD0D94">
        <w:rPr>
          <w:rFonts w:ascii="Times New Roman" w:hAnsi="Times New Roman" w:cs="Times New Roman"/>
        </w:rPr>
        <w:fldChar w:fldCharType="end"/>
      </w:r>
    </w:p>
    <w:p w14:paraId="7F07C1CA" w14:textId="77777777" w:rsidR="00AF0F4C" w:rsidRPr="00544ED1" w:rsidRDefault="00AF0F4C">
      <w:pPr>
        <w:rPr>
          <w:rFonts w:asciiTheme="majorHAnsi" w:eastAsiaTheme="majorEastAsia" w:hAnsiTheme="majorHAnsi" w:cstheme="majorBidi"/>
          <w:b/>
          <w:bCs/>
          <w:caps/>
          <w:spacing w:val="4"/>
          <w:sz w:val="28"/>
          <w:szCs w:val="28"/>
          <w:lang w:val="sv-SE"/>
        </w:rPr>
      </w:pPr>
      <w:bookmarkStart w:id="64" w:name="_Toc20618085"/>
      <w:r w:rsidRPr="00544ED1">
        <w:rPr>
          <w:lang w:val="sv-SE"/>
        </w:rPr>
        <w:br w:type="page"/>
      </w:r>
    </w:p>
    <w:p w14:paraId="493268BB" w14:textId="0EEEED06" w:rsidR="000959CE" w:rsidRPr="00E639E2" w:rsidRDefault="00324DB8" w:rsidP="00324DB8">
      <w:pPr>
        <w:pStyle w:val="Rubrik1"/>
        <w:rPr>
          <w:sz w:val="32"/>
          <w:szCs w:val="32"/>
          <w:lang w:val="sv-SE"/>
        </w:rPr>
      </w:pPr>
      <w:bookmarkStart w:id="65" w:name="_Toc38476858"/>
      <w:r w:rsidRPr="00E639E2">
        <w:rPr>
          <w:sz w:val="32"/>
          <w:szCs w:val="32"/>
          <w:lang w:val="sv-SE"/>
        </w:rPr>
        <w:lastRenderedPageBreak/>
        <w:t>Bilaga 1: Informationsbrev</w:t>
      </w:r>
      <w:bookmarkEnd w:id="64"/>
      <w:bookmarkEnd w:id="65"/>
    </w:p>
    <w:p w14:paraId="169905F0" w14:textId="77777777" w:rsidR="00324DB8" w:rsidRPr="00544ED1" w:rsidRDefault="00324DB8" w:rsidP="00324DB8">
      <w:pPr>
        <w:jc w:val="center"/>
        <w:rPr>
          <w:sz w:val="28"/>
          <w:szCs w:val="28"/>
          <w:lang w:val="sv-SE"/>
        </w:rPr>
      </w:pPr>
      <w:r w:rsidRPr="00544ED1">
        <w:rPr>
          <w:sz w:val="36"/>
          <w:szCs w:val="36"/>
          <w:lang w:val="sv-SE"/>
        </w:rPr>
        <w:t>Informationsbrev</w:t>
      </w:r>
      <w:r w:rsidRPr="00544ED1">
        <w:rPr>
          <w:sz w:val="28"/>
          <w:szCs w:val="28"/>
          <w:lang w:val="sv-SE"/>
        </w:rPr>
        <w:br/>
        <w:t>om deltagande i studien: "EMG-analys av m. infraspinatus och m. deltoideus vid utåtrotationsövningar, med och utan samtidig adduktionskraft"</w:t>
      </w:r>
      <w:r w:rsidRPr="00544ED1">
        <w:rPr>
          <w:sz w:val="28"/>
          <w:szCs w:val="28"/>
          <w:lang w:val="sv-SE"/>
        </w:rPr>
        <w:br/>
      </w:r>
    </w:p>
    <w:p w14:paraId="0785961E" w14:textId="77777777" w:rsidR="00324DB8" w:rsidRPr="00544ED1" w:rsidRDefault="00324DB8" w:rsidP="00324DB8">
      <w:pPr>
        <w:rPr>
          <w:lang w:val="sv-SE"/>
        </w:rPr>
      </w:pPr>
      <w:r w:rsidRPr="00544ED1">
        <w:rPr>
          <w:lang w:val="sv-SE"/>
        </w:rPr>
        <w:t xml:space="preserve">Vi som genomför studien heter Jonatan Malmström och Peter Kvillegård, och vi är fysioterapeut-studenter på Lunds Universitet. </w:t>
      </w:r>
    </w:p>
    <w:p w14:paraId="2ADCACC7" w14:textId="7D7A2AA7" w:rsidR="00324DB8" w:rsidRPr="00544ED1" w:rsidRDefault="00324DB8" w:rsidP="00324DB8">
      <w:pPr>
        <w:rPr>
          <w:lang w:val="sv-SE"/>
        </w:rPr>
      </w:pPr>
      <w:r w:rsidRPr="00544ED1">
        <w:rPr>
          <w:lang w:val="sv-SE"/>
        </w:rPr>
        <w:t xml:space="preserve">Studien är ett examensarbete om rehabiliteringsövningar för axeln. Det finns många olika sätt att göra dessa övningar, och vi vill mäta hur musklerna aktiveras </w:t>
      </w:r>
      <w:r w:rsidR="00E1604D" w:rsidRPr="00544ED1">
        <w:rPr>
          <w:lang w:val="sv-SE"/>
        </w:rPr>
        <w:t>i särskilda testpositioner</w:t>
      </w:r>
      <w:r w:rsidRPr="00544ED1">
        <w:rPr>
          <w:lang w:val="sv-SE"/>
        </w:rPr>
        <w:t>. Vi kommer att använda EMG-</w:t>
      </w:r>
      <w:r w:rsidR="007E45F7" w:rsidRPr="00544ED1">
        <w:rPr>
          <w:lang w:val="sv-SE"/>
        </w:rPr>
        <w:t>utrustning</w:t>
      </w:r>
      <w:r w:rsidRPr="00544ED1">
        <w:rPr>
          <w:lang w:val="sv-SE"/>
        </w:rPr>
        <w:t xml:space="preserve"> för att mäta aktiviteten i musklerna</w:t>
      </w:r>
      <w:r w:rsidR="00FB44DC" w:rsidRPr="00544ED1">
        <w:rPr>
          <w:lang w:val="sv-SE"/>
        </w:rPr>
        <w:t>, med</w:t>
      </w:r>
      <w:r w:rsidRPr="00544ED1">
        <w:rPr>
          <w:lang w:val="sv-SE"/>
        </w:rPr>
        <w:t xml:space="preserve"> mätelektroder som fästs på huden över tre muskler kring axeln. I samband med detta kan vi komma att behöva avlägsna hår på axeln och/eller skuldran med hjälp av en rakhyvel. Huden kommer också att förberedas där elektroderna ska fästa med lätta strykningar med ett fint sandpapper och </w:t>
      </w:r>
      <w:r w:rsidR="001A7485" w:rsidRPr="00544ED1">
        <w:rPr>
          <w:lang w:val="sv-SE"/>
        </w:rPr>
        <w:t>handsprit</w:t>
      </w:r>
      <w:r w:rsidRPr="00544ED1">
        <w:rPr>
          <w:lang w:val="sv-SE"/>
        </w:rPr>
        <w:t>.</w:t>
      </w:r>
      <w:r w:rsidR="00316495" w:rsidRPr="00544ED1">
        <w:rPr>
          <w:lang w:val="sv-SE"/>
        </w:rPr>
        <w:t xml:space="preserve"> Det är därför viktigt att du inte har någon hudsjukdom </w:t>
      </w:r>
      <w:r w:rsidR="0045222A" w:rsidRPr="00544ED1">
        <w:rPr>
          <w:lang w:val="sv-SE"/>
        </w:rPr>
        <w:t>och/</w:t>
      </w:r>
      <w:r w:rsidR="00316495" w:rsidRPr="00544ED1">
        <w:rPr>
          <w:lang w:val="sv-SE"/>
        </w:rPr>
        <w:t xml:space="preserve">eller </w:t>
      </w:r>
      <w:r w:rsidR="00603E75" w:rsidRPr="00544ED1">
        <w:rPr>
          <w:lang w:val="sv-SE"/>
        </w:rPr>
        <w:t>sår på axeln.</w:t>
      </w:r>
      <w:r w:rsidR="00415875" w:rsidRPr="00544ED1">
        <w:rPr>
          <w:lang w:val="sv-SE"/>
        </w:rPr>
        <w:t xml:space="preserve"> </w:t>
      </w:r>
      <w:r w:rsidR="00947C86" w:rsidRPr="00544ED1">
        <w:rPr>
          <w:lang w:val="sv-SE"/>
        </w:rPr>
        <w:t xml:space="preserve">Det är även viktigt att du har på dig </w:t>
      </w:r>
      <w:r w:rsidR="00754906" w:rsidRPr="00544ED1">
        <w:rPr>
          <w:lang w:val="sv-SE"/>
        </w:rPr>
        <w:t xml:space="preserve">kläder som inte sitter åt </w:t>
      </w:r>
      <w:r w:rsidR="009C6C32" w:rsidRPr="00544ED1">
        <w:rPr>
          <w:lang w:val="sv-SE"/>
        </w:rPr>
        <w:t>för hårt och där huden runt skuldran är bar</w:t>
      </w:r>
      <w:r w:rsidR="00BE19D2" w:rsidRPr="00544ED1">
        <w:rPr>
          <w:lang w:val="sv-SE"/>
        </w:rPr>
        <w:t xml:space="preserve">. </w:t>
      </w:r>
    </w:p>
    <w:p w14:paraId="6EDD2AC0" w14:textId="2585E6C7" w:rsidR="00324DB8" w:rsidRPr="00544ED1" w:rsidRDefault="000C58B5" w:rsidP="00324DB8">
      <w:pPr>
        <w:rPr>
          <w:lang w:val="sv-SE"/>
        </w:rPr>
      </w:pPr>
      <w:r w:rsidRPr="00544ED1">
        <w:rPr>
          <w:lang w:val="sv-SE"/>
        </w:rPr>
        <w:t>Testpositionerna</w:t>
      </w:r>
      <w:r w:rsidR="00324DB8" w:rsidRPr="00544ED1">
        <w:rPr>
          <w:lang w:val="sv-SE"/>
        </w:rPr>
        <w:t xml:space="preserve"> </w:t>
      </w:r>
      <w:r w:rsidR="006B419B" w:rsidRPr="00544ED1">
        <w:rPr>
          <w:lang w:val="sv-SE"/>
        </w:rPr>
        <w:t>ser ut så här</w:t>
      </w:r>
      <w:r w:rsidR="00324DB8" w:rsidRPr="00544ED1">
        <w:rPr>
          <w:lang w:val="sv-SE"/>
        </w:rPr>
        <w:t xml:space="preserve">: deltagaren sitter ner med böjd armbåge och trycker handen i sidled utåt mot ett fast motstånd. Samma </w:t>
      </w:r>
      <w:r w:rsidR="00092426" w:rsidRPr="00544ED1">
        <w:rPr>
          <w:lang w:val="sv-SE"/>
        </w:rPr>
        <w:t>sak</w:t>
      </w:r>
      <w:r w:rsidR="00324DB8" w:rsidRPr="00544ED1">
        <w:rPr>
          <w:lang w:val="sv-SE"/>
        </w:rPr>
        <w:t xml:space="preserve"> genomförs också då deltagaren aktivt klämmer armbågen mot kroppen samtidigt som handen trycks åt sidan</w:t>
      </w:r>
      <w:r w:rsidR="00CF028F" w:rsidRPr="00544ED1">
        <w:rPr>
          <w:lang w:val="sv-SE"/>
        </w:rPr>
        <w:t>.</w:t>
      </w:r>
    </w:p>
    <w:p w14:paraId="35BE0D7F" w14:textId="377DC2C1" w:rsidR="00324DB8" w:rsidRPr="00544ED1" w:rsidRDefault="0044257B" w:rsidP="00324DB8">
      <w:pPr>
        <w:rPr>
          <w:lang w:val="sv-SE"/>
        </w:rPr>
      </w:pPr>
      <w:r w:rsidRPr="00544ED1">
        <w:rPr>
          <w:lang w:val="sv-SE"/>
        </w:rPr>
        <w:t>Mätningarna</w:t>
      </w:r>
      <w:r w:rsidR="00324DB8" w:rsidRPr="00544ED1">
        <w:rPr>
          <w:lang w:val="sv-SE"/>
        </w:rPr>
        <w:t xml:space="preserve"> kommer att genomföras på HSC i Lund, och vi beräknar att det kommer att ta ungefär en timm</w:t>
      </w:r>
      <w:r w:rsidR="00524462" w:rsidRPr="00544ED1">
        <w:rPr>
          <w:lang w:val="sv-SE"/>
        </w:rPr>
        <w:t>e</w:t>
      </w:r>
      <w:r w:rsidR="00324DB8" w:rsidRPr="00544ED1">
        <w:rPr>
          <w:lang w:val="sv-SE"/>
        </w:rPr>
        <w:t xml:space="preserve"> av d</w:t>
      </w:r>
      <w:r w:rsidR="00AC79D5" w:rsidRPr="00544ED1">
        <w:rPr>
          <w:lang w:val="sv-SE"/>
        </w:rPr>
        <w:t>in</w:t>
      </w:r>
      <w:r w:rsidR="00324DB8" w:rsidRPr="00544ED1">
        <w:rPr>
          <w:lang w:val="sv-SE"/>
        </w:rPr>
        <w:t xml:space="preserve"> tid. Vi </w:t>
      </w:r>
      <w:r w:rsidRPr="00544ED1">
        <w:rPr>
          <w:lang w:val="sv-SE"/>
        </w:rPr>
        <w:t>tror</w:t>
      </w:r>
      <w:r w:rsidR="00324DB8" w:rsidRPr="00544ED1">
        <w:rPr>
          <w:lang w:val="sv-SE"/>
        </w:rPr>
        <w:t xml:space="preserve"> inte att obehag</w:t>
      </w:r>
      <w:r w:rsidR="003944A9" w:rsidRPr="00544ED1">
        <w:rPr>
          <w:lang w:val="sv-SE"/>
        </w:rPr>
        <w:t xml:space="preserve"> eller smärta </w:t>
      </w:r>
      <w:r w:rsidR="005A010D" w:rsidRPr="00544ED1">
        <w:rPr>
          <w:lang w:val="sv-SE"/>
        </w:rPr>
        <w:t>kommer att</w:t>
      </w:r>
      <w:r w:rsidR="00324DB8" w:rsidRPr="00544ED1">
        <w:rPr>
          <w:lang w:val="sv-SE"/>
        </w:rPr>
        <w:t xml:space="preserve"> uppstå som följd av </w:t>
      </w:r>
      <w:r w:rsidRPr="00544ED1">
        <w:rPr>
          <w:lang w:val="sv-SE"/>
        </w:rPr>
        <w:t>deltagande</w:t>
      </w:r>
      <w:r w:rsidR="00324DB8" w:rsidRPr="00544ED1">
        <w:rPr>
          <w:lang w:val="sv-SE"/>
        </w:rPr>
        <w:t>.</w:t>
      </w:r>
      <w:r w:rsidR="006F2664" w:rsidRPr="00544ED1">
        <w:rPr>
          <w:lang w:val="sv-SE"/>
        </w:rPr>
        <w:t xml:space="preserve"> </w:t>
      </w:r>
      <w:r w:rsidR="008E1D4F" w:rsidRPr="00544ED1">
        <w:rPr>
          <w:lang w:val="sv-SE"/>
        </w:rPr>
        <w:t>Viss rodnad</w:t>
      </w:r>
      <w:r w:rsidR="00B15F25" w:rsidRPr="00544ED1">
        <w:rPr>
          <w:lang w:val="sv-SE"/>
        </w:rPr>
        <w:t>/irritation</w:t>
      </w:r>
      <w:r w:rsidR="008E1D4F" w:rsidRPr="00544ED1">
        <w:rPr>
          <w:lang w:val="sv-SE"/>
        </w:rPr>
        <w:t xml:space="preserve"> kan dock </w:t>
      </w:r>
      <w:r w:rsidR="004E3536" w:rsidRPr="00544ED1">
        <w:rPr>
          <w:lang w:val="sv-SE"/>
        </w:rPr>
        <w:t>synas</w:t>
      </w:r>
      <w:r w:rsidR="008E1D4F" w:rsidRPr="00544ED1">
        <w:rPr>
          <w:lang w:val="sv-SE"/>
        </w:rPr>
        <w:t xml:space="preserve"> </w:t>
      </w:r>
      <w:r w:rsidR="007D3ABA" w:rsidRPr="00544ED1">
        <w:rPr>
          <w:lang w:val="sv-SE"/>
        </w:rPr>
        <w:t>där huden förberetts för elektroder.</w:t>
      </w:r>
      <w:r w:rsidR="00324DB8" w:rsidRPr="00544ED1">
        <w:rPr>
          <w:lang w:val="sv-SE"/>
        </w:rPr>
        <w:t xml:space="preserve"> Deltagande i studien är helt frivilligt och </w:t>
      </w:r>
      <w:r w:rsidR="009741A7" w:rsidRPr="00544ED1">
        <w:rPr>
          <w:lang w:val="sv-SE"/>
        </w:rPr>
        <w:t>man</w:t>
      </w:r>
      <w:r w:rsidR="00324DB8" w:rsidRPr="00544ED1">
        <w:rPr>
          <w:lang w:val="sv-SE"/>
        </w:rPr>
        <w:t xml:space="preserve"> kan när som helst välja att avbryta sin medverkan utan att behöva ange skäl.</w:t>
      </w:r>
    </w:p>
    <w:p w14:paraId="4885D060" w14:textId="468F689F" w:rsidR="009741A7" w:rsidRPr="00544ED1" w:rsidRDefault="00CC58AC" w:rsidP="00324DB8">
      <w:pPr>
        <w:rPr>
          <w:lang w:val="sv-SE"/>
        </w:rPr>
      </w:pPr>
      <w:r w:rsidRPr="00544ED1">
        <w:rPr>
          <w:lang w:val="sv-SE"/>
        </w:rPr>
        <w:t>S</w:t>
      </w:r>
      <w:r w:rsidR="00324DB8" w:rsidRPr="00544ED1">
        <w:rPr>
          <w:lang w:val="sv-SE"/>
        </w:rPr>
        <w:t>var och resultat kommer att behandlas så att</w:t>
      </w:r>
      <w:r w:rsidR="00C86C3D" w:rsidRPr="00544ED1">
        <w:rPr>
          <w:lang w:val="sv-SE"/>
        </w:rPr>
        <w:t xml:space="preserve"> </w:t>
      </w:r>
      <w:r w:rsidR="00324DB8" w:rsidRPr="00544ED1">
        <w:rPr>
          <w:lang w:val="sv-SE"/>
        </w:rPr>
        <w:t>obehöriga</w:t>
      </w:r>
      <w:r w:rsidR="00C86C3D" w:rsidRPr="00544ED1">
        <w:rPr>
          <w:lang w:val="sv-SE"/>
        </w:rPr>
        <w:t xml:space="preserve"> inte</w:t>
      </w:r>
      <w:r w:rsidR="00324DB8" w:rsidRPr="00544ED1">
        <w:rPr>
          <w:lang w:val="sv-SE"/>
        </w:rPr>
        <w:t xml:space="preserve"> kan ta del av dem. Vi kommer att fråga om namn, ålder, längd, och vikt. Detta för att kunna beskriva urvalsgruppen statistiskt, utan identifierande information. </w:t>
      </w:r>
    </w:p>
    <w:p w14:paraId="5718A3D1" w14:textId="3EB53382" w:rsidR="00324DB8" w:rsidRPr="00544ED1" w:rsidRDefault="000272E3" w:rsidP="00324DB8">
      <w:pPr>
        <w:rPr>
          <w:lang w:val="sv-SE"/>
        </w:rPr>
      </w:pPr>
      <w:r w:rsidRPr="00544ED1">
        <w:rPr>
          <w:lang w:val="sv-SE"/>
        </w:rPr>
        <w:t>D</w:t>
      </w:r>
      <w:r w:rsidR="00324DB8" w:rsidRPr="00544ED1">
        <w:rPr>
          <w:lang w:val="sv-SE"/>
        </w:rPr>
        <w:t>eltagare</w:t>
      </w:r>
      <w:r w:rsidR="00460923" w:rsidRPr="00544ED1">
        <w:rPr>
          <w:lang w:val="sv-SE"/>
        </w:rPr>
        <w:t>n</w:t>
      </w:r>
      <w:r w:rsidR="00324DB8" w:rsidRPr="00544ED1">
        <w:rPr>
          <w:lang w:val="sv-SE"/>
        </w:rPr>
        <w:t xml:space="preserve"> har rätt att begära tillgång till sina personuppgifter, och att få personuppgifter rättade eller raderade samt att få behandlingen av uppgifterna begränsad. Ansvarig för dina personuppgifter är Lunds universitet. Om du har frågor om hur Lunds universitet behandlar personuppgifter om dig kan du vända dig till universitetets dataskyddsombud på: dataskyddsombud@lu.se.</w:t>
      </w:r>
    </w:p>
    <w:p w14:paraId="67516B3B" w14:textId="1E1D8D46" w:rsidR="00324DB8" w:rsidRPr="00544ED1" w:rsidRDefault="00324DB8" w:rsidP="00324DB8">
      <w:pPr>
        <w:rPr>
          <w:lang w:val="sv-SE"/>
        </w:rPr>
      </w:pPr>
      <w:r w:rsidRPr="00544ED1">
        <w:rPr>
          <w:lang w:val="sv-SE"/>
        </w:rPr>
        <w:t>Resultatet av studien kommer att publiceras och finnas tillgänglig</w:t>
      </w:r>
      <w:r w:rsidR="004B2038" w:rsidRPr="00544ED1">
        <w:rPr>
          <w:lang w:val="sv-SE"/>
        </w:rPr>
        <w:t>t</w:t>
      </w:r>
      <w:r w:rsidRPr="00544ED1">
        <w:rPr>
          <w:lang w:val="sv-SE"/>
        </w:rPr>
        <w:t xml:space="preserve"> på Lund Student Papers </w:t>
      </w:r>
      <w:r w:rsidR="00F538E8" w:rsidRPr="00544ED1">
        <w:rPr>
          <w:lang w:val="sv-SE"/>
        </w:rPr>
        <w:t>(https://lup.lub.lu.se/student-papers/search/)</w:t>
      </w:r>
      <w:r w:rsidR="004B2038" w:rsidRPr="00544ED1">
        <w:rPr>
          <w:lang w:val="sv-SE"/>
        </w:rPr>
        <w:t>,</w:t>
      </w:r>
      <w:r w:rsidRPr="00544ED1">
        <w:rPr>
          <w:lang w:val="sv-SE"/>
        </w:rPr>
        <w:t xml:space="preserve"> och deltagaren kommer att ha fri tillgång till den färdiga studien. </w:t>
      </w:r>
    </w:p>
    <w:p w14:paraId="398B9C43" w14:textId="5D4A74D9" w:rsidR="00324DB8" w:rsidRPr="00544ED1" w:rsidRDefault="00324DB8" w:rsidP="00324DB8">
      <w:pPr>
        <w:rPr>
          <w:lang w:val="sv-SE"/>
        </w:rPr>
      </w:pPr>
      <w:r w:rsidRPr="00544ED1">
        <w:rPr>
          <w:lang w:val="sv-SE"/>
        </w:rPr>
        <w:t xml:space="preserve">Någon ekonomisk ersättning utgår inte till </w:t>
      </w:r>
      <w:r w:rsidR="001C18CD" w:rsidRPr="00544ED1">
        <w:rPr>
          <w:lang w:val="sv-SE"/>
        </w:rPr>
        <w:t>d</w:t>
      </w:r>
      <w:r w:rsidRPr="00544ED1">
        <w:rPr>
          <w:lang w:val="sv-SE"/>
        </w:rPr>
        <w:t>eltagaren</w:t>
      </w:r>
      <w:r w:rsidR="00671ECA" w:rsidRPr="00544ED1">
        <w:rPr>
          <w:lang w:val="sv-SE"/>
        </w:rPr>
        <w:t>, men det bjuds på fika</w:t>
      </w:r>
      <w:r w:rsidRPr="00544ED1">
        <w:rPr>
          <w:lang w:val="sv-SE"/>
        </w:rPr>
        <w:t xml:space="preserve">. </w:t>
      </w:r>
    </w:p>
    <w:p w14:paraId="3BF68A69" w14:textId="455C07C9" w:rsidR="00324DB8" w:rsidRPr="00544ED1" w:rsidRDefault="00324DB8" w:rsidP="00324DB8">
      <w:pPr>
        <w:rPr>
          <w:lang w:val="sv-SE"/>
        </w:rPr>
      </w:pPr>
      <w:r w:rsidRPr="00544ED1">
        <w:rPr>
          <w:lang w:val="sv-SE"/>
        </w:rPr>
        <w:t xml:space="preserve">Vill du </w:t>
      </w:r>
      <w:r w:rsidR="00882134" w:rsidRPr="00544ED1">
        <w:rPr>
          <w:lang w:val="sv-SE"/>
        </w:rPr>
        <w:t xml:space="preserve">delta </w:t>
      </w:r>
      <w:r w:rsidR="00DC30F1" w:rsidRPr="00544ED1">
        <w:rPr>
          <w:lang w:val="sv-SE"/>
        </w:rPr>
        <w:t>i</w:t>
      </w:r>
      <w:r w:rsidRPr="00544ED1">
        <w:rPr>
          <w:lang w:val="sv-SE"/>
        </w:rPr>
        <w:t xml:space="preserve"> studien</w:t>
      </w:r>
      <w:r w:rsidR="00882134" w:rsidRPr="00544ED1">
        <w:rPr>
          <w:lang w:val="sv-SE"/>
        </w:rPr>
        <w:t>?</w:t>
      </w:r>
      <w:r w:rsidRPr="00544ED1">
        <w:rPr>
          <w:lang w:val="sv-SE"/>
        </w:rPr>
        <w:t xml:space="preserve"> </w:t>
      </w:r>
      <w:r w:rsidR="00F86A47" w:rsidRPr="00544ED1">
        <w:rPr>
          <w:lang w:val="sv-SE"/>
        </w:rPr>
        <w:t>K</w:t>
      </w:r>
      <w:r w:rsidRPr="00544ED1">
        <w:rPr>
          <w:lang w:val="sv-SE"/>
        </w:rPr>
        <w:t xml:space="preserve">ontakta någon av </w:t>
      </w:r>
      <w:r w:rsidR="00EE4CD5" w:rsidRPr="00544ED1">
        <w:rPr>
          <w:lang w:val="sv-SE"/>
        </w:rPr>
        <w:t>test</w:t>
      </w:r>
      <w:r w:rsidRPr="00544ED1">
        <w:rPr>
          <w:lang w:val="sv-SE"/>
        </w:rPr>
        <w:t>ledarna:</w:t>
      </w:r>
    </w:p>
    <w:p w14:paraId="7C28B056" w14:textId="6573822A" w:rsidR="00324DB8" w:rsidRPr="00544ED1" w:rsidRDefault="00324DB8" w:rsidP="00324DB8">
      <w:pPr>
        <w:rPr>
          <w:lang w:val="sv-SE"/>
        </w:rPr>
      </w:pPr>
      <w:r w:rsidRPr="00544ED1">
        <w:rPr>
          <w:lang w:val="sv-SE"/>
        </w:rPr>
        <w:t xml:space="preserve">Peter Kvillegård, Tel: 0760330019, E-post: </w:t>
      </w:r>
      <w:hyperlink r:id="rId25" w:history="1">
        <w:r w:rsidRPr="00544ED1">
          <w:rPr>
            <w:lang w:val="sv-SE"/>
          </w:rPr>
          <w:t>pe6628kv-s@student.lu.se</w:t>
        </w:r>
      </w:hyperlink>
    </w:p>
    <w:p w14:paraId="4001DD69" w14:textId="5224AE27" w:rsidR="00E17D61" w:rsidRPr="00544ED1" w:rsidRDefault="00324DB8" w:rsidP="00E17D61">
      <w:pPr>
        <w:rPr>
          <w:lang w:val="sv-SE"/>
        </w:rPr>
      </w:pPr>
      <w:r w:rsidRPr="00544ED1">
        <w:rPr>
          <w:lang w:val="sv-SE"/>
        </w:rPr>
        <w:t>Jonatan Malmström, Tel:</w:t>
      </w:r>
      <w:r w:rsidR="001370CE" w:rsidRPr="00544ED1">
        <w:rPr>
          <w:lang w:val="sv-SE"/>
        </w:rPr>
        <w:t>0736513913</w:t>
      </w:r>
      <w:r w:rsidRPr="00544ED1">
        <w:rPr>
          <w:lang w:val="sv-SE"/>
        </w:rPr>
        <w:t>, E-post</w:t>
      </w:r>
      <w:r w:rsidR="009A7D72" w:rsidRPr="00544ED1">
        <w:rPr>
          <w:lang w:val="sv-SE"/>
        </w:rPr>
        <w:t xml:space="preserve">: </w:t>
      </w:r>
      <w:hyperlink r:id="rId26" w:history="1">
        <w:r w:rsidR="009002D2" w:rsidRPr="00544ED1">
          <w:rPr>
            <w:lang w:val="sv-SE"/>
          </w:rPr>
          <w:t>soc15jm1@student.lu.se</w:t>
        </w:r>
      </w:hyperlink>
    </w:p>
    <w:p w14:paraId="18309E19" w14:textId="77777777" w:rsidR="009002D2" w:rsidRPr="00544ED1" w:rsidRDefault="009002D2" w:rsidP="00324DB8">
      <w:pPr>
        <w:rPr>
          <w:lang w:val="sv-SE"/>
        </w:rPr>
      </w:pPr>
    </w:p>
    <w:p w14:paraId="4E93F778" w14:textId="77777777" w:rsidR="00E57E54" w:rsidRPr="00544ED1" w:rsidRDefault="00E57E54" w:rsidP="00324DB8">
      <w:pPr>
        <w:rPr>
          <w:lang w:val="sv-SE"/>
        </w:rPr>
      </w:pPr>
    </w:p>
    <w:p w14:paraId="28CF5589" w14:textId="77777777" w:rsidR="004D4D35" w:rsidRPr="00E639E2" w:rsidRDefault="004D4D35" w:rsidP="004D4D35">
      <w:pPr>
        <w:pStyle w:val="Rubrik1"/>
        <w:rPr>
          <w:sz w:val="32"/>
          <w:szCs w:val="32"/>
          <w:lang w:val="sv-SE"/>
        </w:rPr>
      </w:pPr>
      <w:bookmarkStart w:id="66" w:name="_Toc20618086"/>
      <w:bookmarkStart w:id="67" w:name="_Toc38476859"/>
      <w:r w:rsidRPr="00E639E2">
        <w:rPr>
          <w:sz w:val="32"/>
          <w:szCs w:val="32"/>
          <w:lang w:val="sv-SE"/>
        </w:rPr>
        <w:lastRenderedPageBreak/>
        <w:t>Bilaga 2: Samtyckesblankett</w:t>
      </w:r>
      <w:bookmarkEnd w:id="66"/>
      <w:bookmarkEnd w:id="67"/>
    </w:p>
    <w:p w14:paraId="35113E6A" w14:textId="77777777" w:rsidR="004D4D35" w:rsidRPr="00544ED1" w:rsidRDefault="004D4D35" w:rsidP="004D4D35">
      <w:pPr>
        <w:jc w:val="center"/>
        <w:rPr>
          <w:sz w:val="36"/>
          <w:szCs w:val="36"/>
          <w:lang w:val="sv-SE"/>
        </w:rPr>
      </w:pPr>
      <w:r w:rsidRPr="00544ED1">
        <w:rPr>
          <w:sz w:val="36"/>
          <w:szCs w:val="36"/>
          <w:lang w:val="sv-SE"/>
        </w:rPr>
        <w:t>Samtyckesblankett</w:t>
      </w:r>
    </w:p>
    <w:p w14:paraId="71943395" w14:textId="77777777" w:rsidR="004D4D35" w:rsidRPr="0082740C" w:rsidRDefault="004D4D35" w:rsidP="004D4D35">
      <w:pPr>
        <w:rPr>
          <w:rFonts w:ascii="Times New Roman" w:hAnsi="Times New Roman" w:cs="Times New Roman"/>
          <w:lang w:val="sv-SE"/>
        </w:rPr>
      </w:pPr>
    </w:p>
    <w:p w14:paraId="5D8BDB7B" w14:textId="77777777" w:rsidR="004D4D35" w:rsidRPr="0082740C" w:rsidRDefault="004D4D35" w:rsidP="004D4D35">
      <w:pPr>
        <w:rPr>
          <w:rFonts w:ascii="Times New Roman" w:hAnsi="Times New Roman" w:cs="Times New Roman"/>
          <w:lang w:val="sv-SE"/>
        </w:rPr>
      </w:pPr>
      <w:r w:rsidRPr="0082740C">
        <w:rPr>
          <w:rFonts w:ascii="Times New Roman" w:hAnsi="Times New Roman" w:cs="Times New Roman"/>
          <w:lang w:val="sv-SE"/>
        </w:rPr>
        <w:t xml:space="preserve">Jag har informerats om studien: "EMG-analys av m. infraspinatus och m. deltoideus vid utåtrotationsövningar, med och utan samtidig adduktionskraft" genom att läsa informationsbrevet. </w:t>
      </w:r>
    </w:p>
    <w:p w14:paraId="596FDD5E" w14:textId="77777777" w:rsidR="004D4D35" w:rsidRPr="0082740C" w:rsidRDefault="004D4D35" w:rsidP="004D4D35">
      <w:pPr>
        <w:rPr>
          <w:rFonts w:ascii="Times New Roman" w:hAnsi="Times New Roman" w:cs="Times New Roman"/>
          <w:lang w:val="sv-SE"/>
        </w:rPr>
      </w:pPr>
    </w:p>
    <w:p w14:paraId="338C3744" w14:textId="159E3E1C" w:rsidR="004D4D35" w:rsidRPr="0082740C" w:rsidRDefault="004D4D35" w:rsidP="004D4D35">
      <w:pPr>
        <w:rPr>
          <w:rFonts w:ascii="Times New Roman" w:hAnsi="Times New Roman" w:cs="Times New Roman"/>
          <w:lang w:val="sv-SE"/>
        </w:rPr>
      </w:pPr>
      <w:r w:rsidRPr="0082740C">
        <w:rPr>
          <w:rFonts w:ascii="Times New Roman" w:hAnsi="Times New Roman" w:cs="Times New Roman"/>
          <w:lang w:val="sv-SE"/>
        </w:rPr>
        <w:t xml:space="preserve">Härmed lämnar jag samtycke till att frivilligt medverka i studien. Jag är fullt medveten om att ingen ekonomisk ersättning kommer att ges för medverkande samt att jag som </w:t>
      </w:r>
      <w:r w:rsidR="00766332" w:rsidRPr="0082740C">
        <w:rPr>
          <w:rFonts w:ascii="Times New Roman" w:hAnsi="Times New Roman" w:cs="Times New Roman"/>
          <w:lang w:val="sv-SE"/>
        </w:rPr>
        <w:t>test</w:t>
      </w:r>
      <w:r w:rsidRPr="0082740C">
        <w:rPr>
          <w:rFonts w:ascii="Times New Roman" w:hAnsi="Times New Roman" w:cs="Times New Roman"/>
          <w:lang w:val="sv-SE"/>
        </w:rPr>
        <w:t xml:space="preserve">person har full rätt att avbryta min medverkan när som utan att ange skäl.  </w:t>
      </w:r>
    </w:p>
    <w:p w14:paraId="626F9108" w14:textId="52EF9E53" w:rsidR="004D4D35" w:rsidRPr="0082740C" w:rsidRDefault="004D4D35" w:rsidP="004D4D35">
      <w:pPr>
        <w:rPr>
          <w:rFonts w:ascii="Times New Roman" w:hAnsi="Times New Roman" w:cs="Times New Roman"/>
          <w:lang w:val="sv-SE"/>
        </w:rPr>
      </w:pPr>
    </w:p>
    <w:p w14:paraId="6D1BCBE0" w14:textId="77777777" w:rsidR="004D4D35" w:rsidRPr="0082740C" w:rsidRDefault="004D4D35" w:rsidP="004D4D35">
      <w:pPr>
        <w:rPr>
          <w:rFonts w:ascii="Times New Roman" w:hAnsi="Times New Roman" w:cs="Times New Roman"/>
          <w:lang w:val="sv-SE"/>
        </w:rPr>
      </w:pPr>
    </w:p>
    <w:p w14:paraId="5E6946C3" w14:textId="77777777" w:rsidR="004D4D35" w:rsidRPr="0082740C" w:rsidRDefault="004D4D35" w:rsidP="004D4D35">
      <w:pPr>
        <w:rPr>
          <w:rFonts w:ascii="Times New Roman" w:hAnsi="Times New Roman" w:cs="Times New Roman"/>
          <w:lang w:val="sv-SE"/>
        </w:rPr>
      </w:pPr>
    </w:p>
    <w:p w14:paraId="07CC8062" w14:textId="77777777" w:rsidR="004D4D35" w:rsidRPr="0082740C" w:rsidRDefault="004D4D35" w:rsidP="004D4D35">
      <w:pPr>
        <w:rPr>
          <w:rFonts w:ascii="Times New Roman" w:hAnsi="Times New Roman" w:cs="Times New Roman"/>
          <w:lang w:val="sv-SE"/>
        </w:rPr>
      </w:pPr>
      <w:r w:rsidRPr="0082740C">
        <w:rPr>
          <w:rFonts w:ascii="Times New Roman" w:hAnsi="Times New Roman" w:cs="Times New Roman"/>
          <w:lang w:val="sv-SE"/>
        </w:rPr>
        <w:t>………………………………………………………………..</w:t>
      </w:r>
    </w:p>
    <w:p w14:paraId="4B65E566" w14:textId="5A236031" w:rsidR="004D4D35" w:rsidRPr="0082740C" w:rsidRDefault="00766332" w:rsidP="004D4D35">
      <w:pPr>
        <w:rPr>
          <w:rFonts w:ascii="Times New Roman" w:hAnsi="Times New Roman" w:cs="Times New Roman"/>
          <w:lang w:val="sv-SE"/>
        </w:rPr>
      </w:pPr>
      <w:r w:rsidRPr="0082740C">
        <w:rPr>
          <w:rFonts w:ascii="Times New Roman" w:hAnsi="Times New Roman" w:cs="Times New Roman"/>
          <w:lang w:val="sv-SE"/>
        </w:rPr>
        <w:t>Test</w:t>
      </w:r>
      <w:r w:rsidR="004D4D35" w:rsidRPr="0082740C">
        <w:rPr>
          <w:rFonts w:ascii="Times New Roman" w:hAnsi="Times New Roman" w:cs="Times New Roman"/>
          <w:lang w:val="sv-SE"/>
        </w:rPr>
        <w:t xml:space="preserve">personens underskrift </w:t>
      </w:r>
    </w:p>
    <w:p w14:paraId="1F1E63EE" w14:textId="77777777" w:rsidR="004D4D35" w:rsidRPr="0082740C" w:rsidRDefault="004D4D35" w:rsidP="004D4D35">
      <w:pPr>
        <w:rPr>
          <w:rFonts w:ascii="Times New Roman" w:hAnsi="Times New Roman" w:cs="Times New Roman"/>
          <w:lang w:val="sv-SE"/>
        </w:rPr>
      </w:pPr>
    </w:p>
    <w:p w14:paraId="6BEC6E2F" w14:textId="77777777" w:rsidR="004D4D35" w:rsidRPr="0082740C" w:rsidRDefault="004D4D35" w:rsidP="004D4D35">
      <w:pPr>
        <w:rPr>
          <w:rFonts w:ascii="Times New Roman" w:hAnsi="Times New Roman" w:cs="Times New Roman"/>
          <w:lang w:val="sv-SE"/>
        </w:rPr>
      </w:pPr>
    </w:p>
    <w:p w14:paraId="684C0146" w14:textId="77777777" w:rsidR="004D4D35" w:rsidRPr="0082740C" w:rsidRDefault="004D4D35" w:rsidP="004D4D35">
      <w:pPr>
        <w:rPr>
          <w:rFonts w:ascii="Times New Roman" w:hAnsi="Times New Roman" w:cs="Times New Roman"/>
          <w:lang w:val="sv-SE"/>
        </w:rPr>
      </w:pPr>
      <w:r w:rsidRPr="0082740C">
        <w:rPr>
          <w:rFonts w:ascii="Times New Roman" w:hAnsi="Times New Roman" w:cs="Times New Roman"/>
          <w:lang w:val="sv-SE"/>
        </w:rPr>
        <w:t>………………………………………….</w:t>
      </w:r>
    </w:p>
    <w:p w14:paraId="46D9D28A" w14:textId="77777777" w:rsidR="004D4D35" w:rsidRPr="0082740C" w:rsidRDefault="004D4D35" w:rsidP="004D4D35">
      <w:pPr>
        <w:rPr>
          <w:rFonts w:ascii="Times New Roman" w:hAnsi="Times New Roman" w:cs="Times New Roman"/>
          <w:lang w:val="sv-SE"/>
        </w:rPr>
      </w:pPr>
      <w:r w:rsidRPr="0082740C">
        <w:rPr>
          <w:rFonts w:ascii="Times New Roman" w:hAnsi="Times New Roman" w:cs="Times New Roman"/>
          <w:lang w:val="sv-SE"/>
        </w:rPr>
        <w:t xml:space="preserve">Datum </w:t>
      </w:r>
    </w:p>
    <w:p w14:paraId="2D6ED87E" w14:textId="77777777" w:rsidR="004D4D35" w:rsidRPr="0082740C" w:rsidRDefault="004D4D35" w:rsidP="004D4D35">
      <w:pPr>
        <w:rPr>
          <w:rFonts w:ascii="Times New Roman" w:hAnsi="Times New Roman" w:cs="Times New Roman"/>
          <w:lang w:val="sv-SE"/>
        </w:rPr>
      </w:pPr>
    </w:p>
    <w:p w14:paraId="107423E1" w14:textId="77777777" w:rsidR="004D4D35" w:rsidRPr="0082740C" w:rsidRDefault="004D4D35" w:rsidP="004D4D35">
      <w:pPr>
        <w:rPr>
          <w:rFonts w:ascii="Times New Roman" w:hAnsi="Times New Roman" w:cs="Times New Roman"/>
          <w:lang w:val="sv-SE"/>
        </w:rPr>
      </w:pPr>
    </w:p>
    <w:p w14:paraId="52913ADD" w14:textId="77777777" w:rsidR="004D4D35" w:rsidRPr="0082740C" w:rsidRDefault="004D4D35" w:rsidP="004D4D35">
      <w:pPr>
        <w:rPr>
          <w:rFonts w:ascii="Times New Roman" w:hAnsi="Times New Roman" w:cs="Times New Roman"/>
          <w:lang w:val="sv-SE"/>
        </w:rPr>
      </w:pPr>
      <w:r w:rsidRPr="0082740C">
        <w:rPr>
          <w:rFonts w:ascii="Times New Roman" w:hAnsi="Times New Roman" w:cs="Times New Roman"/>
          <w:lang w:val="sv-SE"/>
        </w:rPr>
        <w:t>………………………………………………………………….</w:t>
      </w:r>
    </w:p>
    <w:p w14:paraId="288C1F1B" w14:textId="77777777" w:rsidR="004D4D35" w:rsidRPr="0082740C" w:rsidRDefault="004D4D35" w:rsidP="004D4D35">
      <w:pPr>
        <w:rPr>
          <w:rFonts w:ascii="Times New Roman" w:hAnsi="Times New Roman" w:cs="Times New Roman"/>
          <w:lang w:val="sv-SE"/>
        </w:rPr>
      </w:pPr>
      <w:r w:rsidRPr="0082740C">
        <w:rPr>
          <w:rFonts w:ascii="Times New Roman" w:hAnsi="Times New Roman" w:cs="Times New Roman"/>
          <w:lang w:val="sv-SE"/>
        </w:rPr>
        <w:t xml:space="preserve">Namnförtydligande </w:t>
      </w:r>
    </w:p>
    <w:p w14:paraId="22921B16" w14:textId="77777777" w:rsidR="004D4D35" w:rsidRPr="0082740C" w:rsidRDefault="004D4D35" w:rsidP="004D4D35">
      <w:pPr>
        <w:rPr>
          <w:rFonts w:ascii="Times New Roman" w:hAnsi="Times New Roman" w:cs="Times New Roman"/>
          <w:lang w:val="sv-SE"/>
        </w:rPr>
      </w:pPr>
    </w:p>
    <w:p w14:paraId="5A25F162" w14:textId="77777777" w:rsidR="004D4D35" w:rsidRPr="0082740C" w:rsidRDefault="004D4D35" w:rsidP="004D4D35">
      <w:pPr>
        <w:rPr>
          <w:rFonts w:ascii="Times New Roman" w:hAnsi="Times New Roman" w:cs="Times New Roman"/>
          <w:lang w:val="sv-SE"/>
        </w:rPr>
      </w:pPr>
    </w:p>
    <w:p w14:paraId="7CAA26FF" w14:textId="20027909" w:rsidR="004D4D35" w:rsidRPr="0082740C" w:rsidRDefault="00766332" w:rsidP="004D4D35">
      <w:pPr>
        <w:rPr>
          <w:rFonts w:ascii="Times New Roman" w:hAnsi="Times New Roman" w:cs="Times New Roman"/>
          <w:lang w:val="sv-SE"/>
        </w:rPr>
      </w:pPr>
      <w:r w:rsidRPr="0082740C">
        <w:rPr>
          <w:rFonts w:ascii="Times New Roman" w:hAnsi="Times New Roman" w:cs="Times New Roman"/>
          <w:lang w:val="sv-SE"/>
        </w:rPr>
        <w:t>Test</w:t>
      </w:r>
      <w:r w:rsidR="004D4D35" w:rsidRPr="0082740C">
        <w:rPr>
          <w:rFonts w:ascii="Times New Roman" w:hAnsi="Times New Roman" w:cs="Times New Roman"/>
          <w:lang w:val="sv-SE"/>
        </w:rPr>
        <w:t xml:space="preserve">ledare: </w:t>
      </w:r>
      <w:r w:rsidR="004D4D35" w:rsidRPr="0082740C">
        <w:rPr>
          <w:rFonts w:ascii="Times New Roman" w:hAnsi="Times New Roman" w:cs="Times New Roman"/>
          <w:lang w:val="sv-SE"/>
        </w:rPr>
        <w:tab/>
      </w:r>
    </w:p>
    <w:p w14:paraId="700A0281" w14:textId="25DC3898" w:rsidR="004D4D35" w:rsidRPr="0082740C" w:rsidRDefault="004D4D35" w:rsidP="004D4D35">
      <w:pPr>
        <w:rPr>
          <w:rFonts w:ascii="Times New Roman" w:hAnsi="Times New Roman" w:cs="Times New Roman"/>
          <w:lang w:val="sv-SE"/>
        </w:rPr>
      </w:pPr>
      <w:r w:rsidRPr="0082740C">
        <w:rPr>
          <w:rFonts w:ascii="Times New Roman" w:hAnsi="Times New Roman" w:cs="Times New Roman"/>
          <w:lang w:val="sv-SE"/>
        </w:rPr>
        <w:t>Jonatan Malmström</w:t>
      </w:r>
      <w:r w:rsidRPr="0082740C">
        <w:rPr>
          <w:rFonts w:ascii="Times New Roman" w:hAnsi="Times New Roman" w:cs="Times New Roman"/>
          <w:lang w:val="sv-SE"/>
        </w:rPr>
        <w:tab/>
      </w:r>
      <w:r w:rsidRPr="0082740C">
        <w:rPr>
          <w:rFonts w:ascii="Times New Roman" w:hAnsi="Times New Roman" w:cs="Times New Roman"/>
          <w:lang w:val="sv-SE"/>
        </w:rPr>
        <w:tab/>
      </w:r>
      <w:r w:rsidRPr="0082740C">
        <w:rPr>
          <w:rFonts w:ascii="Times New Roman" w:hAnsi="Times New Roman" w:cs="Times New Roman"/>
          <w:lang w:val="sv-SE"/>
        </w:rPr>
        <w:tab/>
      </w:r>
      <w:r w:rsidR="00EF7012" w:rsidRPr="0082740C">
        <w:rPr>
          <w:rFonts w:ascii="Times New Roman" w:hAnsi="Times New Roman" w:cs="Times New Roman"/>
          <w:lang w:val="sv-SE"/>
        </w:rPr>
        <w:tab/>
      </w:r>
      <w:r w:rsidR="00EF7012" w:rsidRPr="0082740C">
        <w:rPr>
          <w:rFonts w:ascii="Times New Roman" w:hAnsi="Times New Roman" w:cs="Times New Roman"/>
          <w:lang w:val="sv-SE"/>
        </w:rPr>
        <w:tab/>
        <w:t xml:space="preserve">     </w:t>
      </w:r>
      <w:r w:rsidRPr="0082740C">
        <w:rPr>
          <w:rFonts w:ascii="Times New Roman" w:hAnsi="Times New Roman" w:cs="Times New Roman"/>
          <w:lang w:val="sv-SE"/>
        </w:rPr>
        <w:t>Peter Kvillegård</w:t>
      </w:r>
      <w:r w:rsidRPr="0082740C">
        <w:rPr>
          <w:rFonts w:ascii="Times New Roman" w:hAnsi="Times New Roman" w:cs="Times New Roman"/>
          <w:lang w:val="sv-SE"/>
        </w:rPr>
        <w:br/>
        <w:t>Tel: 0736513913</w:t>
      </w:r>
      <w:r w:rsidRPr="0082740C">
        <w:rPr>
          <w:rFonts w:ascii="Times New Roman" w:hAnsi="Times New Roman" w:cs="Times New Roman"/>
          <w:lang w:val="sv-SE"/>
        </w:rPr>
        <w:tab/>
      </w:r>
      <w:r w:rsidRPr="0082740C">
        <w:rPr>
          <w:rFonts w:ascii="Times New Roman" w:hAnsi="Times New Roman" w:cs="Times New Roman"/>
          <w:lang w:val="sv-SE"/>
        </w:rPr>
        <w:tab/>
      </w:r>
      <w:r w:rsidRPr="0082740C">
        <w:rPr>
          <w:rFonts w:ascii="Times New Roman" w:hAnsi="Times New Roman" w:cs="Times New Roman"/>
          <w:lang w:val="sv-SE"/>
        </w:rPr>
        <w:tab/>
      </w:r>
      <w:r w:rsidR="00EF7012" w:rsidRPr="0082740C">
        <w:rPr>
          <w:rFonts w:ascii="Times New Roman" w:hAnsi="Times New Roman" w:cs="Times New Roman"/>
          <w:lang w:val="sv-SE"/>
        </w:rPr>
        <w:tab/>
      </w:r>
      <w:r w:rsidR="00EF7012" w:rsidRPr="0082740C">
        <w:rPr>
          <w:rFonts w:ascii="Times New Roman" w:hAnsi="Times New Roman" w:cs="Times New Roman"/>
          <w:lang w:val="sv-SE"/>
        </w:rPr>
        <w:tab/>
        <w:t xml:space="preserve">    </w:t>
      </w:r>
      <w:r w:rsidR="00895F80" w:rsidRPr="0082740C">
        <w:rPr>
          <w:rFonts w:ascii="Times New Roman" w:hAnsi="Times New Roman" w:cs="Times New Roman"/>
          <w:lang w:val="sv-SE"/>
        </w:rPr>
        <w:t xml:space="preserve"> </w:t>
      </w:r>
      <w:r w:rsidRPr="0082740C">
        <w:rPr>
          <w:rFonts w:ascii="Times New Roman" w:hAnsi="Times New Roman" w:cs="Times New Roman"/>
          <w:lang w:val="sv-SE"/>
        </w:rPr>
        <w:t>Tel: 0760330019</w:t>
      </w:r>
      <w:r w:rsidRPr="0082740C">
        <w:rPr>
          <w:rFonts w:ascii="Times New Roman" w:hAnsi="Times New Roman" w:cs="Times New Roman"/>
          <w:lang w:val="sv-SE"/>
        </w:rPr>
        <w:br/>
        <w:t xml:space="preserve">E-post: </w:t>
      </w:r>
      <w:r w:rsidR="008F63EA" w:rsidRPr="0082740C">
        <w:rPr>
          <w:rFonts w:ascii="Times New Roman" w:hAnsi="Times New Roman" w:cs="Times New Roman"/>
          <w:lang w:val="sv-SE"/>
        </w:rPr>
        <w:t>soc15jm1@student.lu.se</w:t>
      </w:r>
      <w:r w:rsidRPr="0082740C">
        <w:rPr>
          <w:rFonts w:ascii="Times New Roman" w:hAnsi="Times New Roman" w:cs="Times New Roman"/>
          <w:lang w:val="sv-SE"/>
        </w:rPr>
        <w:t xml:space="preserve">                                             E-post: </w:t>
      </w:r>
      <w:r w:rsidR="008F63EA" w:rsidRPr="0082740C">
        <w:rPr>
          <w:rFonts w:ascii="Times New Roman" w:hAnsi="Times New Roman" w:cs="Times New Roman"/>
          <w:lang w:val="sv-SE"/>
        </w:rPr>
        <w:t>pe6628kv-s@student.lu.se</w:t>
      </w:r>
    </w:p>
    <w:p w14:paraId="4B0F107D" w14:textId="77777777" w:rsidR="004D4D35" w:rsidRPr="0082740C" w:rsidRDefault="004D4D35" w:rsidP="004D4D35">
      <w:pPr>
        <w:rPr>
          <w:rFonts w:ascii="Times New Roman" w:hAnsi="Times New Roman" w:cs="Times New Roman"/>
          <w:lang w:val="sv-SE"/>
        </w:rPr>
      </w:pPr>
    </w:p>
    <w:p w14:paraId="0FD69D8E" w14:textId="3C0CB9B9" w:rsidR="00390FAD" w:rsidRPr="0082740C" w:rsidRDefault="004D4D35" w:rsidP="00390FAD">
      <w:pPr>
        <w:rPr>
          <w:rFonts w:ascii="Times New Roman" w:hAnsi="Times New Roman" w:cs="Times New Roman"/>
          <w:b/>
          <w:bCs/>
          <w:lang w:val="sv-SE"/>
        </w:rPr>
      </w:pPr>
      <w:r w:rsidRPr="0082740C">
        <w:rPr>
          <w:rFonts w:ascii="Times New Roman" w:hAnsi="Times New Roman" w:cs="Times New Roman"/>
          <w:b/>
          <w:bCs/>
          <w:lang w:val="sv-SE"/>
        </w:rPr>
        <w:t xml:space="preserve">Tack för ditt deltagande! </w:t>
      </w:r>
    </w:p>
    <w:p w14:paraId="240438EE" w14:textId="77777777" w:rsidR="007734F4" w:rsidRPr="00544ED1" w:rsidRDefault="007734F4">
      <w:pPr>
        <w:rPr>
          <w:rFonts w:asciiTheme="majorHAnsi" w:eastAsiaTheme="majorEastAsia" w:hAnsiTheme="majorHAnsi" w:cstheme="majorBidi"/>
          <w:b/>
          <w:bCs/>
          <w:caps/>
          <w:spacing w:val="4"/>
          <w:sz w:val="28"/>
          <w:szCs w:val="28"/>
          <w:lang w:val="sv-SE"/>
        </w:rPr>
      </w:pPr>
      <w:r w:rsidRPr="00544ED1">
        <w:rPr>
          <w:lang w:val="sv-SE"/>
        </w:rPr>
        <w:br w:type="page"/>
      </w:r>
    </w:p>
    <w:p w14:paraId="68F5BA64" w14:textId="77777777" w:rsidR="001A63C7" w:rsidRPr="00E639E2" w:rsidRDefault="001A63C7" w:rsidP="001A63C7">
      <w:pPr>
        <w:pStyle w:val="Rubrik1"/>
        <w:rPr>
          <w:sz w:val="32"/>
          <w:szCs w:val="32"/>
          <w:lang w:val="sv-SE"/>
        </w:rPr>
      </w:pPr>
      <w:bookmarkStart w:id="68" w:name="_Toc20613613"/>
      <w:bookmarkStart w:id="69" w:name="_Toc20618087"/>
      <w:bookmarkStart w:id="70" w:name="_Toc38476860"/>
      <w:r w:rsidRPr="00E639E2">
        <w:rPr>
          <w:sz w:val="32"/>
          <w:szCs w:val="32"/>
          <w:lang w:val="sv-SE"/>
        </w:rPr>
        <w:lastRenderedPageBreak/>
        <w:t>Bilaga 3: Blankett för persondata</w:t>
      </w:r>
      <w:bookmarkEnd w:id="68"/>
      <w:bookmarkEnd w:id="69"/>
      <w:bookmarkEnd w:id="70"/>
    </w:p>
    <w:p w14:paraId="13BDA44B" w14:textId="77777777" w:rsidR="001A63C7" w:rsidRPr="0082740C" w:rsidRDefault="001A63C7" w:rsidP="001A63C7">
      <w:pPr>
        <w:rPr>
          <w:rFonts w:ascii="Times New Roman" w:hAnsi="Times New Roman" w:cs="Times New Roman"/>
          <w:sz w:val="24"/>
          <w:szCs w:val="24"/>
          <w:lang w:val="sv-SE"/>
        </w:rPr>
      </w:pPr>
    </w:p>
    <w:p w14:paraId="7D5AC3D2" w14:textId="65DE1CFE" w:rsidR="001A63C7" w:rsidRPr="0082740C" w:rsidRDefault="001A63C7" w:rsidP="001A63C7">
      <w:pPr>
        <w:tabs>
          <w:tab w:val="left" w:leader="dot" w:pos="5670"/>
        </w:tabs>
        <w:rPr>
          <w:rFonts w:ascii="Times New Roman" w:hAnsi="Times New Roman" w:cs="Times New Roman"/>
          <w:sz w:val="24"/>
          <w:szCs w:val="24"/>
          <w:lang w:val="sv-SE"/>
        </w:rPr>
      </w:pPr>
      <w:r w:rsidRPr="0082740C">
        <w:rPr>
          <w:rFonts w:ascii="Times New Roman" w:hAnsi="Times New Roman" w:cs="Times New Roman"/>
          <w:sz w:val="24"/>
          <w:szCs w:val="24"/>
          <w:lang w:val="sv-SE"/>
        </w:rPr>
        <w:t xml:space="preserve">Deltagar-ID: </w:t>
      </w:r>
      <w:r w:rsidRPr="0082740C">
        <w:rPr>
          <w:rFonts w:ascii="Times New Roman" w:hAnsi="Times New Roman" w:cs="Times New Roman"/>
          <w:sz w:val="24"/>
          <w:szCs w:val="24"/>
          <w:lang w:val="sv-SE"/>
        </w:rPr>
        <w:tab/>
      </w:r>
    </w:p>
    <w:p w14:paraId="520B9A48" w14:textId="77777777" w:rsidR="001A63C7" w:rsidRPr="0082740C" w:rsidRDefault="001A63C7" w:rsidP="001A63C7">
      <w:pPr>
        <w:tabs>
          <w:tab w:val="left" w:leader="dot" w:pos="5670"/>
        </w:tabs>
        <w:rPr>
          <w:rFonts w:ascii="Times New Roman" w:hAnsi="Times New Roman" w:cs="Times New Roman"/>
          <w:sz w:val="24"/>
          <w:szCs w:val="24"/>
          <w:lang w:val="sv-SE"/>
        </w:rPr>
      </w:pPr>
      <w:r w:rsidRPr="0082740C">
        <w:rPr>
          <w:rFonts w:ascii="Times New Roman" w:hAnsi="Times New Roman" w:cs="Times New Roman"/>
          <w:sz w:val="24"/>
          <w:szCs w:val="24"/>
          <w:lang w:val="sv-SE"/>
        </w:rPr>
        <w:t xml:space="preserve">Datum och tid: </w:t>
      </w:r>
      <w:r w:rsidRPr="0082740C">
        <w:rPr>
          <w:rFonts w:ascii="Times New Roman" w:hAnsi="Times New Roman" w:cs="Times New Roman"/>
          <w:sz w:val="24"/>
          <w:szCs w:val="24"/>
          <w:lang w:val="sv-SE"/>
        </w:rPr>
        <w:tab/>
      </w:r>
    </w:p>
    <w:p w14:paraId="1808C437" w14:textId="77777777" w:rsidR="001A63C7" w:rsidRPr="00544ED1" w:rsidRDefault="001A63C7" w:rsidP="001A63C7">
      <w:pPr>
        <w:tabs>
          <w:tab w:val="left" w:leader="dot" w:pos="5670"/>
        </w:tabs>
        <w:rPr>
          <w:lang w:val="sv-SE"/>
        </w:rPr>
      </w:pPr>
    </w:p>
    <w:p w14:paraId="690BA825" w14:textId="5AB9BDF4" w:rsidR="001A63C7" w:rsidRPr="0082740C" w:rsidRDefault="001A63C7" w:rsidP="001A63C7">
      <w:pPr>
        <w:tabs>
          <w:tab w:val="left" w:leader="dot" w:pos="5670"/>
        </w:tabs>
        <w:rPr>
          <w:rFonts w:ascii="Times New Roman" w:hAnsi="Times New Roman" w:cs="Times New Roman"/>
          <w:b/>
          <w:bCs/>
          <w:sz w:val="24"/>
          <w:szCs w:val="24"/>
          <w:lang w:val="sv-SE"/>
        </w:rPr>
      </w:pPr>
      <w:r w:rsidRPr="0082740C">
        <w:rPr>
          <w:rFonts w:ascii="Times New Roman" w:hAnsi="Times New Roman" w:cs="Times New Roman"/>
          <w:b/>
          <w:bCs/>
          <w:sz w:val="24"/>
          <w:szCs w:val="24"/>
          <w:lang w:val="sv-SE"/>
        </w:rPr>
        <w:t>Nedanstående del fylls i av deltagare i studien:</w:t>
      </w:r>
    </w:p>
    <w:p w14:paraId="51AE2E5C" w14:textId="5D7B2202" w:rsidR="001A63C7" w:rsidRPr="0082740C" w:rsidRDefault="001A63C7" w:rsidP="001A63C7">
      <w:pPr>
        <w:tabs>
          <w:tab w:val="left" w:leader="dot" w:pos="5670"/>
        </w:tabs>
        <w:rPr>
          <w:rFonts w:ascii="Times New Roman" w:hAnsi="Times New Roman" w:cs="Times New Roman"/>
          <w:sz w:val="24"/>
          <w:szCs w:val="24"/>
          <w:lang w:val="sv-SE"/>
        </w:rPr>
      </w:pPr>
      <w:r w:rsidRPr="0082740C">
        <w:rPr>
          <w:rFonts w:ascii="Times New Roman" w:hAnsi="Times New Roman" w:cs="Times New Roman"/>
          <w:sz w:val="24"/>
          <w:szCs w:val="24"/>
          <w:lang w:val="sv-SE"/>
        </w:rPr>
        <w:t xml:space="preserve">Namn: </w:t>
      </w:r>
      <w:r w:rsidRPr="0082740C">
        <w:rPr>
          <w:rFonts w:ascii="Times New Roman" w:hAnsi="Times New Roman" w:cs="Times New Roman"/>
          <w:sz w:val="24"/>
          <w:szCs w:val="24"/>
          <w:lang w:val="sv-SE"/>
        </w:rPr>
        <w:tab/>
      </w:r>
    </w:p>
    <w:p w14:paraId="09A406F8" w14:textId="77777777" w:rsidR="001A63C7" w:rsidRPr="0082740C" w:rsidRDefault="001A63C7" w:rsidP="001A63C7">
      <w:pPr>
        <w:tabs>
          <w:tab w:val="left" w:leader="dot" w:pos="5670"/>
        </w:tabs>
        <w:rPr>
          <w:rFonts w:ascii="Times New Roman" w:hAnsi="Times New Roman" w:cs="Times New Roman"/>
          <w:sz w:val="24"/>
          <w:szCs w:val="24"/>
          <w:lang w:val="sv-SE"/>
        </w:rPr>
      </w:pPr>
      <w:r w:rsidRPr="0082740C">
        <w:rPr>
          <w:rFonts w:ascii="Times New Roman" w:hAnsi="Times New Roman" w:cs="Times New Roman"/>
          <w:sz w:val="24"/>
          <w:szCs w:val="24"/>
          <w:lang w:val="sv-SE"/>
        </w:rPr>
        <w:t xml:space="preserve">Kön: </w:t>
      </w:r>
      <w:r w:rsidRPr="0082740C">
        <w:rPr>
          <w:rFonts w:ascii="Times New Roman" w:hAnsi="Times New Roman" w:cs="Times New Roman"/>
          <w:sz w:val="24"/>
          <w:szCs w:val="24"/>
          <w:lang w:val="sv-SE"/>
        </w:rPr>
        <w:tab/>
      </w:r>
    </w:p>
    <w:p w14:paraId="344A7FAB" w14:textId="20D20D0E" w:rsidR="001A63C7" w:rsidRPr="0082740C" w:rsidRDefault="001A63C7" w:rsidP="001A63C7">
      <w:pPr>
        <w:tabs>
          <w:tab w:val="left" w:leader="dot" w:pos="5670"/>
        </w:tabs>
        <w:rPr>
          <w:rFonts w:ascii="Times New Roman" w:hAnsi="Times New Roman" w:cs="Times New Roman"/>
          <w:sz w:val="24"/>
          <w:szCs w:val="24"/>
          <w:lang w:val="sv-SE"/>
        </w:rPr>
      </w:pPr>
      <w:r w:rsidRPr="0082740C">
        <w:rPr>
          <w:rFonts w:ascii="Times New Roman" w:hAnsi="Times New Roman" w:cs="Times New Roman"/>
          <w:sz w:val="24"/>
          <w:szCs w:val="24"/>
          <w:lang w:val="sv-SE"/>
        </w:rPr>
        <w:t xml:space="preserve">Ålder (år): </w:t>
      </w:r>
      <w:r w:rsidRPr="0082740C">
        <w:rPr>
          <w:rFonts w:ascii="Times New Roman" w:hAnsi="Times New Roman" w:cs="Times New Roman"/>
          <w:sz w:val="24"/>
          <w:szCs w:val="24"/>
          <w:lang w:val="sv-SE"/>
        </w:rPr>
        <w:tab/>
      </w:r>
    </w:p>
    <w:p w14:paraId="15C0DB43" w14:textId="3ACE336D" w:rsidR="001A63C7" w:rsidRPr="0082740C" w:rsidRDefault="001A63C7" w:rsidP="001A63C7">
      <w:pPr>
        <w:tabs>
          <w:tab w:val="left" w:leader="dot" w:pos="5670"/>
        </w:tabs>
        <w:rPr>
          <w:rFonts w:ascii="Times New Roman" w:hAnsi="Times New Roman" w:cs="Times New Roman"/>
          <w:sz w:val="24"/>
          <w:szCs w:val="24"/>
          <w:lang w:val="sv-SE"/>
        </w:rPr>
      </w:pPr>
      <w:r w:rsidRPr="0082740C">
        <w:rPr>
          <w:rFonts w:ascii="Times New Roman" w:hAnsi="Times New Roman" w:cs="Times New Roman"/>
          <w:sz w:val="24"/>
          <w:szCs w:val="24"/>
          <w:lang w:val="sv-SE"/>
        </w:rPr>
        <w:t xml:space="preserve">Längd (m): </w:t>
      </w:r>
      <w:r w:rsidRPr="0082740C">
        <w:rPr>
          <w:rFonts w:ascii="Times New Roman" w:hAnsi="Times New Roman" w:cs="Times New Roman"/>
          <w:sz w:val="24"/>
          <w:szCs w:val="24"/>
          <w:lang w:val="sv-SE"/>
        </w:rPr>
        <w:tab/>
      </w:r>
    </w:p>
    <w:p w14:paraId="72449EF6" w14:textId="039CA282" w:rsidR="001A63C7" w:rsidRPr="0082740C" w:rsidRDefault="001A63C7" w:rsidP="001A63C7">
      <w:pPr>
        <w:tabs>
          <w:tab w:val="left" w:leader="dot" w:pos="5670"/>
        </w:tabs>
        <w:rPr>
          <w:rFonts w:ascii="Times New Roman" w:hAnsi="Times New Roman" w:cs="Times New Roman"/>
          <w:sz w:val="24"/>
          <w:szCs w:val="24"/>
          <w:lang w:val="sv-SE"/>
        </w:rPr>
      </w:pPr>
      <w:r w:rsidRPr="0082740C">
        <w:rPr>
          <w:rFonts w:ascii="Times New Roman" w:hAnsi="Times New Roman" w:cs="Times New Roman"/>
          <w:sz w:val="24"/>
          <w:szCs w:val="24"/>
          <w:lang w:val="sv-SE"/>
        </w:rPr>
        <w:t xml:space="preserve">Vikt (kg): </w:t>
      </w:r>
      <w:r w:rsidRPr="0082740C">
        <w:rPr>
          <w:rFonts w:ascii="Times New Roman" w:hAnsi="Times New Roman" w:cs="Times New Roman"/>
          <w:sz w:val="24"/>
          <w:szCs w:val="24"/>
          <w:lang w:val="sv-SE"/>
        </w:rPr>
        <w:tab/>
      </w:r>
    </w:p>
    <w:p w14:paraId="04487273" w14:textId="3D9AFDF2" w:rsidR="001A63C7" w:rsidRPr="0082740C" w:rsidRDefault="001A63C7" w:rsidP="001A63C7">
      <w:pPr>
        <w:ind w:left="6480"/>
        <w:rPr>
          <w:rFonts w:ascii="Times New Roman" w:hAnsi="Times New Roman" w:cs="Times New Roman"/>
          <w:sz w:val="24"/>
          <w:szCs w:val="24"/>
          <w:lang w:val="sv-SE"/>
        </w:rPr>
      </w:pPr>
      <w:r w:rsidRPr="0082740C">
        <w:rPr>
          <w:rFonts w:ascii="Times New Roman" w:hAnsi="Times New Roman" w:cs="Times New Roman"/>
          <w:sz w:val="24"/>
          <w:szCs w:val="24"/>
          <w:lang w:val="sv-SE"/>
        </w:rPr>
        <w:t>(Sätt kryss i rutorna nedan)</w:t>
      </w:r>
    </w:p>
    <w:tbl>
      <w:tblPr>
        <w:tblStyle w:val="Tabellrutnt"/>
        <w:tblW w:w="0" w:type="auto"/>
        <w:tblLook w:val="04A0" w:firstRow="1" w:lastRow="0" w:firstColumn="1" w:lastColumn="0" w:noHBand="0" w:noVBand="1"/>
      </w:tblPr>
      <w:tblGrid>
        <w:gridCol w:w="6799"/>
        <w:gridCol w:w="1134"/>
        <w:gridCol w:w="1083"/>
      </w:tblGrid>
      <w:tr w:rsidR="001A63C7" w14:paraId="10E33BE2" w14:textId="77777777" w:rsidTr="00C43E77">
        <w:tc>
          <w:tcPr>
            <w:tcW w:w="6799" w:type="dxa"/>
          </w:tcPr>
          <w:p w14:paraId="46303E42" w14:textId="77777777" w:rsidR="001A63C7" w:rsidRPr="0082740C" w:rsidRDefault="001A63C7" w:rsidP="00C43E77">
            <w:pPr>
              <w:rPr>
                <w:rFonts w:ascii="Times New Roman" w:hAnsi="Times New Roman" w:cs="Times New Roman"/>
                <w:sz w:val="24"/>
                <w:szCs w:val="24"/>
                <w:lang w:val="sv-SE"/>
              </w:rPr>
            </w:pPr>
          </w:p>
        </w:tc>
        <w:tc>
          <w:tcPr>
            <w:tcW w:w="1134" w:type="dxa"/>
          </w:tcPr>
          <w:p w14:paraId="43D14491" w14:textId="6DBB76EF" w:rsidR="001A63C7" w:rsidRPr="0082740C" w:rsidRDefault="001A63C7" w:rsidP="00C43E77">
            <w:pPr>
              <w:jc w:val="center"/>
              <w:rPr>
                <w:rFonts w:ascii="Times New Roman" w:hAnsi="Times New Roman" w:cs="Times New Roman"/>
                <w:sz w:val="24"/>
                <w:szCs w:val="24"/>
              </w:rPr>
            </w:pPr>
            <w:r w:rsidRPr="0082740C">
              <w:rPr>
                <w:rFonts w:ascii="Times New Roman" w:hAnsi="Times New Roman" w:cs="Times New Roman"/>
                <w:sz w:val="24"/>
                <w:szCs w:val="24"/>
              </w:rPr>
              <w:t>Ja</w:t>
            </w:r>
          </w:p>
        </w:tc>
        <w:tc>
          <w:tcPr>
            <w:tcW w:w="1083" w:type="dxa"/>
          </w:tcPr>
          <w:p w14:paraId="4E40394E" w14:textId="11FF8389" w:rsidR="001A63C7" w:rsidRPr="0082740C" w:rsidRDefault="001A63C7" w:rsidP="00C43E77">
            <w:pPr>
              <w:jc w:val="center"/>
              <w:rPr>
                <w:rFonts w:ascii="Times New Roman" w:hAnsi="Times New Roman" w:cs="Times New Roman"/>
                <w:sz w:val="24"/>
                <w:szCs w:val="24"/>
              </w:rPr>
            </w:pPr>
            <w:r w:rsidRPr="0082740C">
              <w:rPr>
                <w:rFonts w:ascii="Times New Roman" w:hAnsi="Times New Roman" w:cs="Times New Roman"/>
                <w:sz w:val="24"/>
                <w:szCs w:val="24"/>
              </w:rPr>
              <w:t>Nej</w:t>
            </w:r>
          </w:p>
        </w:tc>
      </w:tr>
      <w:tr w:rsidR="001A63C7" w:rsidRPr="00F65E03" w14:paraId="110220CB" w14:textId="77777777" w:rsidTr="00C43E77">
        <w:tc>
          <w:tcPr>
            <w:tcW w:w="6799" w:type="dxa"/>
          </w:tcPr>
          <w:p w14:paraId="6E91A609" w14:textId="6A96D023" w:rsidR="001A63C7" w:rsidRPr="0082740C" w:rsidRDefault="001A63C7" w:rsidP="00C43E77">
            <w:pPr>
              <w:rPr>
                <w:rFonts w:ascii="Times New Roman" w:hAnsi="Times New Roman" w:cs="Times New Roman"/>
                <w:sz w:val="24"/>
                <w:szCs w:val="24"/>
                <w:lang w:val="sv-SE"/>
              </w:rPr>
            </w:pPr>
            <w:r w:rsidRPr="0082740C">
              <w:rPr>
                <w:rFonts w:ascii="Times New Roman" w:hAnsi="Times New Roman" w:cs="Times New Roman"/>
                <w:sz w:val="24"/>
                <w:szCs w:val="24"/>
                <w:lang w:val="sv-SE"/>
              </w:rPr>
              <w:t>Höger arm är min dominanta arm</w:t>
            </w:r>
          </w:p>
        </w:tc>
        <w:tc>
          <w:tcPr>
            <w:tcW w:w="1134" w:type="dxa"/>
          </w:tcPr>
          <w:p w14:paraId="649BA54C" w14:textId="77777777" w:rsidR="001A63C7" w:rsidRPr="0082740C" w:rsidRDefault="001A63C7" w:rsidP="00C43E77">
            <w:pPr>
              <w:jc w:val="center"/>
              <w:rPr>
                <w:rFonts w:ascii="Times New Roman" w:hAnsi="Times New Roman" w:cs="Times New Roman"/>
                <w:sz w:val="24"/>
                <w:szCs w:val="24"/>
                <w:lang w:val="sv-SE"/>
              </w:rPr>
            </w:pPr>
          </w:p>
        </w:tc>
        <w:tc>
          <w:tcPr>
            <w:tcW w:w="1083" w:type="dxa"/>
          </w:tcPr>
          <w:p w14:paraId="42214288" w14:textId="77777777" w:rsidR="001A63C7" w:rsidRPr="0082740C" w:rsidRDefault="001A63C7" w:rsidP="00C43E77">
            <w:pPr>
              <w:jc w:val="center"/>
              <w:rPr>
                <w:rFonts w:ascii="Times New Roman" w:hAnsi="Times New Roman" w:cs="Times New Roman"/>
                <w:sz w:val="24"/>
                <w:szCs w:val="24"/>
                <w:lang w:val="sv-SE"/>
              </w:rPr>
            </w:pPr>
          </w:p>
        </w:tc>
      </w:tr>
      <w:tr w:rsidR="001A63C7" w:rsidRPr="00F65E03" w14:paraId="498F0686" w14:textId="77777777" w:rsidTr="00C43E77">
        <w:tc>
          <w:tcPr>
            <w:tcW w:w="6799" w:type="dxa"/>
          </w:tcPr>
          <w:p w14:paraId="0A76E756" w14:textId="3428A151" w:rsidR="001A63C7" w:rsidRPr="0082740C" w:rsidRDefault="001A63C7" w:rsidP="00C43E77">
            <w:pPr>
              <w:rPr>
                <w:rFonts w:ascii="Times New Roman" w:hAnsi="Times New Roman" w:cs="Times New Roman"/>
                <w:sz w:val="24"/>
                <w:szCs w:val="24"/>
                <w:lang w:val="sv-SE"/>
              </w:rPr>
            </w:pPr>
            <w:r w:rsidRPr="0082740C">
              <w:rPr>
                <w:rFonts w:ascii="Times New Roman" w:hAnsi="Times New Roman" w:cs="Times New Roman"/>
                <w:sz w:val="24"/>
                <w:szCs w:val="24"/>
                <w:lang w:val="sv-SE"/>
              </w:rPr>
              <w:t>Jag har avstått från träning av övre extremitet de senaste 24 timmarna</w:t>
            </w:r>
          </w:p>
        </w:tc>
        <w:tc>
          <w:tcPr>
            <w:tcW w:w="1134" w:type="dxa"/>
          </w:tcPr>
          <w:p w14:paraId="0E9576A2" w14:textId="77777777" w:rsidR="001A63C7" w:rsidRPr="0082740C" w:rsidRDefault="001A63C7" w:rsidP="00C43E77">
            <w:pPr>
              <w:jc w:val="center"/>
              <w:rPr>
                <w:rFonts w:ascii="Times New Roman" w:hAnsi="Times New Roman" w:cs="Times New Roman"/>
                <w:sz w:val="24"/>
                <w:szCs w:val="24"/>
                <w:lang w:val="sv-SE"/>
              </w:rPr>
            </w:pPr>
          </w:p>
        </w:tc>
        <w:tc>
          <w:tcPr>
            <w:tcW w:w="1083" w:type="dxa"/>
          </w:tcPr>
          <w:p w14:paraId="16F4D4A9" w14:textId="77777777" w:rsidR="001A63C7" w:rsidRPr="0082740C" w:rsidRDefault="001A63C7" w:rsidP="00C43E77">
            <w:pPr>
              <w:jc w:val="center"/>
              <w:rPr>
                <w:rFonts w:ascii="Times New Roman" w:hAnsi="Times New Roman" w:cs="Times New Roman"/>
                <w:sz w:val="24"/>
                <w:szCs w:val="24"/>
                <w:lang w:val="sv-SE"/>
              </w:rPr>
            </w:pPr>
          </w:p>
        </w:tc>
      </w:tr>
      <w:tr w:rsidR="001A63C7" w:rsidRPr="00F65E03" w14:paraId="65783353" w14:textId="77777777" w:rsidTr="00C43E77">
        <w:tc>
          <w:tcPr>
            <w:tcW w:w="6799" w:type="dxa"/>
          </w:tcPr>
          <w:p w14:paraId="69CA77A0" w14:textId="698AE86D" w:rsidR="001A63C7" w:rsidRPr="0082740C" w:rsidRDefault="001A63C7" w:rsidP="00C43E77">
            <w:pPr>
              <w:rPr>
                <w:rFonts w:ascii="Times New Roman" w:hAnsi="Times New Roman" w:cs="Times New Roman"/>
                <w:sz w:val="24"/>
                <w:szCs w:val="24"/>
                <w:lang w:val="sv-SE"/>
              </w:rPr>
            </w:pPr>
            <w:r w:rsidRPr="0082740C">
              <w:rPr>
                <w:rFonts w:ascii="Times New Roman" w:hAnsi="Times New Roman" w:cs="Times New Roman"/>
                <w:sz w:val="24"/>
                <w:szCs w:val="24"/>
                <w:lang w:val="sv-SE"/>
              </w:rPr>
              <w:t>Jag är just nu fri från smärta och obehag i kroppsliga strukturer som påverkar utförandet av utåtrotationsövningar</w:t>
            </w:r>
          </w:p>
        </w:tc>
        <w:tc>
          <w:tcPr>
            <w:tcW w:w="1134" w:type="dxa"/>
          </w:tcPr>
          <w:p w14:paraId="175C32EF" w14:textId="77777777" w:rsidR="001A63C7" w:rsidRPr="0082740C" w:rsidRDefault="001A63C7" w:rsidP="00C43E77">
            <w:pPr>
              <w:jc w:val="center"/>
              <w:rPr>
                <w:rFonts w:ascii="Times New Roman" w:hAnsi="Times New Roman" w:cs="Times New Roman"/>
                <w:sz w:val="24"/>
                <w:szCs w:val="24"/>
                <w:lang w:val="sv-SE"/>
              </w:rPr>
            </w:pPr>
          </w:p>
        </w:tc>
        <w:tc>
          <w:tcPr>
            <w:tcW w:w="1083" w:type="dxa"/>
          </w:tcPr>
          <w:p w14:paraId="471AAD53" w14:textId="77777777" w:rsidR="001A63C7" w:rsidRPr="0082740C" w:rsidRDefault="001A63C7" w:rsidP="00C43E77">
            <w:pPr>
              <w:jc w:val="center"/>
              <w:rPr>
                <w:rFonts w:ascii="Times New Roman" w:hAnsi="Times New Roman" w:cs="Times New Roman"/>
                <w:sz w:val="24"/>
                <w:szCs w:val="24"/>
                <w:lang w:val="sv-SE"/>
              </w:rPr>
            </w:pPr>
          </w:p>
        </w:tc>
      </w:tr>
      <w:tr w:rsidR="001A63C7" w:rsidRPr="00F65E03" w14:paraId="5DB44163" w14:textId="77777777" w:rsidTr="00C43E77">
        <w:tc>
          <w:tcPr>
            <w:tcW w:w="6799" w:type="dxa"/>
          </w:tcPr>
          <w:p w14:paraId="1ED7D0CA" w14:textId="5D892AB9" w:rsidR="001A63C7" w:rsidRPr="0082740C" w:rsidRDefault="001A63C7" w:rsidP="00C43E77">
            <w:pPr>
              <w:rPr>
                <w:rFonts w:ascii="Times New Roman" w:hAnsi="Times New Roman" w:cs="Times New Roman"/>
                <w:sz w:val="24"/>
                <w:szCs w:val="24"/>
                <w:lang w:val="sv-SE"/>
              </w:rPr>
            </w:pPr>
            <w:r w:rsidRPr="0082740C">
              <w:rPr>
                <w:rFonts w:ascii="Times New Roman" w:hAnsi="Times New Roman" w:cs="Times New Roman"/>
                <w:sz w:val="24"/>
                <w:szCs w:val="24"/>
                <w:lang w:val="sv-SE"/>
              </w:rPr>
              <w:t>Jag har inte haft en axelskada det senaste året</w:t>
            </w:r>
          </w:p>
        </w:tc>
        <w:tc>
          <w:tcPr>
            <w:tcW w:w="1134" w:type="dxa"/>
          </w:tcPr>
          <w:p w14:paraId="58718902" w14:textId="77777777" w:rsidR="001A63C7" w:rsidRPr="0082740C" w:rsidRDefault="001A63C7" w:rsidP="00C43E77">
            <w:pPr>
              <w:jc w:val="center"/>
              <w:rPr>
                <w:rFonts w:ascii="Times New Roman" w:hAnsi="Times New Roman" w:cs="Times New Roman"/>
                <w:sz w:val="24"/>
                <w:szCs w:val="24"/>
                <w:lang w:val="sv-SE"/>
              </w:rPr>
            </w:pPr>
          </w:p>
        </w:tc>
        <w:tc>
          <w:tcPr>
            <w:tcW w:w="1083" w:type="dxa"/>
          </w:tcPr>
          <w:p w14:paraId="16A1F157" w14:textId="77777777" w:rsidR="001A63C7" w:rsidRPr="0082740C" w:rsidRDefault="001A63C7" w:rsidP="00C43E77">
            <w:pPr>
              <w:jc w:val="center"/>
              <w:rPr>
                <w:rFonts w:ascii="Times New Roman" w:hAnsi="Times New Roman" w:cs="Times New Roman"/>
                <w:sz w:val="24"/>
                <w:szCs w:val="24"/>
                <w:lang w:val="sv-SE"/>
              </w:rPr>
            </w:pPr>
          </w:p>
        </w:tc>
      </w:tr>
    </w:tbl>
    <w:p w14:paraId="3EDF038F" w14:textId="002EDCD5" w:rsidR="001A63C7" w:rsidRPr="00544ED1" w:rsidRDefault="001A63C7" w:rsidP="001A63C7">
      <w:pPr>
        <w:rPr>
          <w:lang w:val="sv-SE"/>
        </w:rPr>
      </w:pPr>
    </w:p>
    <w:p w14:paraId="77510EC4" w14:textId="10B3DFCB" w:rsidR="006435A9" w:rsidRPr="00C02DCF" w:rsidRDefault="0078688F">
      <w:pPr>
        <w:rPr>
          <w:rFonts w:asciiTheme="majorHAnsi" w:eastAsiaTheme="majorEastAsia" w:hAnsiTheme="majorHAnsi" w:cstheme="majorBidi"/>
          <w:b/>
          <w:bCs/>
          <w:caps/>
          <w:spacing w:val="4"/>
          <w:sz w:val="28"/>
          <w:szCs w:val="28"/>
          <w:lang w:val="sv-SE"/>
        </w:rPr>
      </w:pPr>
      <w:r w:rsidRPr="00544ED1">
        <w:rPr>
          <w:rFonts w:ascii="Times New Roman" w:hAnsi="Times New Roman" w:cs="Times New Roman"/>
          <w:sz w:val="24"/>
          <w:szCs w:val="24"/>
          <w:lang w:val="sv-SE"/>
        </w:rPr>
        <w:tab/>
      </w:r>
    </w:p>
    <w:sectPr w:rsidR="006435A9" w:rsidRPr="00C02DCF" w:rsidSect="00701A9B">
      <w:footerReference w:type="default" r:id="rId27"/>
      <w:pgSz w:w="11906" w:h="16838"/>
      <w:pgMar w:top="1440" w:right="1440" w:bottom="1440" w:left="1440"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58E2035" w14:textId="77777777" w:rsidR="006332FF" w:rsidRDefault="006332FF" w:rsidP="00D86F29">
      <w:pPr>
        <w:spacing w:after="0" w:line="240" w:lineRule="auto"/>
      </w:pPr>
      <w:r>
        <w:separator/>
      </w:r>
    </w:p>
    <w:p w14:paraId="78766E63" w14:textId="77777777" w:rsidR="006332FF" w:rsidRDefault="006332FF"/>
  </w:endnote>
  <w:endnote w:type="continuationSeparator" w:id="0">
    <w:p w14:paraId="2AE18E0F" w14:textId="77777777" w:rsidR="006332FF" w:rsidRDefault="006332FF" w:rsidP="00D86F29">
      <w:pPr>
        <w:spacing w:after="0" w:line="240" w:lineRule="auto"/>
      </w:pPr>
      <w:r>
        <w:continuationSeparator/>
      </w:r>
    </w:p>
    <w:p w14:paraId="2A139BCF" w14:textId="77777777" w:rsidR="006332FF" w:rsidRDefault="006332FF"/>
  </w:endnote>
  <w:endnote w:type="continuationNotice" w:id="1">
    <w:p w14:paraId="22654468" w14:textId="77777777" w:rsidR="006332FF" w:rsidRDefault="006332FF">
      <w:pPr>
        <w:spacing w:after="0" w:line="240" w:lineRule="auto"/>
      </w:pPr>
    </w:p>
    <w:p w14:paraId="21FE0354" w14:textId="77777777" w:rsidR="006332FF" w:rsidRDefault="006332F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Yu Mincho">
    <w:altName w:val="游明朝"/>
    <w:charset w:val="80"/>
    <w:family w:val="roman"/>
    <w:pitch w:val="variable"/>
    <w:sig w:usb0="800002E7" w:usb1="2AC7FCFF" w:usb2="00000012" w:usb3="00000000" w:csb0="000200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2D31F32" w14:textId="11CFDC72" w:rsidR="006332FF" w:rsidRDefault="006332FF" w:rsidP="009A50DF">
    <w:pPr>
      <w:pStyle w:val="Sidfot"/>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881559038"/>
      <w:docPartObj>
        <w:docPartGallery w:val="Page Numbers (Bottom of Page)"/>
        <w:docPartUnique/>
      </w:docPartObj>
    </w:sdtPr>
    <w:sdtEndPr/>
    <w:sdtContent>
      <w:p w14:paraId="78DAE8B6" w14:textId="25270EC2" w:rsidR="006332FF" w:rsidRDefault="006332FF" w:rsidP="009A50DF">
        <w:pPr>
          <w:pStyle w:val="Sidfot"/>
          <w:jc w:val="center"/>
        </w:pPr>
        <w:r>
          <w:fldChar w:fldCharType="begin"/>
        </w:r>
        <w:r>
          <w:instrText>PAGE   \* MERGEFORMAT</w:instrText>
        </w:r>
        <w:r>
          <w:fldChar w:fldCharType="separate"/>
        </w:r>
        <w:r w:rsidRPr="00670BF0">
          <w:rPr>
            <w:noProof/>
            <w:lang w:val="sv-SE"/>
          </w:rPr>
          <w:t>1</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14AB308" w14:textId="77777777" w:rsidR="006332FF" w:rsidRDefault="006332FF" w:rsidP="00D86F29">
      <w:pPr>
        <w:spacing w:after="0" w:line="240" w:lineRule="auto"/>
      </w:pPr>
      <w:r>
        <w:separator/>
      </w:r>
    </w:p>
    <w:p w14:paraId="09C3341E" w14:textId="77777777" w:rsidR="006332FF" w:rsidRDefault="006332FF"/>
  </w:footnote>
  <w:footnote w:type="continuationSeparator" w:id="0">
    <w:p w14:paraId="12E6C19C" w14:textId="77777777" w:rsidR="006332FF" w:rsidRDefault="006332FF" w:rsidP="00D86F29">
      <w:pPr>
        <w:spacing w:after="0" w:line="240" w:lineRule="auto"/>
      </w:pPr>
      <w:r>
        <w:continuationSeparator/>
      </w:r>
    </w:p>
    <w:p w14:paraId="399E2DED" w14:textId="77777777" w:rsidR="006332FF" w:rsidRDefault="006332FF"/>
  </w:footnote>
  <w:footnote w:type="continuationNotice" w:id="1">
    <w:p w14:paraId="40D86869" w14:textId="77777777" w:rsidR="006332FF" w:rsidRDefault="006332FF">
      <w:pPr>
        <w:spacing w:after="0" w:line="240" w:lineRule="auto"/>
      </w:pPr>
    </w:p>
    <w:p w14:paraId="492A68A0" w14:textId="77777777" w:rsidR="006332FF" w:rsidRDefault="006332FF"/>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482775B"/>
    <w:multiLevelType w:val="multilevel"/>
    <w:tmpl w:val="0EBA3C40"/>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 w15:restartNumberingAfterBreak="0">
    <w:nsid w:val="1A655175"/>
    <w:multiLevelType w:val="hybridMultilevel"/>
    <w:tmpl w:val="9804374E"/>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2" w15:restartNumberingAfterBreak="0">
    <w:nsid w:val="1D173ADB"/>
    <w:multiLevelType w:val="hybridMultilevel"/>
    <w:tmpl w:val="25EC30CE"/>
    <w:lvl w:ilvl="0" w:tplc="6FA8DBC8">
      <w:numFmt w:val="bullet"/>
      <w:lvlText w:val="–"/>
      <w:lvlJc w:val="left"/>
      <w:pPr>
        <w:ind w:left="720" w:hanging="360"/>
      </w:pPr>
      <w:rPr>
        <w:rFonts w:ascii="Calibri" w:eastAsiaTheme="minorHAnsi" w:hAnsi="Calibri" w:cs="Calibri"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3" w15:restartNumberingAfterBreak="0">
    <w:nsid w:val="21446DC7"/>
    <w:multiLevelType w:val="hybridMultilevel"/>
    <w:tmpl w:val="027A803C"/>
    <w:lvl w:ilvl="0" w:tplc="973C435E">
      <w:start w:val="13"/>
      <w:numFmt w:val="bullet"/>
      <w:lvlText w:val="-"/>
      <w:lvlJc w:val="left"/>
      <w:pPr>
        <w:ind w:left="720" w:hanging="360"/>
      </w:pPr>
      <w:rPr>
        <w:rFonts w:ascii="Calibri" w:eastAsiaTheme="minorEastAsia" w:hAnsi="Calibri" w:cs="Calibri"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4" w15:restartNumberingAfterBreak="0">
    <w:nsid w:val="270D5DAC"/>
    <w:multiLevelType w:val="multilevel"/>
    <w:tmpl w:val="A1C68F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2A1701B0"/>
    <w:multiLevelType w:val="hybridMultilevel"/>
    <w:tmpl w:val="E3E8F27A"/>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6" w15:restartNumberingAfterBreak="0">
    <w:nsid w:val="2AF244D9"/>
    <w:multiLevelType w:val="hybridMultilevel"/>
    <w:tmpl w:val="16A28D12"/>
    <w:lvl w:ilvl="0" w:tplc="A2DEC612">
      <w:start w:val="28"/>
      <w:numFmt w:val="bullet"/>
      <w:lvlText w:val="-"/>
      <w:lvlJc w:val="left"/>
      <w:pPr>
        <w:ind w:left="720" w:hanging="360"/>
      </w:pPr>
      <w:rPr>
        <w:rFonts w:ascii="Calibri" w:eastAsiaTheme="minorEastAsia" w:hAnsi="Calibri" w:cstheme="minorBidi"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7" w15:restartNumberingAfterBreak="0">
    <w:nsid w:val="2F8F31E6"/>
    <w:multiLevelType w:val="multilevel"/>
    <w:tmpl w:val="F1143A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32F77133"/>
    <w:multiLevelType w:val="multilevel"/>
    <w:tmpl w:val="0DB4FB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3D4820AE"/>
    <w:multiLevelType w:val="multilevel"/>
    <w:tmpl w:val="C4E2A6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42D10775"/>
    <w:multiLevelType w:val="multilevel"/>
    <w:tmpl w:val="A97809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4355565C"/>
    <w:multiLevelType w:val="multilevel"/>
    <w:tmpl w:val="867CC1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43717B0E"/>
    <w:multiLevelType w:val="multilevel"/>
    <w:tmpl w:val="3D8A23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54F33CD4"/>
    <w:multiLevelType w:val="hybridMultilevel"/>
    <w:tmpl w:val="0DEC7A88"/>
    <w:lvl w:ilvl="0" w:tplc="041D0011">
      <w:start w:val="1"/>
      <w:numFmt w:val="decimal"/>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14" w15:restartNumberingAfterBreak="0">
    <w:nsid w:val="56A719BF"/>
    <w:multiLevelType w:val="multilevel"/>
    <w:tmpl w:val="F7003B8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57337EEE"/>
    <w:multiLevelType w:val="multilevel"/>
    <w:tmpl w:val="6F7EB86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58185E4C"/>
    <w:multiLevelType w:val="multilevel"/>
    <w:tmpl w:val="91282E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6A4816EE"/>
    <w:multiLevelType w:val="multilevel"/>
    <w:tmpl w:val="DF4621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6B527B03"/>
    <w:multiLevelType w:val="multilevel"/>
    <w:tmpl w:val="CCF2E6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6BDF0A7B"/>
    <w:multiLevelType w:val="multilevel"/>
    <w:tmpl w:val="8626D9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6D594DB7"/>
    <w:multiLevelType w:val="hybridMultilevel"/>
    <w:tmpl w:val="32008864"/>
    <w:lvl w:ilvl="0" w:tplc="3AEA866A">
      <w:numFmt w:val="bullet"/>
      <w:lvlText w:val="-"/>
      <w:lvlJc w:val="left"/>
      <w:pPr>
        <w:ind w:left="720" w:hanging="360"/>
      </w:pPr>
      <w:rPr>
        <w:rFonts w:ascii="Times New Roman" w:eastAsiaTheme="minorEastAsia" w:hAnsi="Times New Roman" w:cs="Times New Roman"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21" w15:restartNumberingAfterBreak="0">
    <w:nsid w:val="6F043095"/>
    <w:multiLevelType w:val="hybridMultilevel"/>
    <w:tmpl w:val="F5263908"/>
    <w:lvl w:ilvl="0" w:tplc="9558F8AE">
      <w:start w:val="4"/>
      <w:numFmt w:val="bullet"/>
      <w:lvlText w:val="-"/>
      <w:lvlJc w:val="left"/>
      <w:pPr>
        <w:ind w:left="720" w:hanging="360"/>
      </w:pPr>
      <w:rPr>
        <w:rFonts w:ascii="Calibri" w:eastAsia="Times New Roman" w:hAnsi="Calibri" w:cs="Calibri"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22" w15:restartNumberingAfterBreak="0">
    <w:nsid w:val="7A9877C0"/>
    <w:multiLevelType w:val="multilevel"/>
    <w:tmpl w:val="A0D8F2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2"/>
  </w:num>
  <w:num w:numId="2">
    <w:abstractNumId w:val="19"/>
  </w:num>
  <w:num w:numId="3">
    <w:abstractNumId w:val="8"/>
  </w:num>
  <w:num w:numId="4">
    <w:abstractNumId w:val="4"/>
  </w:num>
  <w:num w:numId="5">
    <w:abstractNumId w:val="14"/>
  </w:num>
  <w:num w:numId="6">
    <w:abstractNumId w:val="14"/>
    <w:lvlOverride w:ilvl="1">
      <w:lvl w:ilvl="1">
        <w:numFmt w:val="bullet"/>
        <w:lvlText w:val=""/>
        <w:lvlJc w:val="left"/>
        <w:pPr>
          <w:tabs>
            <w:tab w:val="num" w:pos="1440"/>
          </w:tabs>
          <w:ind w:left="1440" w:hanging="360"/>
        </w:pPr>
        <w:rPr>
          <w:rFonts w:ascii="Symbol" w:hAnsi="Symbol" w:hint="default"/>
          <w:sz w:val="20"/>
        </w:rPr>
      </w:lvl>
    </w:lvlOverride>
  </w:num>
  <w:num w:numId="7">
    <w:abstractNumId w:val="12"/>
  </w:num>
  <w:num w:numId="8">
    <w:abstractNumId w:val="10"/>
  </w:num>
  <w:num w:numId="9">
    <w:abstractNumId w:val="9"/>
  </w:num>
  <w:num w:numId="10">
    <w:abstractNumId w:val="17"/>
  </w:num>
  <w:num w:numId="11">
    <w:abstractNumId w:val="22"/>
  </w:num>
  <w:num w:numId="12">
    <w:abstractNumId w:val="11"/>
  </w:num>
  <w:num w:numId="13">
    <w:abstractNumId w:val="15"/>
  </w:num>
  <w:num w:numId="14">
    <w:abstractNumId w:val="16"/>
  </w:num>
  <w:num w:numId="15">
    <w:abstractNumId w:val="18"/>
  </w:num>
  <w:num w:numId="16">
    <w:abstractNumId w:val="7"/>
  </w:num>
  <w:num w:numId="17">
    <w:abstractNumId w:val="21"/>
  </w:num>
  <w:num w:numId="18">
    <w:abstractNumId w:val="0"/>
  </w:num>
  <w:num w:numId="19">
    <w:abstractNumId w:val="1"/>
  </w:num>
  <w:num w:numId="20">
    <w:abstractNumId w:val="5"/>
  </w:num>
  <w:num w:numId="21">
    <w:abstractNumId w:val="6"/>
  </w:num>
  <w:num w:numId="22">
    <w:abstractNumId w:val="3"/>
  </w:num>
  <w:num w:numId="23">
    <w:abstractNumId w:val="20"/>
  </w:num>
  <w:num w:numId="24">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hideSpellingErrors/>
  <w:defaultTabStop w:val="720"/>
  <w:hyphenationZone w:val="425"/>
  <w:characterSpacingControl w:val="doNotCompress"/>
  <w:hdrShapeDefaults>
    <o:shapedefaults v:ext="edit" spidmax="6145"/>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vancouver-svenska-rak-marginal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exwtr0vgfzzvwef0vjxdapc5tdtd22a55ee&quot;&gt;My EndNote Library&lt;record-ids&gt;&lt;item&gt;14&lt;/item&gt;&lt;item&gt;15&lt;/item&gt;&lt;item&gt;16&lt;/item&gt;&lt;item&gt;17&lt;/item&gt;&lt;item&gt;18&lt;/item&gt;&lt;item&gt;19&lt;/item&gt;&lt;item&gt;21&lt;/item&gt;&lt;item&gt;23&lt;/item&gt;&lt;item&gt;25&lt;/item&gt;&lt;item&gt;26&lt;/item&gt;&lt;item&gt;28&lt;/item&gt;&lt;item&gt;29&lt;/item&gt;&lt;item&gt;40&lt;/item&gt;&lt;item&gt;41&lt;/item&gt;&lt;item&gt;44&lt;/item&gt;&lt;item&gt;48&lt;/item&gt;&lt;item&gt;52&lt;/item&gt;&lt;item&gt;54&lt;/item&gt;&lt;item&gt;61&lt;/item&gt;&lt;item&gt;62&lt;/item&gt;&lt;item&gt;63&lt;/item&gt;&lt;item&gt;64&lt;/item&gt;&lt;item&gt;65&lt;/item&gt;&lt;item&gt;66&lt;/item&gt;&lt;item&gt;67&lt;/item&gt;&lt;item&gt;68&lt;/item&gt;&lt;item&gt;72&lt;/item&gt;&lt;item&gt;73&lt;/item&gt;&lt;item&gt;74&lt;/item&gt;&lt;item&gt;75&lt;/item&gt;&lt;item&gt;76&lt;/item&gt;&lt;item&gt;77&lt;/item&gt;&lt;item&gt;78&lt;/item&gt;&lt;item&gt;79&lt;/item&gt;&lt;item&gt;80&lt;/item&gt;&lt;item&gt;81&lt;/item&gt;&lt;/record-ids&gt;&lt;/item&gt;&lt;/Libraries&gt;"/>
  </w:docVars>
  <w:rsids>
    <w:rsidRoot w:val="00B44345"/>
    <w:rsid w:val="00000057"/>
    <w:rsid w:val="000000D0"/>
    <w:rsid w:val="0000068D"/>
    <w:rsid w:val="000006E4"/>
    <w:rsid w:val="000006ED"/>
    <w:rsid w:val="00000796"/>
    <w:rsid w:val="00000EAF"/>
    <w:rsid w:val="000010D4"/>
    <w:rsid w:val="000011BB"/>
    <w:rsid w:val="0000127A"/>
    <w:rsid w:val="00001484"/>
    <w:rsid w:val="00001513"/>
    <w:rsid w:val="00001541"/>
    <w:rsid w:val="00001D4D"/>
    <w:rsid w:val="00001F6C"/>
    <w:rsid w:val="00002396"/>
    <w:rsid w:val="000027AE"/>
    <w:rsid w:val="00002AF5"/>
    <w:rsid w:val="00002C20"/>
    <w:rsid w:val="00002D35"/>
    <w:rsid w:val="00002D69"/>
    <w:rsid w:val="0000368C"/>
    <w:rsid w:val="00003B53"/>
    <w:rsid w:val="00003BDC"/>
    <w:rsid w:val="000044AF"/>
    <w:rsid w:val="00004685"/>
    <w:rsid w:val="0000475F"/>
    <w:rsid w:val="000048F4"/>
    <w:rsid w:val="00004A92"/>
    <w:rsid w:val="00004AC8"/>
    <w:rsid w:val="00004B27"/>
    <w:rsid w:val="00004DA3"/>
    <w:rsid w:val="000053AE"/>
    <w:rsid w:val="000058E2"/>
    <w:rsid w:val="00005905"/>
    <w:rsid w:val="00005F73"/>
    <w:rsid w:val="00006292"/>
    <w:rsid w:val="00006590"/>
    <w:rsid w:val="00007094"/>
    <w:rsid w:val="0000709A"/>
    <w:rsid w:val="0000728F"/>
    <w:rsid w:val="0000736B"/>
    <w:rsid w:val="000074C4"/>
    <w:rsid w:val="000076D6"/>
    <w:rsid w:val="000101D6"/>
    <w:rsid w:val="000103EE"/>
    <w:rsid w:val="000106C5"/>
    <w:rsid w:val="00010FDC"/>
    <w:rsid w:val="000111CE"/>
    <w:rsid w:val="0001148D"/>
    <w:rsid w:val="000114C7"/>
    <w:rsid w:val="000116AC"/>
    <w:rsid w:val="00011AD4"/>
    <w:rsid w:val="00011B3D"/>
    <w:rsid w:val="00011F13"/>
    <w:rsid w:val="000120C0"/>
    <w:rsid w:val="000123C7"/>
    <w:rsid w:val="000128C3"/>
    <w:rsid w:val="00012B14"/>
    <w:rsid w:val="00012FEC"/>
    <w:rsid w:val="000133A8"/>
    <w:rsid w:val="00013917"/>
    <w:rsid w:val="00013B44"/>
    <w:rsid w:val="00013C4B"/>
    <w:rsid w:val="000141B6"/>
    <w:rsid w:val="000143D9"/>
    <w:rsid w:val="00014468"/>
    <w:rsid w:val="0001446F"/>
    <w:rsid w:val="000144F4"/>
    <w:rsid w:val="00014653"/>
    <w:rsid w:val="0001492A"/>
    <w:rsid w:val="00014942"/>
    <w:rsid w:val="00014AC3"/>
    <w:rsid w:val="00014C2A"/>
    <w:rsid w:val="00015679"/>
    <w:rsid w:val="00015767"/>
    <w:rsid w:val="000157BD"/>
    <w:rsid w:val="00015DC9"/>
    <w:rsid w:val="00016084"/>
    <w:rsid w:val="000165C0"/>
    <w:rsid w:val="00016686"/>
    <w:rsid w:val="0001686C"/>
    <w:rsid w:val="00016A41"/>
    <w:rsid w:val="00016A73"/>
    <w:rsid w:val="000171E2"/>
    <w:rsid w:val="000177D8"/>
    <w:rsid w:val="00017860"/>
    <w:rsid w:val="000178F7"/>
    <w:rsid w:val="000202BE"/>
    <w:rsid w:val="0002044E"/>
    <w:rsid w:val="000208E0"/>
    <w:rsid w:val="000209DD"/>
    <w:rsid w:val="00020A3C"/>
    <w:rsid w:val="00020F0D"/>
    <w:rsid w:val="00021770"/>
    <w:rsid w:val="000217E2"/>
    <w:rsid w:val="00021969"/>
    <w:rsid w:val="00021F42"/>
    <w:rsid w:val="000221B3"/>
    <w:rsid w:val="000227FD"/>
    <w:rsid w:val="00022C78"/>
    <w:rsid w:val="000233F5"/>
    <w:rsid w:val="00023673"/>
    <w:rsid w:val="00023C38"/>
    <w:rsid w:val="00023D1B"/>
    <w:rsid w:val="00023E8F"/>
    <w:rsid w:val="00023EA1"/>
    <w:rsid w:val="00023FFF"/>
    <w:rsid w:val="0002402E"/>
    <w:rsid w:val="00024093"/>
    <w:rsid w:val="0002413F"/>
    <w:rsid w:val="000246B3"/>
    <w:rsid w:val="00024828"/>
    <w:rsid w:val="00024FFA"/>
    <w:rsid w:val="0002538D"/>
    <w:rsid w:val="0002589F"/>
    <w:rsid w:val="0002591C"/>
    <w:rsid w:val="00026000"/>
    <w:rsid w:val="00026182"/>
    <w:rsid w:val="00026AA2"/>
    <w:rsid w:val="00026AD4"/>
    <w:rsid w:val="000272E3"/>
    <w:rsid w:val="00027363"/>
    <w:rsid w:val="00027606"/>
    <w:rsid w:val="000279DA"/>
    <w:rsid w:val="000279F2"/>
    <w:rsid w:val="00027A9A"/>
    <w:rsid w:val="00027E56"/>
    <w:rsid w:val="00030267"/>
    <w:rsid w:val="00030450"/>
    <w:rsid w:val="00030B9D"/>
    <w:rsid w:val="00030DD3"/>
    <w:rsid w:val="000313E3"/>
    <w:rsid w:val="000313FF"/>
    <w:rsid w:val="000318EA"/>
    <w:rsid w:val="00031B59"/>
    <w:rsid w:val="00031DBE"/>
    <w:rsid w:val="0003222A"/>
    <w:rsid w:val="00032257"/>
    <w:rsid w:val="0003237E"/>
    <w:rsid w:val="000324A8"/>
    <w:rsid w:val="000328D3"/>
    <w:rsid w:val="00032B97"/>
    <w:rsid w:val="00032DBB"/>
    <w:rsid w:val="000332CC"/>
    <w:rsid w:val="000332CD"/>
    <w:rsid w:val="00033752"/>
    <w:rsid w:val="0003405F"/>
    <w:rsid w:val="0003413C"/>
    <w:rsid w:val="00034351"/>
    <w:rsid w:val="000344D8"/>
    <w:rsid w:val="00034525"/>
    <w:rsid w:val="00034C9C"/>
    <w:rsid w:val="000351F7"/>
    <w:rsid w:val="000356D5"/>
    <w:rsid w:val="00035A66"/>
    <w:rsid w:val="00035C91"/>
    <w:rsid w:val="00035EF9"/>
    <w:rsid w:val="00036176"/>
    <w:rsid w:val="0003643E"/>
    <w:rsid w:val="00036600"/>
    <w:rsid w:val="000366BA"/>
    <w:rsid w:val="0003670F"/>
    <w:rsid w:val="00036B3A"/>
    <w:rsid w:val="00036C2E"/>
    <w:rsid w:val="000377F6"/>
    <w:rsid w:val="00037811"/>
    <w:rsid w:val="00037865"/>
    <w:rsid w:val="000379A4"/>
    <w:rsid w:val="00037B0B"/>
    <w:rsid w:val="00037C99"/>
    <w:rsid w:val="00037CA0"/>
    <w:rsid w:val="0004090D"/>
    <w:rsid w:val="00040A49"/>
    <w:rsid w:val="00040FF3"/>
    <w:rsid w:val="00041539"/>
    <w:rsid w:val="00041844"/>
    <w:rsid w:val="00041B57"/>
    <w:rsid w:val="00041DED"/>
    <w:rsid w:val="00042047"/>
    <w:rsid w:val="0004233E"/>
    <w:rsid w:val="000423B7"/>
    <w:rsid w:val="000424CD"/>
    <w:rsid w:val="00042604"/>
    <w:rsid w:val="0004291D"/>
    <w:rsid w:val="00042E1E"/>
    <w:rsid w:val="00043459"/>
    <w:rsid w:val="00043620"/>
    <w:rsid w:val="00043857"/>
    <w:rsid w:val="00043ECB"/>
    <w:rsid w:val="00044023"/>
    <w:rsid w:val="000441A8"/>
    <w:rsid w:val="000442D0"/>
    <w:rsid w:val="0004438B"/>
    <w:rsid w:val="0004462D"/>
    <w:rsid w:val="0004506C"/>
    <w:rsid w:val="0004538E"/>
    <w:rsid w:val="00045850"/>
    <w:rsid w:val="000458B1"/>
    <w:rsid w:val="0004591B"/>
    <w:rsid w:val="00045A15"/>
    <w:rsid w:val="00045C90"/>
    <w:rsid w:val="00045EA5"/>
    <w:rsid w:val="0004609E"/>
    <w:rsid w:val="0004617E"/>
    <w:rsid w:val="00046275"/>
    <w:rsid w:val="0004631D"/>
    <w:rsid w:val="000465A4"/>
    <w:rsid w:val="00046BBF"/>
    <w:rsid w:val="00046E64"/>
    <w:rsid w:val="000470C3"/>
    <w:rsid w:val="00047920"/>
    <w:rsid w:val="0005002D"/>
    <w:rsid w:val="00050105"/>
    <w:rsid w:val="0005014F"/>
    <w:rsid w:val="000502FF"/>
    <w:rsid w:val="0005041B"/>
    <w:rsid w:val="00050539"/>
    <w:rsid w:val="000507AC"/>
    <w:rsid w:val="000507AE"/>
    <w:rsid w:val="0005097A"/>
    <w:rsid w:val="00050FF2"/>
    <w:rsid w:val="00051179"/>
    <w:rsid w:val="0005119C"/>
    <w:rsid w:val="0005140E"/>
    <w:rsid w:val="000519D5"/>
    <w:rsid w:val="000524AE"/>
    <w:rsid w:val="00052D90"/>
    <w:rsid w:val="00053099"/>
    <w:rsid w:val="00053281"/>
    <w:rsid w:val="000533B4"/>
    <w:rsid w:val="00053B99"/>
    <w:rsid w:val="00053D7F"/>
    <w:rsid w:val="00053F63"/>
    <w:rsid w:val="0005434F"/>
    <w:rsid w:val="000543D5"/>
    <w:rsid w:val="0005487F"/>
    <w:rsid w:val="000548FA"/>
    <w:rsid w:val="00054994"/>
    <w:rsid w:val="00054E49"/>
    <w:rsid w:val="000555FA"/>
    <w:rsid w:val="0005566A"/>
    <w:rsid w:val="00055865"/>
    <w:rsid w:val="000559F2"/>
    <w:rsid w:val="00055C9C"/>
    <w:rsid w:val="00055CF3"/>
    <w:rsid w:val="00055EDF"/>
    <w:rsid w:val="000561D1"/>
    <w:rsid w:val="00056213"/>
    <w:rsid w:val="00056266"/>
    <w:rsid w:val="00056694"/>
    <w:rsid w:val="00056CD0"/>
    <w:rsid w:val="00056EFB"/>
    <w:rsid w:val="00056F93"/>
    <w:rsid w:val="000575D5"/>
    <w:rsid w:val="000576C1"/>
    <w:rsid w:val="00057894"/>
    <w:rsid w:val="000578FC"/>
    <w:rsid w:val="00057A3D"/>
    <w:rsid w:val="00057B2F"/>
    <w:rsid w:val="00057D4C"/>
    <w:rsid w:val="00057D62"/>
    <w:rsid w:val="00057DD3"/>
    <w:rsid w:val="00057F27"/>
    <w:rsid w:val="000600A8"/>
    <w:rsid w:val="00060198"/>
    <w:rsid w:val="00060A4F"/>
    <w:rsid w:val="00060AA6"/>
    <w:rsid w:val="00060BD5"/>
    <w:rsid w:val="00060E55"/>
    <w:rsid w:val="0006114D"/>
    <w:rsid w:val="0006188B"/>
    <w:rsid w:val="0006193C"/>
    <w:rsid w:val="00061A8B"/>
    <w:rsid w:val="000621F9"/>
    <w:rsid w:val="000622F6"/>
    <w:rsid w:val="00062447"/>
    <w:rsid w:val="000624FA"/>
    <w:rsid w:val="00062661"/>
    <w:rsid w:val="00062867"/>
    <w:rsid w:val="000628DC"/>
    <w:rsid w:val="00062EAA"/>
    <w:rsid w:val="00062EF8"/>
    <w:rsid w:val="000630A6"/>
    <w:rsid w:val="000631E1"/>
    <w:rsid w:val="000632FC"/>
    <w:rsid w:val="00063375"/>
    <w:rsid w:val="0006350E"/>
    <w:rsid w:val="000638A3"/>
    <w:rsid w:val="000638DF"/>
    <w:rsid w:val="00063BA3"/>
    <w:rsid w:val="00063DC1"/>
    <w:rsid w:val="00063FD9"/>
    <w:rsid w:val="00064074"/>
    <w:rsid w:val="00064207"/>
    <w:rsid w:val="00064491"/>
    <w:rsid w:val="000644D5"/>
    <w:rsid w:val="00064624"/>
    <w:rsid w:val="000646AB"/>
    <w:rsid w:val="00064B65"/>
    <w:rsid w:val="000651B2"/>
    <w:rsid w:val="00065530"/>
    <w:rsid w:val="00065F69"/>
    <w:rsid w:val="0006615B"/>
    <w:rsid w:val="00066253"/>
    <w:rsid w:val="000664CD"/>
    <w:rsid w:val="0006682E"/>
    <w:rsid w:val="00066872"/>
    <w:rsid w:val="00066D88"/>
    <w:rsid w:val="000671FE"/>
    <w:rsid w:val="00067319"/>
    <w:rsid w:val="000674B3"/>
    <w:rsid w:val="0006754A"/>
    <w:rsid w:val="0006787D"/>
    <w:rsid w:val="00067981"/>
    <w:rsid w:val="00067A9B"/>
    <w:rsid w:val="00067B93"/>
    <w:rsid w:val="00067BB8"/>
    <w:rsid w:val="00067C31"/>
    <w:rsid w:val="00067C64"/>
    <w:rsid w:val="00067D42"/>
    <w:rsid w:val="00067F6D"/>
    <w:rsid w:val="000700AD"/>
    <w:rsid w:val="00070685"/>
    <w:rsid w:val="00070978"/>
    <w:rsid w:val="00070CD3"/>
    <w:rsid w:val="00071141"/>
    <w:rsid w:val="000714E8"/>
    <w:rsid w:val="00071748"/>
    <w:rsid w:val="00071A50"/>
    <w:rsid w:val="00071B3B"/>
    <w:rsid w:val="00071CF1"/>
    <w:rsid w:val="00071EA9"/>
    <w:rsid w:val="0007223D"/>
    <w:rsid w:val="00072397"/>
    <w:rsid w:val="00072401"/>
    <w:rsid w:val="0007272A"/>
    <w:rsid w:val="0007281D"/>
    <w:rsid w:val="00072A92"/>
    <w:rsid w:val="00072CD5"/>
    <w:rsid w:val="00072EF4"/>
    <w:rsid w:val="00073484"/>
    <w:rsid w:val="00073554"/>
    <w:rsid w:val="0007361F"/>
    <w:rsid w:val="0007371F"/>
    <w:rsid w:val="00073956"/>
    <w:rsid w:val="00073C15"/>
    <w:rsid w:val="000742F1"/>
    <w:rsid w:val="00074921"/>
    <w:rsid w:val="00075380"/>
    <w:rsid w:val="000753F0"/>
    <w:rsid w:val="00075A64"/>
    <w:rsid w:val="00075AFA"/>
    <w:rsid w:val="00075D55"/>
    <w:rsid w:val="00075D58"/>
    <w:rsid w:val="00075F1F"/>
    <w:rsid w:val="00075F4C"/>
    <w:rsid w:val="0007625A"/>
    <w:rsid w:val="00076364"/>
    <w:rsid w:val="000766D1"/>
    <w:rsid w:val="0007685F"/>
    <w:rsid w:val="0007693B"/>
    <w:rsid w:val="00076C18"/>
    <w:rsid w:val="00076F47"/>
    <w:rsid w:val="00077830"/>
    <w:rsid w:val="000778B2"/>
    <w:rsid w:val="0007794C"/>
    <w:rsid w:val="00077FCE"/>
    <w:rsid w:val="000802C8"/>
    <w:rsid w:val="0008053E"/>
    <w:rsid w:val="0008125C"/>
    <w:rsid w:val="00081B4E"/>
    <w:rsid w:val="00081BF5"/>
    <w:rsid w:val="00081DF3"/>
    <w:rsid w:val="00081FAA"/>
    <w:rsid w:val="000825A4"/>
    <w:rsid w:val="000829B3"/>
    <w:rsid w:val="00082EB6"/>
    <w:rsid w:val="0008399C"/>
    <w:rsid w:val="00083BAE"/>
    <w:rsid w:val="00083CFA"/>
    <w:rsid w:val="00083E06"/>
    <w:rsid w:val="000845B0"/>
    <w:rsid w:val="000846B0"/>
    <w:rsid w:val="00084BEE"/>
    <w:rsid w:val="00085228"/>
    <w:rsid w:val="0008559A"/>
    <w:rsid w:val="000855E8"/>
    <w:rsid w:val="00085D9B"/>
    <w:rsid w:val="00085FB2"/>
    <w:rsid w:val="000860BF"/>
    <w:rsid w:val="000861B2"/>
    <w:rsid w:val="00086AA6"/>
    <w:rsid w:val="000873A0"/>
    <w:rsid w:val="000873C1"/>
    <w:rsid w:val="00087BD1"/>
    <w:rsid w:val="00087E56"/>
    <w:rsid w:val="00087E62"/>
    <w:rsid w:val="00087F69"/>
    <w:rsid w:val="00090092"/>
    <w:rsid w:val="000900F3"/>
    <w:rsid w:val="0009080F"/>
    <w:rsid w:val="00091CFC"/>
    <w:rsid w:val="0009202D"/>
    <w:rsid w:val="00092426"/>
    <w:rsid w:val="000924E5"/>
    <w:rsid w:val="00092617"/>
    <w:rsid w:val="000926AE"/>
    <w:rsid w:val="000929E7"/>
    <w:rsid w:val="00092BF0"/>
    <w:rsid w:val="00092D16"/>
    <w:rsid w:val="00092E3D"/>
    <w:rsid w:val="00093256"/>
    <w:rsid w:val="0009361D"/>
    <w:rsid w:val="00093CC7"/>
    <w:rsid w:val="00093D45"/>
    <w:rsid w:val="00093EC4"/>
    <w:rsid w:val="000940CF"/>
    <w:rsid w:val="000941B9"/>
    <w:rsid w:val="0009429B"/>
    <w:rsid w:val="0009447E"/>
    <w:rsid w:val="000944E3"/>
    <w:rsid w:val="0009470D"/>
    <w:rsid w:val="00094713"/>
    <w:rsid w:val="00094869"/>
    <w:rsid w:val="000948E7"/>
    <w:rsid w:val="00094D5F"/>
    <w:rsid w:val="000959CE"/>
    <w:rsid w:val="000963A0"/>
    <w:rsid w:val="0009646E"/>
    <w:rsid w:val="00096B25"/>
    <w:rsid w:val="00096B88"/>
    <w:rsid w:val="0009724E"/>
    <w:rsid w:val="000972AD"/>
    <w:rsid w:val="000973FC"/>
    <w:rsid w:val="000976C6"/>
    <w:rsid w:val="00097AC5"/>
    <w:rsid w:val="00097F37"/>
    <w:rsid w:val="000A0158"/>
    <w:rsid w:val="000A0630"/>
    <w:rsid w:val="000A0711"/>
    <w:rsid w:val="000A073A"/>
    <w:rsid w:val="000A0CCC"/>
    <w:rsid w:val="000A0E06"/>
    <w:rsid w:val="000A1087"/>
    <w:rsid w:val="000A109F"/>
    <w:rsid w:val="000A1561"/>
    <w:rsid w:val="000A1625"/>
    <w:rsid w:val="000A1BAE"/>
    <w:rsid w:val="000A1BD8"/>
    <w:rsid w:val="000A1D24"/>
    <w:rsid w:val="000A20F4"/>
    <w:rsid w:val="000A297F"/>
    <w:rsid w:val="000A29D1"/>
    <w:rsid w:val="000A29F3"/>
    <w:rsid w:val="000A2C9E"/>
    <w:rsid w:val="000A2CDC"/>
    <w:rsid w:val="000A2D90"/>
    <w:rsid w:val="000A2E03"/>
    <w:rsid w:val="000A33C2"/>
    <w:rsid w:val="000A3597"/>
    <w:rsid w:val="000A374E"/>
    <w:rsid w:val="000A3BB9"/>
    <w:rsid w:val="000A3D55"/>
    <w:rsid w:val="000A3FDF"/>
    <w:rsid w:val="000A4941"/>
    <w:rsid w:val="000A4F69"/>
    <w:rsid w:val="000A4F83"/>
    <w:rsid w:val="000A510B"/>
    <w:rsid w:val="000A55C4"/>
    <w:rsid w:val="000A55DC"/>
    <w:rsid w:val="000A580D"/>
    <w:rsid w:val="000A6493"/>
    <w:rsid w:val="000A64B1"/>
    <w:rsid w:val="000A6553"/>
    <w:rsid w:val="000A76A8"/>
    <w:rsid w:val="000A79E2"/>
    <w:rsid w:val="000A7B5F"/>
    <w:rsid w:val="000B05D5"/>
    <w:rsid w:val="000B0647"/>
    <w:rsid w:val="000B0A9D"/>
    <w:rsid w:val="000B0F0C"/>
    <w:rsid w:val="000B11D3"/>
    <w:rsid w:val="000B17ED"/>
    <w:rsid w:val="000B196C"/>
    <w:rsid w:val="000B1DB6"/>
    <w:rsid w:val="000B1EB4"/>
    <w:rsid w:val="000B2088"/>
    <w:rsid w:val="000B2562"/>
    <w:rsid w:val="000B2F26"/>
    <w:rsid w:val="000B335F"/>
    <w:rsid w:val="000B3410"/>
    <w:rsid w:val="000B3E75"/>
    <w:rsid w:val="000B402E"/>
    <w:rsid w:val="000B41CC"/>
    <w:rsid w:val="000B45E8"/>
    <w:rsid w:val="000B4942"/>
    <w:rsid w:val="000B5098"/>
    <w:rsid w:val="000B5BB7"/>
    <w:rsid w:val="000B63A7"/>
    <w:rsid w:val="000B64CD"/>
    <w:rsid w:val="000B6A26"/>
    <w:rsid w:val="000B6EAC"/>
    <w:rsid w:val="000B6EAD"/>
    <w:rsid w:val="000B6F25"/>
    <w:rsid w:val="000B6F6C"/>
    <w:rsid w:val="000B74B1"/>
    <w:rsid w:val="000B76D7"/>
    <w:rsid w:val="000B7A63"/>
    <w:rsid w:val="000B7B60"/>
    <w:rsid w:val="000B7D59"/>
    <w:rsid w:val="000C00A9"/>
    <w:rsid w:val="000C0312"/>
    <w:rsid w:val="000C03A2"/>
    <w:rsid w:val="000C0615"/>
    <w:rsid w:val="000C0FAF"/>
    <w:rsid w:val="000C0FB1"/>
    <w:rsid w:val="000C167C"/>
    <w:rsid w:val="000C1F88"/>
    <w:rsid w:val="000C236A"/>
    <w:rsid w:val="000C23DB"/>
    <w:rsid w:val="000C28B7"/>
    <w:rsid w:val="000C2F61"/>
    <w:rsid w:val="000C3003"/>
    <w:rsid w:val="000C3696"/>
    <w:rsid w:val="000C36CC"/>
    <w:rsid w:val="000C39A9"/>
    <w:rsid w:val="000C39B8"/>
    <w:rsid w:val="000C3C60"/>
    <w:rsid w:val="000C3E75"/>
    <w:rsid w:val="000C4260"/>
    <w:rsid w:val="000C42A7"/>
    <w:rsid w:val="000C4305"/>
    <w:rsid w:val="000C4624"/>
    <w:rsid w:val="000C4636"/>
    <w:rsid w:val="000C4A44"/>
    <w:rsid w:val="000C4CB3"/>
    <w:rsid w:val="000C4CEE"/>
    <w:rsid w:val="000C545F"/>
    <w:rsid w:val="000C54A8"/>
    <w:rsid w:val="000C569B"/>
    <w:rsid w:val="000C56AA"/>
    <w:rsid w:val="000C58B5"/>
    <w:rsid w:val="000C58D2"/>
    <w:rsid w:val="000C59D9"/>
    <w:rsid w:val="000C5FF1"/>
    <w:rsid w:val="000C6507"/>
    <w:rsid w:val="000C6B2F"/>
    <w:rsid w:val="000C6C4D"/>
    <w:rsid w:val="000C7025"/>
    <w:rsid w:val="000C722A"/>
    <w:rsid w:val="000C72D7"/>
    <w:rsid w:val="000D0108"/>
    <w:rsid w:val="000D0682"/>
    <w:rsid w:val="000D1196"/>
    <w:rsid w:val="000D18EC"/>
    <w:rsid w:val="000D1C21"/>
    <w:rsid w:val="000D1E65"/>
    <w:rsid w:val="000D22E6"/>
    <w:rsid w:val="000D2471"/>
    <w:rsid w:val="000D2623"/>
    <w:rsid w:val="000D267F"/>
    <w:rsid w:val="000D2AAF"/>
    <w:rsid w:val="000D3479"/>
    <w:rsid w:val="000D388C"/>
    <w:rsid w:val="000D3A94"/>
    <w:rsid w:val="000D3B73"/>
    <w:rsid w:val="000D3CCA"/>
    <w:rsid w:val="000D3FF9"/>
    <w:rsid w:val="000D417C"/>
    <w:rsid w:val="000D44BB"/>
    <w:rsid w:val="000D44D9"/>
    <w:rsid w:val="000D476A"/>
    <w:rsid w:val="000D47F6"/>
    <w:rsid w:val="000D49F3"/>
    <w:rsid w:val="000D4E0D"/>
    <w:rsid w:val="000D52E9"/>
    <w:rsid w:val="000D5532"/>
    <w:rsid w:val="000D5924"/>
    <w:rsid w:val="000D5E1F"/>
    <w:rsid w:val="000D64E6"/>
    <w:rsid w:val="000D6A0C"/>
    <w:rsid w:val="000D7269"/>
    <w:rsid w:val="000D72C2"/>
    <w:rsid w:val="000D74EE"/>
    <w:rsid w:val="000D780B"/>
    <w:rsid w:val="000D7A91"/>
    <w:rsid w:val="000D7C57"/>
    <w:rsid w:val="000D7EEC"/>
    <w:rsid w:val="000E04CC"/>
    <w:rsid w:val="000E0518"/>
    <w:rsid w:val="000E0FEE"/>
    <w:rsid w:val="000E13AC"/>
    <w:rsid w:val="000E1505"/>
    <w:rsid w:val="000E1823"/>
    <w:rsid w:val="000E1A45"/>
    <w:rsid w:val="000E1A78"/>
    <w:rsid w:val="000E1AA0"/>
    <w:rsid w:val="000E1CEE"/>
    <w:rsid w:val="000E1D1D"/>
    <w:rsid w:val="000E1DF1"/>
    <w:rsid w:val="000E1E74"/>
    <w:rsid w:val="000E1F31"/>
    <w:rsid w:val="000E2302"/>
    <w:rsid w:val="000E2451"/>
    <w:rsid w:val="000E2921"/>
    <w:rsid w:val="000E2936"/>
    <w:rsid w:val="000E2BF4"/>
    <w:rsid w:val="000E2D03"/>
    <w:rsid w:val="000E344B"/>
    <w:rsid w:val="000E3A37"/>
    <w:rsid w:val="000E3AE3"/>
    <w:rsid w:val="000E3C31"/>
    <w:rsid w:val="000E408D"/>
    <w:rsid w:val="000E4345"/>
    <w:rsid w:val="000E4845"/>
    <w:rsid w:val="000E4FD2"/>
    <w:rsid w:val="000E5152"/>
    <w:rsid w:val="000E5267"/>
    <w:rsid w:val="000E555A"/>
    <w:rsid w:val="000E5747"/>
    <w:rsid w:val="000E57A7"/>
    <w:rsid w:val="000E590B"/>
    <w:rsid w:val="000E592D"/>
    <w:rsid w:val="000E5944"/>
    <w:rsid w:val="000E5B5B"/>
    <w:rsid w:val="000E60F0"/>
    <w:rsid w:val="000E6216"/>
    <w:rsid w:val="000E6278"/>
    <w:rsid w:val="000E6A78"/>
    <w:rsid w:val="000E6B20"/>
    <w:rsid w:val="000E6B52"/>
    <w:rsid w:val="000E7418"/>
    <w:rsid w:val="000E765E"/>
    <w:rsid w:val="000E7DE9"/>
    <w:rsid w:val="000F05EE"/>
    <w:rsid w:val="000F0ECA"/>
    <w:rsid w:val="000F15B8"/>
    <w:rsid w:val="000F1AD0"/>
    <w:rsid w:val="000F1E19"/>
    <w:rsid w:val="000F1FE0"/>
    <w:rsid w:val="000F2284"/>
    <w:rsid w:val="000F2620"/>
    <w:rsid w:val="000F2744"/>
    <w:rsid w:val="000F30BC"/>
    <w:rsid w:val="000F37D3"/>
    <w:rsid w:val="000F38C2"/>
    <w:rsid w:val="000F3CEB"/>
    <w:rsid w:val="000F3FB7"/>
    <w:rsid w:val="000F43A1"/>
    <w:rsid w:val="000F4B9D"/>
    <w:rsid w:val="000F4BFC"/>
    <w:rsid w:val="000F4EC2"/>
    <w:rsid w:val="000F5274"/>
    <w:rsid w:val="000F52DC"/>
    <w:rsid w:val="000F531B"/>
    <w:rsid w:val="000F5533"/>
    <w:rsid w:val="000F55CA"/>
    <w:rsid w:val="000F5B37"/>
    <w:rsid w:val="000F6B65"/>
    <w:rsid w:val="000F6DBB"/>
    <w:rsid w:val="000F7209"/>
    <w:rsid w:val="000F72D5"/>
    <w:rsid w:val="000F768D"/>
    <w:rsid w:val="00100562"/>
    <w:rsid w:val="0010068D"/>
    <w:rsid w:val="00100C24"/>
    <w:rsid w:val="00101238"/>
    <w:rsid w:val="00101712"/>
    <w:rsid w:val="00101A79"/>
    <w:rsid w:val="00101FA2"/>
    <w:rsid w:val="0010212B"/>
    <w:rsid w:val="00102319"/>
    <w:rsid w:val="00102719"/>
    <w:rsid w:val="001028CF"/>
    <w:rsid w:val="001034CE"/>
    <w:rsid w:val="0010363C"/>
    <w:rsid w:val="0010377F"/>
    <w:rsid w:val="0010387D"/>
    <w:rsid w:val="00103E1E"/>
    <w:rsid w:val="0010465E"/>
    <w:rsid w:val="00104792"/>
    <w:rsid w:val="00104975"/>
    <w:rsid w:val="00104B7D"/>
    <w:rsid w:val="00104BCF"/>
    <w:rsid w:val="00104DEF"/>
    <w:rsid w:val="00105081"/>
    <w:rsid w:val="00105087"/>
    <w:rsid w:val="00105197"/>
    <w:rsid w:val="0010564E"/>
    <w:rsid w:val="00105F40"/>
    <w:rsid w:val="00105FB8"/>
    <w:rsid w:val="00106276"/>
    <w:rsid w:val="00106376"/>
    <w:rsid w:val="00106807"/>
    <w:rsid w:val="001069A7"/>
    <w:rsid w:val="001069E8"/>
    <w:rsid w:val="001069F8"/>
    <w:rsid w:val="00106D4A"/>
    <w:rsid w:val="0010729D"/>
    <w:rsid w:val="0010761D"/>
    <w:rsid w:val="00107816"/>
    <w:rsid w:val="00107CE6"/>
    <w:rsid w:val="00107DA7"/>
    <w:rsid w:val="00107F7A"/>
    <w:rsid w:val="001100A3"/>
    <w:rsid w:val="001102CA"/>
    <w:rsid w:val="001103E2"/>
    <w:rsid w:val="00110693"/>
    <w:rsid w:val="00110B05"/>
    <w:rsid w:val="00110D16"/>
    <w:rsid w:val="00110EF2"/>
    <w:rsid w:val="00111078"/>
    <w:rsid w:val="001112E7"/>
    <w:rsid w:val="00111497"/>
    <w:rsid w:val="001114D2"/>
    <w:rsid w:val="0011196D"/>
    <w:rsid w:val="00111C3B"/>
    <w:rsid w:val="00111EEA"/>
    <w:rsid w:val="00112420"/>
    <w:rsid w:val="00112778"/>
    <w:rsid w:val="00112895"/>
    <w:rsid w:val="001131BD"/>
    <w:rsid w:val="0011359F"/>
    <w:rsid w:val="001135E9"/>
    <w:rsid w:val="001138BA"/>
    <w:rsid w:val="00113F9C"/>
    <w:rsid w:val="001144D2"/>
    <w:rsid w:val="001145F8"/>
    <w:rsid w:val="001148B3"/>
    <w:rsid w:val="00114C66"/>
    <w:rsid w:val="00114CDF"/>
    <w:rsid w:val="00114E4E"/>
    <w:rsid w:val="00115004"/>
    <w:rsid w:val="00115079"/>
    <w:rsid w:val="0011512F"/>
    <w:rsid w:val="001155BE"/>
    <w:rsid w:val="0011585F"/>
    <w:rsid w:val="00115A4E"/>
    <w:rsid w:val="00116476"/>
    <w:rsid w:val="001166B1"/>
    <w:rsid w:val="00116C0F"/>
    <w:rsid w:val="00116C95"/>
    <w:rsid w:val="0011723B"/>
    <w:rsid w:val="00117942"/>
    <w:rsid w:val="00117D93"/>
    <w:rsid w:val="001200AA"/>
    <w:rsid w:val="001205D2"/>
    <w:rsid w:val="0012064C"/>
    <w:rsid w:val="00120A90"/>
    <w:rsid w:val="00120B66"/>
    <w:rsid w:val="00120CD6"/>
    <w:rsid w:val="00120ED3"/>
    <w:rsid w:val="001215B5"/>
    <w:rsid w:val="001218D2"/>
    <w:rsid w:val="00121C60"/>
    <w:rsid w:val="00121E5E"/>
    <w:rsid w:val="00122610"/>
    <w:rsid w:val="001227CB"/>
    <w:rsid w:val="00122976"/>
    <w:rsid w:val="00122B23"/>
    <w:rsid w:val="00122F83"/>
    <w:rsid w:val="00123570"/>
    <w:rsid w:val="00123750"/>
    <w:rsid w:val="001238BF"/>
    <w:rsid w:val="00123AAC"/>
    <w:rsid w:val="00123B1D"/>
    <w:rsid w:val="00123C75"/>
    <w:rsid w:val="001242ED"/>
    <w:rsid w:val="00124375"/>
    <w:rsid w:val="00124592"/>
    <w:rsid w:val="00125343"/>
    <w:rsid w:val="001253D5"/>
    <w:rsid w:val="00125710"/>
    <w:rsid w:val="00125A1E"/>
    <w:rsid w:val="00125C98"/>
    <w:rsid w:val="001261AD"/>
    <w:rsid w:val="0012630E"/>
    <w:rsid w:val="00126479"/>
    <w:rsid w:val="001274F3"/>
    <w:rsid w:val="00127547"/>
    <w:rsid w:val="0012797E"/>
    <w:rsid w:val="00130853"/>
    <w:rsid w:val="001308C2"/>
    <w:rsid w:val="00130A1B"/>
    <w:rsid w:val="00130D06"/>
    <w:rsid w:val="00130D76"/>
    <w:rsid w:val="00130F7E"/>
    <w:rsid w:val="001313B1"/>
    <w:rsid w:val="00131499"/>
    <w:rsid w:val="00131689"/>
    <w:rsid w:val="00131730"/>
    <w:rsid w:val="00131940"/>
    <w:rsid w:val="001321DF"/>
    <w:rsid w:val="001322DD"/>
    <w:rsid w:val="001323A0"/>
    <w:rsid w:val="001324BD"/>
    <w:rsid w:val="00132756"/>
    <w:rsid w:val="001329D4"/>
    <w:rsid w:val="00132ABD"/>
    <w:rsid w:val="00132E83"/>
    <w:rsid w:val="00133471"/>
    <w:rsid w:val="00133DF3"/>
    <w:rsid w:val="00133F3F"/>
    <w:rsid w:val="0013477E"/>
    <w:rsid w:val="00134A0A"/>
    <w:rsid w:val="00134B60"/>
    <w:rsid w:val="00134CD7"/>
    <w:rsid w:val="00134D0A"/>
    <w:rsid w:val="00134D42"/>
    <w:rsid w:val="00135422"/>
    <w:rsid w:val="00135431"/>
    <w:rsid w:val="001355CF"/>
    <w:rsid w:val="00135770"/>
    <w:rsid w:val="001358D3"/>
    <w:rsid w:val="00135C05"/>
    <w:rsid w:val="00135DE2"/>
    <w:rsid w:val="00135F42"/>
    <w:rsid w:val="00135FD6"/>
    <w:rsid w:val="00136037"/>
    <w:rsid w:val="001362F7"/>
    <w:rsid w:val="00136B2D"/>
    <w:rsid w:val="00136DCE"/>
    <w:rsid w:val="001370CE"/>
    <w:rsid w:val="001370E3"/>
    <w:rsid w:val="00137252"/>
    <w:rsid w:val="001373C3"/>
    <w:rsid w:val="00137E11"/>
    <w:rsid w:val="00137E48"/>
    <w:rsid w:val="00140973"/>
    <w:rsid w:val="00140EF5"/>
    <w:rsid w:val="001413D0"/>
    <w:rsid w:val="001415DA"/>
    <w:rsid w:val="001418BD"/>
    <w:rsid w:val="00141DB9"/>
    <w:rsid w:val="00141E37"/>
    <w:rsid w:val="00141E78"/>
    <w:rsid w:val="00141FC8"/>
    <w:rsid w:val="001421D8"/>
    <w:rsid w:val="00142CF0"/>
    <w:rsid w:val="00142ECD"/>
    <w:rsid w:val="00143236"/>
    <w:rsid w:val="0014323F"/>
    <w:rsid w:val="00143544"/>
    <w:rsid w:val="00143BF9"/>
    <w:rsid w:val="00143DC2"/>
    <w:rsid w:val="00143F40"/>
    <w:rsid w:val="001448F5"/>
    <w:rsid w:val="0014491D"/>
    <w:rsid w:val="00144F2D"/>
    <w:rsid w:val="001453DB"/>
    <w:rsid w:val="001453E5"/>
    <w:rsid w:val="001456F4"/>
    <w:rsid w:val="00145846"/>
    <w:rsid w:val="00145919"/>
    <w:rsid w:val="00145DAB"/>
    <w:rsid w:val="0014606A"/>
    <w:rsid w:val="00146485"/>
    <w:rsid w:val="00146A19"/>
    <w:rsid w:val="00146A34"/>
    <w:rsid w:val="00146BE2"/>
    <w:rsid w:val="00146BF8"/>
    <w:rsid w:val="001470A0"/>
    <w:rsid w:val="001470DF"/>
    <w:rsid w:val="0014729D"/>
    <w:rsid w:val="00147469"/>
    <w:rsid w:val="0014783A"/>
    <w:rsid w:val="00147867"/>
    <w:rsid w:val="001478CA"/>
    <w:rsid w:val="0014794B"/>
    <w:rsid w:val="00150743"/>
    <w:rsid w:val="00150780"/>
    <w:rsid w:val="00150E6B"/>
    <w:rsid w:val="00151421"/>
    <w:rsid w:val="00151480"/>
    <w:rsid w:val="0015173E"/>
    <w:rsid w:val="001517C1"/>
    <w:rsid w:val="00151BC3"/>
    <w:rsid w:val="00151C3A"/>
    <w:rsid w:val="00151CA1"/>
    <w:rsid w:val="00151E31"/>
    <w:rsid w:val="00152259"/>
    <w:rsid w:val="00152538"/>
    <w:rsid w:val="001527A6"/>
    <w:rsid w:val="00152B3B"/>
    <w:rsid w:val="00152D3F"/>
    <w:rsid w:val="00153198"/>
    <w:rsid w:val="0015319A"/>
    <w:rsid w:val="00153DC5"/>
    <w:rsid w:val="00154419"/>
    <w:rsid w:val="0015454A"/>
    <w:rsid w:val="001547DC"/>
    <w:rsid w:val="00154E97"/>
    <w:rsid w:val="0015545A"/>
    <w:rsid w:val="00155563"/>
    <w:rsid w:val="001556E4"/>
    <w:rsid w:val="0015583B"/>
    <w:rsid w:val="0015584F"/>
    <w:rsid w:val="00155920"/>
    <w:rsid w:val="00155EAA"/>
    <w:rsid w:val="00156188"/>
    <w:rsid w:val="001566CD"/>
    <w:rsid w:val="00156CD2"/>
    <w:rsid w:val="0015703B"/>
    <w:rsid w:val="00157520"/>
    <w:rsid w:val="00157616"/>
    <w:rsid w:val="0015765D"/>
    <w:rsid w:val="00157666"/>
    <w:rsid w:val="001576F3"/>
    <w:rsid w:val="001578EC"/>
    <w:rsid w:val="0015794F"/>
    <w:rsid w:val="00157CCD"/>
    <w:rsid w:val="0016064B"/>
    <w:rsid w:val="001607F0"/>
    <w:rsid w:val="00160CFE"/>
    <w:rsid w:val="00161103"/>
    <w:rsid w:val="00161A76"/>
    <w:rsid w:val="00161F83"/>
    <w:rsid w:val="0016212E"/>
    <w:rsid w:val="0016229F"/>
    <w:rsid w:val="001628AE"/>
    <w:rsid w:val="00162B21"/>
    <w:rsid w:val="0016320E"/>
    <w:rsid w:val="001637E8"/>
    <w:rsid w:val="001639F8"/>
    <w:rsid w:val="00163A63"/>
    <w:rsid w:val="001641CE"/>
    <w:rsid w:val="0016447D"/>
    <w:rsid w:val="00164718"/>
    <w:rsid w:val="00164A68"/>
    <w:rsid w:val="00164B93"/>
    <w:rsid w:val="00165725"/>
    <w:rsid w:val="001659E9"/>
    <w:rsid w:val="00165B25"/>
    <w:rsid w:val="00165B8A"/>
    <w:rsid w:val="00165C21"/>
    <w:rsid w:val="00165C99"/>
    <w:rsid w:val="00165CD5"/>
    <w:rsid w:val="00165F0B"/>
    <w:rsid w:val="001662FC"/>
    <w:rsid w:val="00166C65"/>
    <w:rsid w:val="00166EA9"/>
    <w:rsid w:val="001675E7"/>
    <w:rsid w:val="00167724"/>
    <w:rsid w:val="0016773F"/>
    <w:rsid w:val="001677EC"/>
    <w:rsid w:val="0016786A"/>
    <w:rsid w:val="0016797D"/>
    <w:rsid w:val="00167AB2"/>
    <w:rsid w:val="00170282"/>
    <w:rsid w:val="0017050C"/>
    <w:rsid w:val="001708A0"/>
    <w:rsid w:val="00170F0D"/>
    <w:rsid w:val="00171059"/>
    <w:rsid w:val="001711AF"/>
    <w:rsid w:val="001713DC"/>
    <w:rsid w:val="00171497"/>
    <w:rsid w:val="0017155B"/>
    <w:rsid w:val="0017164B"/>
    <w:rsid w:val="001716DF"/>
    <w:rsid w:val="0017192E"/>
    <w:rsid w:val="00171A04"/>
    <w:rsid w:val="00171BC8"/>
    <w:rsid w:val="00171F19"/>
    <w:rsid w:val="0017200C"/>
    <w:rsid w:val="001721CE"/>
    <w:rsid w:val="00172261"/>
    <w:rsid w:val="00172434"/>
    <w:rsid w:val="0017272C"/>
    <w:rsid w:val="001728FF"/>
    <w:rsid w:val="00172CF4"/>
    <w:rsid w:val="00172E8D"/>
    <w:rsid w:val="00173227"/>
    <w:rsid w:val="001737AA"/>
    <w:rsid w:val="00173D35"/>
    <w:rsid w:val="00174486"/>
    <w:rsid w:val="00174910"/>
    <w:rsid w:val="00174EFB"/>
    <w:rsid w:val="00174F91"/>
    <w:rsid w:val="00174F9D"/>
    <w:rsid w:val="00175288"/>
    <w:rsid w:val="00175716"/>
    <w:rsid w:val="00175BEA"/>
    <w:rsid w:val="00175D38"/>
    <w:rsid w:val="00175ED2"/>
    <w:rsid w:val="00175F7E"/>
    <w:rsid w:val="0017635D"/>
    <w:rsid w:val="00176769"/>
    <w:rsid w:val="001767B5"/>
    <w:rsid w:val="001769A4"/>
    <w:rsid w:val="00176A39"/>
    <w:rsid w:val="00176B8D"/>
    <w:rsid w:val="00176BEF"/>
    <w:rsid w:val="00176F7E"/>
    <w:rsid w:val="0017709F"/>
    <w:rsid w:val="0017760B"/>
    <w:rsid w:val="00177884"/>
    <w:rsid w:val="00177D72"/>
    <w:rsid w:val="0018008D"/>
    <w:rsid w:val="00180329"/>
    <w:rsid w:val="001806FF"/>
    <w:rsid w:val="001807DB"/>
    <w:rsid w:val="001808D3"/>
    <w:rsid w:val="00180A28"/>
    <w:rsid w:val="00180EEF"/>
    <w:rsid w:val="00181002"/>
    <w:rsid w:val="0018141A"/>
    <w:rsid w:val="00181483"/>
    <w:rsid w:val="001814D2"/>
    <w:rsid w:val="00181553"/>
    <w:rsid w:val="001816A0"/>
    <w:rsid w:val="001817F6"/>
    <w:rsid w:val="001819D6"/>
    <w:rsid w:val="00181B05"/>
    <w:rsid w:val="00181B49"/>
    <w:rsid w:val="00181FC3"/>
    <w:rsid w:val="00181FD8"/>
    <w:rsid w:val="00182223"/>
    <w:rsid w:val="00182293"/>
    <w:rsid w:val="00182607"/>
    <w:rsid w:val="00182BD2"/>
    <w:rsid w:val="00182F96"/>
    <w:rsid w:val="00183265"/>
    <w:rsid w:val="001832E2"/>
    <w:rsid w:val="00183FED"/>
    <w:rsid w:val="00184052"/>
    <w:rsid w:val="00184418"/>
    <w:rsid w:val="00184A1B"/>
    <w:rsid w:val="00185715"/>
    <w:rsid w:val="0018573E"/>
    <w:rsid w:val="00185ABE"/>
    <w:rsid w:val="00185EBE"/>
    <w:rsid w:val="0018620A"/>
    <w:rsid w:val="0018642F"/>
    <w:rsid w:val="001865A7"/>
    <w:rsid w:val="00187196"/>
    <w:rsid w:val="00187407"/>
    <w:rsid w:val="001876C7"/>
    <w:rsid w:val="001877A9"/>
    <w:rsid w:val="00187C80"/>
    <w:rsid w:val="001901FC"/>
    <w:rsid w:val="00190439"/>
    <w:rsid w:val="00190820"/>
    <w:rsid w:val="00190B81"/>
    <w:rsid w:val="00190C02"/>
    <w:rsid w:val="00190F60"/>
    <w:rsid w:val="0019127A"/>
    <w:rsid w:val="001918D2"/>
    <w:rsid w:val="001919A9"/>
    <w:rsid w:val="00191DB0"/>
    <w:rsid w:val="00191DC5"/>
    <w:rsid w:val="00192B11"/>
    <w:rsid w:val="0019309D"/>
    <w:rsid w:val="001931CA"/>
    <w:rsid w:val="00193292"/>
    <w:rsid w:val="001933B7"/>
    <w:rsid w:val="0019349A"/>
    <w:rsid w:val="00193C48"/>
    <w:rsid w:val="00193D5C"/>
    <w:rsid w:val="00193DF5"/>
    <w:rsid w:val="00194089"/>
    <w:rsid w:val="0019409E"/>
    <w:rsid w:val="001941DE"/>
    <w:rsid w:val="001943E2"/>
    <w:rsid w:val="00194BC2"/>
    <w:rsid w:val="00194C9A"/>
    <w:rsid w:val="00194E33"/>
    <w:rsid w:val="00194E49"/>
    <w:rsid w:val="00195283"/>
    <w:rsid w:val="0019530A"/>
    <w:rsid w:val="00195520"/>
    <w:rsid w:val="0019565F"/>
    <w:rsid w:val="00195B40"/>
    <w:rsid w:val="0019653A"/>
    <w:rsid w:val="001967F6"/>
    <w:rsid w:val="001969AE"/>
    <w:rsid w:val="00196B26"/>
    <w:rsid w:val="00196CC5"/>
    <w:rsid w:val="00196CD9"/>
    <w:rsid w:val="00196F9C"/>
    <w:rsid w:val="00197015"/>
    <w:rsid w:val="001970CF"/>
    <w:rsid w:val="001975CB"/>
    <w:rsid w:val="00197FB7"/>
    <w:rsid w:val="001A006E"/>
    <w:rsid w:val="001A02DF"/>
    <w:rsid w:val="001A0537"/>
    <w:rsid w:val="001A07AF"/>
    <w:rsid w:val="001A07D2"/>
    <w:rsid w:val="001A0820"/>
    <w:rsid w:val="001A0E0B"/>
    <w:rsid w:val="001A109B"/>
    <w:rsid w:val="001A1FB8"/>
    <w:rsid w:val="001A1FE0"/>
    <w:rsid w:val="001A24CB"/>
    <w:rsid w:val="001A25BC"/>
    <w:rsid w:val="001A267D"/>
    <w:rsid w:val="001A2742"/>
    <w:rsid w:val="001A2749"/>
    <w:rsid w:val="001A2B00"/>
    <w:rsid w:val="001A2CA4"/>
    <w:rsid w:val="001A320B"/>
    <w:rsid w:val="001A394E"/>
    <w:rsid w:val="001A398E"/>
    <w:rsid w:val="001A4014"/>
    <w:rsid w:val="001A4024"/>
    <w:rsid w:val="001A46A2"/>
    <w:rsid w:val="001A4B30"/>
    <w:rsid w:val="001A4D43"/>
    <w:rsid w:val="001A5118"/>
    <w:rsid w:val="001A585B"/>
    <w:rsid w:val="001A5A60"/>
    <w:rsid w:val="001A5C87"/>
    <w:rsid w:val="001A6099"/>
    <w:rsid w:val="001A63C7"/>
    <w:rsid w:val="001A6AAF"/>
    <w:rsid w:val="001A6BE5"/>
    <w:rsid w:val="001A6C86"/>
    <w:rsid w:val="001A719A"/>
    <w:rsid w:val="001A7485"/>
    <w:rsid w:val="001A7713"/>
    <w:rsid w:val="001A7745"/>
    <w:rsid w:val="001A7AA1"/>
    <w:rsid w:val="001B0123"/>
    <w:rsid w:val="001B017B"/>
    <w:rsid w:val="001B07D9"/>
    <w:rsid w:val="001B0C94"/>
    <w:rsid w:val="001B0E18"/>
    <w:rsid w:val="001B11DF"/>
    <w:rsid w:val="001B122E"/>
    <w:rsid w:val="001B1305"/>
    <w:rsid w:val="001B1396"/>
    <w:rsid w:val="001B13D6"/>
    <w:rsid w:val="001B15AC"/>
    <w:rsid w:val="001B160D"/>
    <w:rsid w:val="001B19E7"/>
    <w:rsid w:val="001B222D"/>
    <w:rsid w:val="001B24DF"/>
    <w:rsid w:val="001B256A"/>
    <w:rsid w:val="001B2599"/>
    <w:rsid w:val="001B270A"/>
    <w:rsid w:val="001B2A0D"/>
    <w:rsid w:val="001B2C7F"/>
    <w:rsid w:val="001B2E81"/>
    <w:rsid w:val="001B2E8C"/>
    <w:rsid w:val="001B3184"/>
    <w:rsid w:val="001B31C0"/>
    <w:rsid w:val="001B32CD"/>
    <w:rsid w:val="001B32D6"/>
    <w:rsid w:val="001B33BC"/>
    <w:rsid w:val="001B3881"/>
    <w:rsid w:val="001B3B85"/>
    <w:rsid w:val="001B3B8A"/>
    <w:rsid w:val="001B4105"/>
    <w:rsid w:val="001B4158"/>
    <w:rsid w:val="001B4411"/>
    <w:rsid w:val="001B4596"/>
    <w:rsid w:val="001B4862"/>
    <w:rsid w:val="001B487F"/>
    <w:rsid w:val="001B4AA5"/>
    <w:rsid w:val="001B4F1D"/>
    <w:rsid w:val="001B5152"/>
    <w:rsid w:val="001B515C"/>
    <w:rsid w:val="001B516A"/>
    <w:rsid w:val="001B54B9"/>
    <w:rsid w:val="001B54CA"/>
    <w:rsid w:val="001B5C92"/>
    <w:rsid w:val="001B5E50"/>
    <w:rsid w:val="001B6023"/>
    <w:rsid w:val="001B6719"/>
    <w:rsid w:val="001B6B68"/>
    <w:rsid w:val="001B6BEC"/>
    <w:rsid w:val="001B6DE2"/>
    <w:rsid w:val="001B6E8E"/>
    <w:rsid w:val="001B72F6"/>
    <w:rsid w:val="001B7546"/>
    <w:rsid w:val="001B7603"/>
    <w:rsid w:val="001B7974"/>
    <w:rsid w:val="001B7988"/>
    <w:rsid w:val="001B7B37"/>
    <w:rsid w:val="001B7BC7"/>
    <w:rsid w:val="001B7C8E"/>
    <w:rsid w:val="001B7C98"/>
    <w:rsid w:val="001B7D80"/>
    <w:rsid w:val="001B7E77"/>
    <w:rsid w:val="001C0374"/>
    <w:rsid w:val="001C038D"/>
    <w:rsid w:val="001C0555"/>
    <w:rsid w:val="001C0591"/>
    <w:rsid w:val="001C0735"/>
    <w:rsid w:val="001C07C0"/>
    <w:rsid w:val="001C0BD2"/>
    <w:rsid w:val="001C0F94"/>
    <w:rsid w:val="001C1142"/>
    <w:rsid w:val="001C122F"/>
    <w:rsid w:val="001C12BA"/>
    <w:rsid w:val="001C13FE"/>
    <w:rsid w:val="001C18C1"/>
    <w:rsid w:val="001C18CD"/>
    <w:rsid w:val="001C1930"/>
    <w:rsid w:val="001C1C76"/>
    <w:rsid w:val="001C1D8D"/>
    <w:rsid w:val="001C21BC"/>
    <w:rsid w:val="001C252C"/>
    <w:rsid w:val="001C285D"/>
    <w:rsid w:val="001C2A69"/>
    <w:rsid w:val="001C2B52"/>
    <w:rsid w:val="001C2D82"/>
    <w:rsid w:val="001C336A"/>
    <w:rsid w:val="001C3974"/>
    <w:rsid w:val="001C3BEE"/>
    <w:rsid w:val="001C4047"/>
    <w:rsid w:val="001C4087"/>
    <w:rsid w:val="001C45BB"/>
    <w:rsid w:val="001C5124"/>
    <w:rsid w:val="001C5AE7"/>
    <w:rsid w:val="001C6040"/>
    <w:rsid w:val="001C618A"/>
    <w:rsid w:val="001C6344"/>
    <w:rsid w:val="001C69CE"/>
    <w:rsid w:val="001C6A16"/>
    <w:rsid w:val="001C6ACC"/>
    <w:rsid w:val="001C7308"/>
    <w:rsid w:val="001C7482"/>
    <w:rsid w:val="001C7797"/>
    <w:rsid w:val="001C795C"/>
    <w:rsid w:val="001C7E8F"/>
    <w:rsid w:val="001C7E9F"/>
    <w:rsid w:val="001C7F69"/>
    <w:rsid w:val="001D00F3"/>
    <w:rsid w:val="001D0382"/>
    <w:rsid w:val="001D04D7"/>
    <w:rsid w:val="001D08F3"/>
    <w:rsid w:val="001D0B4F"/>
    <w:rsid w:val="001D13E7"/>
    <w:rsid w:val="001D14F4"/>
    <w:rsid w:val="001D1642"/>
    <w:rsid w:val="001D1AA0"/>
    <w:rsid w:val="001D1B7B"/>
    <w:rsid w:val="001D1BBE"/>
    <w:rsid w:val="001D1F38"/>
    <w:rsid w:val="001D205D"/>
    <w:rsid w:val="001D214A"/>
    <w:rsid w:val="001D2244"/>
    <w:rsid w:val="001D2585"/>
    <w:rsid w:val="001D2640"/>
    <w:rsid w:val="001D282C"/>
    <w:rsid w:val="001D2859"/>
    <w:rsid w:val="001D2A8B"/>
    <w:rsid w:val="001D2E14"/>
    <w:rsid w:val="001D3082"/>
    <w:rsid w:val="001D3776"/>
    <w:rsid w:val="001D3937"/>
    <w:rsid w:val="001D3B33"/>
    <w:rsid w:val="001D40F4"/>
    <w:rsid w:val="001D41EB"/>
    <w:rsid w:val="001D44DB"/>
    <w:rsid w:val="001D462E"/>
    <w:rsid w:val="001D4640"/>
    <w:rsid w:val="001D47B0"/>
    <w:rsid w:val="001D4C5A"/>
    <w:rsid w:val="001D4EB7"/>
    <w:rsid w:val="001D5070"/>
    <w:rsid w:val="001D5264"/>
    <w:rsid w:val="001D5314"/>
    <w:rsid w:val="001D5512"/>
    <w:rsid w:val="001D5702"/>
    <w:rsid w:val="001D59B3"/>
    <w:rsid w:val="001D65AB"/>
    <w:rsid w:val="001D679D"/>
    <w:rsid w:val="001D6CF2"/>
    <w:rsid w:val="001D6E47"/>
    <w:rsid w:val="001D6FEA"/>
    <w:rsid w:val="001D710E"/>
    <w:rsid w:val="001D7383"/>
    <w:rsid w:val="001D75BD"/>
    <w:rsid w:val="001D7748"/>
    <w:rsid w:val="001D7A1C"/>
    <w:rsid w:val="001D7FAC"/>
    <w:rsid w:val="001D7FCF"/>
    <w:rsid w:val="001E003B"/>
    <w:rsid w:val="001E0221"/>
    <w:rsid w:val="001E060F"/>
    <w:rsid w:val="001E0BF3"/>
    <w:rsid w:val="001E0C7F"/>
    <w:rsid w:val="001E0CB0"/>
    <w:rsid w:val="001E107D"/>
    <w:rsid w:val="001E1115"/>
    <w:rsid w:val="001E1303"/>
    <w:rsid w:val="001E13F8"/>
    <w:rsid w:val="001E184D"/>
    <w:rsid w:val="001E1D99"/>
    <w:rsid w:val="001E2301"/>
    <w:rsid w:val="001E2A34"/>
    <w:rsid w:val="001E2A45"/>
    <w:rsid w:val="001E2AA8"/>
    <w:rsid w:val="001E2CDD"/>
    <w:rsid w:val="001E2D59"/>
    <w:rsid w:val="001E2D90"/>
    <w:rsid w:val="001E33AB"/>
    <w:rsid w:val="001E3651"/>
    <w:rsid w:val="001E3D2E"/>
    <w:rsid w:val="001E411F"/>
    <w:rsid w:val="001E4483"/>
    <w:rsid w:val="001E4D4D"/>
    <w:rsid w:val="001E4F94"/>
    <w:rsid w:val="001E5041"/>
    <w:rsid w:val="001E52AA"/>
    <w:rsid w:val="001E53A4"/>
    <w:rsid w:val="001E5503"/>
    <w:rsid w:val="001E5E89"/>
    <w:rsid w:val="001E5EE3"/>
    <w:rsid w:val="001E5F9D"/>
    <w:rsid w:val="001E5FF9"/>
    <w:rsid w:val="001E61E0"/>
    <w:rsid w:val="001E657F"/>
    <w:rsid w:val="001E7339"/>
    <w:rsid w:val="001E76CC"/>
    <w:rsid w:val="001E796B"/>
    <w:rsid w:val="001E79D6"/>
    <w:rsid w:val="001E7A01"/>
    <w:rsid w:val="001E7AD3"/>
    <w:rsid w:val="001F0549"/>
    <w:rsid w:val="001F06F7"/>
    <w:rsid w:val="001F0A42"/>
    <w:rsid w:val="001F0CC9"/>
    <w:rsid w:val="001F0E15"/>
    <w:rsid w:val="001F10CC"/>
    <w:rsid w:val="001F12EE"/>
    <w:rsid w:val="001F14EC"/>
    <w:rsid w:val="001F17C5"/>
    <w:rsid w:val="001F17FD"/>
    <w:rsid w:val="001F18B0"/>
    <w:rsid w:val="001F190B"/>
    <w:rsid w:val="001F1BE2"/>
    <w:rsid w:val="001F1C39"/>
    <w:rsid w:val="001F1F42"/>
    <w:rsid w:val="001F1FA3"/>
    <w:rsid w:val="001F2825"/>
    <w:rsid w:val="001F2A3F"/>
    <w:rsid w:val="001F3365"/>
    <w:rsid w:val="001F33EF"/>
    <w:rsid w:val="001F35AD"/>
    <w:rsid w:val="001F3C0B"/>
    <w:rsid w:val="001F3DE0"/>
    <w:rsid w:val="001F3DFA"/>
    <w:rsid w:val="001F3F1C"/>
    <w:rsid w:val="001F42EE"/>
    <w:rsid w:val="001F432E"/>
    <w:rsid w:val="001F453B"/>
    <w:rsid w:val="001F459A"/>
    <w:rsid w:val="001F475F"/>
    <w:rsid w:val="001F485D"/>
    <w:rsid w:val="001F510A"/>
    <w:rsid w:val="001F5153"/>
    <w:rsid w:val="001F54DB"/>
    <w:rsid w:val="001F55BC"/>
    <w:rsid w:val="001F55E7"/>
    <w:rsid w:val="001F6033"/>
    <w:rsid w:val="001F63FC"/>
    <w:rsid w:val="001F65BE"/>
    <w:rsid w:val="001F676F"/>
    <w:rsid w:val="001F6797"/>
    <w:rsid w:val="001F690C"/>
    <w:rsid w:val="001F69D1"/>
    <w:rsid w:val="001F6EF5"/>
    <w:rsid w:val="001F7311"/>
    <w:rsid w:val="001F7BEF"/>
    <w:rsid w:val="001F7CC9"/>
    <w:rsid w:val="001F7DA2"/>
    <w:rsid w:val="00200092"/>
    <w:rsid w:val="002000BA"/>
    <w:rsid w:val="002003B8"/>
    <w:rsid w:val="00200811"/>
    <w:rsid w:val="00200878"/>
    <w:rsid w:val="00200969"/>
    <w:rsid w:val="00200D43"/>
    <w:rsid w:val="00200ECC"/>
    <w:rsid w:val="002012E5"/>
    <w:rsid w:val="00201479"/>
    <w:rsid w:val="002015B2"/>
    <w:rsid w:val="00201991"/>
    <w:rsid w:val="00201E31"/>
    <w:rsid w:val="00202318"/>
    <w:rsid w:val="002023CE"/>
    <w:rsid w:val="002026E9"/>
    <w:rsid w:val="00202943"/>
    <w:rsid w:val="00202BE9"/>
    <w:rsid w:val="00202C97"/>
    <w:rsid w:val="0020334C"/>
    <w:rsid w:val="00203707"/>
    <w:rsid w:val="00203E2E"/>
    <w:rsid w:val="00204058"/>
    <w:rsid w:val="002040D8"/>
    <w:rsid w:val="002041C7"/>
    <w:rsid w:val="00204A5C"/>
    <w:rsid w:val="00204BED"/>
    <w:rsid w:val="002051DE"/>
    <w:rsid w:val="00205239"/>
    <w:rsid w:val="00205EAF"/>
    <w:rsid w:val="00205EDF"/>
    <w:rsid w:val="0020620E"/>
    <w:rsid w:val="002067AE"/>
    <w:rsid w:val="00206C94"/>
    <w:rsid w:val="00206F81"/>
    <w:rsid w:val="00207330"/>
    <w:rsid w:val="0020744F"/>
    <w:rsid w:val="00207AF6"/>
    <w:rsid w:val="00207C85"/>
    <w:rsid w:val="00207DF3"/>
    <w:rsid w:val="00207EEA"/>
    <w:rsid w:val="0021004C"/>
    <w:rsid w:val="00210241"/>
    <w:rsid w:val="002103BA"/>
    <w:rsid w:val="00210635"/>
    <w:rsid w:val="00210E0B"/>
    <w:rsid w:val="00210E8B"/>
    <w:rsid w:val="00211042"/>
    <w:rsid w:val="0021126A"/>
    <w:rsid w:val="002116E9"/>
    <w:rsid w:val="002119AB"/>
    <w:rsid w:val="00211F47"/>
    <w:rsid w:val="002120B9"/>
    <w:rsid w:val="002121DD"/>
    <w:rsid w:val="002121FE"/>
    <w:rsid w:val="00212263"/>
    <w:rsid w:val="0021243D"/>
    <w:rsid w:val="002126B5"/>
    <w:rsid w:val="00213439"/>
    <w:rsid w:val="002138BD"/>
    <w:rsid w:val="00213AFD"/>
    <w:rsid w:val="00213C54"/>
    <w:rsid w:val="00213F83"/>
    <w:rsid w:val="002141DD"/>
    <w:rsid w:val="002144E9"/>
    <w:rsid w:val="0021462E"/>
    <w:rsid w:val="00214917"/>
    <w:rsid w:val="00214A6D"/>
    <w:rsid w:val="00214AD2"/>
    <w:rsid w:val="00214B25"/>
    <w:rsid w:val="00214E1E"/>
    <w:rsid w:val="00214E5A"/>
    <w:rsid w:val="00215119"/>
    <w:rsid w:val="00215246"/>
    <w:rsid w:val="002152C5"/>
    <w:rsid w:val="00215353"/>
    <w:rsid w:val="002154B3"/>
    <w:rsid w:val="0021567C"/>
    <w:rsid w:val="00215940"/>
    <w:rsid w:val="0021594D"/>
    <w:rsid w:val="00215D00"/>
    <w:rsid w:val="00215F9D"/>
    <w:rsid w:val="00216628"/>
    <w:rsid w:val="00216C31"/>
    <w:rsid w:val="00216E7F"/>
    <w:rsid w:val="0021721F"/>
    <w:rsid w:val="00217691"/>
    <w:rsid w:val="00217F68"/>
    <w:rsid w:val="002202B4"/>
    <w:rsid w:val="00220591"/>
    <w:rsid w:val="00220CA6"/>
    <w:rsid w:val="00220DC4"/>
    <w:rsid w:val="00221439"/>
    <w:rsid w:val="002218B9"/>
    <w:rsid w:val="002218DC"/>
    <w:rsid w:val="00221BD0"/>
    <w:rsid w:val="00221C7F"/>
    <w:rsid w:val="00221FA5"/>
    <w:rsid w:val="00222064"/>
    <w:rsid w:val="00222256"/>
    <w:rsid w:val="00222A32"/>
    <w:rsid w:val="00222A35"/>
    <w:rsid w:val="0022390A"/>
    <w:rsid w:val="00223930"/>
    <w:rsid w:val="00223C3E"/>
    <w:rsid w:val="00223F42"/>
    <w:rsid w:val="00224303"/>
    <w:rsid w:val="002246A5"/>
    <w:rsid w:val="0022483C"/>
    <w:rsid w:val="00224A3D"/>
    <w:rsid w:val="00224E55"/>
    <w:rsid w:val="002250A4"/>
    <w:rsid w:val="002254E9"/>
    <w:rsid w:val="00225B13"/>
    <w:rsid w:val="0022607C"/>
    <w:rsid w:val="0022739F"/>
    <w:rsid w:val="002278C3"/>
    <w:rsid w:val="00227BEB"/>
    <w:rsid w:val="00230258"/>
    <w:rsid w:val="002302FD"/>
    <w:rsid w:val="00230FD6"/>
    <w:rsid w:val="00231066"/>
    <w:rsid w:val="0023139C"/>
    <w:rsid w:val="002313FD"/>
    <w:rsid w:val="00231976"/>
    <w:rsid w:val="00231CDE"/>
    <w:rsid w:val="00231CF6"/>
    <w:rsid w:val="00232655"/>
    <w:rsid w:val="00232DB3"/>
    <w:rsid w:val="00232EBB"/>
    <w:rsid w:val="0023308B"/>
    <w:rsid w:val="00233103"/>
    <w:rsid w:val="002331FA"/>
    <w:rsid w:val="002332F7"/>
    <w:rsid w:val="002332F9"/>
    <w:rsid w:val="0023347E"/>
    <w:rsid w:val="00233625"/>
    <w:rsid w:val="00233667"/>
    <w:rsid w:val="00233A07"/>
    <w:rsid w:val="00233BFF"/>
    <w:rsid w:val="00233C77"/>
    <w:rsid w:val="00233EB7"/>
    <w:rsid w:val="0023411F"/>
    <w:rsid w:val="0023417C"/>
    <w:rsid w:val="002348B9"/>
    <w:rsid w:val="00234A02"/>
    <w:rsid w:val="00234B02"/>
    <w:rsid w:val="00234DE8"/>
    <w:rsid w:val="00234F21"/>
    <w:rsid w:val="00235287"/>
    <w:rsid w:val="00235645"/>
    <w:rsid w:val="002368E4"/>
    <w:rsid w:val="00236DFA"/>
    <w:rsid w:val="002379F5"/>
    <w:rsid w:val="00237B40"/>
    <w:rsid w:val="00237E21"/>
    <w:rsid w:val="00237E27"/>
    <w:rsid w:val="00240271"/>
    <w:rsid w:val="00240377"/>
    <w:rsid w:val="002403B5"/>
    <w:rsid w:val="0024059B"/>
    <w:rsid w:val="002405B9"/>
    <w:rsid w:val="002406EC"/>
    <w:rsid w:val="002407CF"/>
    <w:rsid w:val="00240CE3"/>
    <w:rsid w:val="00240FC6"/>
    <w:rsid w:val="00241401"/>
    <w:rsid w:val="002416EF"/>
    <w:rsid w:val="00241924"/>
    <w:rsid w:val="00241B5C"/>
    <w:rsid w:val="00241D18"/>
    <w:rsid w:val="0024209C"/>
    <w:rsid w:val="0024212C"/>
    <w:rsid w:val="00242610"/>
    <w:rsid w:val="002426A2"/>
    <w:rsid w:val="00242817"/>
    <w:rsid w:val="00242AB7"/>
    <w:rsid w:val="00242CDA"/>
    <w:rsid w:val="00243379"/>
    <w:rsid w:val="0024338A"/>
    <w:rsid w:val="002433A6"/>
    <w:rsid w:val="00243928"/>
    <w:rsid w:val="00243C02"/>
    <w:rsid w:val="00243E1B"/>
    <w:rsid w:val="00243E27"/>
    <w:rsid w:val="00243FC5"/>
    <w:rsid w:val="00243FFC"/>
    <w:rsid w:val="002440AD"/>
    <w:rsid w:val="0024476E"/>
    <w:rsid w:val="00244831"/>
    <w:rsid w:val="00244886"/>
    <w:rsid w:val="00244BF3"/>
    <w:rsid w:val="0024504D"/>
    <w:rsid w:val="00245210"/>
    <w:rsid w:val="00245402"/>
    <w:rsid w:val="0024548B"/>
    <w:rsid w:val="002454A2"/>
    <w:rsid w:val="00245548"/>
    <w:rsid w:val="00245A7F"/>
    <w:rsid w:val="00245D07"/>
    <w:rsid w:val="00245D49"/>
    <w:rsid w:val="00245EE0"/>
    <w:rsid w:val="002462C5"/>
    <w:rsid w:val="002463E2"/>
    <w:rsid w:val="00246456"/>
    <w:rsid w:val="002466E5"/>
    <w:rsid w:val="00246993"/>
    <w:rsid w:val="0024699D"/>
    <w:rsid w:val="00246E97"/>
    <w:rsid w:val="002471AF"/>
    <w:rsid w:val="0024720D"/>
    <w:rsid w:val="00247497"/>
    <w:rsid w:val="002475C8"/>
    <w:rsid w:val="00247625"/>
    <w:rsid w:val="0024780C"/>
    <w:rsid w:val="00247832"/>
    <w:rsid w:val="00247960"/>
    <w:rsid w:val="00250038"/>
    <w:rsid w:val="0025030E"/>
    <w:rsid w:val="0025062E"/>
    <w:rsid w:val="00250B3B"/>
    <w:rsid w:val="00250E36"/>
    <w:rsid w:val="00250EB5"/>
    <w:rsid w:val="00251117"/>
    <w:rsid w:val="002511BB"/>
    <w:rsid w:val="002512E0"/>
    <w:rsid w:val="0025135D"/>
    <w:rsid w:val="00251557"/>
    <w:rsid w:val="00251B80"/>
    <w:rsid w:val="00251F51"/>
    <w:rsid w:val="00252278"/>
    <w:rsid w:val="00252B0A"/>
    <w:rsid w:val="002531FB"/>
    <w:rsid w:val="002535DA"/>
    <w:rsid w:val="00253ACF"/>
    <w:rsid w:val="00253D6B"/>
    <w:rsid w:val="00253E3B"/>
    <w:rsid w:val="00254686"/>
    <w:rsid w:val="002546FF"/>
    <w:rsid w:val="002550D7"/>
    <w:rsid w:val="002551FA"/>
    <w:rsid w:val="0025580F"/>
    <w:rsid w:val="002558D5"/>
    <w:rsid w:val="00255977"/>
    <w:rsid w:val="00255C0A"/>
    <w:rsid w:val="0025607F"/>
    <w:rsid w:val="00256E38"/>
    <w:rsid w:val="00257031"/>
    <w:rsid w:val="0025728E"/>
    <w:rsid w:val="002576F5"/>
    <w:rsid w:val="00257819"/>
    <w:rsid w:val="00257859"/>
    <w:rsid w:val="00257E31"/>
    <w:rsid w:val="0026038F"/>
    <w:rsid w:val="002603F3"/>
    <w:rsid w:val="002606C7"/>
    <w:rsid w:val="002608D3"/>
    <w:rsid w:val="00260D8B"/>
    <w:rsid w:val="00260F89"/>
    <w:rsid w:val="00260FCD"/>
    <w:rsid w:val="00261185"/>
    <w:rsid w:val="00261397"/>
    <w:rsid w:val="00261E8F"/>
    <w:rsid w:val="002621CB"/>
    <w:rsid w:val="002621CE"/>
    <w:rsid w:val="0026234C"/>
    <w:rsid w:val="0026280B"/>
    <w:rsid w:val="00262F72"/>
    <w:rsid w:val="00263050"/>
    <w:rsid w:val="00263306"/>
    <w:rsid w:val="00263448"/>
    <w:rsid w:val="00263747"/>
    <w:rsid w:val="002638D3"/>
    <w:rsid w:val="00263D64"/>
    <w:rsid w:val="00263E55"/>
    <w:rsid w:val="00264325"/>
    <w:rsid w:val="00264445"/>
    <w:rsid w:val="0026487B"/>
    <w:rsid w:val="002649D6"/>
    <w:rsid w:val="00264CEB"/>
    <w:rsid w:val="002650C2"/>
    <w:rsid w:val="002655F3"/>
    <w:rsid w:val="0026562F"/>
    <w:rsid w:val="00265670"/>
    <w:rsid w:val="002657AF"/>
    <w:rsid w:val="00265DEE"/>
    <w:rsid w:val="00265E10"/>
    <w:rsid w:val="00266698"/>
    <w:rsid w:val="002667EE"/>
    <w:rsid w:val="00266AAA"/>
    <w:rsid w:val="00266D91"/>
    <w:rsid w:val="002672E9"/>
    <w:rsid w:val="00267A44"/>
    <w:rsid w:val="00267D40"/>
    <w:rsid w:val="00267F25"/>
    <w:rsid w:val="002706FF"/>
    <w:rsid w:val="00270D5D"/>
    <w:rsid w:val="002717DB"/>
    <w:rsid w:val="00271D2B"/>
    <w:rsid w:val="00271D41"/>
    <w:rsid w:val="00272ADA"/>
    <w:rsid w:val="002731CF"/>
    <w:rsid w:val="00273872"/>
    <w:rsid w:val="00274460"/>
    <w:rsid w:val="002745B3"/>
    <w:rsid w:val="00274638"/>
    <w:rsid w:val="00274AA0"/>
    <w:rsid w:val="00274C9F"/>
    <w:rsid w:val="00274CA2"/>
    <w:rsid w:val="00274F46"/>
    <w:rsid w:val="00275429"/>
    <w:rsid w:val="00275811"/>
    <w:rsid w:val="002758C9"/>
    <w:rsid w:val="00275E4B"/>
    <w:rsid w:val="00275F26"/>
    <w:rsid w:val="0027601A"/>
    <w:rsid w:val="002760B8"/>
    <w:rsid w:val="0027620A"/>
    <w:rsid w:val="0027626C"/>
    <w:rsid w:val="00276E51"/>
    <w:rsid w:val="00276E64"/>
    <w:rsid w:val="00277231"/>
    <w:rsid w:val="00277498"/>
    <w:rsid w:val="00277500"/>
    <w:rsid w:val="0027754A"/>
    <w:rsid w:val="002775F9"/>
    <w:rsid w:val="002776BC"/>
    <w:rsid w:val="00277B7F"/>
    <w:rsid w:val="00280051"/>
    <w:rsid w:val="00280215"/>
    <w:rsid w:val="00280244"/>
    <w:rsid w:val="00280C86"/>
    <w:rsid w:val="00280D03"/>
    <w:rsid w:val="00280F48"/>
    <w:rsid w:val="00280FEB"/>
    <w:rsid w:val="0028131A"/>
    <w:rsid w:val="00281BAC"/>
    <w:rsid w:val="00281C36"/>
    <w:rsid w:val="00281F59"/>
    <w:rsid w:val="00282315"/>
    <w:rsid w:val="0028238D"/>
    <w:rsid w:val="00282399"/>
    <w:rsid w:val="00282635"/>
    <w:rsid w:val="002829EE"/>
    <w:rsid w:val="00282DE7"/>
    <w:rsid w:val="002832A9"/>
    <w:rsid w:val="002835BC"/>
    <w:rsid w:val="002835DA"/>
    <w:rsid w:val="0028394E"/>
    <w:rsid w:val="00283BE5"/>
    <w:rsid w:val="00283CAC"/>
    <w:rsid w:val="00283D46"/>
    <w:rsid w:val="00283D5D"/>
    <w:rsid w:val="0028427E"/>
    <w:rsid w:val="002842F6"/>
    <w:rsid w:val="00284820"/>
    <w:rsid w:val="00284953"/>
    <w:rsid w:val="00284B52"/>
    <w:rsid w:val="002856B6"/>
    <w:rsid w:val="0028571C"/>
    <w:rsid w:val="0028577D"/>
    <w:rsid w:val="00285F61"/>
    <w:rsid w:val="002861FB"/>
    <w:rsid w:val="00286595"/>
    <w:rsid w:val="00286663"/>
    <w:rsid w:val="0028670B"/>
    <w:rsid w:val="002868C6"/>
    <w:rsid w:val="00286EA1"/>
    <w:rsid w:val="00286F9C"/>
    <w:rsid w:val="00287CF4"/>
    <w:rsid w:val="00287E67"/>
    <w:rsid w:val="002901C1"/>
    <w:rsid w:val="00290344"/>
    <w:rsid w:val="00290471"/>
    <w:rsid w:val="002904DD"/>
    <w:rsid w:val="002906B8"/>
    <w:rsid w:val="00290846"/>
    <w:rsid w:val="00290C6A"/>
    <w:rsid w:val="00290C80"/>
    <w:rsid w:val="00290E8E"/>
    <w:rsid w:val="002910B1"/>
    <w:rsid w:val="00291240"/>
    <w:rsid w:val="00291314"/>
    <w:rsid w:val="00291426"/>
    <w:rsid w:val="00291BC6"/>
    <w:rsid w:val="00291C8B"/>
    <w:rsid w:val="002926B7"/>
    <w:rsid w:val="002927C4"/>
    <w:rsid w:val="00292845"/>
    <w:rsid w:val="00292BFB"/>
    <w:rsid w:val="002936D8"/>
    <w:rsid w:val="002937ED"/>
    <w:rsid w:val="0029385E"/>
    <w:rsid w:val="002939FF"/>
    <w:rsid w:val="00293A69"/>
    <w:rsid w:val="00293C9A"/>
    <w:rsid w:val="00293D2F"/>
    <w:rsid w:val="00293D67"/>
    <w:rsid w:val="00293DA0"/>
    <w:rsid w:val="00293FE7"/>
    <w:rsid w:val="00294A7E"/>
    <w:rsid w:val="002952A9"/>
    <w:rsid w:val="002952B3"/>
    <w:rsid w:val="00295521"/>
    <w:rsid w:val="002955FE"/>
    <w:rsid w:val="00295DDC"/>
    <w:rsid w:val="0029622B"/>
    <w:rsid w:val="0029629D"/>
    <w:rsid w:val="002964E2"/>
    <w:rsid w:val="002964E3"/>
    <w:rsid w:val="0029663E"/>
    <w:rsid w:val="002966DB"/>
    <w:rsid w:val="002967AA"/>
    <w:rsid w:val="00296C53"/>
    <w:rsid w:val="00296EF0"/>
    <w:rsid w:val="00296F80"/>
    <w:rsid w:val="00296F89"/>
    <w:rsid w:val="00296FDC"/>
    <w:rsid w:val="00297080"/>
    <w:rsid w:val="00297133"/>
    <w:rsid w:val="00297279"/>
    <w:rsid w:val="00297692"/>
    <w:rsid w:val="002A0502"/>
    <w:rsid w:val="002A06AC"/>
    <w:rsid w:val="002A0B1C"/>
    <w:rsid w:val="002A0D26"/>
    <w:rsid w:val="002A0E2A"/>
    <w:rsid w:val="002A1090"/>
    <w:rsid w:val="002A1283"/>
    <w:rsid w:val="002A1413"/>
    <w:rsid w:val="002A141A"/>
    <w:rsid w:val="002A17C2"/>
    <w:rsid w:val="002A1A3F"/>
    <w:rsid w:val="002A1B52"/>
    <w:rsid w:val="002A1F28"/>
    <w:rsid w:val="002A1F38"/>
    <w:rsid w:val="002A1F44"/>
    <w:rsid w:val="002A206B"/>
    <w:rsid w:val="002A21FE"/>
    <w:rsid w:val="002A2385"/>
    <w:rsid w:val="002A239C"/>
    <w:rsid w:val="002A2882"/>
    <w:rsid w:val="002A2A59"/>
    <w:rsid w:val="002A2ED0"/>
    <w:rsid w:val="002A2FB7"/>
    <w:rsid w:val="002A323A"/>
    <w:rsid w:val="002A328B"/>
    <w:rsid w:val="002A33EC"/>
    <w:rsid w:val="002A3595"/>
    <w:rsid w:val="002A3866"/>
    <w:rsid w:val="002A3893"/>
    <w:rsid w:val="002A3B95"/>
    <w:rsid w:val="002A3D1D"/>
    <w:rsid w:val="002A42D4"/>
    <w:rsid w:val="002A43DA"/>
    <w:rsid w:val="002A45A0"/>
    <w:rsid w:val="002A49F6"/>
    <w:rsid w:val="002A4C0F"/>
    <w:rsid w:val="002A4D3E"/>
    <w:rsid w:val="002A5011"/>
    <w:rsid w:val="002A5053"/>
    <w:rsid w:val="002A593B"/>
    <w:rsid w:val="002A5A7F"/>
    <w:rsid w:val="002A5B20"/>
    <w:rsid w:val="002A5B8C"/>
    <w:rsid w:val="002A5E80"/>
    <w:rsid w:val="002A5EF5"/>
    <w:rsid w:val="002A6C88"/>
    <w:rsid w:val="002A6EED"/>
    <w:rsid w:val="002A6FD5"/>
    <w:rsid w:val="002A77C1"/>
    <w:rsid w:val="002B00CF"/>
    <w:rsid w:val="002B0104"/>
    <w:rsid w:val="002B01D9"/>
    <w:rsid w:val="002B0217"/>
    <w:rsid w:val="002B03AC"/>
    <w:rsid w:val="002B0527"/>
    <w:rsid w:val="002B0578"/>
    <w:rsid w:val="002B069F"/>
    <w:rsid w:val="002B06EF"/>
    <w:rsid w:val="002B0AB0"/>
    <w:rsid w:val="002B0B04"/>
    <w:rsid w:val="002B0BE9"/>
    <w:rsid w:val="002B11FA"/>
    <w:rsid w:val="002B1246"/>
    <w:rsid w:val="002B12CD"/>
    <w:rsid w:val="002B1439"/>
    <w:rsid w:val="002B1B55"/>
    <w:rsid w:val="002B1F33"/>
    <w:rsid w:val="002B234C"/>
    <w:rsid w:val="002B293B"/>
    <w:rsid w:val="002B3036"/>
    <w:rsid w:val="002B3305"/>
    <w:rsid w:val="002B3D8B"/>
    <w:rsid w:val="002B3FA3"/>
    <w:rsid w:val="002B44A2"/>
    <w:rsid w:val="002B47F2"/>
    <w:rsid w:val="002B5046"/>
    <w:rsid w:val="002B52F8"/>
    <w:rsid w:val="002B55EF"/>
    <w:rsid w:val="002B56EA"/>
    <w:rsid w:val="002B591B"/>
    <w:rsid w:val="002B5B13"/>
    <w:rsid w:val="002B5BA0"/>
    <w:rsid w:val="002B5CEC"/>
    <w:rsid w:val="002B5DA0"/>
    <w:rsid w:val="002B5DF2"/>
    <w:rsid w:val="002B6448"/>
    <w:rsid w:val="002B68BA"/>
    <w:rsid w:val="002B6AAF"/>
    <w:rsid w:val="002B6B7F"/>
    <w:rsid w:val="002B6ECE"/>
    <w:rsid w:val="002B76E3"/>
    <w:rsid w:val="002B79D4"/>
    <w:rsid w:val="002C0058"/>
    <w:rsid w:val="002C0CBF"/>
    <w:rsid w:val="002C0FC8"/>
    <w:rsid w:val="002C13C3"/>
    <w:rsid w:val="002C1BEC"/>
    <w:rsid w:val="002C1E8D"/>
    <w:rsid w:val="002C20A2"/>
    <w:rsid w:val="002C2170"/>
    <w:rsid w:val="002C238A"/>
    <w:rsid w:val="002C240A"/>
    <w:rsid w:val="002C2528"/>
    <w:rsid w:val="002C2D76"/>
    <w:rsid w:val="002C3517"/>
    <w:rsid w:val="002C355B"/>
    <w:rsid w:val="002C3565"/>
    <w:rsid w:val="002C3D16"/>
    <w:rsid w:val="002C3E94"/>
    <w:rsid w:val="002C42D0"/>
    <w:rsid w:val="002C42F7"/>
    <w:rsid w:val="002C4419"/>
    <w:rsid w:val="002C457E"/>
    <w:rsid w:val="002C4A43"/>
    <w:rsid w:val="002C4D0E"/>
    <w:rsid w:val="002C4DA5"/>
    <w:rsid w:val="002C50E8"/>
    <w:rsid w:val="002C51B1"/>
    <w:rsid w:val="002C5596"/>
    <w:rsid w:val="002C5611"/>
    <w:rsid w:val="002C5CA4"/>
    <w:rsid w:val="002C5E62"/>
    <w:rsid w:val="002C5FBE"/>
    <w:rsid w:val="002C65B3"/>
    <w:rsid w:val="002C66E8"/>
    <w:rsid w:val="002C67B9"/>
    <w:rsid w:val="002C68A7"/>
    <w:rsid w:val="002C68F5"/>
    <w:rsid w:val="002C70AA"/>
    <w:rsid w:val="002C725F"/>
    <w:rsid w:val="002C73FA"/>
    <w:rsid w:val="002C746E"/>
    <w:rsid w:val="002C7577"/>
    <w:rsid w:val="002C76D8"/>
    <w:rsid w:val="002C789A"/>
    <w:rsid w:val="002C7952"/>
    <w:rsid w:val="002C7FA9"/>
    <w:rsid w:val="002C7FC4"/>
    <w:rsid w:val="002D01B1"/>
    <w:rsid w:val="002D0BE2"/>
    <w:rsid w:val="002D0E22"/>
    <w:rsid w:val="002D1074"/>
    <w:rsid w:val="002D125D"/>
    <w:rsid w:val="002D1575"/>
    <w:rsid w:val="002D1C0C"/>
    <w:rsid w:val="002D1E4C"/>
    <w:rsid w:val="002D1F1F"/>
    <w:rsid w:val="002D2484"/>
    <w:rsid w:val="002D2995"/>
    <w:rsid w:val="002D2E9E"/>
    <w:rsid w:val="002D3195"/>
    <w:rsid w:val="002D3285"/>
    <w:rsid w:val="002D338C"/>
    <w:rsid w:val="002D33E8"/>
    <w:rsid w:val="002D340E"/>
    <w:rsid w:val="002D352F"/>
    <w:rsid w:val="002D399E"/>
    <w:rsid w:val="002D39F1"/>
    <w:rsid w:val="002D3BEE"/>
    <w:rsid w:val="002D3D21"/>
    <w:rsid w:val="002D3F73"/>
    <w:rsid w:val="002D3F92"/>
    <w:rsid w:val="002D43EC"/>
    <w:rsid w:val="002D44D8"/>
    <w:rsid w:val="002D46DF"/>
    <w:rsid w:val="002D4700"/>
    <w:rsid w:val="002D4837"/>
    <w:rsid w:val="002D498E"/>
    <w:rsid w:val="002D4B18"/>
    <w:rsid w:val="002D4C09"/>
    <w:rsid w:val="002D4E4C"/>
    <w:rsid w:val="002D5051"/>
    <w:rsid w:val="002D5247"/>
    <w:rsid w:val="002D5269"/>
    <w:rsid w:val="002D53B0"/>
    <w:rsid w:val="002D58BB"/>
    <w:rsid w:val="002D5943"/>
    <w:rsid w:val="002D5C14"/>
    <w:rsid w:val="002D5EC9"/>
    <w:rsid w:val="002D6173"/>
    <w:rsid w:val="002D6239"/>
    <w:rsid w:val="002D6C0A"/>
    <w:rsid w:val="002D74E3"/>
    <w:rsid w:val="002D76E7"/>
    <w:rsid w:val="002D7877"/>
    <w:rsid w:val="002E035A"/>
    <w:rsid w:val="002E03A5"/>
    <w:rsid w:val="002E03EB"/>
    <w:rsid w:val="002E061D"/>
    <w:rsid w:val="002E0837"/>
    <w:rsid w:val="002E0B40"/>
    <w:rsid w:val="002E0C0B"/>
    <w:rsid w:val="002E10FC"/>
    <w:rsid w:val="002E15AB"/>
    <w:rsid w:val="002E1C66"/>
    <w:rsid w:val="002E1EFE"/>
    <w:rsid w:val="002E24E9"/>
    <w:rsid w:val="002E2CE4"/>
    <w:rsid w:val="002E2D3E"/>
    <w:rsid w:val="002E39E7"/>
    <w:rsid w:val="002E3D24"/>
    <w:rsid w:val="002E3DA3"/>
    <w:rsid w:val="002E4648"/>
    <w:rsid w:val="002E4B32"/>
    <w:rsid w:val="002E4B85"/>
    <w:rsid w:val="002E502F"/>
    <w:rsid w:val="002E5090"/>
    <w:rsid w:val="002E5104"/>
    <w:rsid w:val="002E55DD"/>
    <w:rsid w:val="002E6DC7"/>
    <w:rsid w:val="002E6FD0"/>
    <w:rsid w:val="002E71BC"/>
    <w:rsid w:val="002E76D7"/>
    <w:rsid w:val="002F0234"/>
    <w:rsid w:val="002F0342"/>
    <w:rsid w:val="002F0461"/>
    <w:rsid w:val="002F04D0"/>
    <w:rsid w:val="002F0913"/>
    <w:rsid w:val="002F0BE4"/>
    <w:rsid w:val="002F0FF4"/>
    <w:rsid w:val="002F10B8"/>
    <w:rsid w:val="002F120C"/>
    <w:rsid w:val="002F148C"/>
    <w:rsid w:val="002F1509"/>
    <w:rsid w:val="002F1AE7"/>
    <w:rsid w:val="002F1D07"/>
    <w:rsid w:val="002F1F4E"/>
    <w:rsid w:val="002F21AF"/>
    <w:rsid w:val="002F2960"/>
    <w:rsid w:val="002F2C98"/>
    <w:rsid w:val="002F2D0A"/>
    <w:rsid w:val="002F2E7C"/>
    <w:rsid w:val="002F2E82"/>
    <w:rsid w:val="002F35D8"/>
    <w:rsid w:val="002F426D"/>
    <w:rsid w:val="002F4629"/>
    <w:rsid w:val="002F47E0"/>
    <w:rsid w:val="002F47E7"/>
    <w:rsid w:val="002F48DE"/>
    <w:rsid w:val="002F49C2"/>
    <w:rsid w:val="002F4A41"/>
    <w:rsid w:val="002F4B8C"/>
    <w:rsid w:val="002F591D"/>
    <w:rsid w:val="002F5BD7"/>
    <w:rsid w:val="002F5CF7"/>
    <w:rsid w:val="002F5DA8"/>
    <w:rsid w:val="002F6403"/>
    <w:rsid w:val="002F688A"/>
    <w:rsid w:val="002F69F3"/>
    <w:rsid w:val="002F6A74"/>
    <w:rsid w:val="002F6A7D"/>
    <w:rsid w:val="002F6C8E"/>
    <w:rsid w:val="002F7181"/>
    <w:rsid w:val="002F730B"/>
    <w:rsid w:val="002F76B5"/>
    <w:rsid w:val="002F7828"/>
    <w:rsid w:val="002F7DD2"/>
    <w:rsid w:val="002F7EFA"/>
    <w:rsid w:val="002F7F27"/>
    <w:rsid w:val="003000D5"/>
    <w:rsid w:val="0030029E"/>
    <w:rsid w:val="0030057C"/>
    <w:rsid w:val="0030060D"/>
    <w:rsid w:val="0030087E"/>
    <w:rsid w:val="00300E69"/>
    <w:rsid w:val="00301441"/>
    <w:rsid w:val="00301535"/>
    <w:rsid w:val="003018E5"/>
    <w:rsid w:val="00301A91"/>
    <w:rsid w:val="00301AF4"/>
    <w:rsid w:val="00301BD2"/>
    <w:rsid w:val="00301C91"/>
    <w:rsid w:val="00301CA6"/>
    <w:rsid w:val="0030256C"/>
    <w:rsid w:val="003027AD"/>
    <w:rsid w:val="0030296A"/>
    <w:rsid w:val="00302A7A"/>
    <w:rsid w:val="00302B39"/>
    <w:rsid w:val="00302D16"/>
    <w:rsid w:val="003030F4"/>
    <w:rsid w:val="003034C1"/>
    <w:rsid w:val="003036F4"/>
    <w:rsid w:val="00303F40"/>
    <w:rsid w:val="00304335"/>
    <w:rsid w:val="00304398"/>
    <w:rsid w:val="00304691"/>
    <w:rsid w:val="0030479F"/>
    <w:rsid w:val="00304C82"/>
    <w:rsid w:val="00304E51"/>
    <w:rsid w:val="00304F71"/>
    <w:rsid w:val="003050A9"/>
    <w:rsid w:val="00305145"/>
    <w:rsid w:val="00305303"/>
    <w:rsid w:val="003057F4"/>
    <w:rsid w:val="003059CC"/>
    <w:rsid w:val="00305A43"/>
    <w:rsid w:val="00305BB9"/>
    <w:rsid w:val="00305D88"/>
    <w:rsid w:val="00305E60"/>
    <w:rsid w:val="0030606F"/>
    <w:rsid w:val="00306754"/>
    <w:rsid w:val="003070E0"/>
    <w:rsid w:val="003071F7"/>
    <w:rsid w:val="00307246"/>
    <w:rsid w:val="00307BC4"/>
    <w:rsid w:val="00307D64"/>
    <w:rsid w:val="003104D2"/>
    <w:rsid w:val="00310986"/>
    <w:rsid w:val="00310991"/>
    <w:rsid w:val="00310B0E"/>
    <w:rsid w:val="00310F6C"/>
    <w:rsid w:val="00311819"/>
    <w:rsid w:val="00311841"/>
    <w:rsid w:val="00311D36"/>
    <w:rsid w:val="0031202A"/>
    <w:rsid w:val="0031219B"/>
    <w:rsid w:val="003122A7"/>
    <w:rsid w:val="003123AE"/>
    <w:rsid w:val="00312576"/>
    <w:rsid w:val="00312885"/>
    <w:rsid w:val="00312AF2"/>
    <w:rsid w:val="00312E1F"/>
    <w:rsid w:val="00312FC3"/>
    <w:rsid w:val="00313222"/>
    <w:rsid w:val="003132C3"/>
    <w:rsid w:val="00313981"/>
    <w:rsid w:val="00314287"/>
    <w:rsid w:val="003143E7"/>
    <w:rsid w:val="003147FC"/>
    <w:rsid w:val="003148FD"/>
    <w:rsid w:val="00314C0B"/>
    <w:rsid w:val="00314C33"/>
    <w:rsid w:val="0031536A"/>
    <w:rsid w:val="00315722"/>
    <w:rsid w:val="00315E7E"/>
    <w:rsid w:val="0031628C"/>
    <w:rsid w:val="00316495"/>
    <w:rsid w:val="003167F5"/>
    <w:rsid w:val="00316854"/>
    <w:rsid w:val="003168E2"/>
    <w:rsid w:val="00316A3B"/>
    <w:rsid w:val="00316BFA"/>
    <w:rsid w:val="00316D69"/>
    <w:rsid w:val="00317082"/>
    <w:rsid w:val="0031716D"/>
    <w:rsid w:val="00317396"/>
    <w:rsid w:val="00317AA3"/>
    <w:rsid w:val="00317F1A"/>
    <w:rsid w:val="00320680"/>
    <w:rsid w:val="003207D0"/>
    <w:rsid w:val="0032081F"/>
    <w:rsid w:val="003209D1"/>
    <w:rsid w:val="00320BA2"/>
    <w:rsid w:val="00321457"/>
    <w:rsid w:val="00321A1D"/>
    <w:rsid w:val="00321ABA"/>
    <w:rsid w:val="00321B2F"/>
    <w:rsid w:val="00321EAB"/>
    <w:rsid w:val="00322206"/>
    <w:rsid w:val="003222BE"/>
    <w:rsid w:val="003226BB"/>
    <w:rsid w:val="003226F9"/>
    <w:rsid w:val="00322849"/>
    <w:rsid w:val="00322868"/>
    <w:rsid w:val="0032295C"/>
    <w:rsid w:val="00322C48"/>
    <w:rsid w:val="00323148"/>
    <w:rsid w:val="0032345D"/>
    <w:rsid w:val="003239E4"/>
    <w:rsid w:val="00323B00"/>
    <w:rsid w:val="00323B2D"/>
    <w:rsid w:val="00323C44"/>
    <w:rsid w:val="00323D42"/>
    <w:rsid w:val="00323D92"/>
    <w:rsid w:val="00323E80"/>
    <w:rsid w:val="00323FB6"/>
    <w:rsid w:val="0032429E"/>
    <w:rsid w:val="003243D6"/>
    <w:rsid w:val="00324B03"/>
    <w:rsid w:val="00324D4C"/>
    <w:rsid w:val="00324DB8"/>
    <w:rsid w:val="003252CE"/>
    <w:rsid w:val="0032584A"/>
    <w:rsid w:val="00325862"/>
    <w:rsid w:val="00325961"/>
    <w:rsid w:val="00325B04"/>
    <w:rsid w:val="00325C31"/>
    <w:rsid w:val="00325CDB"/>
    <w:rsid w:val="00325FC9"/>
    <w:rsid w:val="00326087"/>
    <w:rsid w:val="00326346"/>
    <w:rsid w:val="00326483"/>
    <w:rsid w:val="00326601"/>
    <w:rsid w:val="0032665D"/>
    <w:rsid w:val="003267AF"/>
    <w:rsid w:val="00326C90"/>
    <w:rsid w:val="0032740F"/>
    <w:rsid w:val="00327642"/>
    <w:rsid w:val="00327698"/>
    <w:rsid w:val="00327B07"/>
    <w:rsid w:val="00330169"/>
    <w:rsid w:val="0033083B"/>
    <w:rsid w:val="00330D5C"/>
    <w:rsid w:val="00330D6F"/>
    <w:rsid w:val="003312A4"/>
    <w:rsid w:val="003319F1"/>
    <w:rsid w:val="00331A35"/>
    <w:rsid w:val="00331D94"/>
    <w:rsid w:val="00331EE4"/>
    <w:rsid w:val="00331F5F"/>
    <w:rsid w:val="003322E3"/>
    <w:rsid w:val="003326A7"/>
    <w:rsid w:val="00332CEE"/>
    <w:rsid w:val="00332EAA"/>
    <w:rsid w:val="003339C1"/>
    <w:rsid w:val="00333F87"/>
    <w:rsid w:val="00333FB1"/>
    <w:rsid w:val="0033400E"/>
    <w:rsid w:val="00334090"/>
    <w:rsid w:val="00334AEB"/>
    <w:rsid w:val="003352BF"/>
    <w:rsid w:val="00335548"/>
    <w:rsid w:val="00335688"/>
    <w:rsid w:val="00335FAC"/>
    <w:rsid w:val="00336081"/>
    <w:rsid w:val="0033628B"/>
    <w:rsid w:val="00336337"/>
    <w:rsid w:val="003364E0"/>
    <w:rsid w:val="0033697D"/>
    <w:rsid w:val="003369BE"/>
    <w:rsid w:val="00336B9B"/>
    <w:rsid w:val="0033775C"/>
    <w:rsid w:val="00337A12"/>
    <w:rsid w:val="0034001A"/>
    <w:rsid w:val="00340328"/>
    <w:rsid w:val="0034070A"/>
    <w:rsid w:val="00340841"/>
    <w:rsid w:val="0034088C"/>
    <w:rsid w:val="00340A45"/>
    <w:rsid w:val="00340AB1"/>
    <w:rsid w:val="00340E5C"/>
    <w:rsid w:val="003412E5"/>
    <w:rsid w:val="00341C7D"/>
    <w:rsid w:val="00341FED"/>
    <w:rsid w:val="003427AD"/>
    <w:rsid w:val="00342D07"/>
    <w:rsid w:val="003430F2"/>
    <w:rsid w:val="003436EE"/>
    <w:rsid w:val="00343809"/>
    <w:rsid w:val="003438B9"/>
    <w:rsid w:val="00343B05"/>
    <w:rsid w:val="00343B3A"/>
    <w:rsid w:val="00343C1A"/>
    <w:rsid w:val="00343DB5"/>
    <w:rsid w:val="003449E4"/>
    <w:rsid w:val="00344ADD"/>
    <w:rsid w:val="00344F98"/>
    <w:rsid w:val="0034508A"/>
    <w:rsid w:val="003452EE"/>
    <w:rsid w:val="00345614"/>
    <w:rsid w:val="0034634E"/>
    <w:rsid w:val="003463ED"/>
    <w:rsid w:val="00346D44"/>
    <w:rsid w:val="0034742D"/>
    <w:rsid w:val="00347A33"/>
    <w:rsid w:val="00347D72"/>
    <w:rsid w:val="00347E62"/>
    <w:rsid w:val="00347F18"/>
    <w:rsid w:val="00350104"/>
    <w:rsid w:val="003503AC"/>
    <w:rsid w:val="003505B2"/>
    <w:rsid w:val="0035070E"/>
    <w:rsid w:val="003509AC"/>
    <w:rsid w:val="00350A52"/>
    <w:rsid w:val="00350E16"/>
    <w:rsid w:val="00351289"/>
    <w:rsid w:val="0035147B"/>
    <w:rsid w:val="0035192E"/>
    <w:rsid w:val="0035194B"/>
    <w:rsid w:val="00351C7E"/>
    <w:rsid w:val="00351E00"/>
    <w:rsid w:val="00351E0B"/>
    <w:rsid w:val="00351F15"/>
    <w:rsid w:val="00351F57"/>
    <w:rsid w:val="00352700"/>
    <w:rsid w:val="003528A4"/>
    <w:rsid w:val="003528E3"/>
    <w:rsid w:val="00352E39"/>
    <w:rsid w:val="00352EFE"/>
    <w:rsid w:val="00353109"/>
    <w:rsid w:val="003533D6"/>
    <w:rsid w:val="00353434"/>
    <w:rsid w:val="00353672"/>
    <w:rsid w:val="003538F7"/>
    <w:rsid w:val="00353A0D"/>
    <w:rsid w:val="00353A76"/>
    <w:rsid w:val="00353AD6"/>
    <w:rsid w:val="00353F49"/>
    <w:rsid w:val="003540B0"/>
    <w:rsid w:val="00354126"/>
    <w:rsid w:val="0035461C"/>
    <w:rsid w:val="00354737"/>
    <w:rsid w:val="00354B5F"/>
    <w:rsid w:val="00354DD6"/>
    <w:rsid w:val="003550DB"/>
    <w:rsid w:val="00355526"/>
    <w:rsid w:val="003558D9"/>
    <w:rsid w:val="00355B9D"/>
    <w:rsid w:val="00355DDC"/>
    <w:rsid w:val="00355F70"/>
    <w:rsid w:val="00356128"/>
    <w:rsid w:val="0035631E"/>
    <w:rsid w:val="003563E1"/>
    <w:rsid w:val="003565AD"/>
    <w:rsid w:val="00356724"/>
    <w:rsid w:val="0035690E"/>
    <w:rsid w:val="00356A37"/>
    <w:rsid w:val="0035700E"/>
    <w:rsid w:val="003571C7"/>
    <w:rsid w:val="0035745B"/>
    <w:rsid w:val="003575CF"/>
    <w:rsid w:val="003578A3"/>
    <w:rsid w:val="00357DFC"/>
    <w:rsid w:val="0036009D"/>
    <w:rsid w:val="0036019D"/>
    <w:rsid w:val="003601D9"/>
    <w:rsid w:val="0036022E"/>
    <w:rsid w:val="00360BDA"/>
    <w:rsid w:val="00360EA2"/>
    <w:rsid w:val="0036119D"/>
    <w:rsid w:val="00361224"/>
    <w:rsid w:val="003612C9"/>
    <w:rsid w:val="00361A70"/>
    <w:rsid w:val="00361B90"/>
    <w:rsid w:val="00361E62"/>
    <w:rsid w:val="00361F7F"/>
    <w:rsid w:val="00361FA1"/>
    <w:rsid w:val="003621C0"/>
    <w:rsid w:val="003622EB"/>
    <w:rsid w:val="00362337"/>
    <w:rsid w:val="00362606"/>
    <w:rsid w:val="00362C8E"/>
    <w:rsid w:val="003632DB"/>
    <w:rsid w:val="003632DE"/>
    <w:rsid w:val="0036330D"/>
    <w:rsid w:val="0036369E"/>
    <w:rsid w:val="0036385F"/>
    <w:rsid w:val="003639BF"/>
    <w:rsid w:val="00363AA6"/>
    <w:rsid w:val="00363D9C"/>
    <w:rsid w:val="00363F41"/>
    <w:rsid w:val="00364224"/>
    <w:rsid w:val="003643BF"/>
    <w:rsid w:val="003643F5"/>
    <w:rsid w:val="00364532"/>
    <w:rsid w:val="00364ACD"/>
    <w:rsid w:val="00364D41"/>
    <w:rsid w:val="0036543A"/>
    <w:rsid w:val="00365731"/>
    <w:rsid w:val="00365751"/>
    <w:rsid w:val="00365937"/>
    <w:rsid w:val="00365B0E"/>
    <w:rsid w:val="00365B3C"/>
    <w:rsid w:val="00365F39"/>
    <w:rsid w:val="00366075"/>
    <w:rsid w:val="003665B0"/>
    <w:rsid w:val="00366A29"/>
    <w:rsid w:val="00367209"/>
    <w:rsid w:val="00367336"/>
    <w:rsid w:val="00367853"/>
    <w:rsid w:val="00367C04"/>
    <w:rsid w:val="00367D91"/>
    <w:rsid w:val="00370284"/>
    <w:rsid w:val="00370E74"/>
    <w:rsid w:val="00371044"/>
    <w:rsid w:val="00371076"/>
    <w:rsid w:val="00371112"/>
    <w:rsid w:val="00371277"/>
    <w:rsid w:val="00371355"/>
    <w:rsid w:val="003713E4"/>
    <w:rsid w:val="003714DE"/>
    <w:rsid w:val="00371B20"/>
    <w:rsid w:val="00371D11"/>
    <w:rsid w:val="00372096"/>
    <w:rsid w:val="003728FF"/>
    <w:rsid w:val="00372FF2"/>
    <w:rsid w:val="00373742"/>
    <w:rsid w:val="00373E7D"/>
    <w:rsid w:val="00374091"/>
    <w:rsid w:val="0037458F"/>
    <w:rsid w:val="00374943"/>
    <w:rsid w:val="00374C21"/>
    <w:rsid w:val="00374DBD"/>
    <w:rsid w:val="00375EE9"/>
    <w:rsid w:val="00375FFC"/>
    <w:rsid w:val="00376146"/>
    <w:rsid w:val="00376228"/>
    <w:rsid w:val="00376605"/>
    <w:rsid w:val="003767A3"/>
    <w:rsid w:val="003768D7"/>
    <w:rsid w:val="00376A7A"/>
    <w:rsid w:val="00376C82"/>
    <w:rsid w:val="00376D97"/>
    <w:rsid w:val="003778E9"/>
    <w:rsid w:val="00377911"/>
    <w:rsid w:val="00377AF2"/>
    <w:rsid w:val="00380087"/>
    <w:rsid w:val="0038080B"/>
    <w:rsid w:val="00380BBE"/>
    <w:rsid w:val="00380F46"/>
    <w:rsid w:val="0038130D"/>
    <w:rsid w:val="00381377"/>
    <w:rsid w:val="00381553"/>
    <w:rsid w:val="00381699"/>
    <w:rsid w:val="00381883"/>
    <w:rsid w:val="003818C6"/>
    <w:rsid w:val="00381919"/>
    <w:rsid w:val="00381BA0"/>
    <w:rsid w:val="00381E02"/>
    <w:rsid w:val="00381F59"/>
    <w:rsid w:val="003823C0"/>
    <w:rsid w:val="0038258B"/>
    <w:rsid w:val="003827DA"/>
    <w:rsid w:val="00382C5C"/>
    <w:rsid w:val="003832E3"/>
    <w:rsid w:val="0038372F"/>
    <w:rsid w:val="00383EEE"/>
    <w:rsid w:val="0038404C"/>
    <w:rsid w:val="003840C7"/>
    <w:rsid w:val="003841D2"/>
    <w:rsid w:val="00384238"/>
    <w:rsid w:val="003844F2"/>
    <w:rsid w:val="0038491D"/>
    <w:rsid w:val="00384BD2"/>
    <w:rsid w:val="00384C5E"/>
    <w:rsid w:val="003850FA"/>
    <w:rsid w:val="0038517E"/>
    <w:rsid w:val="003852F0"/>
    <w:rsid w:val="0038622D"/>
    <w:rsid w:val="003864A3"/>
    <w:rsid w:val="00386A21"/>
    <w:rsid w:val="00386CE9"/>
    <w:rsid w:val="00386E5F"/>
    <w:rsid w:val="00387169"/>
    <w:rsid w:val="003873BE"/>
    <w:rsid w:val="0038742F"/>
    <w:rsid w:val="003874E7"/>
    <w:rsid w:val="00387760"/>
    <w:rsid w:val="00387D5B"/>
    <w:rsid w:val="00390209"/>
    <w:rsid w:val="00390B58"/>
    <w:rsid w:val="00390BAB"/>
    <w:rsid w:val="00390D5B"/>
    <w:rsid w:val="00390FAD"/>
    <w:rsid w:val="003914FC"/>
    <w:rsid w:val="00391A0C"/>
    <w:rsid w:val="00391C1E"/>
    <w:rsid w:val="00391C22"/>
    <w:rsid w:val="00392271"/>
    <w:rsid w:val="003922A2"/>
    <w:rsid w:val="0039273A"/>
    <w:rsid w:val="00393147"/>
    <w:rsid w:val="003935FD"/>
    <w:rsid w:val="00393CB2"/>
    <w:rsid w:val="00393D81"/>
    <w:rsid w:val="00394259"/>
    <w:rsid w:val="003944A9"/>
    <w:rsid w:val="00394513"/>
    <w:rsid w:val="003948D9"/>
    <w:rsid w:val="00394B32"/>
    <w:rsid w:val="00394C49"/>
    <w:rsid w:val="00394D20"/>
    <w:rsid w:val="00394EF9"/>
    <w:rsid w:val="00395311"/>
    <w:rsid w:val="0039535A"/>
    <w:rsid w:val="00395380"/>
    <w:rsid w:val="0039551E"/>
    <w:rsid w:val="00395A62"/>
    <w:rsid w:val="00395B48"/>
    <w:rsid w:val="00395D3A"/>
    <w:rsid w:val="00396067"/>
    <w:rsid w:val="00396404"/>
    <w:rsid w:val="00396574"/>
    <w:rsid w:val="0039663C"/>
    <w:rsid w:val="003966BF"/>
    <w:rsid w:val="00396AB9"/>
    <w:rsid w:val="00396B1A"/>
    <w:rsid w:val="00397504"/>
    <w:rsid w:val="00397E47"/>
    <w:rsid w:val="00397F43"/>
    <w:rsid w:val="003A034E"/>
    <w:rsid w:val="003A0626"/>
    <w:rsid w:val="003A0932"/>
    <w:rsid w:val="003A143B"/>
    <w:rsid w:val="003A1658"/>
    <w:rsid w:val="003A1B2E"/>
    <w:rsid w:val="003A1C0F"/>
    <w:rsid w:val="003A1D83"/>
    <w:rsid w:val="003A1F50"/>
    <w:rsid w:val="003A219E"/>
    <w:rsid w:val="003A21D6"/>
    <w:rsid w:val="003A2CF3"/>
    <w:rsid w:val="003A2E23"/>
    <w:rsid w:val="003A2E9B"/>
    <w:rsid w:val="003A2FA4"/>
    <w:rsid w:val="003A30E2"/>
    <w:rsid w:val="003A362F"/>
    <w:rsid w:val="003A3757"/>
    <w:rsid w:val="003A3C63"/>
    <w:rsid w:val="003A4619"/>
    <w:rsid w:val="003A47D9"/>
    <w:rsid w:val="003A491B"/>
    <w:rsid w:val="003A508C"/>
    <w:rsid w:val="003A547B"/>
    <w:rsid w:val="003A5862"/>
    <w:rsid w:val="003A59AE"/>
    <w:rsid w:val="003A6458"/>
    <w:rsid w:val="003A6DF8"/>
    <w:rsid w:val="003A6E31"/>
    <w:rsid w:val="003A6E81"/>
    <w:rsid w:val="003A766F"/>
    <w:rsid w:val="003A768D"/>
    <w:rsid w:val="003A7694"/>
    <w:rsid w:val="003A7722"/>
    <w:rsid w:val="003A7858"/>
    <w:rsid w:val="003A7AC0"/>
    <w:rsid w:val="003A7D84"/>
    <w:rsid w:val="003A7F46"/>
    <w:rsid w:val="003B09A8"/>
    <w:rsid w:val="003B143E"/>
    <w:rsid w:val="003B170D"/>
    <w:rsid w:val="003B2001"/>
    <w:rsid w:val="003B2121"/>
    <w:rsid w:val="003B212E"/>
    <w:rsid w:val="003B255B"/>
    <w:rsid w:val="003B27B4"/>
    <w:rsid w:val="003B280C"/>
    <w:rsid w:val="003B3305"/>
    <w:rsid w:val="003B359A"/>
    <w:rsid w:val="003B3817"/>
    <w:rsid w:val="003B3894"/>
    <w:rsid w:val="003B3BC0"/>
    <w:rsid w:val="003B3C9F"/>
    <w:rsid w:val="003B41B3"/>
    <w:rsid w:val="003B429D"/>
    <w:rsid w:val="003B4EEA"/>
    <w:rsid w:val="003B4EF5"/>
    <w:rsid w:val="003B5037"/>
    <w:rsid w:val="003B5645"/>
    <w:rsid w:val="003B5BF1"/>
    <w:rsid w:val="003B5CE1"/>
    <w:rsid w:val="003B5D4D"/>
    <w:rsid w:val="003B5D7B"/>
    <w:rsid w:val="003B5DD8"/>
    <w:rsid w:val="003B68DB"/>
    <w:rsid w:val="003B6D33"/>
    <w:rsid w:val="003B70F0"/>
    <w:rsid w:val="003B73A7"/>
    <w:rsid w:val="003B7836"/>
    <w:rsid w:val="003B788F"/>
    <w:rsid w:val="003B7C3C"/>
    <w:rsid w:val="003B7EA0"/>
    <w:rsid w:val="003B7EB7"/>
    <w:rsid w:val="003B7ED9"/>
    <w:rsid w:val="003C11B2"/>
    <w:rsid w:val="003C11BB"/>
    <w:rsid w:val="003C145C"/>
    <w:rsid w:val="003C1AD1"/>
    <w:rsid w:val="003C1F77"/>
    <w:rsid w:val="003C2850"/>
    <w:rsid w:val="003C2953"/>
    <w:rsid w:val="003C2B29"/>
    <w:rsid w:val="003C2B39"/>
    <w:rsid w:val="003C2D2F"/>
    <w:rsid w:val="003C37AD"/>
    <w:rsid w:val="003C3EF4"/>
    <w:rsid w:val="003C3FF0"/>
    <w:rsid w:val="003C4128"/>
    <w:rsid w:val="003C467E"/>
    <w:rsid w:val="003C49D0"/>
    <w:rsid w:val="003C50F5"/>
    <w:rsid w:val="003C5192"/>
    <w:rsid w:val="003C5273"/>
    <w:rsid w:val="003C539C"/>
    <w:rsid w:val="003C5430"/>
    <w:rsid w:val="003C550F"/>
    <w:rsid w:val="003C560E"/>
    <w:rsid w:val="003C5B0D"/>
    <w:rsid w:val="003C5B8B"/>
    <w:rsid w:val="003C5C36"/>
    <w:rsid w:val="003C5D78"/>
    <w:rsid w:val="003C5F0E"/>
    <w:rsid w:val="003C5F4F"/>
    <w:rsid w:val="003C6137"/>
    <w:rsid w:val="003C65BE"/>
    <w:rsid w:val="003C6BA9"/>
    <w:rsid w:val="003C6D31"/>
    <w:rsid w:val="003C6ED6"/>
    <w:rsid w:val="003C7211"/>
    <w:rsid w:val="003C74E1"/>
    <w:rsid w:val="003C7DAE"/>
    <w:rsid w:val="003C7E2A"/>
    <w:rsid w:val="003C7E82"/>
    <w:rsid w:val="003D03DA"/>
    <w:rsid w:val="003D074A"/>
    <w:rsid w:val="003D08FF"/>
    <w:rsid w:val="003D11D7"/>
    <w:rsid w:val="003D1219"/>
    <w:rsid w:val="003D142D"/>
    <w:rsid w:val="003D1D3F"/>
    <w:rsid w:val="003D1EDF"/>
    <w:rsid w:val="003D20C8"/>
    <w:rsid w:val="003D2162"/>
    <w:rsid w:val="003D2396"/>
    <w:rsid w:val="003D2FDA"/>
    <w:rsid w:val="003D3313"/>
    <w:rsid w:val="003D3676"/>
    <w:rsid w:val="003D37F4"/>
    <w:rsid w:val="003D4145"/>
    <w:rsid w:val="003D41BF"/>
    <w:rsid w:val="003D4233"/>
    <w:rsid w:val="003D42A7"/>
    <w:rsid w:val="003D42A8"/>
    <w:rsid w:val="003D42B1"/>
    <w:rsid w:val="003D43DB"/>
    <w:rsid w:val="003D4834"/>
    <w:rsid w:val="003D4D0B"/>
    <w:rsid w:val="003D5201"/>
    <w:rsid w:val="003D53F1"/>
    <w:rsid w:val="003D5750"/>
    <w:rsid w:val="003D5E7E"/>
    <w:rsid w:val="003D5FAB"/>
    <w:rsid w:val="003D6418"/>
    <w:rsid w:val="003D6522"/>
    <w:rsid w:val="003D6540"/>
    <w:rsid w:val="003D6B60"/>
    <w:rsid w:val="003D6F5F"/>
    <w:rsid w:val="003D74DB"/>
    <w:rsid w:val="003D762C"/>
    <w:rsid w:val="003D7D76"/>
    <w:rsid w:val="003E0360"/>
    <w:rsid w:val="003E045A"/>
    <w:rsid w:val="003E096C"/>
    <w:rsid w:val="003E0AD7"/>
    <w:rsid w:val="003E115A"/>
    <w:rsid w:val="003E119B"/>
    <w:rsid w:val="003E1B76"/>
    <w:rsid w:val="003E1D85"/>
    <w:rsid w:val="003E1F74"/>
    <w:rsid w:val="003E1FAB"/>
    <w:rsid w:val="003E2159"/>
    <w:rsid w:val="003E264C"/>
    <w:rsid w:val="003E2937"/>
    <w:rsid w:val="003E2D20"/>
    <w:rsid w:val="003E2D71"/>
    <w:rsid w:val="003E2DFD"/>
    <w:rsid w:val="003E2F42"/>
    <w:rsid w:val="003E32C1"/>
    <w:rsid w:val="003E3694"/>
    <w:rsid w:val="003E3AFA"/>
    <w:rsid w:val="003E3DA8"/>
    <w:rsid w:val="003E46E1"/>
    <w:rsid w:val="003E4A7B"/>
    <w:rsid w:val="003E4DEB"/>
    <w:rsid w:val="003E5223"/>
    <w:rsid w:val="003E5294"/>
    <w:rsid w:val="003E52A7"/>
    <w:rsid w:val="003E52D2"/>
    <w:rsid w:val="003E5304"/>
    <w:rsid w:val="003E59CC"/>
    <w:rsid w:val="003E5EF6"/>
    <w:rsid w:val="003E6095"/>
    <w:rsid w:val="003E6249"/>
    <w:rsid w:val="003E635B"/>
    <w:rsid w:val="003E67E7"/>
    <w:rsid w:val="003E67FE"/>
    <w:rsid w:val="003E683A"/>
    <w:rsid w:val="003E6CF0"/>
    <w:rsid w:val="003E7130"/>
    <w:rsid w:val="003E7231"/>
    <w:rsid w:val="003E78CB"/>
    <w:rsid w:val="003E7BAD"/>
    <w:rsid w:val="003F0142"/>
    <w:rsid w:val="003F0507"/>
    <w:rsid w:val="003F054E"/>
    <w:rsid w:val="003F056E"/>
    <w:rsid w:val="003F0B55"/>
    <w:rsid w:val="003F0C67"/>
    <w:rsid w:val="003F1E04"/>
    <w:rsid w:val="003F2682"/>
    <w:rsid w:val="003F2850"/>
    <w:rsid w:val="003F2BDF"/>
    <w:rsid w:val="003F2EC8"/>
    <w:rsid w:val="003F327C"/>
    <w:rsid w:val="003F3621"/>
    <w:rsid w:val="003F3733"/>
    <w:rsid w:val="003F378D"/>
    <w:rsid w:val="003F3E0B"/>
    <w:rsid w:val="003F3E98"/>
    <w:rsid w:val="003F3F72"/>
    <w:rsid w:val="003F43FB"/>
    <w:rsid w:val="003F4455"/>
    <w:rsid w:val="003F4862"/>
    <w:rsid w:val="003F4CD3"/>
    <w:rsid w:val="003F4FD9"/>
    <w:rsid w:val="003F51EE"/>
    <w:rsid w:val="003F5481"/>
    <w:rsid w:val="003F5567"/>
    <w:rsid w:val="003F58C4"/>
    <w:rsid w:val="003F6039"/>
    <w:rsid w:val="003F62F3"/>
    <w:rsid w:val="003F692F"/>
    <w:rsid w:val="003F6CB8"/>
    <w:rsid w:val="003F7472"/>
    <w:rsid w:val="003F77CD"/>
    <w:rsid w:val="003F7BC9"/>
    <w:rsid w:val="003F7F0F"/>
    <w:rsid w:val="00400087"/>
    <w:rsid w:val="00400901"/>
    <w:rsid w:val="00400B03"/>
    <w:rsid w:val="00400D64"/>
    <w:rsid w:val="00400F53"/>
    <w:rsid w:val="00401300"/>
    <w:rsid w:val="0040134E"/>
    <w:rsid w:val="004016BE"/>
    <w:rsid w:val="004017C3"/>
    <w:rsid w:val="00401919"/>
    <w:rsid w:val="00401D99"/>
    <w:rsid w:val="00401E99"/>
    <w:rsid w:val="004023A7"/>
    <w:rsid w:val="004023D5"/>
    <w:rsid w:val="004025D1"/>
    <w:rsid w:val="00402ED8"/>
    <w:rsid w:val="00402EFE"/>
    <w:rsid w:val="00402F50"/>
    <w:rsid w:val="00403848"/>
    <w:rsid w:val="00403A54"/>
    <w:rsid w:val="00403C67"/>
    <w:rsid w:val="00403FE5"/>
    <w:rsid w:val="00404075"/>
    <w:rsid w:val="004044CF"/>
    <w:rsid w:val="004044F0"/>
    <w:rsid w:val="00404547"/>
    <w:rsid w:val="004046C3"/>
    <w:rsid w:val="00404B3A"/>
    <w:rsid w:val="00404C70"/>
    <w:rsid w:val="00404FF7"/>
    <w:rsid w:val="0040522C"/>
    <w:rsid w:val="00405355"/>
    <w:rsid w:val="00405658"/>
    <w:rsid w:val="00405D58"/>
    <w:rsid w:val="00406257"/>
    <w:rsid w:val="00406788"/>
    <w:rsid w:val="0040744F"/>
    <w:rsid w:val="004074C5"/>
    <w:rsid w:val="0040752A"/>
    <w:rsid w:val="00407990"/>
    <w:rsid w:val="004079FD"/>
    <w:rsid w:val="00407A02"/>
    <w:rsid w:val="00407DCE"/>
    <w:rsid w:val="00407E3A"/>
    <w:rsid w:val="004104F8"/>
    <w:rsid w:val="00410820"/>
    <w:rsid w:val="00410918"/>
    <w:rsid w:val="00410B47"/>
    <w:rsid w:val="00410BE3"/>
    <w:rsid w:val="00410CAD"/>
    <w:rsid w:val="00410D7F"/>
    <w:rsid w:val="00410DF4"/>
    <w:rsid w:val="0041118C"/>
    <w:rsid w:val="0041193E"/>
    <w:rsid w:val="00411CC3"/>
    <w:rsid w:val="00411E45"/>
    <w:rsid w:val="0041248F"/>
    <w:rsid w:val="004125A5"/>
    <w:rsid w:val="00412644"/>
    <w:rsid w:val="00412975"/>
    <w:rsid w:val="00412EF8"/>
    <w:rsid w:val="00413078"/>
    <w:rsid w:val="004134C1"/>
    <w:rsid w:val="00413ACF"/>
    <w:rsid w:val="00413F36"/>
    <w:rsid w:val="0041439C"/>
    <w:rsid w:val="00414CEF"/>
    <w:rsid w:val="00414D3C"/>
    <w:rsid w:val="00414E15"/>
    <w:rsid w:val="00415389"/>
    <w:rsid w:val="00415564"/>
    <w:rsid w:val="00415875"/>
    <w:rsid w:val="00415FA4"/>
    <w:rsid w:val="004160A7"/>
    <w:rsid w:val="004160AD"/>
    <w:rsid w:val="004164B2"/>
    <w:rsid w:val="004167B1"/>
    <w:rsid w:val="004167CE"/>
    <w:rsid w:val="004169F6"/>
    <w:rsid w:val="00416A76"/>
    <w:rsid w:val="00416AD1"/>
    <w:rsid w:val="00416EB1"/>
    <w:rsid w:val="00416F55"/>
    <w:rsid w:val="004172D2"/>
    <w:rsid w:val="00417ACC"/>
    <w:rsid w:val="00417F99"/>
    <w:rsid w:val="004200C3"/>
    <w:rsid w:val="00420398"/>
    <w:rsid w:val="00420804"/>
    <w:rsid w:val="0042090D"/>
    <w:rsid w:val="00420FFB"/>
    <w:rsid w:val="004211CD"/>
    <w:rsid w:val="004214FC"/>
    <w:rsid w:val="0042165F"/>
    <w:rsid w:val="00421DB5"/>
    <w:rsid w:val="0042219F"/>
    <w:rsid w:val="0042267F"/>
    <w:rsid w:val="00422713"/>
    <w:rsid w:val="00422938"/>
    <w:rsid w:val="00423027"/>
    <w:rsid w:val="00423D49"/>
    <w:rsid w:val="00424216"/>
    <w:rsid w:val="004245D2"/>
    <w:rsid w:val="00424741"/>
    <w:rsid w:val="004248D4"/>
    <w:rsid w:val="00424990"/>
    <w:rsid w:val="00424C7D"/>
    <w:rsid w:val="00424C80"/>
    <w:rsid w:val="00424D15"/>
    <w:rsid w:val="0042532C"/>
    <w:rsid w:val="004253C7"/>
    <w:rsid w:val="004256DA"/>
    <w:rsid w:val="0042582D"/>
    <w:rsid w:val="004259AA"/>
    <w:rsid w:val="00425D82"/>
    <w:rsid w:val="00425F51"/>
    <w:rsid w:val="00425F6B"/>
    <w:rsid w:val="00425F96"/>
    <w:rsid w:val="00426122"/>
    <w:rsid w:val="004264B3"/>
    <w:rsid w:val="00426A43"/>
    <w:rsid w:val="00426D14"/>
    <w:rsid w:val="00426F4F"/>
    <w:rsid w:val="0042740A"/>
    <w:rsid w:val="004278DB"/>
    <w:rsid w:val="004278F4"/>
    <w:rsid w:val="00427B41"/>
    <w:rsid w:val="00427D55"/>
    <w:rsid w:val="00427EBD"/>
    <w:rsid w:val="00427EF8"/>
    <w:rsid w:val="00430285"/>
    <w:rsid w:val="00431EE0"/>
    <w:rsid w:val="0043233A"/>
    <w:rsid w:val="00432B88"/>
    <w:rsid w:val="00432CB3"/>
    <w:rsid w:val="00432ECD"/>
    <w:rsid w:val="00432F0B"/>
    <w:rsid w:val="00432F21"/>
    <w:rsid w:val="00433E2D"/>
    <w:rsid w:val="0043404B"/>
    <w:rsid w:val="00434164"/>
    <w:rsid w:val="00434218"/>
    <w:rsid w:val="0043453D"/>
    <w:rsid w:val="00434D51"/>
    <w:rsid w:val="00434DCB"/>
    <w:rsid w:val="0043514B"/>
    <w:rsid w:val="00435381"/>
    <w:rsid w:val="004353D4"/>
    <w:rsid w:val="00435A95"/>
    <w:rsid w:val="00435BC1"/>
    <w:rsid w:val="00435EEE"/>
    <w:rsid w:val="00435F1D"/>
    <w:rsid w:val="004361ED"/>
    <w:rsid w:val="00436BBC"/>
    <w:rsid w:val="004378B6"/>
    <w:rsid w:val="004378F8"/>
    <w:rsid w:val="00437E6D"/>
    <w:rsid w:val="004401B7"/>
    <w:rsid w:val="0044057A"/>
    <w:rsid w:val="004406ED"/>
    <w:rsid w:val="00441029"/>
    <w:rsid w:val="004411C1"/>
    <w:rsid w:val="0044159E"/>
    <w:rsid w:val="004418DE"/>
    <w:rsid w:val="00441A2B"/>
    <w:rsid w:val="00441E4A"/>
    <w:rsid w:val="00441FDD"/>
    <w:rsid w:val="004423CF"/>
    <w:rsid w:val="0044257B"/>
    <w:rsid w:val="0044279C"/>
    <w:rsid w:val="00442879"/>
    <w:rsid w:val="0044293F"/>
    <w:rsid w:val="004433DD"/>
    <w:rsid w:val="00443707"/>
    <w:rsid w:val="00443887"/>
    <w:rsid w:val="0044395D"/>
    <w:rsid w:val="00443B1E"/>
    <w:rsid w:val="004445CD"/>
    <w:rsid w:val="004448AA"/>
    <w:rsid w:val="0044494F"/>
    <w:rsid w:val="00444E22"/>
    <w:rsid w:val="00444E62"/>
    <w:rsid w:val="00445638"/>
    <w:rsid w:val="0044572B"/>
    <w:rsid w:val="004462EE"/>
    <w:rsid w:val="004464FE"/>
    <w:rsid w:val="004465FA"/>
    <w:rsid w:val="004466A0"/>
    <w:rsid w:val="00446EF3"/>
    <w:rsid w:val="00447039"/>
    <w:rsid w:val="00447B1E"/>
    <w:rsid w:val="00447B2B"/>
    <w:rsid w:val="00447E46"/>
    <w:rsid w:val="0045009D"/>
    <w:rsid w:val="0045035F"/>
    <w:rsid w:val="0045047E"/>
    <w:rsid w:val="00450C82"/>
    <w:rsid w:val="0045154E"/>
    <w:rsid w:val="00451ABE"/>
    <w:rsid w:val="00451E22"/>
    <w:rsid w:val="00451FA5"/>
    <w:rsid w:val="0045222A"/>
    <w:rsid w:val="004522EE"/>
    <w:rsid w:val="00452B37"/>
    <w:rsid w:val="004531ED"/>
    <w:rsid w:val="004533EE"/>
    <w:rsid w:val="004534A0"/>
    <w:rsid w:val="00453780"/>
    <w:rsid w:val="00453C51"/>
    <w:rsid w:val="00453DF7"/>
    <w:rsid w:val="00453F9F"/>
    <w:rsid w:val="004542BD"/>
    <w:rsid w:val="004545A1"/>
    <w:rsid w:val="00454B14"/>
    <w:rsid w:val="00454CE2"/>
    <w:rsid w:val="00454CF9"/>
    <w:rsid w:val="00454FFB"/>
    <w:rsid w:val="0045522B"/>
    <w:rsid w:val="00455585"/>
    <w:rsid w:val="0045598C"/>
    <w:rsid w:val="00456662"/>
    <w:rsid w:val="00456915"/>
    <w:rsid w:val="00456997"/>
    <w:rsid w:val="00456B63"/>
    <w:rsid w:val="0045704E"/>
    <w:rsid w:val="00457289"/>
    <w:rsid w:val="00457ADC"/>
    <w:rsid w:val="00457DB5"/>
    <w:rsid w:val="00460923"/>
    <w:rsid w:val="004609A2"/>
    <w:rsid w:val="00461056"/>
    <w:rsid w:val="00461107"/>
    <w:rsid w:val="0046118F"/>
    <w:rsid w:val="004611D4"/>
    <w:rsid w:val="004615B3"/>
    <w:rsid w:val="00462137"/>
    <w:rsid w:val="00462846"/>
    <w:rsid w:val="00462F98"/>
    <w:rsid w:val="004630AC"/>
    <w:rsid w:val="004630CE"/>
    <w:rsid w:val="00463971"/>
    <w:rsid w:val="00463AB4"/>
    <w:rsid w:val="00463B0B"/>
    <w:rsid w:val="004640CB"/>
    <w:rsid w:val="004646B7"/>
    <w:rsid w:val="00464784"/>
    <w:rsid w:val="004647B0"/>
    <w:rsid w:val="00464C16"/>
    <w:rsid w:val="00464D07"/>
    <w:rsid w:val="0046540F"/>
    <w:rsid w:val="00465441"/>
    <w:rsid w:val="004655F3"/>
    <w:rsid w:val="004656D4"/>
    <w:rsid w:val="00465DC9"/>
    <w:rsid w:val="00465DEA"/>
    <w:rsid w:val="00465E50"/>
    <w:rsid w:val="0046684F"/>
    <w:rsid w:val="004668DD"/>
    <w:rsid w:val="00466940"/>
    <w:rsid w:val="004671FB"/>
    <w:rsid w:val="00467287"/>
    <w:rsid w:val="004676D3"/>
    <w:rsid w:val="00467B56"/>
    <w:rsid w:val="00467BC4"/>
    <w:rsid w:val="004701C5"/>
    <w:rsid w:val="004707D8"/>
    <w:rsid w:val="00470E4F"/>
    <w:rsid w:val="00470EEF"/>
    <w:rsid w:val="0047136C"/>
    <w:rsid w:val="0047141D"/>
    <w:rsid w:val="00471539"/>
    <w:rsid w:val="00471B1F"/>
    <w:rsid w:val="00471CFA"/>
    <w:rsid w:val="00472025"/>
    <w:rsid w:val="0047203C"/>
    <w:rsid w:val="00472213"/>
    <w:rsid w:val="00472427"/>
    <w:rsid w:val="004728EF"/>
    <w:rsid w:val="00472A16"/>
    <w:rsid w:val="00472A8B"/>
    <w:rsid w:val="00472BD2"/>
    <w:rsid w:val="00472DFD"/>
    <w:rsid w:val="004735DD"/>
    <w:rsid w:val="00473665"/>
    <w:rsid w:val="004736C5"/>
    <w:rsid w:val="00473772"/>
    <w:rsid w:val="0047379B"/>
    <w:rsid w:val="00473ADF"/>
    <w:rsid w:val="0047417D"/>
    <w:rsid w:val="004742CB"/>
    <w:rsid w:val="004743E1"/>
    <w:rsid w:val="00474635"/>
    <w:rsid w:val="004747BC"/>
    <w:rsid w:val="00474FE9"/>
    <w:rsid w:val="00475663"/>
    <w:rsid w:val="00475A02"/>
    <w:rsid w:val="00475DF4"/>
    <w:rsid w:val="00475F87"/>
    <w:rsid w:val="0047603F"/>
    <w:rsid w:val="004764E7"/>
    <w:rsid w:val="00476ABA"/>
    <w:rsid w:val="00476AF8"/>
    <w:rsid w:val="004774B6"/>
    <w:rsid w:val="004775F4"/>
    <w:rsid w:val="0047773F"/>
    <w:rsid w:val="00477D7C"/>
    <w:rsid w:val="00480096"/>
    <w:rsid w:val="0048017D"/>
    <w:rsid w:val="00480311"/>
    <w:rsid w:val="0048046D"/>
    <w:rsid w:val="00480838"/>
    <w:rsid w:val="00481386"/>
    <w:rsid w:val="00481613"/>
    <w:rsid w:val="00481AE6"/>
    <w:rsid w:val="00481AE7"/>
    <w:rsid w:val="004825BC"/>
    <w:rsid w:val="00482715"/>
    <w:rsid w:val="00482B18"/>
    <w:rsid w:val="00482D29"/>
    <w:rsid w:val="004832EA"/>
    <w:rsid w:val="00483379"/>
    <w:rsid w:val="00483478"/>
    <w:rsid w:val="0048372F"/>
    <w:rsid w:val="00484033"/>
    <w:rsid w:val="0048418F"/>
    <w:rsid w:val="0048435E"/>
    <w:rsid w:val="004846F6"/>
    <w:rsid w:val="00484913"/>
    <w:rsid w:val="004849D0"/>
    <w:rsid w:val="00484A31"/>
    <w:rsid w:val="00484B91"/>
    <w:rsid w:val="00484C08"/>
    <w:rsid w:val="00484F00"/>
    <w:rsid w:val="004851FB"/>
    <w:rsid w:val="0048524B"/>
    <w:rsid w:val="00485339"/>
    <w:rsid w:val="004864AC"/>
    <w:rsid w:val="004867B8"/>
    <w:rsid w:val="00486850"/>
    <w:rsid w:val="0048718D"/>
    <w:rsid w:val="004872D3"/>
    <w:rsid w:val="0048734C"/>
    <w:rsid w:val="0048752F"/>
    <w:rsid w:val="00487536"/>
    <w:rsid w:val="00487613"/>
    <w:rsid w:val="004878ED"/>
    <w:rsid w:val="0048795F"/>
    <w:rsid w:val="00487D8C"/>
    <w:rsid w:val="00487F88"/>
    <w:rsid w:val="0049008B"/>
    <w:rsid w:val="004906BA"/>
    <w:rsid w:val="00490CCA"/>
    <w:rsid w:val="004913C1"/>
    <w:rsid w:val="0049148B"/>
    <w:rsid w:val="004915D6"/>
    <w:rsid w:val="00491641"/>
    <w:rsid w:val="0049174B"/>
    <w:rsid w:val="00491970"/>
    <w:rsid w:val="00491AAC"/>
    <w:rsid w:val="00491D15"/>
    <w:rsid w:val="00491FC5"/>
    <w:rsid w:val="0049228B"/>
    <w:rsid w:val="00492A00"/>
    <w:rsid w:val="00492AC1"/>
    <w:rsid w:val="00492BDE"/>
    <w:rsid w:val="00492D77"/>
    <w:rsid w:val="00493017"/>
    <w:rsid w:val="0049341F"/>
    <w:rsid w:val="0049370B"/>
    <w:rsid w:val="0049391A"/>
    <w:rsid w:val="00493C02"/>
    <w:rsid w:val="00493E6A"/>
    <w:rsid w:val="00493EF2"/>
    <w:rsid w:val="004940B1"/>
    <w:rsid w:val="00494418"/>
    <w:rsid w:val="00494699"/>
    <w:rsid w:val="004949F3"/>
    <w:rsid w:val="00494BA8"/>
    <w:rsid w:val="00494E10"/>
    <w:rsid w:val="00494E7E"/>
    <w:rsid w:val="00494EFA"/>
    <w:rsid w:val="00495149"/>
    <w:rsid w:val="0049534C"/>
    <w:rsid w:val="00495456"/>
    <w:rsid w:val="0049546C"/>
    <w:rsid w:val="004957B5"/>
    <w:rsid w:val="00495808"/>
    <w:rsid w:val="00495C5D"/>
    <w:rsid w:val="00495D62"/>
    <w:rsid w:val="0049651A"/>
    <w:rsid w:val="00496992"/>
    <w:rsid w:val="00496C15"/>
    <w:rsid w:val="004970F6"/>
    <w:rsid w:val="004973D6"/>
    <w:rsid w:val="00497C9A"/>
    <w:rsid w:val="004A0393"/>
    <w:rsid w:val="004A0692"/>
    <w:rsid w:val="004A09CC"/>
    <w:rsid w:val="004A0D6C"/>
    <w:rsid w:val="004A0DA8"/>
    <w:rsid w:val="004A0E39"/>
    <w:rsid w:val="004A1288"/>
    <w:rsid w:val="004A1556"/>
    <w:rsid w:val="004A155A"/>
    <w:rsid w:val="004A16CB"/>
    <w:rsid w:val="004A1968"/>
    <w:rsid w:val="004A1B39"/>
    <w:rsid w:val="004A1C33"/>
    <w:rsid w:val="004A2132"/>
    <w:rsid w:val="004A2EF6"/>
    <w:rsid w:val="004A3219"/>
    <w:rsid w:val="004A3484"/>
    <w:rsid w:val="004A3B92"/>
    <w:rsid w:val="004A44D3"/>
    <w:rsid w:val="004A5851"/>
    <w:rsid w:val="004A5DCF"/>
    <w:rsid w:val="004A6136"/>
    <w:rsid w:val="004A6188"/>
    <w:rsid w:val="004A6AC8"/>
    <w:rsid w:val="004A6E0D"/>
    <w:rsid w:val="004A7190"/>
    <w:rsid w:val="004A73E4"/>
    <w:rsid w:val="004A77B9"/>
    <w:rsid w:val="004A7C51"/>
    <w:rsid w:val="004A7DBE"/>
    <w:rsid w:val="004A7ED1"/>
    <w:rsid w:val="004B0173"/>
    <w:rsid w:val="004B01DF"/>
    <w:rsid w:val="004B075A"/>
    <w:rsid w:val="004B1100"/>
    <w:rsid w:val="004B160F"/>
    <w:rsid w:val="004B18B9"/>
    <w:rsid w:val="004B1AC6"/>
    <w:rsid w:val="004B2038"/>
    <w:rsid w:val="004B20E8"/>
    <w:rsid w:val="004B2455"/>
    <w:rsid w:val="004B25C4"/>
    <w:rsid w:val="004B2646"/>
    <w:rsid w:val="004B2907"/>
    <w:rsid w:val="004B2A61"/>
    <w:rsid w:val="004B2D93"/>
    <w:rsid w:val="004B31A4"/>
    <w:rsid w:val="004B32F4"/>
    <w:rsid w:val="004B357C"/>
    <w:rsid w:val="004B372D"/>
    <w:rsid w:val="004B3774"/>
    <w:rsid w:val="004B3A62"/>
    <w:rsid w:val="004B3D2A"/>
    <w:rsid w:val="004B3D8C"/>
    <w:rsid w:val="004B4118"/>
    <w:rsid w:val="004B4418"/>
    <w:rsid w:val="004B44D9"/>
    <w:rsid w:val="004B4596"/>
    <w:rsid w:val="004B464A"/>
    <w:rsid w:val="004B49BE"/>
    <w:rsid w:val="004B4AA2"/>
    <w:rsid w:val="004B4BC6"/>
    <w:rsid w:val="004B4CC5"/>
    <w:rsid w:val="004B4E61"/>
    <w:rsid w:val="004B4FE7"/>
    <w:rsid w:val="004B5266"/>
    <w:rsid w:val="004B53C8"/>
    <w:rsid w:val="004B59BC"/>
    <w:rsid w:val="004B5B73"/>
    <w:rsid w:val="004B608C"/>
    <w:rsid w:val="004B6296"/>
    <w:rsid w:val="004B6531"/>
    <w:rsid w:val="004B6672"/>
    <w:rsid w:val="004B694E"/>
    <w:rsid w:val="004B699B"/>
    <w:rsid w:val="004B6AED"/>
    <w:rsid w:val="004B7139"/>
    <w:rsid w:val="004B7244"/>
    <w:rsid w:val="004B7365"/>
    <w:rsid w:val="004B756E"/>
    <w:rsid w:val="004B75CA"/>
    <w:rsid w:val="004B7A1D"/>
    <w:rsid w:val="004B7B4B"/>
    <w:rsid w:val="004B7C90"/>
    <w:rsid w:val="004B7E86"/>
    <w:rsid w:val="004C031E"/>
    <w:rsid w:val="004C04D3"/>
    <w:rsid w:val="004C065A"/>
    <w:rsid w:val="004C0CE9"/>
    <w:rsid w:val="004C0E2F"/>
    <w:rsid w:val="004C0E58"/>
    <w:rsid w:val="004C13F7"/>
    <w:rsid w:val="004C144B"/>
    <w:rsid w:val="004C159C"/>
    <w:rsid w:val="004C1A85"/>
    <w:rsid w:val="004C1A9E"/>
    <w:rsid w:val="004C1B61"/>
    <w:rsid w:val="004C1B68"/>
    <w:rsid w:val="004C1DBB"/>
    <w:rsid w:val="004C1EAF"/>
    <w:rsid w:val="004C1F1B"/>
    <w:rsid w:val="004C27C0"/>
    <w:rsid w:val="004C28F3"/>
    <w:rsid w:val="004C294C"/>
    <w:rsid w:val="004C2CBB"/>
    <w:rsid w:val="004C351D"/>
    <w:rsid w:val="004C4076"/>
    <w:rsid w:val="004C40CE"/>
    <w:rsid w:val="004C4263"/>
    <w:rsid w:val="004C4431"/>
    <w:rsid w:val="004C4AE7"/>
    <w:rsid w:val="004C4E51"/>
    <w:rsid w:val="004C50E4"/>
    <w:rsid w:val="004C51D1"/>
    <w:rsid w:val="004C51E8"/>
    <w:rsid w:val="004C51FF"/>
    <w:rsid w:val="004C5292"/>
    <w:rsid w:val="004C5472"/>
    <w:rsid w:val="004C576A"/>
    <w:rsid w:val="004C58A8"/>
    <w:rsid w:val="004C5A97"/>
    <w:rsid w:val="004C5DA0"/>
    <w:rsid w:val="004C5E5F"/>
    <w:rsid w:val="004C5E8A"/>
    <w:rsid w:val="004C6004"/>
    <w:rsid w:val="004C6452"/>
    <w:rsid w:val="004C6854"/>
    <w:rsid w:val="004C6CF0"/>
    <w:rsid w:val="004C6E1C"/>
    <w:rsid w:val="004C6E55"/>
    <w:rsid w:val="004C78EE"/>
    <w:rsid w:val="004C7D52"/>
    <w:rsid w:val="004D00C9"/>
    <w:rsid w:val="004D03D0"/>
    <w:rsid w:val="004D0449"/>
    <w:rsid w:val="004D0562"/>
    <w:rsid w:val="004D0CD2"/>
    <w:rsid w:val="004D129D"/>
    <w:rsid w:val="004D1E69"/>
    <w:rsid w:val="004D22D7"/>
    <w:rsid w:val="004D2A08"/>
    <w:rsid w:val="004D2A86"/>
    <w:rsid w:val="004D2B7F"/>
    <w:rsid w:val="004D3053"/>
    <w:rsid w:val="004D307D"/>
    <w:rsid w:val="004D380C"/>
    <w:rsid w:val="004D3C92"/>
    <w:rsid w:val="004D4132"/>
    <w:rsid w:val="004D4D35"/>
    <w:rsid w:val="004D4F14"/>
    <w:rsid w:val="004D55F4"/>
    <w:rsid w:val="004D5708"/>
    <w:rsid w:val="004D570E"/>
    <w:rsid w:val="004D58BF"/>
    <w:rsid w:val="004D5F06"/>
    <w:rsid w:val="004D61B4"/>
    <w:rsid w:val="004D63F8"/>
    <w:rsid w:val="004D651D"/>
    <w:rsid w:val="004D6690"/>
    <w:rsid w:val="004D6C8B"/>
    <w:rsid w:val="004D6E72"/>
    <w:rsid w:val="004D6F20"/>
    <w:rsid w:val="004D7EB4"/>
    <w:rsid w:val="004D7EC8"/>
    <w:rsid w:val="004D7F54"/>
    <w:rsid w:val="004E0001"/>
    <w:rsid w:val="004E0950"/>
    <w:rsid w:val="004E09C7"/>
    <w:rsid w:val="004E0FF8"/>
    <w:rsid w:val="004E10B7"/>
    <w:rsid w:val="004E115E"/>
    <w:rsid w:val="004E12E0"/>
    <w:rsid w:val="004E16C9"/>
    <w:rsid w:val="004E1A9F"/>
    <w:rsid w:val="004E1E47"/>
    <w:rsid w:val="004E23BF"/>
    <w:rsid w:val="004E2A02"/>
    <w:rsid w:val="004E2CE8"/>
    <w:rsid w:val="004E317C"/>
    <w:rsid w:val="004E34E3"/>
    <w:rsid w:val="004E3536"/>
    <w:rsid w:val="004E3677"/>
    <w:rsid w:val="004E371B"/>
    <w:rsid w:val="004E3983"/>
    <w:rsid w:val="004E39D8"/>
    <w:rsid w:val="004E3ABC"/>
    <w:rsid w:val="004E3ACB"/>
    <w:rsid w:val="004E3AD0"/>
    <w:rsid w:val="004E3E0D"/>
    <w:rsid w:val="004E3E4B"/>
    <w:rsid w:val="004E45B2"/>
    <w:rsid w:val="004E49C8"/>
    <w:rsid w:val="004E4C57"/>
    <w:rsid w:val="004E53CD"/>
    <w:rsid w:val="004E5530"/>
    <w:rsid w:val="004E5743"/>
    <w:rsid w:val="004E5C74"/>
    <w:rsid w:val="004E5C7D"/>
    <w:rsid w:val="004E5E0B"/>
    <w:rsid w:val="004E643E"/>
    <w:rsid w:val="004E6583"/>
    <w:rsid w:val="004E67A7"/>
    <w:rsid w:val="004E6ED8"/>
    <w:rsid w:val="004E6EF8"/>
    <w:rsid w:val="004E6F58"/>
    <w:rsid w:val="004E7021"/>
    <w:rsid w:val="004E70A3"/>
    <w:rsid w:val="004E7244"/>
    <w:rsid w:val="004E7D5B"/>
    <w:rsid w:val="004E7D9A"/>
    <w:rsid w:val="004E7DC5"/>
    <w:rsid w:val="004F08BB"/>
    <w:rsid w:val="004F09D9"/>
    <w:rsid w:val="004F0AF0"/>
    <w:rsid w:val="004F0D72"/>
    <w:rsid w:val="004F0D7E"/>
    <w:rsid w:val="004F1319"/>
    <w:rsid w:val="004F1654"/>
    <w:rsid w:val="004F169A"/>
    <w:rsid w:val="004F1BA3"/>
    <w:rsid w:val="004F1D46"/>
    <w:rsid w:val="004F2193"/>
    <w:rsid w:val="004F2536"/>
    <w:rsid w:val="004F2892"/>
    <w:rsid w:val="004F29FB"/>
    <w:rsid w:val="004F2B6C"/>
    <w:rsid w:val="004F2DBC"/>
    <w:rsid w:val="004F2FF3"/>
    <w:rsid w:val="004F3BDC"/>
    <w:rsid w:val="004F3C41"/>
    <w:rsid w:val="004F3D2B"/>
    <w:rsid w:val="004F4263"/>
    <w:rsid w:val="004F4519"/>
    <w:rsid w:val="004F4550"/>
    <w:rsid w:val="004F46C6"/>
    <w:rsid w:val="004F4754"/>
    <w:rsid w:val="004F48E7"/>
    <w:rsid w:val="004F4CCC"/>
    <w:rsid w:val="004F4EB4"/>
    <w:rsid w:val="004F4F87"/>
    <w:rsid w:val="004F5904"/>
    <w:rsid w:val="004F5B0E"/>
    <w:rsid w:val="004F5DF1"/>
    <w:rsid w:val="004F5EBE"/>
    <w:rsid w:val="004F613B"/>
    <w:rsid w:val="004F6171"/>
    <w:rsid w:val="004F6794"/>
    <w:rsid w:val="004F68BD"/>
    <w:rsid w:val="004F717C"/>
    <w:rsid w:val="004F760C"/>
    <w:rsid w:val="004F7889"/>
    <w:rsid w:val="004F7AF8"/>
    <w:rsid w:val="005000B5"/>
    <w:rsid w:val="005001FA"/>
    <w:rsid w:val="00500782"/>
    <w:rsid w:val="00500942"/>
    <w:rsid w:val="00500B09"/>
    <w:rsid w:val="00500E60"/>
    <w:rsid w:val="00500FEB"/>
    <w:rsid w:val="005013D1"/>
    <w:rsid w:val="005015FA"/>
    <w:rsid w:val="00501C06"/>
    <w:rsid w:val="00501D69"/>
    <w:rsid w:val="00501EB7"/>
    <w:rsid w:val="00502226"/>
    <w:rsid w:val="00502817"/>
    <w:rsid w:val="00502E0A"/>
    <w:rsid w:val="005034EF"/>
    <w:rsid w:val="0050382A"/>
    <w:rsid w:val="00504354"/>
    <w:rsid w:val="005043E8"/>
    <w:rsid w:val="00504B9D"/>
    <w:rsid w:val="00504C9B"/>
    <w:rsid w:val="00504CC5"/>
    <w:rsid w:val="005052C3"/>
    <w:rsid w:val="00505458"/>
    <w:rsid w:val="005055AA"/>
    <w:rsid w:val="005056D6"/>
    <w:rsid w:val="00505AA6"/>
    <w:rsid w:val="00505D67"/>
    <w:rsid w:val="0050669B"/>
    <w:rsid w:val="00506A8B"/>
    <w:rsid w:val="00506B00"/>
    <w:rsid w:val="00506C21"/>
    <w:rsid w:val="00507133"/>
    <w:rsid w:val="005078B1"/>
    <w:rsid w:val="00507C84"/>
    <w:rsid w:val="00507E70"/>
    <w:rsid w:val="00507E81"/>
    <w:rsid w:val="00510113"/>
    <w:rsid w:val="00510139"/>
    <w:rsid w:val="00510409"/>
    <w:rsid w:val="0051045C"/>
    <w:rsid w:val="005107C6"/>
    <w:rsid w:val="00510D9C"/>
    <w:rsid w:val="00511296"/>
    <w:rsid w:val="005117B7"/>
    <w:rsid w:val="005117C1"/>
    <w:rsid w:val="00511EC4"/>
    <w:rsid w:val="005122BA"/>
    <w:rsid w:val="00512355"/>
    <w:rsid w:val="00512684"/>
    <w:rsid w:val="00512877"/>
    <w:rsid w:val="00512A71"/>
    <w:rsid w:val="005130DA"/>
    <w:rsid w:val="00513544"/>
    <w:rsid w:val="00513A5C"/>
    <w:rsid w:val="00513D23"/>
    <w:rsid w:val="0051469C"/>
    <w:rsid w:val="00514844"/>
    <w:rsid w:val="005148C9"/>
    <w:rsid w:val="00514A72"/>
    <w:rsid w:val="00514E67"/>
    <w:rsid w:val="00515076"/>
    <w:rsid w:val="005153B7"/>
    <w:rsid w:val="0051548E"/>
    <w:rsid w:val="00515A2A"/>
    <w:rsid w:val="00516084"/>
    <w:rsid w:val="0051628A"/>
    <w:rsid w:val="00516424"/>
    <w:rsid w:val="005164FF"/>
    <w:rsid w:val="005165D2"/>
    <w:rsid w:val="005166D2"/>
    <w:rsid w:val="00516701"/>
    <w:rsid w:val="00516898"/>
    <w:rsid w:val="005168B4"/>
    <w:rsid w:val="00516B04"/>
    <w:rsid w:val="0051705A"/>
    <w:rsid w:val="00517072"/>
    <w:rsid w:val="005170FF"/>
    <w:rsid w:val="005171B9"/>
    <w:rsid w:val="005171E1"/>
    <w:rsid w:val="005176CE"/>
    <w:rsid w:val="00517A02"/>
    <w:rsid w:val="00517E03"/>
    <w:rsid w:val="005200D2"/>
    <w:rsid w:val="005201F0"/>
    <w:rsid w:val="005202A5"/>
    <w:rsid w:val="00520403"/>
    <w:rsid w:val="00520481"/>
    <w:rsid w:val="00520677"/>
    <w:rsid w:val="00520786"/>
    <w:rsid w:val="0052097C"/>
    <w:rsid w:val="00520C84"/>
    <w:rsid w:val="0052161B"/>
    <w:rsid w:val="00521B42"/>
    <w:rsid w:val="00521CE1"/>
    <w:rsid w:val="00521D0F"/>
    <w:rsid w:val="005220F4"/>
    <w:rsid w:val="00522858"/>
    <w:rsid w:val="00522E62"/>
    <w:rsid w:val="005231E3"/>
    <w:rsid w:val="0052394D"/>
    <w:rsid w:val="00523A6E"/>
    <w:rsid w:val="00523BA6"/>
    <w:rsid w:val="00523C2A"/>
    <w:rsid w:val="00523EE6"/>
    <w:rsid w:val="00524193"/>
    <w:rsid w:val="00524462"/>
    <w:rsid w:val="00524645"/>
    <w:rsid w:val="00524D15"/>
    <w:rsid w:val="00524E06"/>
    <w:rsid w:val="00524E46"/>
    <w:rsid w:val="0052501A"/>
    <w:rsid w:val="0052529D"/>
    <w:rsid w:val="00525333"/>
    <w:rsid w:val="005253B0"/>
    <w:rsid w:val="00525817"/>
    <w:rsid w:val="00525977"/>
    <w:rsid w:val="00525C26"/>
    <w:rsid w:val="00525E17"/>
    <w:rsid w:val="00525EAE"/>
    <w:rsid w:val="0052663B"/>
    <w:rsid w:val="00526CB3"/>
    <w:rsid w:val="00527258"/>
    <w:rsid w:val="00527333"/>
    <w:rsid w:val="0052736E"/>
    <w:rsid w:val="00527562"/>
    <w:rsid w:val="00527CD8"/>
    <w:rsid w:val="00527F8D"/>
    <w:rsid w:val="005301A0"/>
    <w:rsid w:val="0053046D"/>
    <w:rsid w:val="005306A7"/>
    <w:rsid w:val="005306B0"/>
    <w:rsid w:val="005306CB"/>
    <w:rsid w:val="005308E3"/>
    <w:rsid w:val="00530ACF"/>
    <w:rsid w:val="00530DCE"/>
    <w:rsid w:val="0053101B"/>
    <w:rsid w:val="00531362"/>
    <w:rsid w:val="0053136E"/>
    <w:rsid w:val="0053145A"/>
    <w:rsid w:val="005315D6"/>
    <w:rsid w:val="00531E2E"/>
    <w:rsid w:val="00532029"/>
    <w:rsid w:val="0053233E"/>
    <w:rsid w:val="00532459"/>
    <w:rsid w:val="005324AE"/>
    <w:rsid w:val="00532686"/>
    <w:rsid w:val="0053273E"/>
    <w:rsid w:val="0053295E"/>
    <w:rsid w:val="00532E4C"/>
    <w:rsid w:val="0053303A"/>
    <w:rsid w:val="005330B0"/>
    <w:rsid w:val="00533391"/>
    <w:rsid w:val="005334BB"/>
    <w:rsid w:val="0053370B"/>
    <w:rsid w:val="0053387B"/>
    <w:rsid w:val="00533A54"/>
    <w:rsid w:val="00533C12"/>
    <w:rsid w:val="0053419D"/>
    <w:rsid w:val="0053457D"/>
    <w:rsid w:val="005345DB"/>
    <w:rsid w:val="00534635"/>
    <w:rsid w:val="00534655"/>
    <w:rsid w:val="005347A5"/>
    <w:rsid w:val="00534AF0"/>
    <w:rsid w:val="00534C4D"/>
    <w:rsid w:val="00534C75"/>
    <w:rsid w:val="00534D99"/>
    <w:rsid w:val="00534F3C"/>
    <w:rsid w:val="00535323"/>
    <w:rsid w:val="00535440"/>
    <w:rsid w:val="0053584B"/>
    <w:rsid w:val="00535C8A"/>
    <w:rsid w:val="00535F5B"/>
    <w:rsid w:val="00536409"/>
    <w:rsid w:val="005366FA"/>
    <w:rsid w:val="005367DB"/>
    <w:rsid w:val="00536947"/>
    <w:rsid w:val="00536C92"/>
    <w:rsid w:val="00536CE9"/>
    <w:rsid w:val="00536F58"/>
    <w:rsid w:val="0053706C"/>
    <w:rsid w:val="0053738E"/>
    <w:rsid w:val="005375D4"/>
    <w:rsid w:val="00537883"/>
    <w:rsid w:val="00537C12"/>
    <w:rsid w:val="00537E21"/>
    <w:rsid w:val="0054009B"/>
    <w:rsid w:val="005403B5"/>
    <w:rsid w:val="005407F0"/>
    <w:rsid w:val="00540899"/>
    <w:rsid w:val="00540C39"/>
    <w:rsid w:val="005412D8"/>
    <w:rsid w:val="005416B6"/>
    <w:rsid w:val="00541827"/>
    <w:rsid w:val="00541887"/>
    <w:rsid w:val="00541F3C"/>
    <w:rsid w:val="005423A2"/>
    <w:rsid w:val="005423F6"/>
    <w:rsid w:val="00542546"/>
    <w:rsid w:val="0054291A"/>
    <w:rsid w:val="00542CC3"/>
    <w:rsid w:val="00543197"/>
    <w:rsid w:val="0054327A"/>
    <w:rsid w:val="00543523"/>
    <w:rsid w:val="00543770"/>
    <w:rsid w:val="005440BB"/>
    <w:rsid w:val="0054440C"/>
    <w:rsid w:val="00544663"/>
    <w:rsid w:val="00544920"/>
    <w:rsid w:val="005449B9"/>
    <w:rsid w:val="00544DF7"/>
    <w:rsid w:val="00544ED1"/>
    <w:rsid w:val="00545273"/>
    <w:rsid w:val="0054555D"/>
    <w:rsid w:val="00545620"/>
    <w:rsid w:val="00545D15"/>
    <w:rsid w:val="005461F1"/>
    <w:rsid w:val="00546240"/>
    <w:rsid w:val="005468BB"/>
    <w:rsid w:val="005469C7"/>
    <w:rsid w:val="00546F55"/>
    <w:rsid w:val="00547714"/>
    <w:rsid w:val="005478BF"/>
    <w:rsid w:val="00547D06"/>
    <w:rsid w:val="00547D13"/>
    <w:rsid w:val="0055004C"/>
    <w:rsid w:val="00550193"/>
    <w:rsid w:val="005502DA"/>
    <w:rsid w:val="00550315"/>
    <w:rsid w:val="0055059F"/>
    <w:rsid w:val="005507BE"/>
    <w:rsid w:val="005508D6"/>
    <w:rsid w:val="00550B0C"/>
    <w:rsid w:val="005513BF"/>
    <w:rsid w:val="00551473"/>
    <w:rsid w:val="0055157B"/>
    <w:rsid w:val="00551CC6"/>
    <w:rsid w:val="00551D42"/>
    <w:rsid w:val="00551FA3"/>
    <w:rsid w:val="0055270B"/>
    <w:rsid w:val="0055298A"/>
    <w:rsid w:val="00552A2B"/>
    <w:rsid w:val="00552B1B"/>
    <w:rsid w:val="00552EC0"/>
    <w:rsid w:val="00553292"/>
    <w:rsid w:val="00553B8C"/>
    <w:rsid w:val="00554180"/>
    <w:rsid w:val="00554719"/>
    <w:rsid w:val="00554B47"/>
    <w:rsid w:val="00554DB4"/>
    <w:rsid w:val="005555ED"/>
    <w:rsid w:val="005556C2"/>
    <w:rsid w:val="00555875"/>
    <w:rsid w:val="00555E18"/>
    <w:rsid w:val="005560AF"/>
    <w:rsid w:val="005560F9"/>
    <w:rsid w:val="00556291"/>
    <w:rsid w:val="00556439"/>
    <w:rsid w:val="005564AC"/>
    <w:rsid w:val="005564C1"/>
    <w:rsid w:val="005568C7"/>
    <w:rsid w:val="00556E36"/>
    <w:rsid w:val="0055713C"/>
    <w:rsid w:val="00557336"/>
    <w:rsid w:val="005575C2"/>
    <w:rsid w:val="00557AD8"/>
    <w:rsid w:val="00557EBA"/>
    <w:rsid w:val="00560781"/>
    <w:rsid w:val="005607D7"/>
    <w:rsid w:val="00560838"/>
    <w:rsid w:val="00560A14"/>
    <w:rsid w:val="00560A2E"/>
    <w:rsid w:val="00560CE4"/>
    <w:rsid w:val="00560EA2"/>
    <w:rsid w:val="00561099"/>
    <w:rsid w:val="005610DF"/>
    <w:rsid w:val="005613B1"/>
    <w:rsid w:val="0056141F"/>
    <w:rsid w:val="00561C16"/>
    <w:rsid w:val="00561EAA"/>
    <w:rsid w:val="00561ED9"/>
    <w:rsid w:val="00562A6F"/>
    <w:rsid w:val="00562DE3"/>
    <w:rsid w:val="005631FE"/>
    <w:rsid w:val="005636EC"/>
    <w:rsid w:val="00563949"/>
    <w:rsid w:val="00563B9E"/>
    <w:rsid w:val="00563CFC"/>
    <w:rsid w:val="00563EB3"/>
    <w:rsid w:val="0056432B"/>
    <w:rsid w:val="00564428"/>
    <w:rsid w:val="00564439"/>
    <w:rsid w:val="00564A17"/>
    <w:rsid w:val="005652B2"/>
    <w:rsid w:val="0056583E"/>
    <w:rsid w:val="00565A15"/>
    <w:rsid w:val="00565BA7"/>
    <w:rsid w:val="00565C90"/>
    <w:rsid w:val="005661CD"/>
    <w:rsid w:val="00566548"/>
    <w:rsid w:val="005669B0"/>
    <w:rsid w:val="00566A59"/>
    <w:rsid w:val="00566F49"/>
    <w:rsid w:val="005672CA"/>
    <w:rsid w:val="005673F3"/>
    <w:rsid w:val="0056752C"/>
    <w:rsid w:val="005676E0"/>
    <w:rsid w:val="00567981"/>
    <w:rsid w:val="00567A01"/>
    <w:rsid w:val="00567B40"/>
    <w:rsid w:val="00567BEF"/>
    <w:rsid w:val="00567C68"/>
    <w:rsid w:val="00567C6D"/>
    <w:rsid w:val="0057055C"/>
    <w:rsid w:val="0057064F"/>
    <w:rsid w:val="0057066A"/>
    <w:rsid w:val="005712FE"/>
    <w:rsid w:val="0057145A"/>
    <w:rsid w:val="00571553"/>
    <w:rsid w:val="00571631"/>
    <w:rsid w:val="005718BC"/>
    <w:rsid w:val="00571B20"/>
    <w:rsid w:val="00571BA4"/>
    <w:rsid w:val="00571BB7"/>
    <w:rsid w:val="0057367F"/>
    <w:rsid w:val="0057390B"/>
    <w:rsid w:val="00573A5D"/>
    <w:rsid w:val="00573B1B"/>
    <w:rsid w:val="00573B34"/>
    <w:rsid w:val="00573B9E"/>
    <w:rsid w:val="00573C7E"/>
    <w:rsid w:val="00573DF7"/>
    <w:rsid w:val="00573ECE"/>
    <w:rsid w:val="00574497"/>
    <w:rsid w:val="005746ED"/>
    <w:rsid w:val="00574A1F"/>
    <w:rsid w:val="00574C9B"/>
    <w:rsid w:val="00574F8A"/>
    <w:rsid w:val="00574F9F"/>
    <w:rsid w:val="0057533E"/>
    <w:rsid w:val="005754B1"/>
    <w:rsid w:val="0057559C"/>
    <w:rsid w:val="005755FA"/>
    <w:rsid w:val="0057568B"/>
    <w:rsid w:val="00575755"/>
    <w:rsid w:val="00575988"/>
    <w:rsid w:val="00575B08"/>
    <w:rsid w:val="0057610C"/>
    <w:rsid w:val="005761F3"/>
    <w:rsid w:val="005762D1"/>
    <w:rsid w:val="005765AF"/>
    <w:rsid w:val="005765D5"/>
    <w:rsid w:val="005765E6"/>
    <w:rsid w:val="0057669F"/>
    <w:rsid w:val="00576EE3"/>
    <w:rsid w:val="005774B8"/>
    <w:rsid w:val="00577B43"/>
    <w:rsid w:val="00577DA7"/>
    <w:rsid w:val="00580052"/>
    <w:rsid w:val="005803EF"/>
    <w:rsid w:val="00580E86"/>
    <w:rsid w:val="00581029"/>
    <w:rsid w:val="0058227A"/>
    <w:rsid w:val="005824DC"/>
    <w:rsid w:val="00582FAF"/>
    <w:rsid w:val="00583373"/>
    <w:rsid w:val="00583AAD"/>
    <w:rsid w:val="00583C32"/>
    <w:rsid w:val="00583C8B"/>
    <w:rsid w:val="005840DD"/>
    <w:rsid w:val="00584427"/>
    <w:rsid w:val="005846B9"/>
    <w:rsid w:val="00584712"/>
    <w:rsid w:val="00584A09"/>
    <w:rsid w:val="00584CB8"/>
    <w:rsid w:val="00585015"/>
    <w:rsid w:val="0058521F"/>
    <w:rsid w:val="00585384"/>
    <w:rsid w:val="0058583D"/>
    <w:rsid w:val="005858AB"/>
    <w:rsid w:val="00585A8F"/>
    <w:rsid w:val="00585AE3"/>
    <w:rsid w:val="00586A54"/>
    <w:rsid w:val="00586D79"/>
    <w:rsid w:val="00586EBA"/>
    <w:rsid w:val="0058707D"/>
    <w:rsid w:val="00587572"/>
    <w:rsid w:val="0058791E"/>
    <w:rsid w:val="00587CB9"/>
    <w:rsid w:val="00587E06"/>
    <w:rsid w:val="00587EA8"/>
    <w:rsid w:val="00590391"/>
    <w:rsid w:val="005903E2"/>
    <w:rsid w:val="005907A7"/>
    <w:rsid w:val="00590830"/>
    <w:rsid w:val="0059083C"/>
    <w:rsid w:val="00591226"/>
    <w:rsid w:val="0059141E"/>
    <w:rsid w:val="00591FA0"/>
    <w:rsid w:val="005921ED"/>
    <w:rsid w:val="0059235D"/>
    <w:rsid w:val="00592528"/>
    <w:rsid w:val="0059289C"/>
    <w:rsid w:val="00592EC3"/>
    <w:rsid w:val="005930EE"/>
    <w:rsid w:val="005931D5"/>
    <w:rsid w:val="00593398"/>
    <w:rsid w:val="00593462"/>
    <w:rsid w:val="00593B7F"/>
    <w:rsid w:val="00593D9E"/>
    <w:rsid w:val="00593FBF"/>
    <w:rsid w:val="0059409B"/>
    <w:rsid w:val="00594185"/>
    <w:rsid w:val="005942B0"/>
    <w:rsid w:val="0059452E"/>
    <w:rsid w:val="00594C4B"/>
    <w:rsid w:val="00594CEC"/>
    <w:rsid w:val="0059509A"/>
    <w:rsid w:val="00595284"/>
    <w:rsid w:val="00595360"/>
    <w:rsid w:val="005959C0"/>
    <w:rsid w:val="00596186"/>
    <w:rsid w:val="00596202"/>
    <w:rsid w:val="0059647C"/>
    <w:rsid w:val="005964F1"/>
    <w:rsid w:val="00596A4F"/>
    <w:rsid w:val="00596BC6"/>
    <w:rsid w:val="0059725A"/>
    <w:rsid w:val="00597510"/>
    <w:rsid w:val="005975CF"/>
    <w:rsid w:val="00597776"/>
    <w:rsid w:val="005977F6"/>
    <w:rsid w:val="0059792D"/>
    <w:rsid w:val="00597AD5"/>
    <w:rsid w:val="00597ED1"/>
    <w:rsid w:val="00597F43"/>
    <w:rsid w:val="00597F95"/>
    <w:rsid w:val="005A0061"/>
    <w:rsid w:val="005A010D"/>
    <w:rsid w:val="005A011E"/>
    <w:rsid w:val="005A01A6"/>
    <w:rsid w:val="005A0532"/>
    <w:rsid w:val="005A0874"/>
    <w:rsid w:val="005A0954"/>
    <w:rsid w:val="005A0963"/>
    <w:rsid w:val="005A097D"/>
    <w:rsid w:val="005A0BD4"/>
    <w:rsid w:val="005A0FB0"/>
    <w:rsid w:val="005A17D5"/>
    <w:rsid w:val="005A1E59"/>
    <w:rsid w:val="005A249B"/>
    <w:rsid w:val="005A2909"/>
    <w:rsid w:val="005A2ADA"/>
    <w:rsid w:val="005A302E"/>
    <w:rsid w:val="005A33B8"/>
    <w:rsid w:val="005A3812"/>
    <w:rsid w:val="005A3A2E"/>
    <w:rsid w:val="005A3CDA"/>
    <w:rsid w:val="005A4160"/>
    <w:rsid w:val="005A453C"/>
    <w:rsid w:val="005A4660"/>
    <w:rsid w:val="005A486E"/>
    <w:rsid w:val="005A4897"/>
    <w:rsid w:val="005A4916"/>
    <w:rsid w:val="005A5324"/>
    <w:rsid w:val="005A5351"/>
    <w:rsid w:val="005A54FA"/>
    <w:rsid w:val="005A562D"/>
    <w:rsid w:val="005A5BE6"/>
    <w:rsid w:val="005A5DDC"/>
    <w:rsid w:val="005A6230"/>
    <w:rsid w:val="005A63EF"/>
    <w:rsid w:val="005A69A1"/>
    <w:rsid w:val="005A6A0E"/>
    <w:rsid w:val="005A700A"/>
    <w:rsid w:val="005A701D"/>
    <w:rsid w:val="005A747F"/>
    <w:rsid w:val="005A74AD"/>
    <w:rsid w:val="005A7B27"/>
    <w:rsid w:val="005A7C1F"/>
    <w:rsid w:val="005A7E37"/>
    <w:rsid w:val="005B01AC"/>
    <w:rsid w:val="005B023B"/>
    <w:rsid w:val="005B07F4"/>
    <w:rsid w:val="005B09FF"/>
    <w:rsid w:val="005B0BD2"/>
    <w:rsid w:val="005B0C06"/>
    <w:rsid w:val="005B0D13"/>
    <w:rsid w:val="005B1896"/>
    <w:rsid w:val="005B1BBB"/>
    <w:rsid w:val="005B1C11"/>
    <w:rsid w:val="005B20C3"/>
    <w:rsid w:val="005B2707"/>
    <w:rsid w:val="005B2776"/>
    <w:rsid w:val="005B2BAC"/>
    <w:rsid w:val="005B2D33"/>
    <w:rsid w:val="005B3187"/>
    <w:rsid w:val="005B36A8"/>
    <w:rsid w:val="005B36B8"/>
    <w:rsid w:val="005B3AFB"/>
    <w:rsid w:val="005B3FE9"/>
    <w:rsid w:val="005B4163"/>
    <w:rsid w:val="005B4187"/>
    <w:rsid w:val="005B47A7"/>
    <w:rsid w:val="005B4DDE"/>
    <w:rsid w:val="005B4EF3"/>
    <w:rsid w:val="005B5734"/>
    <w:rsid w:val="005B59E5"/>
    <w:rsid w:val="005B5C84"/>
    <w:rsid w:val="005B5CC7"/>
    <w:rsid w:val="005B5CE4"/>
    <w:rsid w:val="005B625F"/>
    <w:rsid w:val="005B6378"/>
    <w:rsid w:val="005B6462"/>
    <w:rsid w:val="005B6694"/>
    <w:rsid w:val="005B6CC4"/>
    <w:rsid w:val="005B6EBD"/>
    <w:rsid w:val="005B6FD4"/>
    <w:rsid w:val="005B7C24"/>
    <w:rsid w:val="005B7DDE"/>
    <w:rsid w:val="005C0094"/>
    <w:rsid w:val="005C02BF"/>
    <w:rsid w:val="005C03E5"/>
    <w:rsid w:val="005C092E"/>
    <w:rsid w:val="005C0ACC"/>
    <w:rsid w:val="005C0C91"/>
    <w:rsid w:val="005C0D88"/>
    <w:rsid w:val="005C0EBD"/>
    <w:rsid w:val="005C0F58"/>
    <w:rsid w:val="005C1197"/>
    <w:rsid w:val="005C1246"/>
    <w:rsid w:val="005C1321"/>
    <w:rsid w:val="005C14A6"/>
    <w:rsid w:val="005C14B5"/>
    <w:rsid w:val="005C1630"/>
    <w:rsid w:val="005C1A7F"/>
    <w:rsid w:val="005C1CDC"/>
    <w:rsid w:val="005C21A0"/>
    <w:rsid w:val="005C21F2"/>
    <w:rsid w:val="005C2246"/>
    <w:rsid w:val="005C232B"/>
    <w:rsid w:val="005C234D"/>
    <w:rsid w:val="005C25C7"/>
    <w:rsid w:val="005C2753"/>
    <w:rsid w:val="005C27A0"/>
    <w:rsid w:val="005C2858"/>
    <w:rsid w:val="005C28A3"/>
    <w:rsid w:val="005C29DA"/>
    <w:rsid w:val="005C2B8B"/>
    <w:rsid w:val="005C2FA2"/>
    <w:rsid w:val="005C32F6"/>
    <w:rsid w:val="005C3A5E"/>
    <w:rsid w:val="005C3A64"/>
    <w:rsid w:val="005C3AFD"/>
    <w:rsid w:val="005C3D80"/>
    <w:rsid w:val="005C4279"/>
    <w:rsid w:val="005C436E"/>
    <w:rsid w:val="005C442A"/>
    <w:rsid w:val="005C465C"/>
    <w:rsid w:val="005C4DBC"/>
    <w:rsid w:val="005C4FB4"/>
    <w:rsid w:val="005C5248"/>
    <w:rsid w:val="005C5409"/>
    <w:rsid w:val="005C582E"/>
    <w:rsid w:val="005C5851"/>
    <w:rsid w:val="005C592F"/>
    <w:rsid w:val="005C5B55"/>
    <w:rsid w:val="005C5BEB"/>
    <w:rsid w:val="005C5C10"/>
    <w:rsid w:val="005C5D7E"/>
    <w:rsid w:val="005C6162"/>
    <w:rsid w:val="005C61C8"/>
    <w:rsid w:val="005C66DD"/>
    <w:rsid w:val="005C6893"/>
    <w:rsid w:val="005C69E8"/>
    <w:rsid w:val="005C6AF6"/>
    <w:rsid w:val="005C767F"/>
    <w:rsid w:val="005C777E"/>
    <w:rsid w:val="005C7881"/>
    <w:rsid w:val="005C7968"/>
    <w:rsid w:val="005C7B7C"/>
    <w:rsid w:val="005C7F5D"/>
    <w:rsid w:val="005D04F2"/>
    <w:rsid w:val="005D0666"/>
    <w:rsid w:val="005D0B83"/>
    <w:rsid w:val="005D0EB5"/>
    <w:rsid w:val="005D15AB"/>
    <w:rsid w:val="005D16FF"/>
    <w:rsid w:val="005D1ABA"/>
    <w:rsid w:val="005D1F26"/>
    <w:rsid w:val="005D2342"/>
    <w:rsid w:val="005D25EF"/>
    <w:rsid w:val="005D28A6"/>
    <w:rsid w:val="005D29F2"/>
    <w:rsid w:val="005D2CE8"/>
    <w:rsid w:val="005D3306"/>
    <w:rsid w:val="005D346A"/>
    <w:rsid w:val="005D34C7"/>
    <w:rsid w:val="005D3D5A"/>
    <w:rsid w:val="005D4155"/>
    <w:rsid w:val="005D427D"/>
    <w:rsid w:val="005D4A6F"/>
    <w:rsid w:val="005D4C02"/>
    <w:rsid w:val="005D50CF"/>
    <w:rsid w:val="005D540F"/>
    <w:rsid w:val="005D54EE"/>
    <w:rsid w:val="005D56F4"/>
    <w:rsid w:val="005D5A03"/>
    <w:rsid w:val="005D5C14"/>
    <w:rsid w:val="005D65D2"/>
    <w:rsid w:val="005D65F5"/>
    <w:rsid w:val="005D6D60"/>
    <w:rsid w:val="005D709D"/>
    <w:rsid w:val="005E0131"/>
    <w:rsid w:val="005E0184"/>
    <w:rsid w:val="005E0206"/>
    <w:rsid w:val="005E03FF"/>
    <w:rsid w:val="005E0421"/>
    <w:rsid w:val="005E04CB"/>
    <w:rsid w:val="005E0D1F"/>
    <w:rsid w:val="005E0E4A"/>
    <w:rsid w:val="005E0E5E"/>
    <w:rsid w:val="005E0F36"/>
    <w:rsid w:val="005E10FA"/>
    <w:rsid w:val="005E1403"/>
    <w:rsid w:val="005E1632"/>
    <w:rsid w:val="005E16CE"/>
    <w:rsid w:val="005E1D2C"/>
    <w:rsid w:val="005E1FAC"/>
    <w:rsid w:val="005E202E"/>
    <w:rsid w:val="005E215F"/>
    <w:rsid w:val="005E2B37"/>
    <w:rsid w:val="005E2B99"/>
    <w:rsid w:val="005E2D40"/>
    <w:rsid w:val="005E2D70"/>
    <w:rsid w:val="005E2DBC"/>
    <w:rsid w:val="005E306F"/>
    <w:rsid w:val="005E3A72"/>
    <w:rsid w:val="005E3A81"/>
    <w:rsid w:val="005E4127"/>
    <w:rsid w:val="005E4193"/>
    <w:rsid w:val="005E4350"/>
    <w:rsid w:val="005E4B35"/>
    <w:rsid w:val="005E4BA7"/>
    <w:rsid w:val="005E5015"/>
    <w:rsid w:val="005E5194"/>
    <w:rsid w:val="005E525E"/>
    <w:rsid w:val="005E5683"/>
    <w:rsid w:val="005E58B8"/>
    <w:rsid w:val="005E5D1F"/>
    <w:rsid w:val="005E5D57"/>
    <w:rsid w:val="005E60D1"/>
    <w:rsid w:val="005E63F3"/>
    <w:rsid w:val="005E6938"/>
    <w:rsid w:val="005E6CAE"/>
    <w:rsid w:val="005E6D98"/>
    <w:rsid w:val="005E708B"/>
    <w:rsid w:val="005E7322"/>
    <w:rsid w:val="005E7746"/>
    <w:rsid w:val="005E7847"/>
    <w:rsid w:val="005E7DCF"/>
    <w:rsid w:val="005F002A"/>
    <w:rsid w:val="005F023A"/>
    <w:rsid w:val="005F029E"/>
    <w:rsid w:val="005F04D8"/>
    <w:rsid w:val="005F06CE"/>
    <w:rsid w:val="005F075C"/>
    <w:rsid w:val="005F0780"/>
    <w:rsid w:val="005F0955"/>
    <w:rsid w:val="005F0B3F"/>
    <w:rsid w:val="005F1264"/>
    <w:rsid w:val="005F1339"/>
    <w:rsid w:val="005F14DF"/>
    <w:rsid w:val="005F18D8"/>
    <w:rsid w:val="005F1AB0"/>
    <w:rsid w:val="005F1F04"/>
    <w:rsid w:val="005F22BF"/>
    <w:rsid w:val="005F240B"/>
    <w:rsid w:val="005F27B6"/>
    <w:rsid w:val="005F2853"/>
    <w:rsid w:val="005F293D"/>
    <w:rsid w:val="005F2ABD"/>
    <w:rsid w:val="005F2E5B"/>
    <w:rsid w:val="005F3204"/>
    <w:rsid w:val="005F3344"/>
    <w:rsid w:val="005F343B"/>
    <w:rsid w:val="005F37D1"/>
    <w:rsid w:val="005F39D2"/>
    <w:rsid w:val="005F3ADD"/>
    <w:rsid w:val="005F3CBC"/>
    <w:rsid w:val="005F4176"/>
    <w:rsid w:val="005F4608"/>
    <w:rsid w:val="005F466E"/>
    <w:rsid w:val="005F4708"/>
    <w:rsid w:val="005F4CF3"/>
    <w:rsid w:val="005F5080"/>
    <w:rsid w:val="005F5CF2"/>
    <w:rsid w:val="005F5D4F"/>
    <w:rsid w:val="005F5DA4"/>
    <w:rsid w:val="005F5F50"/>
    <w:rsid w:val="005F5F91"/>
    <w:rsid w:val="005F600E"/>
    <w:rsid w:val="005F62CD"/>
    <w:rsid w:val="005F664C"/>
    <w:rsid w:val="005F67ED"/>
    <w:rsid w:val="005F6827"/>
    <w:rsid w:val="005F69D1"/>
    <w:rsid w:val="005F6BC9"/>
    <w:rsid w:val="005F70F7"/>
    <w:rsid w:val="005F7481"/>
    <w:rsid w:val="005F7608"/>
    <w:rsid w:val="005F7A5F"/>
    <w:rsid w:val="005F7E8A"/>
    <w:rsid w:val="005F7F08"/>
    <w:rsid w:val="006000F0"/>
    <w:rsid w:val="00600338"/>
    <w:rsid w:val="0060051A"/>
    <w:rsid w:val="00600664"/>
    <w:rsid w:val="00600A1B"/>
    <w:rsid w:val="00600CA8"/>
    <w:rsid w:val="006016D2"/>
    <w:rsid w:val="0060198E"/>
    <w:rsid w:val="00601DCD"/>
    <w:rsid w:val="00601F66"/>
    <w:rsid w:val="006020C2"/>
    <w:rsid w:val="006022B8"/>
    <w:rsid w:val="006022BA"/>
    <w:rsid w:val="00602694"/>
    <w:rsid w:val="00602870"/>
    <w:rsid w:val="006028C4"/>
    <w:rsid w:val="00602A09"/>
    <w:rsid w:val="00602F1E"/>
    <w:rsid w:val="00603000"/>
    <w:rsid w:val="0060311E"/>
    <w:rsid w:val="00603D1A"/>
    <w:rsid w:val="00603E75"/>
    <w:rsid w:val="00604612"/>
    <w:rsid w:val="006047BD"/>
    <w:rsid w:val="00605006"/>
    <w:rsid w:val="006051BC"/>
    <w:rsid w:val="006054BE"/>
    <w:rsid w:val="00605913"/>
    <w:rsid w:val="00605ABA"/>
    <w:rsid w:val="0060629D"/>
    <w:rsid w:val="006062FA"/>
    <w:rsid w:val="006069D4"/>
    <w:rsid w:val="00607416"/>
    <w:rsid w:val="006074C6"/>
    <w:rsid w:val="00607573"/>
    <w:rsid w:val="006079C4"/>
    <w:rsid w:val="00607B07"/>
    <w:rsid w:val="00607BBB"/>
    <w:rsid w:val="00607C30"/>
    <w:rsid w:val="00610032"/>
    <w:rsid w:val="00610313"/>
    <w:rsid w:val="0061077E"/>
    <w:rsid w:val="00610B01"/>
    <w:rsid w:val="00610B57"/>
    <w:rsid w:val="006117D3"/>
    <w:rsid w:val="006119C2"/>
    <w:rsid w:val="00611B03"/>
    <w:rsid w:val="00611BC1"/>
    <w:rsid w:val="00611CB2"/>
    <w:rsid w:val="00611DD2"/>
    <w:rsid w:val="0061214D"/>
    <w:rsid w:val="00612230"/>
    <w:rsid w:val="006127BE"/>
    <w:rsid w:val="00612B96"/>
    <w:rsid w:val="00612CEB"/>
    <w:rsid w:val="00613057"/>
    <w:rsid w:val="00613214"/>
    <w:rsid w:val="00613291"/>
    <w:rsid w:val="006144E2"/>
    <w:rsid w:val="00614762"/>
    <w:rsid w:val="006149A4"/>
    <w:rsid w:val="00614BB0"/>
    <w:rsid w:val="00614E78"/>
    <w:rsid w:val="006152FD"/>
    <w:rsid w:val="006154EE"/>
    <w:rsid w:val="006157BB"/>
    <w:rsid w:val="006159D6"/>
    <w:rsid w:val="006163AA"/>
    <w:rsid w:val="00616A72"/>
    <w:rsid w:val="00616ED0"/>
    <w:rsid w:val="00617745"/>
    <w:rsid w:val="00617816"/>
    <w:rsid w:val="00617BC8"/>
    <w:rsid w:val="00617BFD"/>
    <w:rsid w:val="00617E0E"/>
    <w:rsid w:val="006205D6"/>
    <w:rsid w:val="00620737"/>
    <w:rsid w:val="00620E0E"/>
    <w:rsid w:val="00621216"/>
    <w:rsid w:val="0062126B"/>
    <w:rsid w:val="00621D0D"/>
    <w:rsid w:val="00621DE3"/>
    <w:rsid w:val="0062206F"/>
    <w:rsid w:val="006220EF"/>
    <w:rsid w:val="0062288F"/>
    <w:rsid w:val="006228E3"/>
    <w:rsid w:val="00622E47"/>
    <w:rsid w:val="006235A5"/>
    <w:rsid w:val="00623862"/>
    <w:rsid w:val="00623865"/>
    <w:rsid w:val="006239E5"/>
    <w:rsid w:val="00623AD3"/>
    <w:rsid w:val="00623C41"/>
    <w:rsid w:val="006241C0"/>
    <w:rsid w:val="0062421B"/>
    <w:rsid w:val="0062425A"/>
    <w:rsid w:val="006245B5"/>
    <w:rsid w:val="00624634"/>
    <w:rsid w:val="00624C85"/>
    <w:rsid w:val="006250F9"/>
    <w:rsid w:val="006251DC"/>
    <w:rsid w:val="006253AE"/>
    <w:rsid w:val="006258D6"/>
    <w:rsid w:val="006258D9"/>
    <w:rsid w:val="00625ED6"/>
    <w:rsid w:val="006260C1"/>
    <w:rsid w:val="0062656F"/>
    <w:rsid w:val="00626570"/>
    <w:rsid w:val="00626CE7"/>
    <w:rsid w:val="0062765A"/>
    <w:rsid w:val="006300EE"/>
    <w:rsid w:val="0063031D"/>
    <w:rsid w:val="00630B98"/>
    <w:rsid w:val="006311D2"/>
    <w:rsid w:val="00631204"/>
    <w:rsid w:val="00631315"/>
    <w:rsid w:val="00631AD2"/>
    <w:rsid w:val="00632291"/>
    <w:rsid w:val="00632973"/>
    <w:rsid w:val="00632B44"/>
    <w:rsid w:val="00632C29"/>
    <w:rsid w:val="00632CD1"/>
    <w:rsid w:val="00632DFA"/>
    <w:rsid w:val="00632EE6"/>
    <w:rsid w:val="00632FE5"/>
    <w:rsid w:val="00633056"/>
    <w:rsid w:val="006332FF"/>
    <w:rsid w:val="006339F9"/>
    <w:rsid w:val="00633F3A"/>
    <w:rsid w:val="00634415"/>
    <w:rsid w:val="0063471A"/>
    <w:rsid w:val="006347E6"/>
    <w:rsid w:val="00634E49"/>
    <w:rsid w:val="00634E4C"/>
    <w:rsid w:val="006353D6"/>
    <w:rsid w:val="00635C01"/>
    <w:rsid w:val="006361F2"/>
    <w:rsid w:val="006363B0"/>
    <w:rsid w:val="0063663A"/>
    <w:rsid w:val="006367D5"/>
    <w:rsid w:val="00636F6B"/>
    <w:rsid w:val="00637148"/>
    <w:rsid w:val="00637265"/>
    <w:rsid w:val="006373A8"/>
    <w:rsid w:val="006373AC"/>
    <w:rsid w:val="0063762C"/>
    <w:rsid w:val="00637EBE"/>
    <w:rsid w:val="00640075"/>
    <w:rsid w:val="00640347"/>
    <w:rsid w:val="00640725"/>
    <w:rsid w:val="006407D8"/>
    <w:rsid w:val="006409B5"/>
    <w:rsid w:val="00640CF7"/>
    <w:rsid w:val="00640EC6"/>
    <w:rsid w:val="00641789"/>
    <w:rsid w:val="00641996"/>
    <w:rsid w:val="00641B36"/>
    <w:rsid w:val="00641BF0"/>
    <w:rsid w:val="00641CF1"/>
    <w:rsid w:val="00641E74"/>
    <w:rsid w:val="0064216E"/>
    <w:rsid w:val="0064251B"/>
    <w:rsid w:val="00642E0F"/>
    <w:rsid w:val="006435A9"/>
    <w:rsid w:val="006436A7"/>
    <w:rsid w:val="006436BD"/>
    <w:rsid w:val="006437BB"/>
    <w:rsid w:val="0064403C"/>
    <w:rsid w:val="0064449B"/>
    <w:rsid w:val="0064495E"/>
    <w:rsid w:val="00644981"/>
    <w:rsid w:val="00644E7C"/>
    <w:rsid w:val="0064544B"/>
    <w:rsid w:val="00645515"/>
    <w:rsid w:val="00645620"/>
    <w:rsid w:val="006457EF"/>
    <w:rsid w:val="00645865"/>
    <w:rsid w:val="00645A3A"/>
    <w:rsid w:val="00645D1F"/>
    <w:rsid w:val="00645EBC"/>
    <w:rsid w:val="0064606A"/>
    <w:rsid w:val="006462C9"/>
    <w:rsid w:val="00646695"/>
    <w:rsid w:val="00646D9D"/>
    <w:rsid w:val="00646F64"/>
    <w:rsid w:val="00647052"/>
    <w:rsid w:val="00647614"/>
    <w:rsid w:val="00647782"/>
    <w:rsid w:val="006477C4"/>
    <w:rsid w:val="006478AB"/>
    <w:rsid w:val="00647BC0"/>
    <w:rsid w:val="00647F62"/>
    <w:rsid w:val="00647F6D"/>
    <w:rsid w:val="006502F2"/>
    <w:rsid w:val="006506B7"/>
    <w:rsid w:val="006507D5"/>
    <w:rsid w:val="00650B07"/>
    <w:rsid w:val="00650DEF"/>
    <w:rsid w:val="006513C6"/>
    <w:rsid w:val="00651C57"/>
    <w:rsid w:val="00651E87"/>
    <w:rsid w:val="00651FD8"/>
    <w:rsid w:val="00652018"/>
    <w:rsid w:val="00652699"/>
    <w:rsid w:val="0065282E"/>
    <w:rsid w:val="00652D84"/>
    <w:rsid w:val="00652D87"/>
    <w:rsid w:val="00652E7C"/>
    <w:rsid w:val="00652FC8"/>
    <w:rsid w:val="00653814"/>
    <w:rsid w:val="006541B3"/>
    <w:rsid w:val="00654385"/>
    <w:rsid w:val="006546AE"/>
    <w:rsid w:val="00654A35"/>
    <w:rsid w:val="00654D62"/>
    <w:rsid w:val="00654DD7"/>
    <w:rsid w:val="0065533B"/>
    <w:rsid w:val="00655D0D"/>
    <w:rsid w:val="00655D75"/>
    <w:rsid w:val="0065648A"/>
    <w:rsid w:val="006568C8"/>
    <w:rsid w:val="00656FCB"/>
    <w:rsid w:val="0065737B"/>
    <w:rsid w:val="006578EA"/>
    <w:rsid w:val="00657955"/>
    <w:rsid w:val="00657C5A"/>
    <w:rsid w:val="00657D62"/>
    <w:rsid w:val="006601E8"/>
    <w:rsid w:val="006604DB"/>
    <w:rsid w:val="0066067B"/>
    <w:rsid w:val="00660D77"/>
    <w:rsid w:val="00660F95"/>
    <w:rsid w:val="006617F5"/>
    <w:rsid w:val="00661BEB"/>
    <w:rsid w:val="00661D9E"/>
    <w:rsid w:val="00662393"/>
    <w:rsid w:val="00662537"/>
    <w:rsid w:val="0066299C"/>
    <w:rsid w:val="006629EA"/>
    <w:rsid w:val="00662CF7"/>
    <w:rsid w:val="0066337F"/>
    <w:rsid w:val="00663AF8"/>
    <w:rsid w:val="00663BC3"/>
    <w:rsid w:val="00663EC5"/>
    <w:rsid w:val="00663F2A"/>
    <w:rsid w:val="00664096"/>
    <w:rsid w:val="006640C2"/>
    <w:rsid w:val="006641F2"/>
    <w:rsid w:val="00664538"/>
    <w:rsid w:val="00664589"/>
    <w:rsid w:val="00664A00"/>
    <w:rsid w:val="00664A2D"/>
    <w:rsid w:val="00664AD9"/>
    <w:rsid w:val="00664C04"/>
    <w:rsid w:val="00664C7C"/>
    <w:rsid w:val="00664D18"/>
    <w:rsid w:val="00665155"/>
    <w:rsid w:val="00665677"/>
    <w:rsid w:val="00665A48"/>
    <w:rsid w:val="00665CAE"/>
    <w:rsid w:val="00665D14"/>
    <w:rsid w:val="00665F52"/>
    <w:rsid w:val="00665F59"/>
    <w:rsid w:val="00666368"/>
    <w:rsid w:val="00666467"/>
    <w:rsid w:val="00666871"/>
    <w:rsid w:val="006668C9"/>
    <w:rsid w:val="00666D14"/>
    <w:rsid w:val="00666D3D"/>
    <w:rsid w:val="00667178"/>
    <w:rsid w:val="006671CA"/>
    <w:rsid w:val="00667433"/>
    <w:rsid w:val="00667952"/>
    <w:rsid w:val="0066795A"/>
    <w:rsid w:val="00667B34"/>
    <w:rsid w:val="00667BC1"/>
    <w:rsid w:val="00670473"/>
    <w:rsid w:val="006706F7"/>
    <w:rsid w:val="00670700"/>
    <w:rsid w:val="00670BF0"/>
    <w:rsid w:val="00670BFB"/>
    <w:rsid w:val="00671460"/>
    <w:rsid w:val="006714BD"/>
    <w:rsid w:val="00671511"/>
    <w:rsid w:val="00671D19"/>
    <w:rsid w:val="00671E78"/>
    <w:rsid w:val="00671E97"/>
    <w:rsid w:val="00671ECA"/>
    <w:rsid w:val="00672071"/>
    <w:rsid w:val="006722FE"/>
    <w:rsid w:val="0067277A"/>
    <w:rsid w:val="00672C49"/>
    <w:rsid w:val="00672E0E"/>
    <w:rsid w:val="00672FF2"/>
    <w:rsid w:val="0067328F"/>
    <w:rsid w:val="0067330C"/>
    <w:rsid w:val="006734EB"/>
    <w:rsid w:val="00673A98"/>
    <w:rsid w:val="00673AAB"/>
    <w:rsid w:val="00673B85"/>
    <w:rsid w:val="00674534"/>
    <w:rsid w:val="006747EC"/>
    <w:rsid w:val="00674819"/>
    <w:rsid w:val="0067495C"/>
    <w:rsid w:val="006752A8"/>
    <w:rsid w:val="00675738"/>
    <w:rsid w:val="00675CEB"/>
    <w:rsid w:val="00676133"/>
    <w:rsid w:val="00676381"/>
    <w:rsid w:val="00676434"/>
    <w:rsid w:val="00676777"/>
    <w:rsid w:val="006768BD"/>
    <w:rsid w:val="00676D7B"/>
    <w:rsid w:val="00677216"/>
    <w:rsid w:val="0067729D"/>
    <w:rsid w:val="00677409"/>
    <w:rsid w:val="0067778F"/>
    <w:rsid w:val="00677C34"/>
    <w:rsid w:val="00677D84"/>
    <w:rsid w:val="00677DD2"/>
    <w:rsid w:val="0068001D"/>
    <w:rsid w:val="0068092C"/>
    <w:rsid w:val="00680D0B"/>
    <w:rsid w:val="00681120"/>
    <w:rsid w:val="00681229"/>
    <w:rsid w:val="006813F2"/>
    <w:rsid w:val="0068140F"/>
    <w:rsid w:val="0068154B"/>
    <w:rsid w:val="00681563"/>
    <w:rsid w:val="00681ABB"/>
    <w:rsid w:val="00681B66"/>
    <w:rsid w:val="00682710"/>
    <w:rsid w:val="00682E48"/>
    <w:rsid w:val="00682EC9"/>
    <w:rsid w:val="00682FE7"/>
    <w:rsid w:val="0068319B"/>
    <w:rsid w:val="0068322E"/>
    <w:rsid w:val="00683FB5"/>
    <w:rsid w:val="0068437A"/>
    <w:rsid w:val="006843BA"/>
    <w:rsid w:val="006844A2"/>
    <w:rsid w:val="00684844"/>
    <w:rsid w:val="0068492F"/>
    <w:rsid w:val="00684B47"/>
    <w:rsid w:val="00684FD5"/>
    <w:rsid w:val="00685002"/>
    <w:rsid w:val="0068501A"/>
    <w:rsid w:val="00685172"/>
    <w:rsid w:val="006856E5"/>
    <w:rsid w:val="0068575D"/>
    <w:rsid w:val="00685CE7"/>
    <w:rsid w:val="00685FB5"/>
    <w:rsid w:val="0068604C"/>
    <w:rsid w:val="006862FB"/>
    <w:rsid w:val="00686373"/>
    <w:rsid w:val="006866FE"/>
    <w:rsid w:val="006867AF"/>
    <w:rsid w:val="0068713F"/>
    <w:rsid w:val="00687772"/>
    <w:rsid w:val="00687D83"/>
    <w:rsid w:val="0069059F"/>
    <w:rsid w:val="00690679"/>
    <w:rsid w:val="00690748"/>
    <w:rsid w:val="00690808"/>
    <w:rsid w:val="00690815"/>
    <w:rsid w:val="0069087B"/>
    <w:rsid w:val="0069097A"/>
    <w:rsid w:val="00690C99"/>
    <w:rsid w:val="00690F10"/>
    <w:rsid w:val="00691751"/>
    <w:rsid w:val="00691A47"/>
    <w:rsid w:val="00691E36"/>
    <w:rsid w:val="00692941"/>
    <w:rsid w:val="006929D8"/>
    <w:rsid w:val="00693092"/>
    <w:rsid w:val="006930F2"/>
    <w:rsid w:val="00693246"/>
    <w:rsid w:val="006933EE"/>
    <w:rsid w:val="006937A0"/>
    <w:rsid w:val="0069395F"/>
    <w:rsid w:val="00693A1F"/>
    <w:rsid w:val="006940F5"/>
    <w:rsid w:val="00694327"/>
    <w:rsid w:val="00694B52"/>
    <w:rsid w:val="00694E2D"/>
    <w:rsid w:val="00695138"/>
    <w:rsid w:val="00695F79"/>
    <w:rsid w:val="00695F7D"/>
    <w:rsid w:val="00696108"/>
    <w:rsid w:val="006961E7"/>
    <w:rsid w:val="006964A8"/>
    <w:rsid w:val="0069652E"/>
    <w:rsid w:val="0069653B"/>
    <w:rsid w:val="00696AC7"/>
    <w:rsid w:val="00696D6F"/>
    <w:rsid w:val="00696E12"/>
    <w:rsid w:val="006971A5"/>
    <w:rsid w:val="0069743C"/>
    <w:rsid w:val="00697CD4"/>
    <w:rsid w:val="006A0257"/>
    <w:rsid w:val="006A08BD"/>
    <w:rsid w:val="006A0E2F"/>
    <w:rsid w:val="006A116A"/>
    <w:rsid w:val="006A11FD"/>
    <w:rsid w:val="006A139D"/>
    <w:rsid w:val="006A17F7"/>
    <w:rsid w:val="006A1AFD"/>
    <w:rsid w:val="006A1D5C"/>
    <w:rsid w:val="006A1F1A"/>
    <w:rsid w:val="006A238D"/>
    <w:rsid w:val="006A243A"/>
    <w:rsid w:val="006A25BC"/>
    <w:rsid w:val="006A29EA"/>
    <w:rsid w:val="006A315D"/>
    <w:rsid w:val="006A38DD"/>
    <w:rsid w:val="006A3CCC"/>
    <w:rsid w:val="006A3E02"/>
    <w:rsid w:val="006A3F18"/>
    <w:rsid w:val="006A4760"/>
    <w:rsid w:val="006A4A63"/>
    <w:rsid w:val="006A4B2E"/>
    <w:rsid w:val="006A5264"/>
    <w:rsid w:val="006A5467"/>
    <w:rsid w:val="006A5A61"/>
    <w:rsid w:val="006A5D80"/>
    <w:rsid w:val="006A6316"/>
    <w:rsid w:val="006A679F"/>
    <w:rsid w:val="006A6B4B"/>
    <w:rsid w:val="006A6E0B"/>
    <w:rsid w:val="006A7190"/>
    <w:rsid w:val="006A7627"/>
    <w:rsid w:val="006A7866"/>
    <w:rsid w:val="006A7951"/>
    <w:rsid w:val="006A7D50"/>
    <w:rsid w:val="006B00DF"/>
    <w:rsid w:val="006B01AC"/>
    <w:rsid w:val="006B05DF"/>
    <w:rsid w:val="006B100A"/>
    <w:rsid w:val="006B125C"/>
    <w:rsid w:val="006B13AB"/>
    <w:rsid w:val="006B1F39"/>
    <w:rsid w:val="006B22D2"/>
    <w:rsid w:val="006B22D7"/>
    <w:rsid w:val="006B23FB"/>
    <w:rsid w:val="006B28F0"/>
    <w:rsid w:val="006B3F28"/>
    <w:rsid w:val="006B4011"/>
    <w:rsid w:val="006B419B"/>
    <w:rsid w:val="006B4360"/>
    <w:rsid w:val="006B45EF"/>
    <w:rsid w:val="006B4727"/>
    <w:rsid w:val="006B48C1"/>
    <w:rsid w:val="006B4B4A"/>
    <w:rsid w:val="006B4C55"/>
    <w:rsid w:val="006B4D4E"/>
    <w:rsid w:val="006B4DF6"/>
    <w:rsid w:val="006B5485"/>
    <w:rsid w:val="006B573A"/>
    <w:rsid w:val="006B5842"/>
    <w:rsid w:val="006B58D1"/>
    <w:rsid w:val="006B5F77"/>
    <w:rsid w:val="006B60C2"/>
    <w:rsid w:val="006B6253"/>
    <w:rsid w:val="006B6630"/>
    <w:rsid w:val="006B6716"/>
    <w:rsid w:val="006B6D74"/>
    <w:rsid w:val="006B6DEE"/>
    <w:rsid w:val="006B6F12"/>
    <w:rsid w:val="006B7084"/>
    <w:rsid w:val="006B73CA"/>
    <w:rsid w:val="006B74B8"/>
    <w:rsid w:val="006B7F6C"/>
    <w:rsid w:val="006C0588"/>
    <w:rsid w:val="006C0B39"/>
    <w:rsid w:val="006C0C4F"/>
    <w:rsid w:val="006C0C58"/>
    <w:rsid w:val="006C1477"/>
    <w:rsid w:val="006C162E"/>
    <w:rsid w:val="006C16E8"/>
    <w:rsid w:val="006C17CE"/>
    <w:rsid w:val="006C182F"/>
    <w:rsid w:val="006C1EFF"/>
    <w:rsid w:val="006C2A44"/>
    <w:rsid w:val="006C3597"/>
    <w:rsid w:val="006C4275"/>
    <w:rsid w:val="006C4715"/>
    <w:rsid w:val="006C4FEF"/>
    <w:rsid w:val="006C516A"/>
    <w:rsid w:val="006C5304"/>
    <w:rsid w:val="006C54D9"/>
    <w:rsid w:val="006C5931"/>
    <w:rsid w:val="006C5943"/>
    <w:rsid w:val="006C66F2"/>
    <w:rsid w:val="006C68D8"/>
    <w:rsid w:val="006C6ADD"/>
    <w:rsid w:val="006C6E85"/>
    <w:rsid w:val="006C7032"/>
    <w:rsid w:val="006C7280"/>
    <w:rsid w:val="006C7693"/>
    <w:rsid w:val="006C76BE"/>
    <w:rsid w:val="006C7EE7"/>
    <w:rsid w:val="006D056F"/>
    <w:rsid w:val="006D0D7D"/>
    <w:rsid w:val="006D0E00"/>
    <w:rsid w:val="006D1085"/>
    <w:rsid w:val="006D109B"/>
    <w:rsid w:val="006D124D"/>
    <w:rsid w:val="006D162E"/>
    <w:rsid w:val="006D16DC"/>
    <w:rsid w:val="006D182C"/>
    <w:rsid w:val="006D1AD3"/>
    <w:rsid w:val="006D1D1B"/>
    <w:rsid w:val="006D20FF"/>
    <w:rsid w:val="006D2370"/>
    <w:rsid w:val="006D2388"/>
    <w:rsid w:val="006D2392"/>
    <w:rsid w:val="006D277D"/>
    <w:rsid w:val="006D2B79"/>
    <w:rsid w:val="006D2D50"/>
    <w:rsid w:val="006D2D78"/>
    <w:rsid w:val="006D31D1"/>
    <w:rsid w:val="006D3BD6"/>
    <w:rsid w:val="006D3F66"/>
    <w:rsid w:val="006D3FAA"/>
    <w:rsid w:val="006D412B"/>
    <w:rsid w:val="006D4833"/>
    <w:rsid w:val="006D4E5B"/>
    <w:rsid w:val="006D4F3B"/>
    <w:rsid w:val="006D50A8"/>
    <w:rsid w:val="006D5319"/>
    <w:rsid w:val="006D5548"/>
    <w:rsid w:val="006D616D"/>
    <w:rsid w:val="006D64D0"/>
    <w:rsid w:val="006D66C3"/>
    <w:rsid w:val="006D68E8"/>
    <w:rsid w:val="006D696E"/>
    <w:rsid w:val="006D6B24"/>
    <w:rsid w:val="006D7158"/>
    <w:rsid w:val="006D740E"/>
    <w:rsid w:val="006D7939"/>
    <w:rsid w:val="006D7967"/>
    <w:rsid w:val="006D79AD"/>
    <w:rsid w:val="006D79B2"/>
    <w:rsid w:val="006D7AE2"/>
    <w:rsid w:val="006D7B05"/>
    <w:rsid w:val="006D7BCF"/>
    <w:rsid w:val="006D7CFE"/>
    <w:rsid w:val="006E0157"/>
    <w:rsid w:val="006E03E3"/>
    <w:rsid w:val="006E0635"/>
    <w:rsid w:val="006E073A"/>
    <w:rsid w:val="006E07B6"/>
    <w:rsid w:val="006E0B9C"/>
    <w:rsid w:val="006E0F6D"/>
    <w:rsid w:val="006E0F9B"/>
    <w:rsid w:val="006E1230"/>
    <w:rsid w:val="006E12C2"/>
    <w:rsid w:val="006E138B"/>
    <w:rsid w:val="006E14FF"/>
    <w:rsid w:val="006E1555"/>
    <w:rsid w:val="006E202F"/>
    <w:rsid w:val="006E21F4"/>
    <w:rsid w:val="006E226D"/>
    <w:rsid w:val="006E23E0"/>
    <w:rsid w:val="006E25A6"/>
    <w:rsid w:val="006E2743"/>
    <w:rsid w:val="006E280E"/>
    <w:rsid w:val="006E2D73"/>
    <w:rsid w:val="006E2E60"/>
    <w:rsid w:val="006E2F31"/>
    <w:rsid w:val="006E316F"/>
    <w:rsid w:val="006E34AB"/>
    <w:rsid w:val="006E36B4"/>
    <w:rsid w:val="006E38DD"/>
    <w:rsid w:val="006E39C9"/>
    <w:rsid w:val="006E3A1E"/>
    <w:rsid w:val="006E3DD2"/>
    <w:rsid w:val="006E3E3D"/>
    <w:rsid w:val="006E439A"/>
    <w:rsid w:val="006E4468"/>
    <w:rsid w:val="006E48F0"/>
    <w:rsid w:val="006E4C77"/>
    <w:rsid w:val="006E4EAB"/>
    <w:rsid w:val="006E5089"/>
    <w:rsid w:val="006E5198"/>
    <w:rsid w:val="006E5451"/>
    <w:rsid w:val="006E5462"/>
    <w:rsid w:val="006E585C"/>
    <w:rsid w:val="006E5B12"/>
    <w:rsid w:val="006E5FAA"/>
    <w:rsid w:val="006E60AE"/>
    <w:rsid w:val="006E680B"/>
    <w:rsid w:val="006E6827"/>
    <w:rsid w:val="006E6B23"/>
    <w:rsid w:val="006E6C91"/>
    <w:rsid w:val="006E6CBC"/>
    <w:rsid w:val="006E709D"/>
    <w:rsid w:val="006E70D0"/>
    <w:rsid w:val="006E745B"/>
    <w:rsid w:val="006E7980"/>
    <w:rsid w:val="006E7CA1"/>
    <w:rsid w:val="006F00E4"/>
    <w:rsid w:val="006F08A6"/>
    <w:rsid w:val="006F1071"/>
    <w:rsid w:val="006F121C"/>
    <w:rsid w:val="006F12EA"/>
    <w:rsid w:val="006F154C"/>
    <w:rsid w:val="006F1753"/>
    <w:rsid w:val="006F1A00"/>
    <w:rsid w:val="006F1BDC"/>
    <w:rsid w:val="006F1C84"/>
    <w:rsid w:val="006F1DAC"/>
    <w:rsid w:val="006F1E17"/>
    <w:rsid w:val="006F1E30"/>
    <w:rsid w:val="006F1F11"/>
    <w:rsid w:val="006F1FAE"/>
    <w:rsid w:val="006F21F5"/>
    <w:rsid w:val="006F25B5"/>
    <w:rsid w:val="006F2664"/>
    <w:rsid w:val="006F2A6A"/>
    <w:rsid w:val="006F2DB5"/>
    <w:rsid w:val="006F2FBD"/>
    <w:rsid w:val="006F2FFB"/>
    <w:rsid w:val="006F3709"/>
    <w:rsid w:val="006F3903"/>
    <w:rsid w:val="006F3B7F"/>
    <w:rsid w:val="006F3FB6"/>
    <w:rsid w:val="006F48E5"/>
    <w:rsid w:val="006F48F9"/>
    <w:rsid w:val="006F5206"/>
    <w:rsid w:val="006F56A4"/>
    <w:rsid w:val="006F57C6"/>
    <w:rsid w:val="006F5F25"/>
    <w:rsid w:val="006F6221"/>
    <w:rsid w:val="006F63AB"/>
    <w:rsid w:val="006F6589"/>
    <w:rsid w:val="006F6594"/>
    <w:rsid w:val="006F66B9"/>
    <w:rsid w:val="006F69AE"/>
    <w:rsid w:val="006F7410"/>
    <w:rsid w:val="006F785F"/>
    <w:rsid w:val="006F7A45"/>
    <w:rsid w:val="006F7BCF"/>
    <w:rsid w:val="0070004D"/>
    <w:rsid w:val="00700533"/>
    <w:rsid w:val="00700A43"/>
    <w:rsid w:val="00700C1C"/>
    <w:rsid w:val="00701575"/>
    <w:rsid w:val="007017B8"/>
    <w:rsid w:val="00701A9B"/>
    <w:rsid w:val="00701B9C"/>
    <w:rsid w:val="00701D5E"/>
    <w:rsid w:val="00701EFD"/>
    <w:rsid w:val="007023AC"/>
    <w:rsid w:val="00702406"/>
    <w:rsid w:val="0070242A"/>
    <w:rsid w:val="0070271E"/>
    <w:rsid w:val="00702875"/>
    <w:rsid w:val="00702B7E"/>
    <w:rsid w:val="0070314B"/>
    <w:rsid w:val="00703330"/>
    <w:rsid w:val="007033DA"/>
    <w:rsid w:val="007037BE"/>
    <w:rsid w:val="00703949"/>
    <w:rsid w:val="00703D89"/>
    <w:rsid w:val="00703F2F"/>
    <w:rsid w:val="0070446D"/>
    <w:rsid w:val="0070447A"/>
    <w:rsid w:val="00704BAA"/>
    <w:rsid w:val="00704DF0"/>
    <w:rsid w:val="00704E05"/>
    <w:rsid w:val="00704E06"/>
    <w:rsid w:val="00704E44"/>
    <w:rsid w:val="00705160"/>
    <w:rsid w:val="0070550B"/>
    <w:rsid w:val="007055D8"/>
    <w:rsid w:val="007058C2"/>
    <w:rsid w:val="00705936"/>
    <w:rsid w:val="00705BA4"/>
    <w:rsid w:val="00705C87"/>
    <w:rsid w:val="00706912"/>
    <w:rsid w:val="007069E0"/>
    <w:rsid w:val="00707039"/>
    <w:rsid w:val="00707318"/>
    <w:rsid w:val="0070786F"/>
    <w:rsid w:val="00707A52"/>
    <w:rsid w:val="00707B11"/>
    <w:rsid w:val="00710313"/>
    <w:rsid w:val="00710510"/>
    <w:rsid w:val="00710EBA"/>
    <w:rsid w:val="007111B4"/>
    <w:rsid w:val="007111CC"/>
    <w:rsid w:val="00711910"/>
    <w:rsid w:val="00711A39"/>
    <w:rsid w:val="00711F04"/>
    <w:rsid w:val="0071235A"/>
    <w:rsid w:val="00712564"/>
    <w:rsid w:val="00712589"/>
    <w:rsid w:val="00712825"/>
    <w:rsid w:val="00712BB1"/>
    <w:rsid w:val="00712F9C"/>
    <w:rsid w:val="00712FEF"/>
    <w:rsid w:val="007132AF"/>
    <w:rsid w:val="007135AD"/>
    <w:rsid w:val="00713B6F"/>
    <w:rsid w:val="00713BB9"/>
    <w:rsid w:val="00713C2B"/>
    <w:rsid w:val="00713D52"/>
    <w:rsid w:val="00713E3F"/>
    <w:rsid w:val="007142F9"/>
    <w:rsid w:val="0071436E"/>
    <w:rsid w:val="0071476D"/>
    <w:rsid w:val="00714CFA"/>
    <w:rsid w:val="00714F0C"/>
    <w:rsid w:val="00715678"/>
    <w:rsid w:val="0071587B"/>
    <w:rsid w:val="00715901"/>
    <w:rsid w:val="00715A37"/>
    <w:rsid w:val="00715CE3"/>
    <w:rsid w:val="00715DA9"/>
    <w:rsid w:val="00716525"/>
    <w:rsid w:val="00716C74"/>
    <w:rsid w:val="00717059"/>
    <w:rsid w:val="007170CA"/>
    <w:rsid w:val="0071723D"/>
    <w:rsid w:val="00717D2F"/>
    <w:rsid w:val="00720005"/>
    <w:rsid w:val="00720346"/>
    <w:rsid w:val="007204CB"/>
    <w:rsid w:val="0072068F"/>
    <w:rsid w:val="00720E5B"/>
    <w:rsid w:val="00720EF1"/>
    <w:rsid w:val="0072121E"/>
    <w:rsid w:val="00721390"/>
    <w:rsid w:val="0072193C"/>
    <w:rsid w:val="0072197B"/>
    <w:rsid w:val="00722034"/>
    <w:rsid w:val="00722C67"/>
    <w:rsid w:val="00722F2B"/>
    <w:rsid w:val="00723640"/>
    <w:rsid w:val="00723A02"/>
    <w:rsid w:val="00723B2E"/>
    <w:rsid w:val="00723DC5"/>
    <w:rsid w:val="00723EAA"/>
    <w:rsid w:val="00723F43"/>
    <w:rsid w:val="00723FCD"/>
    <w:rsid w:val="00724261"/>
    <w:rsid w:val="007248A7"/>
    <w:rsid w:val="00724A8F"/>
    <w:rsid w:val="00724C8B"/>
    <w:rsid w:val="00724F4D"/>
    <w:rsid w:val="0072543D"/>
    <w:rsid w:val="00725449"/>
    <w:rsid w:val="00725E34"/>
    <w:rsid w:val="00726301"/>
    <w:rsid w:val="007266A0"/>
    <w:rsid w:val="00726839"/>
    <w:rsid w:val="00726894"/>
    <w:rsid w:val="007268CE"/>
    <w:rsid w:val="00726942"/>
    <w:rsid w:val="00726E68"/>
    <w:rsid w:val="00726F6B"/>
    <w:rsid w:val="00727047"/>
    <w:rsid w:val="007271A6"/>
    <w:rsid w:val="00727256"/>
    <w:rsid w:val="00727267"/>
    <w:rsid w:val="007272A2"/>
    <w:rsid w:val="00727C06"/>
    <w:rsid w:val="00727CA7"/>
    <w:rsid w:val="00727CFD"/>
    <w:rsid w:val="00730166"/>
    <w:rsid w:val="007303B0"/>
    <w:rsid w:val="00730AB3"/>
    <w:rsid w:val="00730ACF"/>
    <w:rsid w:val="0073106C"/>
    <w:rsid w:val="00731155"/>
    <w:rsid w:val="007313F3"/>
    <w:rsid w:val="007314E8"/>
    <w:rsid w:val="0073177D"/>
    <w:rsid w:val="0073185C"/>
    <w:rsid w:val="00731E52"/>
    <w:rsid w:val="00731F57"/>
    <w:rsid w:val="00731F6E"/>
    <w:rsid w:val="007322C2"/>
    <w:rsid w:val="007323D2"/>
    <w:rsid w:val="0073266C"/>
    <w:rsid w:val="00732691"/>
    <w:rsid w:val="00732BD2"/>
    <w:rsid w:val="00732F8F"/>
    <w:rsid w:val="0073311B"/>
    <w:rsid w:val="00733AC3"/>
    <w:rsid w:val="00733DE7"/>
    <w:rsid w:val="00734317"/>
    <w:rsid w:val="00734B75"/>
    <w:rsid w:val="00735006"/>
    <w:rsid w:val="007352DB"/>
    <w:rsid w:val="007355A6"/>
    <w:rsid w:val="00735714"/>
    <w:rsid w:val="0073578A"/>
    <w:rsid w:val="00735AF1"/>
    <w:rsid w:val="00735D96"/>
    <w:rsid w:val="00735FCC"/>
    <w:rsid w:val="00736D26"/>
    <w:rsid w:val="00736E8B"/>
    <w:rsid w:val="00737159"/>
    <w:rsid w:val="007373FC"/>
    <w:rsid w:val="00737563"/>
    <w:rsid w:val="007376C3"/>
    <w:rsid w:val="00737AEC"/>
    <w:rsid w:val="00737B9B"/>
    <w:rsid w:val="007401E0"/>
    <w:rsid w:val="00740425"/>
    <w:rsid w:val="007405FD"/>
    <w:rsid w:val="00740616"/>
    <w:rsid w:val="00740662"/>
    <w:rsid w:val="007406D9"/>
    <w:rsid w:val="00740A7C"/>
    <w:rsid w:val="00740FF7"/>
    <w:rsid w:val="00741148"/>
    <w:rsid w:val="0074128D"/>
    <w:rsid w:val="00741349"/>
    <w:rsid w:val="007418DC"/>
    <w:rsid w:val="0074192E"/>
    <w:rsid w:val="00742716"/>
    <w:rsid w:val="007428CD"/>
    <w:rsid w:val="007429CA"/>
    <w:rsid w:val="00742DAF"/>
    <w:rsid w:val="00742E44"/>
    <w:rsid w:val="00742E55"/>
    <w:rsid w:val="007430D7"/>
    <w:rsid w:val="007431CC"/>
    <w:rsid w:val="0074361F"/>
    <w:rsid w:val="00743880"/>
    <w:rsid w:val="0074393A"/>
    <w:rsid w:val="00743980"/>
    <w:rsid w:val="00743D61"/>
    <w:rsid w:val="0074400D"/>
    <w:rsid w:val="0074415B"/>
    <w:rsid w:val="007447FA"/>
    <w:rsid w:val="00744988"/>
    <w:rsid w:val="007449C0"/>
    <w:rsid w:val="00744B43"/>
    <w:rsid w:val="00744B6D"/>
    <w:rsid w:val="00744CEA"/>
    <w:rsid w:val="00744DCD"/>
    <w:rsid w:val="007454D0"/>
    <w:rsid w:val="00745908"/>
    <w:rsid w:val="00745B7D"/>
    <w:rsid w:val="00746242"/>
    <w:rsid w:val="007462AC"/>
    <w:rsid w:val="00746511"/>
    <w:rsid w:val="00746ECE"/>
    <w:rsid w:val="007470BE"/>
    <w:rsid w:val="0074752C"/>
    <w:rsid w:val="0074755B"/>
    <w:rsid w:val="00747824"/>
    <w:rsid w:val="0075003E"/>
    <w:rsid w:val="00750086"/>
    <w:rsid w:val="0075099A"/>
    <w:rsid w:val="00751CFC"/>
    <w:rsid w:val="00751F34"/>
    <w:rsid w:val="007522CE"/>
    <w:rsid w:val="00752336"/>
    <w:rsid w:val="007528BD"/>
    <w:rsid w:val="007529C6"/>
    <w:rsid w:val="00752AB9"/>
    <w:rsid w:val="00753881"/>
    <w:rsid w:val="00753B7D"/>
    <w:rsid w:val="00753C53"/>
    <w:rsid w:val="00753CA2"/>
    <w:rsid w:val="00753E87"/>
    <w:rsid w:val="00753FB9"/>
    <w:rsid w:val="007540F0"/>
    <w:rsid w:val="00754906"/>
    <w:rsid w:val="00754C7F"/>
    <w:rsid w:val="00754D2D"/>
    <w:rsid w:val="007551DE"/>
    <w:rsid w:val="007551E6"/>
    <w:rsid w:val="00755309"/>
    <w:rsid w:val="00755415"/>
    <w:rsid w:val="00756212"/>
    <w:rsid w:val="007564AA"/>
    <w:rsid w:val="007564E6"/>
    <w:rsid w:val="00756737"/>
    <w:rsid w:val="00756742"/>
    <w:rsid w:val="007568FC"/>
    <w:rsid w:val="007569B4"/>
    <w:rsid w:val="00756ECD"/>
    <w:rsid w:val="007570F4"/>
    <w:rsid w:val="0075749D"/>
    <w:rsid w:val="0075753B"/>
    <w:rsid w:val="00757BFE"/>
    <w:rsid w:val="00757C2B"/>
    <w:rsid w:val="00757D9F"/>
    <w:rsid w:val="00757EDD"/>
    <w:rsid w:val="0076006A"/>
    <w:rsid w:val="0076014F"/>
    <w:rsid w:val="00760399"/>
    <w:rsid w:val="0076093D"/>
    <w:rsid w:val="007609BA"/>
    <w:rsid w:val="00760B04"/>
    <w:rsid w:val="00760C61"/>
    <w:rsid w:val="00760D4A"/>
    <w:rsid w:val="00760F18"/>
    <w:rsid w:val="00760F20"/>
    <w:rsid w:val="0076168A"/>
    <w:rsid w:val="00761E7B"/>
    <w:rsid w:val="00761FE9"/>
    <w:rsid w:val="00762011"/>
    <w:rsid w:val="007623D8"/>
    <w:rsid w:val="007624E3"/>
    <w:rsid w:val="007626C9"/>
    <w:rsid w:val="007627EA"/>
    <w:rsid w:val="00762841"/>
    <w:rsid w:val="007628FD"/>
    <w:rsid w:val="007629A9"/>
    <w:rsid w:val="00762B65"/>
    <w:rsid w:val="007630EC"/>
    <w:rsid w:val="00763BF2"/>
    <w:rsid w:val="0076418C"/>
    <w:rsid w:val="00764347"/>
    <w:rsid w:val="0076436A"/>
    <w:rsid w:val="00765257"/>
    <w:rsid w:val="00765701"/>
    <w:rsid w:val="007657EA"/>
    <w:rsid w:val="00765BCD"/>
    <w:rsid w:val="00765C0E"/>
    <w:rsid w:val="007662D9"/>
    <w:rsid w:val="00766332"/>
    <w:rsid w:val="0076675C"/>
    <w:rsid w:val="00766ECB"/>
    <w:rsid w:val="00766F40"/>
    <w:rsid w:val="00767098"/>
    <w:rsid w:val="007677FF"/>
    <w:rsid w:val="0076789A"/>
    <w:rsid w:val="00770012"/>
    <w:rsid w:val="00770177"/>
    <w:rsid w:val="0077021E"/>
    <w:rsid w:val="0077039F"/>
    <w:rsid w:val="00770601"/>
    <w:rsid w:val="00770B27"/>
    <w:rsid w:val="007712CA"/>
    <w:rsid w:val="007713C2"/>
    <w:rsid w:val="00771510"/>
    <w:rsid w:val="00771C19"/>
    <w:rsid w:val="00771D4B"/>
    <w:rsid w:val="00771EA8"/>
    <w:rsid w:val="00771EBD"/>
    <w:rsid w:val="00772258"/>
    <w:rsid w:val="007722A8"/>
    <w:rsid w:val="00772730"/>
    <w:rsid w:val="00772AE8"/>
    <w:rsid w:val="00772BDD"/>
    <w:rsid w:val="00772F52"/>
    <w:rsid w:val="00773222"/>
    <w:rsid w:val="00773469"/>
    <w:rsid w:val="007734F4"/>
    <w:rsid w:val="007735C6"/>
    <w:rsid w:val="00773C32"/>
    <w:rsid w:val="0077400E"/>
    <w:rsid w:val="007744DA"/>
    <w:rsid w:val="00774513"/>
    <w:rsid w:val="00774EF1"/>
    <w:rsid w:val="007750EB"/>
    <w:rsid w:val="00775819"/>
    <w:rsid w:val="007759B9"/>
    <w:rsid w:val="00775BA9"/>
    <w:rsid w:val="007760AE"/>
    <w:rsid w:val="00776372"/>
    <w:rsid w:val="00776632"/>
    <w:rsid w:val="00776AA6"/>
    <w:rsid w:val="00776AF0"/>
    <w:rsid w:val="007772C3"/>
    <w:rsid w:val="007772E1"/>
    <w:rsid w:val="00777708"/>
    <w:rsid w:val="0078000F"/>
    <w:rsid w:val="00780513"/>
    <w:rsid w:val="007807A2"/>
    <w:rsid w:val="00781231"/>
    <w:rsid w:val="007813C0"/>
    <w:rsid w:val="0078197D"/>
    <w:rsid w:val="00781AD3"/>
    <w:rsid w:val="00781CCB"/>
    <w:rsid w:val="00781FB9"/>
    <w:rsid w:val="00782358"/>
    <w:rsid w:val="007825AE"/>
    <w:rsid w:val="007827CF"/>
    <w:rsid w:val="00782827"/>
    <w:rsid w:val="00782C08"/>
    <w:rsid w:val="00782C33"/>
    <w:rsid w:val="00782C70"/>
    <w:rsid w:val="00782CB8"/>
    <w:rsid w:val="00782E5E"/>
    <w:rsid w:val="007832C8"/>
    <w:rsid w:val="00783D04"/>
    <w:rsid w:val="00783EC4"/>
    <w:rsid w:val="0078497C"/>
    <w:rsid w:val="0078618F"/>
    <w:rsid w:val="00786730"/>
    <w:rsid w:val="0078688F"/>
    <w:rsid w:val="00787136"/>
    <w:rsid w:val="00787374"/>
    <w:rsid w:val="007876FA"/>
    <w:rsid w:val="00787843"/>
    <w:rsid w:val="007878C6"/>
    <w:rsid w:val="00787DD8"/>
    <w:rsid w:val="00787EBE"/>
    <w:rsid w:val="00790277"/>
    <w:rsid w:val="007902FC"/>
    <w:rsid w:val="007902FE"/>
    <w:rsid w:val="0079060C"/>
    <w:rsid w:val="00790A7A"/>
    <w:rsid w:val="00790C86"/>
    <w:rsid w:val="00791A22"/>
    <w:rsid w:val="00791D7A"/>
    <w:rsid w:val="00791DB0"/>
    <w:rsid w:val="00791E01"/>
    <w:rsid w:val="007920A8"/>
    <w:rsid w:val="007923F1"/>
    <w:rsid w:val="0079261C"/>
    <w:rsid w:val="00792F52"/>
    <w:rsid w:val="0079301A"/>
    <w:rsid w:val="0079336C"/>
    <w:rsid w:val="00793662"/>
    <w:rsid w:val="007938D2"/>
    <w:rsid w:val="00793D94"/>
    <w:rsid w:val="00793E8C"/>
    <w:rsid w:val="00794668"/>
    <w:rsid w:val="0079480D"/>
    <w:rsid w:val="00795161"/>
    <w:rsid w:val="00795A7A"/>
    <w:rsid w:val="00795EBE"/>
    <w:rsid w:val="00796334"/>
    <w:rsid w:val="00796370"/>
    <w:rsid w:val="0079641E"/>
    <w:rsid w:val="00796666"/>
    <w:rsid w:val="00796B00"/>
    <w:rsid w:val="00797324"/>
    <w:rsid w:val="00797C42"/>
    <w:rsid w:val="007A006A"/>
    <w:rsid w:val="007A0271"/>
    <w:rsid w:val="007A03DA"/>
    <w:rsid w:val="007A081A"/>
    <w:rsid w:val="007A16EC"/>
    <w:rsid w:val="007A181B"/>
    <w:rsid w:val="007A1EBC"/>
    <w:rsid w:val="007A2430"/>
    <w:rsid w:val="007A25EE"/>
    <w:rsid w:val="007A2903"/>
    <w:rsid w:val="007A2E98"/>
    <w:rsid w:val="007A30A0"/>
    <w:rsid w:val="007A30E9"/>
    <w:rsid w:val="007A38E7"/>
    <w:rsid w:val="007A3A69"/>
    <w:rsid w:val="007A3D80"/>
    <w:rsid w:val="007A3F73"/>
    <w:rsid w:val="007A42DE"/>
    <w:rsid w:val="007A4376"/>
    <w:rsid w:val="007A46EA"/>
    <w:rsid w:val="007A48A3"/>
    <w:rsid w:val="007A48E2"/>
    <w:rsid w:val="007A4D24"/>
    <w:rsid w:val="007A4D76"/>
    <w:rsid w:val="007A4E92"/>
    <w:rsid w:val="007A4F37"/>
    <w:rsid w:val="007A515D"/>
    <w:rsid w:val="007A51B2"/>
    <w:rsid w:val="007A55C5"/>
    <w:rsid w:val="007A574A"/>
    <w:rsid w:val="007A5A16"/>
    <w:rsid w:val="007A5A3B"/>
    <w:rsid w:val="007A5A43"/>
    <w:rsid w:val="007A5CF7"/>
    <w:rsid w:val="007A5F23"/>
    <w:rsid w:val="007A6188"/>
    <w:rsid w:val="007A6603"/>
    <w:rsid w:val="007A6752"/>
    <w:rsid w:val="007A6931"/>
    <w:rsid w:val="007A6B20"/>
    <w:rsid w:val="007A6B7C"/>
    <w:rsid w:val="007A6C3E"/>
    <w:rsid w:val="007A74B0"/>
    <w:rsid w:val="007A7523"/>
    <w:rsid w:val="007A7535"/>
    <w:rsid w:val="007A7646"/>
    <w:rsid w:val="007A770D"/>
    <w:rsid w:val="007B0B10"/>
    <w:rsid w:val="007B0DB5"/>
    <w:rsid w:val="007B13E2"/>
    <w:rsid w:val="007B1A17"/>
    <w:rsid w:val="007B1A39"/>
    <w:rsid w:val="007B1DEB"/>
    <w:rsid w:val="007B1F1E"/>
    <w:rsid w:val="007B2496"/>
    <w:rsid w:val="007B24BA"/>
    <w:rsid w:val="007B2889"/>
    <w:rsid w:val="007B2B68"/>
    <w:rsid w:val="007B2DB9"/>
    <w:rsid w:val="007B3321"/>
    <w:rsid w:val="007B333B"/>
    <w:rsid w:val="007B3372"/>
    <w:rsid w:val="007B3675"/>
    <w:rsid w:val="007B3D6B"/>
    <w:rsid w:val="007B3D8B"/>
    <w:rsid w:val="007B3E25"/>
    <w:rsid w:val="007B43CE"/>
    <w:rsid w:val="007B4B11"/>
    <w:rsid w:val="007B4D95"/>
    <w:rsid w:val="007B5482"/>
    <w:rsid w:val="007B5C0B"/>
    <w:rsid w:val="007B5F0A"/>
    <w:rsid w:val="007B5F1E"/>
    <w:rsid w:val="007B6774"/>
    <w:rsid w:val="007B6966"/>
    <w:rsid w:val="007B6969"/>
    <w:rsid w:val="007B6C92"/>
    <w:rsid w:val="007B7235"/>
    <w:rsid w:val="007B74D4"/>
    <w:rsid w:val="007B75D3"/>
    <w:rsid w:val="007B7B71"/>
    <w:rsid w:val="007B7BC8"/>
    <w:rsid w:val="007B7F18"/>
    <w:rsid w:val="007C0049"/>
    <w:rsid w:val="007C007C"/>
    <w:rsid w:val="007C033E"/>
    <w:rsid w:val="007C0615"/>
    <w:rsid w:val="007C0767"/>
    <w:rsid w:val="007C09CA"/>
    <w:rsid w:val="007C13E4"/>
    <w:rsid w:val="007C14FF"/>
    <w:rsid w:val="007C1595"/>
    <w:rsid w:val="007C16FB"/>
    <w:rsid w:val="007C1A4E"/>
    <w:rsid w:val="007C1CA6"/>
    <w:rsid w:val="007C2173"/>
    <w:rsid w:val="007C24A0"/>
    <w:rsid w:val="007C257D"/>
    <w:rsid w:val="007C29F7"/>
    <w:rsid w:val="007C2A20"/>
    <w:rsid w:val="007C2B98"/>
    <w:rsid w:val="007C2D20"/>
    <w:rsid w:val="007C2EC5"/>
    <w:rsid w:val="007C397B"/>
    <w:rsid w:val="007C3F3E"/>
    <w:rsid w:val="007C3FA0"/>
    <w:rsid w:val="007C4DAE"/>
    <w:rsid w:val="007C5072"/>
    <w:rsid w:val="007C557B"/>
    <w:rsid w:val="007C56BC"/>
    <w:rsid w:val="007C5B4F"/>
    <w:rsid w:val="007C5FAC"/>
    <w:rsid w:val="007C61CD"/>
    <w:rsid w:val="007C623A"/>
    <w:rsid w:val="007C67CB"/>
    <w:rsid w:val="007C6C2D"/>
    <w:rsid w:val="007C6D1F"/>
    <w:rsid w:val="007C6D35"/>
    <w:rsid w:val="007C6F25"/>
    <w:rsid w:val="007C74B8"/>
    <w:rsid w:val="007C754D"/>
    <w:rsid w:val="007C7568"/>
    <w:rsid w:val="007C795E"/>
    <w:rsid w:val="007C7AC4"/>
    <w:rsid w:val="007C7C14"/>
    <w:rsid w:val="007C7F7E"/>
    <w:rsid w:val="007D00FB"/>
    <w:rsid w:val="007D0B27"/>
    <w:rsid w:val="007D0D89"/>
    <w:rsid w:val="007D0E09"/>
    <w:rsid w:val="007D0E54"/>
    <w:rsid w:val="007D0E6C"/>
    <w:rsid w:val="007D0F97"/>
    <w:rsid w:val="007D1355"/>
    <w:rsid w:val="007D1581"/>
    <w:rsid w:val="007D16B3"/>
    <w:rsid w:val="007D23A0"/>
    <w:rsid w:val="007D2AAD"/>
    <w:rsid w:val="007D2DD3"/>
    <w:rsid w:val="007D333D"/>
    <w:rsid w:val="007D33C5"/>
    <w:rsid w:val="007D34F5"/>
    <w:rsid w:val="007D3736"/>
    <w:rsid w:val="007D38B3"/>
    <w:rsid w:val="007D3997"/>
    <w:rsid w:val="007D3ABA"/>
    <w:rsid w:val="007D3B80"/>
    <w:rsid w:val="007D3CF3"/>
    <w:rsid w:val="007D3E15"/>
    <w:rsid w:val="007D4056"/>
    <w:rsid w:val="007D49DA"/>
    <w:rsid w:val="007D4BEE"/>
    <w:rsid w:val="007D4C05"/>
    <w:rsid w:val="007D4F0B"/>
    <w:rsid w:val="007D5443"/>
    <w:rsid w:val="007D56B4"/>
    <w:rsid w:val="007D6E2E"/>
    <w:rsid w:val="007D70BF"/>
    <w:rsid w:val="007D74CD"/>
    <w:rsid w:val="007D78BB"/>
    <w:rsid w:val="007D7A14"/>
    <w:rsid w:val="007D7E1A"/>
    <w:rsid w:val="007E0A3B"/>
    <w:rsid w:val="007E0B27"/>
    <w:rsid w:val="007E0CCD"/>
    <w:rsid w:val="007E0F4C"/>
    <w:rsid w:val="007E10CE"/>
    <w:rsid w:val="007E207A"/>
    <w:rsid w:val="007E20A1"/>
    <w:rsid w:val="007E2343"/>
    <w:rsid w:val="007E2B76"/>
    <w:rsid w:val="007E338A"/>
    <w:rsid w:val="007E356F"/>
    <w:rsid w:val="007E3695"/>
    <w:rsid w:val="007E38A6"/>
    <w:rsid w:val="007E3D07"/>
    <w:rsid w:val="007E3E87"/>
    <w:rsid w:val="007E4273"/>
    <w:rsid w:val="007E4378"/>
    <w:rsid w:val="007E45F1"/>
    <w:rsid w:val="007E45F7"/>
    <w:rsid w:val="007E49D8"/>
    <w:rsid w:val="007E4CC7"/>
    <w:rsid w:val="007E4E63"/>
    <w:rsid w:val="007E4FB1"/>
    <w:rsid w:val="007E50AE"/>
    <w:rsid w:val="007E5DDF"/>
    <w:rsid w:val="007E5EEB"/>
    <w:rsid w:val="007E5F27"/>
    <w:rsid w:val="007E60E8"/>
    <w:rsid w:val="007E6667"/>
    <w:rsid w:val="007E67D0"/>
    <w:rsid w:val="007E6975"/>
    <w:rsid w:val="007E6D63"/>
    <w:rsid w:val="007E7075"/>
    <w:rsid w:val="007E730A"/>
    <w:rsid w:val="007E7761"/>
    <w:rsid w:val="007F017A"/>
    <w:rsid w:val="007F0417"/>
    <w:rsid w:val="007F06D2"/>
    <w:rsid w:val="007F0F49"/>
    <w:rsid w:val="007F102C"/>
    <w:rsid w:val="007F103C"/>
    <w:rsid w:val="007F1069"/>
    <w:rsid w:val="007F1132"/>
    <w:rsid w:val="007F12D6"/>
    <w:rsid w:val="007F13E9"/>
    <w:rsid w:val="007F1CB0"/>
    <w:rsid w:val="007F1D2C"/>
    <w:rsid w:val="007F1DEC"/>
    <w:rsid w:val="007F1FAB"/>
    <w:rsid w:val="007F2317"/>
    <w:rsid w:val="007F23C2"/>
    <w:rsid w:val="007F2642"/>
    <w:rsid w:val="007F2BC3"/>
    <w:rsid w:val="007F34A1"/>
    <w:rsid w:val="007F3A3A"/>
    <w:rsid w:val="007F3C92"/>
    <w:rsid w:val="007F4517"/>
    <w:rsid w:val="007F4788"/>
    <w:rsid w:val="007F47CF"/>
    <w:rsid w:val="007F4A10"/>
    <w:rsid w:val="007F4ED2"/>
    <w:rsid w:val="007F4F95"/>
    <w:rsid w:val="007F5265"/>
    <w:rsid w:val="007F529D"/>
    <w:rsid w:val="007F53F9"/>
    <w:rsid w:val="007F54B0"/>
    <w:rsid w:val="007F557B"/>
    <w:rsid w:val="007F57BB"/>
    <w:rsid w:val="007F5A3B"/>
    <w:rsid w:val="007F5E44"/>
    <w:rsid w:val="007F630E"/>
    <w:rsid w:val="007F6351"/>
    <w:rsid w:val="007F6409"/>
    <w:rsid w:val="007F672E"/>
    <w:rsid w:val="007F683B"/>
    <w:rsid w:val="007F6BDE"/>
    <w:rsid w:val="007F6C2F"/>
    <w:rsid w:val="007F7428"/>
    <w:rsid w:val="007F7B13"/>
    <w:rsid w:val="007F7C93"/>
    <w:rsid w:val="007F7D36"/>
    <w:rsid w:val="007F7E86"/>
    <w:rsid w:val="007F7F77"/>
    <w:rsid w:val="00800131"/>
    <w:rsid w:val="00800203"/>
    <w:rsid w:val="008004D6"/>
    <w:rsid w:val="0080065B"/>
    <w:rsid w:val="00800998"/>
    <w:rsid w:val="00800BF3"/>
    <w:rsid w:val="00800EBB"/>
    <w:rsid w:val="00801379"/>
    <w:rsid w:val="0080155B"/>
    <w:rsid w:val="008016B7"/>
    <w:rsid w:val="008016BC"/>
    <w:rsid w:val="008016E8"/>
    <w:rsid w:val="008017D5"/>
    <w:rsid w:val="008018EA"/>
    <w:rsid w:val="00801B69"/>
    <w:rsid w:val="00801CC6"/>
    <w:rsid w:val="00801E65"/>
    <w:rsid w:val="0080263D"/>
    <w:rsid w:val="00802BB5"/>
    <w:rsid w:val="00802CE4"/>
    <w:rsid w:val="00802EC8"/>
    <w:rsid w:val="00803245"/>
    <w:rsid w:val="008035D6"/>
    <w:rsid w:val="008035EF"/>
    <w:rsid w:val="00803729"/>
    <w:rsid w:val="008037DA"/>
    <w:rsid w:val="0080384E"/>
    <w:rsid w:val="00803DDF"/>
    <w:rsid w:val="00803F96"/>
    <w:rsid w:val="008043D3"/>
    <w:rsid w:val="008045E3"/>
    <w:rsid w:val="0080477B"/>
    <w:rsid w:val="00804AD6"/>
    <w:rsid w:val="00804ECF"/>
    <w:rsid w:val="00805095"/>
    <w:rsid w:val="008051B0"/>
    <w:rsid w:val="00805370"/>
    <w:rsid w:val="00805E4E"/>
    <w:rsid w:val="00806836"/>
    <w:rsid w:val="008068BF"/>
    <w:rsid w:val="008069C6"/>
    <w:rsid w:val="00806D9B"/>
    <w:rsid w:val="008074BD"/>
    <w:rsid w:val="008078FA"/>
    <w:rsid w:val="00807B30"/>
    <w:rsid w:val="00807D92"/>
    <w:rsid w:val="00807E79"/>
    <w:rsid w:val="00810163"/>
    <w:rsid w:val="00810B4D"/>
    <w:rsid w:val="00810BAC"/>
    <w:rsid w:val="00810BCA"/>
    <w:rsid w:val="00810C2B"/>
    <w:rsid w:val="008112AE"/>
    <w:rsid w:val="00811498"/>
    <w:rsid w:val="008114F1"/>
    <w:rsid w:val="008118AE"/>
    <w:rsid w:val="008119F7"/>
    <w:rsid w:val="00811E63"/>
    <w:rsid w:val="00811EC6"/>
    <w:rsid w:val="00811F96"/>
    <w:rsid w:val="00812843"/>
    <w:rsid w:val="00812C4F"/>
    <w:rsid w:val="00812D95"/>
    <w:rsid w:val="008134D5"/>
    <w:rsid w:val="00813676"/>
    <w:rsid w:val="00813BD2"/>
    <w:rsid w:val="00813DC0"/>
    <w:rsid w:val="00814033"/>
    <w:rsid w:val="00814DE9"/>
    <w:rsid w:val="00814E15"/>
    <w:rsid w:val="00814EF1"/>
    <w:rsid w:val="008152F5"/>
    <w:rsid w:val="00815318"/>
    <w:rsid w:val="00815BC7"/>
    <w:rsid w:val="00815D9B"/>
    <w:rsid w:val="008161D5"/>
    <w:rsid w:val="008168F0"/>
    <w:rsid w:val="00817363"/>
    <w:rsid w:val="00817652"/>
    <w:rsid w:val="00817701"/>
    <w:rsid w:val="0081775D"/>
    <w:rsid w:val="00817BFC"/>
    <w:rsid w:val="00817C3D"/>
    <w:rsid w:val="00817E7E"/>
    <w:rsid w:val="00817EE4"/>
    <w:rsid w:val="008201DD"/>
    <w:rsid w:val="008202A6"/>
    <w:rsid w:val="00820819"/>
    <w:rsid w:val="00820BEF"/>
    <w:rsid w:val="00820C5D"/>
    <w:rsid w:val="008210DE"/>
    <w:rsid w:val="00821124"/>
    <w:rsid w:val="008214F4"/>
    <w:rsid w:val="008215EC"/>
    <w:rsid w:val="00821BB6"/>
    <w:rsid w:val="00821F8F"/>
    <w:rsid w:val="008220B1"/>
    <w:rsid w:val="008223DA"/>
    <w:rsid w:val="0082256F"/>
    <w:rsid w:val="008227AA"/>
    <w:rsid w:val="008228C5"/>
    <w:rsid w:val="00822AEE"/>
    <w:rsid w:val="00822B24"/>
    <w:rsid w:val="00822DC4"/>
    <w:rsid w:val="008245AA"/>
    <w:rsid w:val="0082488D"/>
    <w:rsid w:val="00824C02"/>
    <w:rsid w:val="008258F9"/>
    <w:rsid w:val="00825BA8"/>
    <w:rsid w:val="008261E1"/>
    <w:rsid w:val="00826440"/>
    <w:rsid w:val="00826762"/>
    <w:rsid w:val="008267B4"/>
    <w:rsid w:val="00826A0E"/>
    <w:rsid w:val="00826A25"/>
    <w:rsid w:val="00826D30"/>
    <w:rsid w:val="00826E46"/>
    <w:rsid w:val="0082705F"/>
    <w:rsid w:val="0082740C"/>
    <w:rsid w:val="00827A9F"/>
    <w:rsid w:val="00827D0E"/>
    <w:rsid w:val="00830587"/>
    <w:rsid w:val="00830B86"/>
    <w:rsid w:val="00830CE2"/>
    <w:rsid w:val="00830D8F"/>
    <w:rsid w:val="008310FE"/>
    <w:rsid w:val="00831889"/>
    <w:rsid w:val="0083199D"/>
    <w:rsid w:val="00831A08"/>
    <w:rsid w:val="00831CF5"/>
    <w:rsid w:val="00831F94"/>
    <w:rsid w:val="008323AD"/>
    <w:rsid w:val="008324C5"/>
    <w:rsid w:val="00832783"/>
    <w:rsid w:val="008329BD"/>
    <w:rsid w:val="00832D56"/>
    <w:rsid w:val="00832D82"/>
    <w:rsid w:val="00833702"/>
    <w:rsid w:val="0083387A"/>
    <w:rsid w:val="00833C3E"/>
    <w:rsid w:val="00833CA7"/>
    <w:rsid w:val="00833D71"/>
    <w:rsid w:val="00833FC2"/>
    <w:rsid w:val="008349ED"/>
    <w:rsid w:val="00835461"/>
    <w:rsid w:val="008355AF"/>
    <w:rsid w:val="0083588A"/>
    <w:rsid w:val="00835945"/>
    <w:rsid w:val="00835946"/>
    <w:rsid w:val="00835E57"/>
    <w:rsid w:val="008364CF"/>
    <w:rsid w:val="00836539"/>
    <w:rsid w:val="00836B53"/>
    <w:rsid w:val="0083766F"/>
    <w:rsid w:val="0083795C"/>
    <w:rsid w:val="00837C63"/>
    <w:rsid w:val="00837C70"/>
    <w:rsid w:val="008400D2"/>
    <w:rsid w:val="008402EC"/>
    <w:rsid w:val="008403F5"/>
    <w:rsid w:val="00840717"/>
    <w:rsid w:val="008408EA"/>
    <w:rsid w:val="00841599"/>
    <w:rsid w:val="00841C3D"/>
    <w:rsid w:val="00841D0E"/>
    <w:rsid w:val="0084205A"/>
    <w:rsid w:val="00842080"/>
    <w:rsid w:val="0084214A"/>
    <w:rsid w:val="008421C3"/>
    <w:rsid w:val="00842757"/>
    <w:rsid w:val="00842A63"/>
    <w:rsid w:val="00842AF4"/>
    <w:rsid w:val="00842C5C"/>
    <w:rsid w:val="00843017"/>
    <w:rsid w:val="00843193"/>
    <w:rsid w:val="008431E6"/>
    <w:rsid w:val="0084329E"/>
    <w:rsid w:val="00843747"/>
    <w:rsid w:val="00843880"/>
    <w:rsid w:val="008438DB"/>
    <w:rsid w:val="0084395E"/>
    <w:rsid w:val="00843B89"/>
    <w:rsid w:val="00843D88"/>
    <w:rsid w:val="00843DFD"/>
    <w:rsid w:val="00843E2C"/>
    <w:rsid w:val="00844231"/>
    <w:rsid w:val="00844235"/>
    <w:rsid w:val="008442E7"/>
    <w:rsid w:val="0084459D"/>
    <w:rsid w:val="008448D3"/>
    <w:rsid w:val="00844B5E"/>
    <w:rsid w:val="00844C91"/>
    <w:rsid w:val="00844E12"/>
    <w:rsid w:val="00844EC6"/>
    <w:rsid w:val="00844FC4"/>
    <w:rsid w:val="008452EA"/>
    <w:rsid w:val="00845997"/>
    <w:rsid w:val="00845FA9"/>
    <w:rsid w:val="00846154"/>
    <w:rsid w:val="00846538"/>
    <w:rsid w:val="008466BE"/>
    <w:rsid w:val="0084679D"/>
    <w:rsid w:val="00846A28"/>
    <w:rsid w:val="00846AB3"/>
    <w:rsid w:val="00846DC8"/>
    <w:rsid w:val="00847276"/>
    <w:rsid w:val="00847D2F"/>
    <w:rsid w:val="00847DA2"/>
    <w:rsid w:val="00847DC2"/>
    <w:rsid w:val="00847E0D"/>
    <w:rsid w:val="00850439"/>
    <w:rsid w:val="008504AC"/>
    <w:rsid w:val="008508E2"/>
    <w:rsid w:val="00850C34"/>
    <w:rsid w:val="00850F9C"/>
    <w:rsid w:val="0085110F"/>
    <w:rsid w:val="00851574"/>
    <w:rsid w:val="008516A7"/>
    <w:rsid w:val="00851D0F"/>
    <w:rsid w:val="00851D92"/>
    <w:rsid w:val="00852026"/>
    <w:rsid w:val="00852356"/>
    <w:rsid w:val="00852810"/>
    <w:rsid w:val="00852C03"/>
    <w:rsid w:val="00852E8D"/>
    <w:rsid w:val="00852EDC"/>
    <w:rsid w:val="00852FFD"/>
    <w:rsid w:val="008543F7"/>
    <w:rsid w:val="00854503"/>
    <w:rsid w:val="00854716"/>
    <w:rsid w:val="00854901"/>
    <w:rsid w:val="00854BBF"/>
    <w:rsid w:val="00854BED"/>
    <w:rsid w:val="00855003"/>
    <w:rsid w:val="00855104"/>
    <w:rsid w:val="0085520B"/>
    <w:rsid w:val="0085532B"/>
    <w:rsid w:val="008558D5"/>
    <w:rsid w:val="00855D7D"/>
    <w:rsid w:val="00855F6D"/>
    <w:rsid w:val="00855FE5"/>
    <w:rsid w:val="008565FF"/>
    <w:rsid w:val="00856816"/>
    <w:rsid w:val="00856B57"/>
    <w:rsid w:val="00856BE3"/>
    <w:rsid w:val="008573D9"/>
    <w:rsid w:val="00857540"/>
    <w:rsid w:val="00857730"/>
    <w:rsid w:val="00857750"/>
    <w:rsid w:val="008577F0"/>
    <w:rsid w:val="00857E1C"/>
    <w:rsid w:val="00857E1E"/>
    <w:rsid w:val="00860175"/>
    <w:rsid w:val="00860285"/>
    <w:rsid w:val="00860405"/>
    <w:rsid w:val="008607EA"/>
    <w:rsid w:val="00860BA1"/>
    <w:rsid w:val="00860DD9"/>
    <w:rsid w:val="00861035"/>
    <w:rsid w:val="00861620"/>
    <w:rsid w:val="008617B4"/>
    <w:rsid w:val="00861BC0"/>
    <w:rsid w:val="00861D6C"/>
    <w:rsid w:val="00861E0B"/>
    <w:rsid w:val="008626C6"/>
    <w:rsid w:val="008627AB"/>
    <w:rsid w:val="00862A8B"/>
    <w:rsid w:val="00862C48"/>
    <w:rsid w:val="00863051"/>
    <w:rsid w:val="0086332F"/>
    <w:rsid w:val="0086358D"/>
    <w:rsid w:val="008637FF"/>
    <w:rsid w:val="00863A61"/>
    <w:rsid w:val="00863BA9"/>
    <w:rsid w:val="00863C3A"/>
    <w:rsid w:val="00863CB7"/>
    <w:rsid w:val="00863F01"/>
    <w:rsid w:val="00863F29"/>
    <w:rsid w:val="00864032"/>
    <w:rsid w:val="0086475D"/>
    <w:rsid w:val="0086488C"/>
    <w:rsid w:val="00864A42"/>
    <w:rsid w:val="00864A82"/>
    <w:rsid w:val="00864D83"/>
    <w:rsid w:val="00865106"/>
    <w:rsid w:val="00865311"/>
    <w:rsid w:val="00865777"/>
    <w:rsid w:val="00865A09"/>
    <w:rsid w:val="00865E7B"/>
    <w:rsid w:val="0086655C"/>
    <w:rsid w:val="008667BB"/>
    <w:rsid w:val="00866BC6"/>
    <w:rsid w:val="00866C44"/>
    <w:rsid w:val="00866DC5"/>
    <w:rsid w:val="00866DE8"/>
    <w:rsid w:val="00866FFE"/>
    <w:rsid w:val="00867615"/>
    <w:rsid w:val="00867845"/>
    <w:rsid w:val="00867B43"/>
    <w:rsid w:val="00867E39"/>
    <w:rsid w:val="00867E8F"/>
    <w:rsid w:val="008703F9"/>
    <w:rsid w:val="00870488"/>
    <w:rsid w:val="0087085F"/>
    <w:rsid w:val="00870C24"/>
    <w:rsid w:val="00870F70"/>
    <w:rsid w:val="00871442"/>
    <w:rsid w:val="0087192F"/>
    <w:rsid w:val="00871967"/>
    <w:rsid w:val="0087244A"/>
    <w:rsid w:val="008727CC"/>
    <w:rsid w:val="00872ACD"/>
    <w:rsid w:val="00872FDA"/>
    <w:rsid w:val="00873139"/>
    <w:rsid w:val="008733C0"/>
    <w:rsid w:val="008733CE"/>
    <w:rsid w:val="0087370D"/>
    <w:rsid w:val="008738B5"/>
    <w:rsid w:val="00873D1D"/>
    <w:rsid w:val="00873D1F"/>
    <w:rsid w:val="00873D6A"/>
    <w:rsid w:val="008740B7"/>
    <w:rsid w:val="0087469B"/>
    <w:rsid w:val="00874852"/>
    <w:rsid w:val="00874BFA"/>
    <w:rsid w:val="00874C14"/>
    <w:rsid w:val="00874CC2"/>
    <w:rsid w:val="00875056"/>
    <w:rsid w:val="008751B7"/>
    <w:rsid w:val="008756DB"/>
    <w:rsid w:val="00875781"/>
    <w:rsid w:val="0087581F"/>
    <w:rsid w:val="008759BA"/>
    <w:rsid w:val="0087602D"/>
    <w:rsid w:val="0087623B"/>
    <w:rsid w:val="0087675F"/>
    <w:rsid w:val="0087728D"/>
    <w:rsid w:val="00877806"/>
    <w:rsid w:val="0087782D"/>
    <w:rsid w:val="00877952"/>
    <w:rsid w:val="00877D6C"/>
    <w:rsid w:val="00877DAD"/>
    <w:rsid w:val="0088003D"/>
    <w:rsid w:val="0088038F"/>
    <w:rsid w:val="008808EC"/>
    <w:rsid w:val="008809AD"/>
    <w:rsid w:val="00880E55"/>
    <w:rsid w:val="008812FC"/>
    <w:rsid w:val="008816AB"/>
    <w:rsid w:val="00881F6B"/>
    <w:rsid w:val="008820C6"/>
    <w:rsid w:val="00882134"/>
    <w:rsid w:val="00882385"/>
    <w:rsid w:val="00882608"/>
    <w:rsid w:val="00882890"/>
    <w:rsid w:val="00882927"/>
    <w:rsid w:val="00882B4B"/>
    <w:rsid w:val="00882CD0"/>
    <w:rsid w:val="00883107"/>
    <w:rsid w:val="008833A8"/>
    <w:rsid w:val="0088350F"/>
    <w:rsid w:val="00883C6F"/>
    <w:rsid w:val="008840DD"/>
    <w:rsid w:val="008842DC"/>
    <w:rsid w:val="00885087"/>
    <w:rsid w:val="0088576F"/>
    <w:rsid w:val="008858AE"/>
    <w:rsid w:val="00886C56"/>
    <w:rsid w:val="0088751F"/>
    <w:rsid w:val="0088773F"/>
    <w:rsid w:val="00887912"/>
    <w:rsid w:val="00887C0C"/>
    <w:rsid w:val="0089050A"/>
    <w:rsid w:val="0089066B"/>
    <w:rsid w:val="00890E16"/>
    <w:rsid w:val="008912FD"/>
    <w:rsid w:val="0089191F"/>
    <w:rsid w:val="00891C46"/>
    <w:rsid w:val="00892044"/>
    <w:rsid w:val="00892225"/>
    <w:rsid w:val="008925C3"/>
    <w:rsid w:val="00892800"/>
    <w:rsid w:val="008929BA"/>
    <w:rsid w:val="0089312E"/>
    <w:rsid w:val="00893370"/>
    <w:rsid w:val="00893E12"/>
    <w:rsid w:val="00893FB9"/>
    <w:rsid w:val="00894020"/>
    <w:rsid w:val="008940AB"/>
    <w:rsid w:val="00894149"/>
    <w:rsid w:val="00894247"/>
    <w:rsid w:val="008944AA"/>
    <w:rsid w:val="00894B47"/>
    <w:rsid w:val="00894BAB"/>
    <w:rsid w:val="00894C28"/>
    <w:rsid w:val="00894D52"/>
    <w:rsid w:val="00894F85"/>
    <w:rsid w:val="00895B0F"/>
    <w:rsid w:val="00895CAB"/>
    <w:rsid w:val="00895F80"/>
    <w:rsid w:val="008960A5"/>
    <w:rsid w:val="008961F2"/>
    <w:rsid w:val="00896741"/>
    <w:rsid w:val="00896854"/>
    <w:rsid w:val="008969E6"/>
    <w:rsid w:val="00896B37"/>
    <w:rsid w:val="00897053"/>
    <w:rsid w:val="008971EB"/>
    <w:rsid w:val="00897211"/>
    <w:rsid w:val="008972EB"/>
    <w:rsid w:val="00897A6C"/>
    <w:rsid w:val="00897EDD"/>
    <w:rsid w:val="008A04A5"/>
    <w:rsid w:val="008A0537"/>
    <w:rsid w:val="008A0645"/>
    <w:rsid w:val="008A0738"/>
    <w:rsid w:val="008A0CB3"/>
    <w:rsid w:val="008A0E5B"/>
    <w:rsid w:val="008A16FB"/>
    <w:rsid w:val="008A17E4"/>
    <w:rsid w:val="008A1876"/>
    <w:rsid w:val="008A19BE"/>
    <w:rsid w:val="008A1FD8"/>
    <w:rsid w:val="008A285C"/>
    <w:rsid w:val="008A317D"/>
    <w:rsid w:val="008A3404"/>
    <w:rsid w:val="008A3431"/>
    <w:rsid w:val="008A3499"/>
    <w:rsid w:val="008A35F7"/>
    <w:rsid w:val="008A3700"/>
    <w:rsid w:val="008A39B1"/>
    <w:rsid w:val="008A476B"/>
    <w:rsid w:val="008A48B2"/>
    <w:rsid w:val="008A5103"/>
    <w:rsid w:val="008A5336"/>
    <w:rsid w:val="008A58E5"/>
    <w:rsid w:val="008A5B09"/>
    <w:rsid w:val="008A610B"/>
    <w:rsid w:val="008A6656"/>
    <w:rsid w:val="008A69D4"/>
    <w:rsid w:val="008A6AFA"/>
    <w:rsid w:val="008A7089"/>
    <w:rsid w:val="008A7A07"/>
    <w:rsid w:val="008A7B56"/>
    <w:rsid w:val="008A7CC6"/>
    <w:rsid w:val="008B003B"/>
    <w:rsid w:val="008B004B"/>
    <w:rsid w:val="008B0726"/>
    <w:rsid w:val="008B088E"/>
    <w:rsid w:val="008B092C"/>
    <w:rsid w:val="008B0962"/>
    <w:rsid w:val="008B1151"/>
    <w:rsid w:val="008B15C0"/>
    <w:rsid w:val="008B214A"/>
    <w:rsid w:val="008B2784"/>
    <w:rsid w:val="008B294D"/>
    <w:rsid w:val="008B2F60"/>
    <w:rsid w:val="008B2FD6"/>
    <w:rsid w:val="008B307D"/>
    <w:rsid w:val="008B3215"/>
    <w:rsid w:val="008B3987"/>
    <w:rsid w:val="008B3E77"/>
    <w:rsid w:val="008B3E9B"/>
    <w:rsid w:val="008B40F3"/>
    <w:rsid w:val="008B4292"/>
    <w:rsid w:val="008B42D6"/>
    <w:rsid w:val="008B474C"/>
    <w:rsid w:val="008B4B93"/>
    <w:rsid w:val="008B529C"/>
    <w:rsid w:val="008B55B1"/>
    <w:rsid w:val="008B56C5"/>
    <w:rsid w:val="008B59BC"/>
    <w:rsid w:val="008B5A62"/>
    <w:rsid w:val="008B5C22"/>
    <w:rsid w:val="008B5C79"/>
    <w:rsid w:val="008B5D10"/>
    <w:rsid w:val="008B63AE"/>
    <w:rsid w:val="008B6807"/>
    <w:rsid w:val="008B68D0"/>
    <w:rsid w:val="008B68E9"/>
    <w:rsid w:val="008B6D5A"/>
    <w:rsid w:val="008B7E07"/>
    <w:rsid w:val="008C0202"/>
    <w:rsid w:val="008C02C1"/>
    <w:rsid w:val="008C06FE"/>
    <w:rsid w:val="008C0999"/>
    <w:rsid w:val="008C0AF7"/>
    <w:rsid w:val="008C0B1D"/>
    <w:rsid w:val="008C0C20"/>
    <w:rsid w:val="008C0EF8"/>
    <w:rsid w:val="008C101D"/>
    <w:rsid w:val="008C11F4"/>
    <w:rsid w:val="008C122A"/>
    <w:rsid w:val="008C1458"/>
    <w:rsid w:val="008C1469"/>
    <w:rsid w:val="008C146E"/>
    <w:rsid w:val="008C151D"/>
    <w:rsid w:val="008C17EE"/>
    <w:rsid w:val="008C17FD"/>
    <w:rsid w:val="008C1B7B"/>
    <w:rsid w:val="008C1B97"/>
    <w:rsid w:val="008C1C5D"/>
    <w:rsid w:val="008C1D58"/>
    <w:rsid w:val="008C1FE1"/>
    <w:rsid w:val="008C20A3"/>
    <w:rsid w:val="008C212A"/>
    <w:rsid w:val="008C2D3C"/>
    <w:rsid w:val="008C3428"/>
    <w:rsid w:val="008C35E9"/>
    <w:rsid w:val="008C361B"/>
    <w:rsid w:val="008C381D"/>
    <w:rsid w:val="008C38C8"/>
    <w:rsid w:val="008C39BF"/>
    <w:rsid w:val="008C3C4C"/>
    <w:rsid w:val="008C42A6"/>
    <w:rsid w:val="008C4809"/>
    <w:rsid w:val="008C4C93"/>
    <w:rsid w:val="008C4F2A"/>
    <w:rsid w:val="008C57B5"/>
    <w:rsid w:val="008C58B8"/>
    <w:rsid w:val="008C59A1"/>
    <w:rsid w:val="008C5C98"/>
    <w:rsid w:val="008C5DEF"/>
    <w:rsid w:val="008C5F22"/>
    <w:rsid w:val="008C6041"/>
    <w:rsid w:val="008C6595"/>
    <w:rsid w:val="008C668D"/>
    <w:rsid w:val="008C67A8"/>
    <w:rsid w:val="008C747F"/>
    <w:rsid w:val="008C7A89"/>
    <w:rsid w:val="008D0A69"/>
    <w:rsid w:val="008D0B9C"/>
    <w:rsid w:val="008D12B1"/>
    <w:rsid w:val="008D15AC"/>
    <w:rsid w:val="008D1994"/>
    <w:rsid w:val="008D19FE"/>
    <w:rsid w:val="008D1A2C"/>
    <w:rsid w:val="008D1BCD"/>
    <w:rsid w:val="008D2299"/>
    <w:rsid w:val="008D285A"/>
    <w:rsid w:val="008D287A"/>
    <w:rsid w:val="008D2DE8"/>
    <w:rsid w:val="008D2F20"/>
    <w:rsid w:val="008D2F3C"/>
    <w:rsid w:val="008D3050"/>
    <w:rsid w:val="008D357B"/>
    <w:rsid w:val="008D36A6"/>
    <w:rsid w:val="008D3A2C"/>
    <w:rsid w:val="008D3C8F"/>
    <w:rsid w:val="008D4245"/>
    <w:rsid w:val="008D424F"/>
    <w:rsid w:val="008D42BE"/>
    <w:rsid w:val="008D44F5"/>
    <w:rsid w:val="008D48D7"/>
    <w:rsid w:val="008D4D46"/>
    <w:rsid w:val="008D4DB4"/>
    <w:rsid w:val="008D5343"/>
    <w:rsid w:val="008D5458"/>
    <w:rsid w:val="008D5530"/>
    <w:rsid w:val="008D55FF"/>
    <w:rsid w:val="008D57DB"/>
    <w:rsid w:val="008D5AF4"/>
    <w:rsid w:val="008D5EBA"/>
    <w:rsid w:val="008D5FE1"/>
    <w:rsid w:val="008D63EE"/>
    <w:rsid w:val="008D6AFE"/>
    <w:rsid w:val="008D6B55"/>
    <w:rsid w:val="008D732C"/>
    <w:rsid w:val="008E0499"/>
    <w:rsid w:val="008E07E8"/>
    <w:rsid w:val="008E10A9"/>
    <w:rsid w:val="008E165D"/>
    <w:rsid w:val="008E1C9F"/>
    <w:rsid w:val="008E1CFB"/>
    <w:rsid w:val="008E1D4F"/>
    <w:rsid w:val="008E301F"/>
    <w:rsid w:val="008E3039"/>
    <w:rsid w:val="008E307A"/>
    <w:rsid w:val="008E32AE"/>
    <w:rsid w:val="008E344A"/>
    <w:rsid w:val="008E3D83"/>
    <w:rsid w:val="008E4505"/>
    <w:rsid w:val="008E4591"/>
    <w:rsid w:val="008E4AB0"/>
    <w:rsid w:val="008E4CEE"/>
    <w:rsid w:val="008E4E97"/>
    <w:rsid w:val="008E53EB"/>
    <w:rsid w:val="008E5478"/>
    <w:rsid w:val="008E5717"/>
    <w:rsid w:val="008E58AF"/>
    <w:rsid w:val="008E598E"/>
    <w:rsid w:val="008E63E1"/>
    <w:rsid w:val="008E65B2"/>
    <w:rsid w:val="008E685B"/>
    <w:rsid w:val="008E723B"/>
    <w:rsid w:val="008E75A3"/>
    <w:rsid w:val="008E781D"/>
    <w:rsid w:val="008E7E37"/>
    <w:rsid w:val="008E7E7C"/>
    <w:rsid w:val="008F0119"/>
    <w:rsid w:val="008F04E9"/>
    <w:rsid w:val="008F0C6D"/>
    <w:rsid w:val="008F1435"/>
    <w:rsid w:val="008F1E4A"/>
    <w:rsid w:val="008F216D"/>
    <w:rsid w:val="008F2414"/>
    <w:rsid w:val="008F2AF1"/>
    <w:rsid w:val="008F3B85"/>
    <w:rsid w:val="008F3C52"/>
    <w:rsid w:val="008F428D"/>
    <w:rsid w:val="008F477F"/>
    <w:rsid w:val="008F4C30"/>
    <w:rsid w:val="008F575D"/>
    <w:rsid w:val="008F5904"/>
    <w:rsid w:val="008F63EA"/>
    <w:rsid w:val="008F6509"/>
    <w:rsid w:val="008F65AD"/>
    <w:rsid w:val="008F663D"/>
    <w:rsid w:val="008F69C3"/>
    <w:rsid w:val="008F6FD6"/>
    <w:rsid w:val="008F7002"/>
    <w:rsid w:val="008F7057"/>
    <w:rsid w:val="008F7089"/>
    <w:rsid w:val="008F7254"/>
    <w:rsid w:val="008F7AD7"/>
    <w:rsid w:val="008F7DE8"/>
    <w:rsid w:val="009002D2"/>
    <w:rsid w:val="009003BE"/>
    <w:rsid w:val="00900413"/>
    <w:rsid w:val="0090047C"/>
    <w:rsid w:val="009006E9"/>
    <w:rsid w:val="00900A30"/>
    <w:rsid w:val="00900A8F"/>
    <w:rsid w:val="009012F3"/>
    <w:rsid w:val="00901405"/>
    <w:rsid w:val="009015F1"/>
    <w:rsid w:val="00901648"/>
    <w:rsid w:val="009019D9"/>
    <w:rsid w:val="00901B34"/>
    <w:rsid w:val="009022AF"/>
    <w:rsid w:val="009022D5"/>
    <w:rsid w:val="009027AB"/>
    <w:rsid w:val="00902B41"/>
    <w:rsid w:val="00902C39"/>
    <w:rsid w:val="00902E8A"/>
    <w:rsid w:val="0090302A"/>
    <w:rsid w:val="00903A42"/>
    <w:rsid w:val="00903B47"/>
    <w:rsid w:val="00903C4E"/>
    <w:rsid w:val="00903D2A"/>
    <w:rsid w:val="00903F05"/>
    <w:rsid w:val="0090431A"/>
    <w:rsid w:val="009044AA"/>
    <w:rsid w:val="009047A1"/>
    <w:rsid w:val="009047D6"/>
    <w:rsid w:val="00904AF9"/>
    <w:rsid w:val="00904B00"/>
    <w:rsid w:val="00904C59"/>
    <w:rsid w:val="00904DF9"/>
    <w:rsid w:val="009051B4"/>
    <w:rsid w:val="0090526F"/>
    <w:rsid w:val="00905506"/>
    <w:rsid w:val="0090568D"/>
    <w:rsid w:val="009058FE"/>
    <w:rsid w:val="00905EBB"/>
    <w:rsid w:val="00905F54"/>
    <w:rsid w:val="009066E5"/>
    <w:rsid w:val="00906EF5"/>
    <w:rsid w:val="00906FF1"/>
    <w:rsid w:val="0090744E"/>
    <w:rsid w:val="00907DE1"/>
    <w:rsid w:val="00910046"/>
    <w:rsid w:val="009100FB"/>
    <w:rsid w:val="0091079A"/>
    <w:rsid w:val="0091098D"/>
    <w:rsid w:val="00910C48"/>
    <w:rsid w:val="00910DB0"/>
    <w:rsid w:val="00910DD3"/>
    <w:rsid w:val="00910F2E"/>
    <w:rsid w:val="0091107A"/>
    <w:rsid w:val="0091128F"/>
    <w:rsid w:val="0091134E"/>
    <w:rsid w:val="0091143B"/>
    <w:rsid w:val="009115D3"/>
    <w:rsid w:val="009116BD"/>
    <w:rsid w:val="00911995"/>
    <w:rsid w:val="00911D91"/>
    <w:rsid w:val="00912158"/>
    <w:rsid w:val="00912839"/>
    <w:rsid w:val="00912BDE"/>
    <w:rsid w:val="00912F21"/>
    <w:rsid w:val="009130E8"/>
    <w:rsid w:val="0091384B"/>
    <w:rsid w:val="00914123"/>
    <w:rsid w:val="009142B9"/>
    <w:rsid w:val="0091461C"/>
    <w:rsid w:val="009147F1"/>
    <w:rsid w:val="009148BC"/>
    <w:rsid w:val="009152A9"/>
    <w:rsid w:val="00915418"/>
    <w:rsid w:val="009154A3"/>
    <w:rsid w:val="00915DE6"/>
    <w:rsid w:val="00915E1A"/>
    <w:rsid w:val="00916030"/>
    <w:rsid w:val="00916272"/>
    <w:rsid w:val="00916511"/>
    <w:rsid w:val="00916C5D"/>
    <w:rsid w:val="00916D3B"/>
    <w:rsid w:val="00917104"/>
    <w:rsid w:val="0091716B"/>
    <w:rsid w:val="009171F8"/>
    <w:rsid w:val="009172CF"/>
    <w:rsid w:val="00917555"/>
    <w:rsid w:val="0091763F"/>
    <w:rsid w:val="00917935"/>
    <w:rsid w:val="0091799D"/>
    <w:rsid w:val="00917A98"/>
    <w:rsid w:val="00917EAE"/>
    <w:rsid w:val="00917EB4"/>
    <w:rsid w:val="00920193"/>
    <w:rsid w:val="009202E2"/>
    <w:rsid w:val="0092062D"/>
    <w:rsid w:val="00920637"/>
    <w:rsid w:val="00920706"/>
    <w:rsid w:val="00920798"/>
    <w:rsid w:val="009207E2"/>
    <w:rsid w:val="00920F39"/>
    <w:rsid w:val="00921313"/>
    <w:rsid w:val="00921578"/>
    <w:rsid w:val="00921638"/>
    <w:rsid w:val="00921D06"/>
    <w:rsid w:val="009222AA"/>
    <w:rsid w:val="00922B83"/>
    <w:rsid w:val="00922B97"/>
    <w:rsid w:val="00922E6F"/>
    <w:rsid w:val="00922F30"/>
    <w:rsid w:val="00923054"/>
    <w:rsid w:val="00923457"/>
    <w:rsid w:val="0092367E"/>
    <w:rsid w:val="00923C25"/>
    <w:rsid w:val="00923C42"/>
    <w:rsid w:val="00923F70"/>
    <w:rsid w:val="0092408A"/>
    <w:rsid w:val="009246A4"/>
    <w:rsid w:val="00924738"/>
    <w:rsid w:val="00924997"/>
    <w:rsid w:val="00924C39"/>
    <w:rsid w:val="00924C46"/>
    <w:rsid w:val="00924ECE"/>
    <w:rsid w:val="00925086"/>
    <w:rsid w:val="009252B7"/>
    <w:rsid w:val="009259BC"/>
    <w:rsid w:val="00925AFC"/>
    <w:rsid w:val="00925BC5"/>
    <w:rsid w:val="00925BDB"/>
    <w:rsid w:val="00925E3F"/>
    <w:rsid w:val="00925F58"/>
    <w:rsid w:val="009264F1"/>
    <w:rsid w:val="009267ED"/>
    <w:rsid w:val="00926AEF"/>
    <w:rsid w:val="00926F8B"/>
    <w:rsid w:val="00926F93"/>
    <w:rsid w:val="00927A95"/>
    <w:rsid w:val="00927F77"/>
    <w:rsid w:val="00930033"/>
    <w:rsid w:val="00930226"/>
    <w:rsid w:val="0093085C"/>
    <w:rsid w:val="00930C95"/>
    <w:rsid w:val="00930F5E"/>
    <w:rsid w:val="009310CC"/>
    <w:rsid w:val="0093167B"/>
    <w:rsid w:val="009317CA"/>
    <w:rsid w:val="009318E6"/>
    <w:rsid w:val="00931983"/>
    <w:rsid w:val="00931EE8"/>
    <w:rsid w:val="00932290"/>
    <w:rsid w:val="009322C8"/>
    <w:rsid w:val="0093276E"/>
    <w:rsid w:val="0093351B"/>
    <w:rsid w:val="009336D3"/>
    <w:rsid w:val="00933AAF"/>
    <w:rsid w:val="0093439A"/>
    <w:rsid w:val="00934488"/>
    <w:rsid w:val="009344E2"/>
    <w:rsid w:val="00934559"/>
    <w:rsid w:val="00934824"/>
    <w:rsid w:val="00934A5F"/>
    <w:rsid w:val="00934D96"/>
    <w:rsid w:val="0093503A"/>
    <w:rsid w:val="00935182"/>
    <w:rsid w:val="00935498"/>
    <w:rsid w:val="00935578"/>
    <w:rsid w:val="009356A9"/>
    <w:rsid w:val="0093581D"/>
    <w:rsid w:val="00935BE1"/>
    <w:rsid w:val="00935F8A"/>
    <w:rsid w:val="009360E3"/>
    <w:rsid w:val="00936646"/>
    <w:rsid w:val="00936C2D"/>
    <w:rsid w:val="00936CDD"/>
    <w:rsid w:val="00936E66"/>
    <w:rsid w:val="00937100"/>
    <w:rsid w:val="0093715C"/>
    <w:rsid w:val="009371E6"/>
    <w:rsid w:val="0093763F"/>
    <w:rsid w:val="0093768B"/>
    <w:rsid w:val="00937AC9"/>
    <w:rsid w:val="00937D08"/>
    <w:rsid w:val="00940284"/>
    <w:rsid w:val="00940315"/>
    <w:rsid w:val="009407B5"/>
    <w:rsid w:val="00940C14"/>
    <w:rsid w:val="00940EDA"/>
    <w:rsid w:val="00941C44"/>
    <w:rsid w:val="00941F03"/>
    <w:rsid w:val="00942B85"/>
    <w:rsid w:val="00943252"/>
    <w:rsid w:val="009434D0"/>
    <w:rsid w:val="0094363F"/>
    <w:rsid w:val="0094367A"/>
    <w:rsid w:val="0094389E"/>
    <w:rsid w:val="00943ACD"/>
    <w:rsid w:val="00943F80"/>
    <w:rsid w:val="0094407E"/>
    <w:rsid w:val="0094444B"/>
    <w:rsid w:val="0094462E"/>
    <w:rsid w:val="00944A7A"/>
    <w:rsid w:val="00944DD3"/>
    <w:rsid w:val="009451D3"/>
    <w:rsid w:val="00945202"/>
    <w:rsid w:val="00945D62"/>
    <w:rsid w:val="0094691E"/>
    <w:rsid w:val="00946991"/>
    <w:rsid w:val="00946F81"/>
    <w:rsid w:val="00946FC3"/>
    <w:rsid w:val="0094714A"/>
    <w:rsid w:val="009475D6"/>
    <w:rsid w:val="00947951"/>
    <w:rsid w:val="00947B50"/>
    <w:rsid w:val="00947C54"/>
    <w:rsid w:val="00947C86"/>
    <w:rsid w:val="0095025B"/>
    <w:rsid w:val="0095043B"/>
    <w:rsid w:val="009507DD"/>
    <w:rsid w:val="009509A6"/>
    <w:rsid w:val="00950C96"/>
    <w:rsid w:val="00950F39"/>
    <w:rsid w:val="00951499"/>
    <w:rsid w:val="009516B4"/>
    <w:rsid w:val="00951789"/>
    <w:rsid w:val="00952247"/>
    <w:rsid w:val="009523E3"/>
    <w:rsid w:val="0095266C"/>
    <w:rsid w:val="00952755"/>
    <w:rsid w:val="0095326D"/>
    <w:rsid w:val="00953533"/>
    <w:rsid w:val="00953856"/>
    <w:rsid w:val="00953AD6"/>
    <w:rsid w:val="00953B48"/>
    <w:rsid w:val="00953E13"/>
    <w:rsid w:val="00954119"/>
    <w:rsid w:val="00954412"/>
    <w:rsid w:val="00954483"/>
    <w:rsid w:val="009544CE"/>
    <w:rsid w:val="009546F8"/>
    <w:rsid w:val="00954A1F"/>
    <w:rsid w:val="009557D9"/>
    <w:rsid w:val="009559E2"/>
    <w:rsid w:val="00955D69"/>
    <w:rsid w:val="0095619D"/>
    <w:rsid w:val="0095637F"/>
    <w:rsid w:val="00956779"/>
    <w:rsid w:val="0095696A"/>
    <w:rsid w:val="00956ED0"/>
    <w:rsid w:val="00956F8E"/>
    <w:rsid w:val="009575B0"/>
    <w:rsid w:val="00957DF4"/>
    <w:rsid w:val="009601ED"/>
    <w:rsid w:val="0096039E"/>
    <w:rsid w:val="00960850"/>
    <w:rsid w:val="009609CB"/>
    <w:rsid w:val="00960D55"/>
    <w:rsid w:val="0096113B"/>
    <w:rsid w:val="0096156F"/>
    <w:rsid w:val="0096163C"/>
    <w:rsid w:val="00961724"/>
    <w:rsid w:val="0096176E"/>
    <w:rsid w:val="00961DDE"/>
    <w:rsid w:val="00961E94"/>
    <w:rsid w:val="0096219B"/>
    <w:rsid w:val="009626A9"/>
    <w:rsid w:val="00962985"/>
    <w:rsid w:val="00962995"/>
    <w:rsid w:val="00962A29"/>
    <w:rsid w:val="00962C68"/>
    <w:rsid w:val="00962EC2"/>
    <w:rsid w:val="00963310"/>
    <w:rsid w:val="009635B1"/>
    <w:rsid w:val="00963A11"/>
    <w:rsid w:val="00963C5A"/>
    <w:rsid w:val="009644E0"/>
    <w:rsid w:val="009647F8"/>
    <w:rsid w:val="009657B8"/>
    <w:rsid w:val="00965991"/>
    <w:rsid w:val="00965A05"/>
    <w:rsid w:val="00965AB9"/>
    <w:rsid w:val="00965D04"/>
    <w:rsid w:val="00966029"/>
    <w:rsid w:val="009660D6"/>
    <w:rsid w:val="009662CD"/>
    <w:rsid w:val="00966849"/>
    <w:rsid w:val="00966E10"/>
    <w:rsid w:val="00966E8D"/>
    <w:rsid w:val="00967408"/>
    <w:rsid w:val="00967601"/>
    <w:rsid w:val="00967606"/>
    <w:rsid w:val="009676C1"/>
    <w:rsid w:val="00967853"/>
    <w:rsid w:val="009678C4"/>
    <w:rsid w:val="009679F9"/>
    <w:rsid w:val="00967B6F"/>
    <w:rsid w:val="00967BF3"/>
    <w:rsid w:val="00967D2E"/>
    <w:rsid w:val="00970110"/>
    <w:rsid w:val="00970250"/>
    <w:rsid w:val="00970D17"/>
    <w:rsid w:val="00970E20"/>
    <w:rsid w:val="0097142D"/>
    <w:rsid w:val="0097160C"/>
    <w:rsid w:val="009716F1"/>
    <w:rsid w:val="009719B7"/>
    <w:rsid w:val="00972110"/>
    <w:rsid w:val="009722BC"/>
    <w:rsid w:val="0097284D"/>
    <w:rsid w:val="0097287B"/>
    <w:rsid w:val="00972CAB"/>
    <w:rsid w:val="00973226"/>
    <w:rsid w:val="0097329A"/>
    <w:rsid w:val="00973404"/>
    <w:rsid w:val="00973490"/>
    <w:rsid w:val="0097364E"/>
    <w:rsid w:val="0097369A"/>
    <w:rsid w:val="009736C2"/>
    <w:rsid w:val="00973952"/>
    <w:rsid w:val="00973A9C"/>
    <w:rsid w:val="00973E26"/>
    <w:rsid w:val="00973E37"/>
    <w:rsid w:val="00973E97"/>
    <w:rsid w:val="00973EE7"/>
    <w:rsid w:val="009740B9"/>
    <w:rsid w:val="009741A7"/>
    <w:rsid w:val="0097423D"/>
    <w:rsid w:val="00974346"/>
    <w:rsid w:val="0097461A"/>
    <w:rsid w:val="00974956"/>
    <w:rsid w:val="00974BC5"/>
    <w:rsid w:val="00974E27"/>
    <w:rsid w:val="0097503E"/>
    <w:rsid w:val="00975349"/>
    <w:rsid w:val="009753DE"/>
    <w:rsid w:val="009754D2"/>
    <w:rsid w:val="00975E60"/>
    <w:rsid w:val="0097615E"/>
    <w:rsid w:val="00976207"/>
    <w:rsid w:val="009762B5"/>
    <w:rsid w:val="00976751"/>
    <w:rsid w:val="00977036"/>
    <w:rsid w:val="009779A6"/>
    <w:rsid w:val="00980055"/>
    <w:rsid w:val="00980291"/>
    <w:rsid w:val="0098032E"/>
    <w:rsid w:val="00980594"/>
    <w:rsid w:val="009807FC"/>
    <w:rsid w:val="00980ABF"/>
    <w:rsid w:val="00980D10"/>
    <w:rsid w:val="0098112A"/>
    <w:rsid w:val="00981132"/>
    <w:rsid w:val="009812C2"/>
    <w:rsid w:val="009817D5"/>
    <w:rsid w:val="00981D9E"/>
    <w:rsid w:val="0098230E"/>
    <w:rsid w:val="00982452"/>
    <w:rsid w:val="00982785"/>
    <w:rsid w:val="00982A58"/>
    <w:rsid w:val="00982A71"/>
    <w:rsid w:val="00982C51"/>
    <w:rsid w:val="00982CDB"/>
    <w:rsid w:val="00982F10"/>
    <w:rsid w:val="00983B95"/>
    <w:rsid w:val="00983C3F"/>
    <w:rsid w:val="009845F4"/>
    <w:rsid w:val="009847BB"/>
    <w:rsid w:val="00984CDF"/>
    <w:rsid w:val="0098521F"/>
    <w:rsid w:val="00985AE9"/>
    <w:rsid w:val="00985BEE"/>
    <w:rsid w:val="00985D37"/>
    <w:rsid w:val="00985DB8"/>
    <w:rsid w:val="00986208"/>
    <w:rsid w:val="009862C4"/>
    <w:rsid w:val="00986381"/>
    <w:rsid w:val="009869BF"/>
    <w:rsid w:val="00986A9D"/>
    <w:rsid w:val="00986E81"/>
    <w:rsid w:val="009870FE"/>
    <w:rsid w:val="00987A90"/>
    <w:rsid w:val="00987C91"/>
    <w:rsid w:val="00987D2D"/>
    <w:rsid w:val="00987D3D"/>
    <w:rsid w:val="00990096"/>
    <w:rsid w:val="009901F1"/>
    <w:rsid w:val="009901FD"/>
    <w:rsid w:val="009904A4"/>
    <w:rsid w:val="0099060C"/>
    <w:rsid w:val="0099062E"/>
    <w:rsid w:val="009907DE"/>
    <w:rsid w:val="00990941"/>
    <w:rsid w:val="00990A88"/>
    <w:rsid w:val="009910F1"/>
    <w:rsid w:val="0099120D"/>
    <w:rsid w:val="0099123D"/>
    <w:rsid w:val="00991595"/>
    <w:rsid w:val="00991741"/>
    <w:rsid w:val="00991CC3"/>
    <w:rsid w:val="00992807"/>
    <w:rsid w:val="00993145"/>
    <w:rsid w:val="00993ADF"/>
    <w:rsid w:val="00993DEB"/>
    <w:rsid w:val="00993FFB"/>
    <w:rsid w:val="00994629"/>
    <w:rsid w:val="00994933"/>
    <w:rsid w:val="00994CF3"/>
    <w:rsid w:val="00994DC4"/>
    <w:rsid w:val="00994DD3"/>
    <w:rsid w:val="009955CC"/>
    <w:rsid w:val="00995D15"/>
    <w:rsid w:val="00995DF8"/>
    <w:rsid w:val="0099603C"/>
    <w:rsid w:val="00996262"/>
    <w:rsid w:val="009963D3"/>
    <w:rsid w:val="0099651B"/>
    <w:rsid w:val="009968A8"/>
    <w:rsid w:val="00996C73"/>
    <w:rsid w:val="00996CAE"/>
    <w:rsid w:val="00996D81"/>
    <w:rsid w:val="00997416"/>
    <w:rsid w:val="009974AA"/>
    <w:rsid w:val="00997BBA"/>
    <w:rsid w:val="00997CA3"/>
    <w:rsid w:val="009A0632"/>
    <w:rsid w:val="009A06FD"/>
    <w:rsid w:val="009A07B8"/>
    <w:rsid w:val="009A09F7"/>
    <w:rsid w:val="009A0ACD"/>
    <w:rsid w:val="009A0E6D"/>
    <w:rsid w:val="009A13A4"/>
    <w:rsid w:val="009A142F"/>
    <w:rsid w:val="009A1821"/>
    <w:rsid w:val="009A1D26"/>
    <w:rsid w:val="009A1FE5"/>
    <w:rsid w:val="009A2428"/>
    <w:rsid w:val="009A246B"/>
    <w:rsid w:val="009A252B"/>
    <w:rsid w:val="009A2879"/>
    <w:rsid w:val="009A2934"/>
    <w:rsid w:val="009A30AE"/>
    <w:rsid w:val="009A31C8"/>
    <w:rsid w:val="009A32C2"/>
    <w:rsid w:val="009A39AC"/>
    <w:rsid w:val="009A39EE"/>
    <w:rsid w:val="009A3A94"/>
    <w:rsid w:val="009A3AB4"/>
    <w:rsid w:val="009A3D19"/>
    <w:rsid w:val="009A4011"/>
    <w:rsid w:val="009A41A5"/>
    <w:rsid w:val="009A4631"/>
    <w:rsid w:val="009A484E"/>
    <w:rsid w:val="009A4D31"/>
    <w:rsid w:val="009A4E82"/>
    <w:rsid w:val="009A4F09"/>
    <w:rsid w:val="009A50DF"/>
    <w:rsid w:val="009A51D1"/>
    <w:rsid w:val="009A56D7"/>
    <w:rsid w:val="009A57AB"/>
    <w:rsid w:val="009A5F34"/>
    <w:rsid w:val="009A6078"/>
    <w:rsid w:val="009A6562"/>
    <w:rsid w:val="009A6602"/>
    <w:rsid w:val="009A68A7"/>
    <w:rsid w:val="009A6E27"/>
    <w:rsid w:val="009A6F8E"/>
    <w:rsid w:val="009A70EE"/>
    <w:rsid w:val="009A7D72"/>
    <w:rsid w:val="009B034F"/>
    <w:rsid w:val="009B03E8"/>
    <w:rsid w:val="009B046A"/>
    <w:rsid w:val="009B0BBD"/>
    <w:rsid w:val="009B135F"/>
    <w:rsid w:val="009B1379"/>
    <w:rsid w:val="009B1410"/>
    <w:rsid w:val="009B1ADB"/>
    <w:rsid w:val="009B1CCA"/>
    <w:rsid w:val="009B1D56"/>
    <w:rsid w:val="009B242D"/>
    <w:rsid w:val="009B27C9"/>
    <w:rsid w:val="009B2D7B"/>
    <w:rsid w:val="009B2E47"/>
    <w:rsid w:val="009B2F96"/>
    <w:rsid w:val="009B319D"/>
    <w:rsid w:val="009B346E"/>
    <w:rsid w:val="009B3863"/>
    <w:rsid w:val="009B389D"/>
    <w:rsid w:val="009B3AC8"/>
    <w:rsid w:val="009B3BCB"/>
    <w:rsid w:val="009B3EA9"/>
    <w:rsid w:val="009B3F32"/>
    <w:rsid w:val="009B403F"/>
    <w:rsid w:val="009B4090"/>
    <w:rsid w:val="009B40D8"/>
    <w:rsid w:val="009B42F9"/>
    <w:rsid w:val="009B4DEF"/>
    <w:rsid w:val="009B4E6A"/>
    <w:rsid w:val="009B5160"/>
    <w:rsid w:val="009B5544"/>
    <w:rsid w:val="009B5555"/>
    <w:rsid w:val="009B631B"/>
    <w:rsid w:val="009B65D9"/>
    <w:rsid w:val="009B684D"/>
    <w:rsid w:val="009B6918"/>
    <w:rsid w:val="009B6D79"/>
    <w:rsid w:val="009B7037"/>
    <w:rsid w:val="009B7094"/>
    <w:rsid w:val="009B720C"/>
    <w:rsid w:val="009B7261"/>
    <w:rsid w:val="009B7D09"/>
    <w:rsid w:val="009B7D25"/>
    <w:rsid w:val="009B7DE3"/>
    <w:rsid w:val="009C00C4"/>
    <w:rsid w:val="009C0213"/>
    <w:rsid w:val="009C088A"/>
    <w:rsid w:val="009C0A65"/>
    <w:rsid w:val="009C0B9B"/>
    <w:rsid w:val="009C0D6E"/>
    <w:rsid w:val="009C0F73"/>
    <w:rsid w:val="009C15B8"/>
    <w:rsid w:val="009C15E5"/>
    <w:rsid w:val="009C1B62"/>
    <w:rsid w:val="009C1C9E"/>
    <w:rsid w:val="009C20E9"/>
    <w:rsid w:val="009C25D4"/>
    <w:rsid w:val="009C27A2"/>
    <w:rsid w:val="009C28B0"/>
    <w:rsid w:val="009C29B8"/>
    <w:rsid w:val="009C2AF1"/>
    <w:rsid w:val="009C3032"/>
    <w:rsid w:val="009C38DD"/>
    <w:rsid w:val="009C40EE"/>
    <w:rsid w:val="009C4575"/>
    <w:rsid w:val="009C458A"/>
    <w:rsid w:val="009C46DC"/>
    <w:rsid w:val="009C491D"/>
    <w:rsid w:val="009C4C2D"/>
    <w:rsid w:val="009C4E02"/>
    <w:rsid w:val="009C51C4"/>
    <w:rsid w:val="009C5305"/>
    <w:rsid w:val="009C6273"/>
    <w:rsid w:val="009C678B"/>
    <w:rsid w:val="009C6B24"/>
    <w:rsid w:val="009C6C32"/>
    <w:rsid w:val="009C6C57"/>
    <w:rsid w:val="009C6D1C"/>
    <w:rsid w:val="009C731E"/>
    <w:rsid w:val="009C760C"/>
    <w:rsid w:val="009C7643"/>
    <w:rsid w:val="009C77E5"/>
    <w:rsid w:val="009C78BE"/>
    <w:rsid w:val="009C78CA"/>
    <w:rsid w:val="009C7A1D"/>
    <w:rsid w:val="009C7B41"/>
    <w:rsid w:val="009D00AB"/>
    <w:rsid w:val="009D0691"/>
    <w:rsid w:val="009D09B6"/>
    <w:rsid w:val="009D0C1E"/>
    <w:rsid w:val="009D0C45"/>
    <w:rsid w:val="009D0CBC"/>
    <w:rsid w:val="009D0D24"/>
    <w:rsid w:val="009D0EBC"/>
    <w:rsid w:val="009D1064"/>
    <w:rsid w:val="009D1212"/>
    <w:rsid w:val="009D14AF"/>
    <w:rsid w:val="009D1784"/>
    <w:rsid w:val="009D187E"/>
    <w:rsid w:val="009D1BDF"/>
    <w:rsid w:val="009D1C1D"/>
    <w:rsid w:val="009D1D58"/>
    <w:rsid w:val="009D1D65"/>
    <w:rsid w:val="009D200F"/>
    <w:rsid w:val="009D202C"/>
    <w:rsid w:val="009D269B"/>
    <w:rsid w:val="009D286D"/>
    <w:rsid w:val="009D28A5"/>
    <w:rsid w:val="009D2BB9"/>
    <w:rsid w:val="009D3292"/>
    <w:rsid w:val="009D348F"/>
    <w:rsid w:val="009D34C0"/>
    <w:rsid w:val="009D3556"/>
    <w:rsid w:val="009D3664"/>
    <w:rsid w:val="009D3B60"/>
    <w:rsid w:val="009D3DF1"/>
    <w:rsid w:val="009D4326"/>
    <w:rsid w:val="009D5242"/>
    <w:rsid w:val="009D5736"/>
    <w:rsid w:val="009D5F1C"/>
    <w:rsid w:val="009D6357"/>
    <w:rsid w:val="009D6488"/>
    <w:rsid w:val="009D64AE"/>
    <w:rsid w:val="009D6C18"/>
    <w:rsid w:val="009D6C93"/>
    <w:rsid w:val="009D74DF"/>
    <w:rsid w:val="009D7E51"/>
    <w:rsid w:val="009E0099"/>
    <w:rsid w:val="009E0378"/>
    <w:rsid w:val="009E087D"/>
    <w:rsid w:val="009E098E"/>
    <w:rsid w:val="009E0D0B"/>
    <w:rsid w:val="009E1893"/>
    <w:rsid w:val="009E1969"/>
    <w:rsid w:val="009E1A82"/>
    <w:rsid w:val="009E201D"/>
    <w:rsid w:val="009E241B"/>
    <w:rsid w:val="009E2940"/>
    <w:rsid w:val="009E2B68"/>
    <w:rsid w:val="009E3158"/>
    <w:rsid w:val="009E322D"/>
    <w:rsid w:val="009E3359"/>
    <w:rsid w:val="009E3463"/>
    <w:rsid w:val="009E3704"/>
    <w:rsid w:val="009E38AD"/>
    <w:rsid w:val="009E4009"/>
    <w:rsid w:val="009E40E8"/>
    <w:rsid w:val="009E49F9"/>
    <w:rsid w:val="009E4A16"/>
    <w:rsid w:val="009E4B5B"/>
    <w:rsid w:val="009E4E34"/>
    <w:rsid w:val="009E516D"/>
    <w:rsid w:val="009E52EC"/>
    <w:rsid w:val="009E5A03"/>
    <w:rsid w:val="009E5AFA"/>
    <w:rsid w:val="009E60CA"/>
    <w:rsid w:val="009E6A47"/>
    <w:rsid w:val="009E6BE7"/>
    <w:rsid w:val="009E7051"/>
    <w:rsid w:val="009E741E"/>
    <w:rsid w:val="009E75DF"/>
    <w:rsid w:val="009E77D0"/>
    <w:rsid w:val="009E7B37"/>
    <w:rsid w:val="009E7D63"/>
    <w:rsid w:val="009F06E8"/>
    <w:rsid w:val="009F088D"/>
    <w:rsid w:val="009F1178"/>
    <w:rsid w:val="009F1319"/>
    <w:rsid w:val="009F14FF"/>
    <w:rsid w:val="009F1551"/>
    <w:rsid w:val="009F17EE"/>
    <w:rsid w:val="009F1E4C"/>
    <w:rsid w:val="009F231F"/>
    <w:rsid w:val="009F2521"/>
    <w:rsid w:val="009F26DD"/>
    <w:rsid w:val="009F2EA9"/>
    <w:rsid w:val="009F3109"/>
    <w:rsid w:val="009F3D73"/>
    <w:rsid w:val="009F3E83"/>
    <w:rsid w:val="009F413F"/>
    <w:rsid w:val="009F4323"/>
    <w:rsid w:val="009F4603"/>
    <w:rsid w:val="009F464B"/>
    <w:rsid w:val="009F492C"/>
    <w:rsid w:val="009F4AC5"/>
    <w:rsid w:val="009F5236"/>
    <w:rsid w:val="009F533B"/>
    <w:rsid w:val="009F56BA"/>
    <w:rsid w:val="009F5A17"/>
    <w:rsid w:val="009F5A8D"/>
    <w:rsid w:val="009F609E"/>
    <w:rsid w:val="009F6533"/>
    <w:rsid w:val="009F6583"/>
    <w:rsid w:val="009F6CA2"/>
    <w:rsid w:val="009F70DD"/>
    <w:rsid w:val="009F7298"/>
    <w:rsid w:val="009F72EC"/>
    <w:rsid w:val="009F74F5"/>
    <w:rsid w:val="009F7815"/>
    <w:rsid w:val="009F7B75"/>
    <w:rsid w:val="009F7C7D"/>
    <w:rsid w:val="00A007FC"/>
    <w:rsid w:val="00A00B14"/>
    <w:rsid w:val="00A012C3"/>
    <w:rsid w:val="00A014A7"/>
    <w:rsid w:val="00A014ED"/>
    <w:rsid w:val="00A01581"/>
    <w:rsid w:val="00A01703"/>
    <w:rsid w:val="00A01CAC"/>
    <w:rsid w:val="00A01F74"/>
    <w:rsid w:val="00A02301"/>
    <w:rsid w:val="00A02352"/>
    <w:rsid w:val="00A024F5"/>
    <w:rsid w:val="00A02873"/>
    <w:rsid w:val="00A02B2F"/>
    <w:rsid w:val="00A02B3A"/>
    <w:rsid w:val="00A02BFC"/>
    <w:rsid w:val="00A02CAB"/>
    <w:rsid w:val="00A030B4"/>
    <w:rsid w:val="00A034E4"/>
    <w:rsid w:val="00A0369C"/>
    <w:rsid w:val="00A04004"/>
    <w:rsid w:val="00A042B7"/>
    <w:rsid w:val="00A04301"/>
    <w:rsid w:val="00A04716"/>
    <w:rsid w:val="00A0479B"/>
    <w:rsid w:val="00A04803"/>
    <w:rsid w:val="00A048C6"/>
    <w:rsid w:val="00A049CD"/>
    <w:rsid w:val="00A04D05"/>
    <w:rsid w:val="00A04D24"/>
    <w:rsid w:val="00A04E57"/>
    <w:rsid w:val="00A04E68"/>
    <w:rsid w:val="00A04FD7"/>
    <w:rsid w:val="00A05094"/>
    <w:rsid w:val="00A052AC"/>
    <w:rsid w:val="00A055FE"/>
    <w:rsid w:val="00A058F8"/>
    <w:rsid w:val="00A05901"/>
    <w:rsid w:val="00A05BBE"/>
    <w:rsid w:val="00A05DA6"/>
    <w:rsid w:val="00A0602D"/>
    <w:rsid w:val="00A0623C"/>
    <w:rsid w:val="00A06310"/>
    <w:rsid w:val="00A067FE"/>
    <w:rsid w:val="00A06B72"/>
    <w:rsid w:val="00A06D72"/>
    <w:rsid w:val="00A06EF6"/>
    <w:rsid w:val="00A07312"/>
    <w:rsid w:val="00A0739D"/>
    <w:rsid w:val="00A07430"/>
    <w:rsid w:val="00A078F9"/>
    <w:rsid w:val="00A07B07"/>
    <w:rsid w:val="00A07DA6"/>
    <w:rsid w:val="00A07E13"/>
    <w:rsid w:val="00A07ED3"/>
    <w:rsid w:val="00A07FC8"/>
    <w:rsid w:val="00A105FB"/>
    <w:rsid w:val="00A10680"/>
    <w:rsid w:val="00A108B5"/>
    <w:rsid w:val="00A109FE"/>
    <w:rsid w:val="00A10E1F"/>
    <w:rsid w:val="00A10F1A"/>
    <w:rsid w:val="00A11194"/>
    <w:rsid w:val="00A117A5"/>
    <w:rsid w:val="00A11AEF"/>
    <w:rsid w:val="00A12466"/>
    <w:rsid w:val="00A124FB"/>
    <w:rsid w:val="00A128D1"/>
    <w:rsid w:val="00A12F20"/>
    <w:rsid w:val="00A12FA0"/>
    <w:rsid w:val="00A12FE1"/>
    <w:rsid w:val="00A131F3"/>
    <w:rsid w:val="00A13410"/>
    <w:rsid w:val="00A1373C"/>
    <w:rsid w:val="00A13AAA"/>
    <w:rsid w:val="00A1412A"/>
    <w:rsid w:val="00A14652"/>
    <w:rsid w:val="00A14CF8"/>
    <w:rsid w:val="00A15985"/>
    <w:rsid w:val="00A15AE1"/>
    <w:rsid w:val="00A15E10"/>
    <w:rsid w:val="00A15EAA"/>
    <w:rsid w:val="00A16376"/>
    <w:rsid w:val="00A16834"/>
    <w:rsid w:val="00A16999"/>
    <w:rsid w:val="00A16A14"/>
    <w:rsid w:val="00A16BD5"/>
    <w:rsid w:val="00A16BF6"/>
    <w:rsid w:val="00A16E53"/>
    <w:rsid w:val="00A16F47"/>
    <w:rsid w:val="00A170C5"/>
    <w:rsid w:val="00A17375"/>
    <w:rsid w:val="00A17382"/>
    <w:rsid w:val="00A1759A"/>
    <w:rsid w:val="00A1771D"/>
    <w:rsid w:val="00A17A80"/>
    <w:rsid w:val="00A17B61"/>
    <w:rsid w:val="00A17D06"/>
    <w:rsid w:val="00A17E7D"/>
    <w:rsid w:val="00A17F9B"/>
    <w:rsid w:val="00A202B6"/>
    <w:rsid w:val="00A20473"/>
    <w:rsid w:val="00A20609"/>
    <w:rsid w:val="00A207A8"/>
    <w:rsid w:val="00A20E69"/>
    <w:rsid w:val="00A21203"/>
    <w:rsid w:val="00A21A23"/>
    <w:rsid w:val="00A21A8D"/>
    <w:rsid w:val="00A21CAC"/>
    <w:rsid w:val="00A21E3A"/>
    <w:rsid w:val="00A22244"/>
    <w:rsid w:val="00A225AE"/>
    <w:rsid w:val="00A22648"/>
    <w:rsid w:val="00A229DE"/>
    <w:rsid w:val="00A22A2F"/>
    <w:rsid w:val="00A2312D"/>
    <w:rsid w:val="00A23529"/>
    <w:rsid w:val="00A2418F"/>
    <w:rsid w:val="00A24651"/>
    <w:rsid w:val="00A248D6"/>
    <w:rsid w:val="00A249C5"/>
    <w:rsid w:val="00A24AF0"/>
    <w:rsid w:val="00A24BCD"/>
    <w:rsid w:val="00A24D92"/>
    <w:rsid w:val="00A25365"/>
    <w:rsid w:val="00A25C2C"/>
    <w:rsid w:val="00A26214"/>
    <w:rsid w:val="00A263FF"/>
    <w:rsid w:val="00A2657E"/>
    <w:rsid w:val="00A268F7"/>
    <w:rsid w:val="00A26A3E"/>
    <w:rsid w:val="00A26FF5"/>
    <w:rsid w:val="00A27555"/>
    <w:rsid w:val="00A2778B"/>
    <w:rsid w:val="00A27ADE"/>
    <w:rsid w:val="00A27B57"/>
    <w:rsid w:val="00A27ECF"/>
    <w:rsid w:val="00A30945"/>
    <w:rsid w:val="00A30973"/>
    <w:rsid w:val="00A30B61"/>
    <w:rsid w:val="00A30E22"/>
    <w:rsid w:val="00A30F0B"/>
    <w:rsid w:val="00A32022"/>
    <w:rsid w:val="00A3203D"/>
    <w:rsid w:val="00A3244B"/>
    <w:rsid w:val="00A324EF"/>
    <w:rsid w:val="00A325B9"/>
    <w:rsid w:val="00A32B3B"/>
    <w:rsid w:val="00A32E05"/>
    <w:rsid w:val="00A33134"/>
    <w:rsid w:val="00A332E4"/>
    <w:rsid w:val="00A33D95"/>
    <w:rsid w:val="00A33EF7"/>
    <w:rsid w:val="00A341DF"/>
    <w:rsid w:val="00A3489B"/>
    <w:rsid w:val="00A34A95"/>
    <w:rsid w:val="00A34DB0"/>
    <w:rsid w:val="00A350CF"/>
    <w:rsid w:val="00A35402"/>
    <w:rsid w:val="00A357D5"/>
    <w:rsid w:val="00A35A44"/>
    <w:rsid w:val="00A35E2E"/>
    <w:rsid w:val="00A35FCD"/>
    <w:rsid w:val="00A361C2"/>
    <w:rsid w:val="00A36258"/>
    <w:rsid w:val="00A3629A"/>
    <w:rsid w:val="00A364E5"/>
    <w:rsid w:val="00A3663D"/>
    <w:rsid w:val="00A36688"/>
    <w:rsid w:val="00A36C6B"/>
    <w:rsid w:val="00A36D97"/>
    <w:rsid w:val="00A36F0C"/>
    <w:rsid w:val="00A3717D"/>
    <w:rsid w:val="00A372F5"/>
    <w:rsid w:val="00A37788"/>
    <w:rsid w:val="00A37B41"/>
    <w:rsid w:val="00A37C05"/>
    <w:rsid w:val="00A37FD3"/>
    <w:rsid w:val="00A40667"/>
    <w:rsid w:val="00A40C61"/>
    <w:rsid w:val="00A40E42"/>
    <w:rsid w:val="00A4106A"/>
    <w:rsid w:val="00A41091"/>
    <w:rsid w:val="00A411D2"/>
    <w:rsid w:val="00A41417"/>
    <w:rsid w:val="00A42013"/>
    <w:rsid w:val="00A420CE"/>
    <w:rsid w:val="00A4230E"/>
    <w:rsid w:val="00A42606"/>
    <w:rsid w:val="00A4264A"/>
    <w:rsid w:val="00A42B61"/>
    <w:rsid w:val="00A42DC5"/>
    <w:rsid w:val="00A43009"/>
    <w:rsid w:val="00A4300B"/>
    <w:rsid w:val="00A43172"/>
    <w:rsid w:val="00A43593"/>
    <w:rsid w:val="00A43781"/>
    <w:rsid w:val="00A43ABD"/>
    <w:rsid w:val="00A43B6C"/>
    <w:rsid w:val="00A43EFB"/>
    <w:rsid w:val="00A44484"/>
    <w:rsid w:val="00A44636"/>
    <w:rsid w:val="00A44908"/>
    <w:rsid w:val="00A44A84"/>
    <w:rsid w:val="00A44AE0"/>
    <w:rsid w:val="00A44E5D"/>
    <w:rsid w:val="00A45CE5"/>
    <w:rsid w:val="00A45E4C"/>
    <w:rsid w:val="00A46102"/>
    <w:rsid w:val="00A46953"/>
    <w:rsid w:val="00A46DB2"/>
    <w:rsid w:val="00A4739A"/>
    <w:rsid w:val="00A477DD"/>
    <w:rsid w:val="00A47A76"/>
    <w:rsid w:val="00A47DA9"/>
    <w:rsid w:val="00A47E8C"/>
    <w:rsid w:val="00A47EA0"/>
    <w:rsid w:val="00A5029F"/>
    <w:rsid w:val="00A507BE"/>
    <w:rsid w:val="00A50AD0"/>
    <w:rsid w:val="00A51281"/>
    <w:rsid w:val="00A51537"/>
    <w:rsid w:val="00A51A47"/>
    <w:rsid w:val="00A522D4"/>
    <w:rsid w:val="00A528A7"/>
    <w:rsid w:val="00A52941"/>
    <w:rsid w:val="00A52AA6"/>
    <w:rsid w:val="00A52BA7"/>
    <w:rsid w:val="00A52D8A"/>
    <w:rsid w:val="00A52E94"/>
    <w:rsid w:val="00A53072"/>
    <w:rsid w:val="00A53613"/>
    <w:rsid w:val="00A53CA5"/>
    <w:rsid w:val="00A53D97"/>
    <w:rsid w:val="00A54133"/>
    <w:rsid w:val="00A55190"/>
    <w:rsid w:val="00A5534C"/>
    <w:rsid w:val="00A5543C"/>
    <w:rsid w:val="00A55632"/>
    <w:rsid w:val="00A55B67"/>
    <w:rsid w:val="00A55D1A"/>
    <w:rsid w:val="00A56059"/>
    <w:rsid w:val="00A56874"/>
    <w:rsid w:val="00A5688C"/>
    <w:rsid w:val="00A568E0"/>
    <w:rsid w:val="00A56A74"/>
    <w:rsid w:val="00A56B84"/>
    <w:rsid w:val="00A56D97"/>
    <w:rsid w:val="00A56EE4"/>
    <w:rsid w:val="00A5710D"/>
    <w:rsid w:val="00A572E6"/>
    <w:rsid w:val="00A5735F"/>
    <w:rsid w:val="00A576BA"/>
    <w:rsid w:val="00A57B80"/>
    <w:rsid w:val="00A57E00"/>
    <w:rsid w:val="00A60001"/>
    <w:rsid w:val="00A606CA"/>
    <w:rsid w:val="00A60C45"/>
    <w:rsid w:val="00A60D3F"/>
    <w:rsid w:val="00A61072"/>
    <w:rsid w:val="00A61328"/>
    <w:rsid w:val="00A61D1F"/>
    <w:rsid w:val="00A62582"/>
    <w:rsid w:val="00A62B01"/>
    <w:rsid w:val="00A62B10"/>
    <w:rsid w:val="00A62B5D"/>
    <w:rsid w:val="00A62E35"/>
    <w:rsid w:val="00A62EF5"/>
    <w:rsid w:val="00A63426"/>
    <w:rsid w:val="00A63815"/>
    <w:rsid w:val="00A63D48"/>
    <w:rsid w:val="00A63F16"/>
    <w:rsid w:val="00A64216"/>
    <w:rsid w:val="00A64517"/>
    <w:rsid w:val="00A6487A"/>
    <w:rsid w:val="00A64A78"/>
    <w:rsid w:val="00A64ED8"/>
    <w:rsid w:val="00A6513A"/>
    <w:rsid w:val="00A6543F"/>
    <w:rsid w:val="00A66C58"/>
    <w:rsid w:val="00A670FB"/>
    <w:rsid w:val="00A6714D"/>
    <w:rsid w:val="00A67312"/>
    <w:rsid w:val="00A6754A"/>
    <w:rsid w:val="00A67CBA"/>
    <w:rsid w:val="00A70302"/>
    <w:rsid w:val="00A703D7"/>
    <w:rsid w:val="00A704D1"/>
    <w:rsid w:val="00A70559"/>
    <w:rsid w:val="00A7076A"/>
    <w:rsid w:val="00A70779"/>
    <w:rsid w:val="00A70B15"/>
    <w:rsid w:val="00A70C8C"/>
    <w:rsid w:val="00A70D87"/>
    <w:rsid w:val="00A70DF6"/>
    <w:rsid w:val="00A7126C"/>
    <w:rsid w:val="00A7160F"/>
    <w:rsid w:val="00A71E82"/>
    <w:rsid w:val="00A71F8B"/>
    <w:rsid w:val="00A7200A"/>
    <w:rsid w:val="00A7215B"/>
    <w:rsid w:val="00A726CA"/>
    <w:rsid w:val="00A72744"/>
    <w:rsid w:val="00A7294A"/>
    <w:rsid w:val="00A72BB1"/>
    <w:rsid w:val="00A72E8E"/>
    <w:rsid w:val="00A73317"/>
    <w:rsid w:val="00A736A7"/>
    <w:rsid w:val="00A73AAE"/>
    <w:rsid w:val="00A73C4C"/>
    <w:rsid w:val="00A7432D"/>
    <w:rsid w:val="00A7457D"/>
    <w:rsid w:val="00A74594"/>
    <w:rsid w:val="00A74846"/>
    <w:rsid w:val="00A74A54"/>
    <w:rsid w:val="00A74D40"/>
    <w:rsid w:val="00A7530A"/>
    <w:rsid w:val="00A75348"/>
    <w:rsid w:val="00A75A91"/>
    <w:rsid w:val="00A75D8A"/>
    <w:rsid w:val="00A75FFA"/>
    <w:rsid w:val="00A7623B"/>
    <w:rsid w:val="00A763A3"/>
    <w:rsid w:val="00A76AF5"/>
    <w:rsid w:val="00A76B30"/>
    <w:rsid w:val="00A76CCC"/>
    <w:rsid w:val="00A770A0"/>
    <w:rsid w:val="00A77455"/>
    <w:rsid w:val="00A77822"/>
    <w:rsid w:val="00A77BBC"/>
    <w:rsid w:val="00A77D97"/>
    <w:rsid w:val="00A80062"/>
    <w:rsid w:val="00A80624"/>
    <w:rsid w:val="00A812F5"/>
    <w:rsid w:val="00A8190E"/>
    <w:rsid w:val="00A81E99"/>
    <w:rsid w:val="00A81F4E"/>
    <w:rsid w:val="00A82229"/>
    <w:rsid w:val="00A8243C"/>
    <w:rsid w:val="00A828FC"/>
    <w:rsid w:val="00A828FF"/>
    <w:rsid w:val="00A82A5E"/>
    <w:rsid w:val="00A82D20"/>
    <w:rsid w:val="00A8331B"/>
    <w:rsid w:val="00A83A8E"/>
    <w:rsid w:val="00A83AE4"/>
    <w:rsid w:val="00A845DB"/>
    <w:rsid w:val="00A845DE"/>
    <w:rsid w:val="00A84728"/>
    <w:rsid w:val="00A85683"/>
    <w:rsid w:val="00A8677E"/>
    <w:rsid w:val="00A869D5"/>
    <w:rsid w:val="00A86CE8"/>
    <w:rsid w:val="00A86DFF"/>
    <w:rsid w:val="00A87338"/>
    <w:rsid w:val="00A87AC0"/>
    <w:rsid w:val="00A87EBE"/>
    <w:rsid w:val="00A90031"/>
    <w:rsid w:val="00A90159"/>
    <w:rsid w:val="00A9034D"/>
    <w:rsid w:val="00A90410"/>
    <w:rsid w:val="00A90461"/>
    <w:rsid w:val="00A9055A"/>
    <w:rsid w:val="00A908B6"/>
    <w:rsid w:val="00A908D5"/>
    <w:rsid w:val="00A90B2D"/>
    <w:rsid w:val="00A90EF1"/>
    <w:rsid w:val="00A91389"/>
    <w:rsid w:val="00A91768"/>
    <w:rsid w:val="00A9185A"/>
    <w:rsid w:val="00A9197C"/>
    <w:rsid w:val="00A9198C"/>
    <w:rsid w:val="00A91A41"/>
    <w:rsid w:val="00A920BE"/>
    <w:rsid w:val="00A92353"/>
    <w:rsid w:val="00A93096"/>
    <w:rsid w:val="00A93AF6"/>
    <w:rsid w:val="00A94117"/>
    <w:rsid w:val="00A9491C"/>
    <w:rsid w:val="00A94924"/>
    <w:rsid w:val="00A9559F"/>
    <w:rsid w:val="00A95933"/>
    <w:rsid w:val="00A95AD8"/>
    <w:rsid w:val="00A96316"/>
    <w:rsid w:val="00A969E7"/>
    <w:rsid w:val="00A96C84"/>
    <w:rsid w:val="00A970AF"/>
    <w:rsid w:val="00A973A4"/>
    <w:rsid w:val="00A97FCF"/>
    <w:rsid w:val="00AA119E"/>
    <w:rsid w:val="00AA1501"/>
    <w:rsid w:val="00AA18B3"/>
    <w:rsid w:val="00AA1CAD"/>
    <w:rsid w:val="00AA221B"/>
    <w:rsid w:val="00AA229C"/>
    <w:rsid w:val="00AA2507"/>
    <w:rsid w:val="00AA2654"/>
    <w:rsid w:val="00AA271D"/>
    <w:rsid w:val="00AA2D88"/>
    <w:rsid w:val="00AA36CE"/>
    <w:rsid w:val="00AA36E2"/>
    <w:rsid w:val="00AA36EE"/>
    <w:rsid w:val="00AA3A75"/>
    <w:rsid w:val="00AA3D92"/>
    <w:rsid w:val="00AA3DF2"/>
    <w:rsid w:val="00AA3FFA"/>
    <w:rsid w:val="00AA4258"/>
    <w:rsid w:val="00AA42BF"/>
    <w:rsid w:val="00AA4CB9"/>
    <w:rsid w:val="00AA51C6"/>
    <w:rsid w:val="00AA5A52"/>
    <w:rsid w:val="00AA5D4F"/>
    <w:rsid w:val="00AA5DBA"/>
    <w:rsid w:val="00AA5FE3"/>
    <w:rsid w:val="00AA653D"/>
    <w:rsid w:val="00AA6949"/>
    <w:rsid w:val="00AA6A22"/>
    <w:rsid w:val="00AA6CE1"/>
    <w:rsid w:val="00AA6CE7"/>
    <w:rsid w:val="00AA6D8A"/>
    <w:rsid w:val="00AA6F95"/>
    <w:rsid w:val="00AA7A04"/>
    <w:rsid w:val="00AA7EAC"/>
    <w:rsid w:val="00AA7F91"/>
    <w:rsid w:val="00AB022E"/>
    <w:rsid w:val="00AB0690"/>
    <w:rsid w:val="00AB0975"/>
    <w:rsid w:val="00AB0DDB"/>
    <w:rsid w:val="00AB1042"/>
    <w:rsid w:val="00AB14FF"/>
    <w:rsid w:val="00AB1540"/>
    <w:rsid w:val="00AB20A1"/>
    <w:rsid w:val="00AB23B3"/>
    <w:rsid w:val="00AB28BB"/>
    <w:rsid w:val="00AB3418"/>
    <w:rsid w:val="00AB35C2"/>
    <w:rsid w:val="00AB36B2"/>
    <w:rsid w:val="00AB39E2"/>
    <w:rsid w:val="00AB3B48"/>
    <w:rsid w:val="00AB3C93"/>
    <w:rsid w:val="00AB3E7B"/>
    <w:rsid w:val="00AB3F77"/>
    <w:rsid w:val="00AB4067"/>
    <w:rsid w:val="00AB4926"/>
    <w:rsid w:val="00AB50A3"/>
    <w:rsid w:val="00AB512F"/>
    <w:rsid w:val="00AB53F3"/>
    <w:rsid w:val="00AB5477"/>
    <w:rsid w:val="00AB5539"/>
    <w:rsid w:val="00AB56F2"/>
    <w:rsid w:val="00AB5E55"/>
    <w:rsid w:val="00AB5EB6"/>
    <w:rsid w:val="00AB5F69"/>
    <w:rsid w:val="00AB6675"/>
    <w:rsid w:val="00AB6962"/>
    <w:rsid w:val="00AB6E42"/>
    <w:rsid w:val="00AB6EC3"/>
    <w:rsid w:val="00AB7235"/>
    <w:rsid w:val="00AB7973"/>
    <w:rsid w:val="00AB7B2F"/>
    <w:rsid w:val="00AB7BCE"/>
    <w:rsid w:val="00AC0572"/>
    <w:rsid w:val="00AC0D26"/>
    <w:rsid w:val="00AC1292"/>
    <w:rsid w:val="00AC1383"/>
    <w:rsid w:val="00AC1433"/>
    <w:rsid w:val="00AC1614"/>
    <w:rsid w:val="00AC192E"/>
    <w:rsid w:val="00AC1A86"/>
    <w:rsid w:val="00AC1F93"/>
    <w:rsid w:val="00AC2027"/>
    <w:rsid w:val="00AC2481"/>
    <w:rsid w:val="00AC2AAA"/>
    <w:rsid w:val="00AC2DA4"/>
    <w:rsid w:val="00AC3304"/>
    <w:rsid w:val="00AC33A3"/>
    <w:rsid w:val="00AC3479"/>
    <w:rsid w:val="00AC382A"/>
    <w:rsid w:val="00AC3E35"/>
    <w:rsid w:val="00AC3EE4"/>
    <w:rsid w:val="00AC43EC"/>
    <w:rsid w:val="00AC4B47"/>
    <w:rsid w:val="00AC4BD3"/>
    <w:rsid w:val="00AC510C"/>
    <w:rsid w:val="00AC546A"/>
    <w:rsid w:val="00AC54D5"/>
    <w:rsid w:val="00AC596D"/>
    <w:rsid w:val="00AC5987"/>
    <w:rsid w:val="00AC599F"/>
    <w:rsid w:val="00AC5BEF"/>
    <w:rsid w:val="00AC620E"/>
    <w:rsid w:val="00AC6444"/>
    <w:rsid w:val="00AC648B"/>
    <w:rsid w:val="00AC64DE"/>
    <w:rsid w:val="00AC6620"/>
    <w:rsid w:val="00AC67B5"/>
    <w:rsid w:val="00AC6A2A"/>
    <w:rsid w:val="00AC6DC2"/>
    <w:rsid w:val="00AC793E"/>
    <w:rsid w:val="00AC79D5"/>
    <w:rsid w:val="00AC7D67"/>
    <w:rsid w:val="00AC7EA8"/>
    <w:rsid w:val="00AD02D0"/>
    <w:rsid w:val="00AD06C0"/>
    <w:rsid w:val="00AD09E6"/>
    <w:rsid w:val="00AD1133"/>
    <w:rsid w:val="00AD1B1D"/>
    <w:rsid w:val="00AD1BAC"/>
    <w:rsid w:val="00AD1BD8"/>
    <w:rsid w:val="00AD1C47"/>
    <w:rsid w:val="00AD1ECF"/>
    <w:rsid w:val="00AD2372"/>
    <w:rsid w:val="00AD25EB"/>
    <w:rsid w:val="00AD2D0E"/>
    <w:rsid w:val="00AD310F"/>
    <w:rsid w:val="00AD318E"/>
    <w:rsid w:val="00AD32F4"/>
    <w:rsid w:val="00AD34E4"/>
    <w:rsid w:val="00AD3B24"/>
    <w:rsid w:val="00AD3BE0"/>
    <w:rsid w:val="00AD3FAD"/>
    <w:rsid w:val="00AD4836"/>
    <w:rsid w:val="00AD5169"/>
    <w:rsid w:val="00AD5206"/>
    <w:rsid w:val="00AD52B2"/>
    <w:rsid w:val="00AD52E9"/>
    <w:rsid w:val="00AD5783"/>
    <w:rsid w:val="00AD5CE8"/>
    <w:rsid w:val="00AD5E80"/>
    <w:rsid w:val="00AD64BB"/>
    <w:rsid w:val="00AD64C4"/>
    <w:rsid w:val="00AD661D"/>
    <w:rsid w:val="00AD66E7"/>
    <w:rsid w:val="00AD67EF"/>
    <w:rsid w:val="00AD6B0B"/>
    <w:rsid w:val="00AD6F58"/>
    <w:rsid w:val="00AD71B9"/>
    <w:rsid w:val="00AD72A5"/>
    <w:rsid w:val="00AD74EA"/>
    <w:rsid w:val="00AD7B28"/>
    <w:rsid w:val="00AD7C1D"/>
    <w:rsid w:val="00AE0230"/>
    <w:rsid w:val="00AE026B"/>
    <w:rsid w:val="00AE0637"/>
    <w:rsid w:val="00AE0789"/>
    <w:rsid w:val="00AE09C7"/>
    <w:rsid w:val="00AE0AF9"/>
    <w:rsid w:val="00AE133D"/>
    <w:rsid w:val="00AE196B"/>
    <w:rsid w:val="00AE1D60"/>
    <w:rsid w:val="00AE2265"/>
    <w:rsid w:val="00AE27E9"/>
    <w:rsid w:val="00AE2D31"/>
    <w:rsid w:val="00AE2E5B"/>
    <w:rsid w:val="00AE333B"/>
    <w:rsid w:val="00AE364E"/>
    <w:rsid w:val="00AE37EF"/>
    <w:rsid w:val="00AE3DBC"/>
    <w:rsid w:val="00AE3F3A"/>
    <w:rsid w:val="00AE3FAE"/>
    <w:rsid w:val="00AE42C4"/>
    <w:rsid w:val="00AE461A"/>
    <w:rsid w:val="00AE488D"/>
    <w:rsid w:val="00AE4E5D"/>
    <w:rsid w:val="00AE5746"/>
    <w:rsid w:val="00AE5BC2"/>
    <w:rsid w:val="00AE6183"/>
    <w:rsid w:val="00AE636C"/>
    <w:rsid w:val="00AE66A0"/>
    <w:rsid w:val="00AE66E5"/>
    <w:rsid w:val="00AE6B34"/>
    <w:rsid w:val="00AE6C11"/>
    <w:rsid w:val="00AE6DC0"/>
    <w:rsid w:val="00AE6E48"/>
    <w:rsid w:val="00AE6F7F"/>
    <w:rsid w:val="00AE6FE3"/>
    <w:rsid w:val="00AE743D"/>
    <w:rsid w:val="00AE75CD"/>
    <w:rsid w:val="00AE7A08"/>
    <w:rsid w:val="00AE7AD9"/>
    <w:rsid w:val="00AE7AE2"/>
    <w:rsid w:val="00AE7F94"/>
    <w:rsid w:val="00AF0181"/>
    <w:rsid w:val="00AF0431"/>
    <w:rsid w:val="00AF07FF"/>
    <w:rsid w:val="00AF0878"/>
    <w:rsid w:val="00AF08F6"/>
    <w:rsid w:val="00AF0D0E"/>
    <w:rsid w:val="00AF0F4C"/>
    <w:rsid w:val="00AF10C4"/>
    <w:rsid w:val="00AF113F"/>
    <w:rsid w:val="00AF11BF"/>
    <w:rsid w:val="00AF2917"/>
    <w:rsid w:val="00AF2C4A"/>
    <w:rsid w:val="00AF3189"/>
    <w:rsid w:val="00AF332A"/>
    <w:rsid w:val="00AF382D"/>
    <w:rsid w:val="00AF3E1E"/>
    <w:rsid w:val="00AF3F74"/>
    <w:rsid w:val="00AF3FCF"/>
    <w:rsid w:val="00AF40B3"/>
    <w:rsid w:val="00AF444A"/>
    <w:rsid w:val="00AF4518"/>
    <w:rsid w:val="00AF4B17"/>
    <w:rsid w:val="00AF4B1A"/>
    <w:rsid w:val="00AF4E6B"/>
    <w:rsid w:val="00AF5178"/>
    <w:rsid w:val="00AF5323"/>
    <w:rsid w:val="00AF53FF"/>
    <w:rsid w:val="00AF542D"/>
    <w:rsid w:val="00AF545D"/>
    <w:rsid w:val="00AF587D"/>
    <w:rsid w:val="00AF629F"/>
    <w:rsid w:val="00AF62F2"/>
    <w:rsid w:val="00AF6456"/>
    <w:rsid w:val="00AF6475"/>
    <w:rsid w:val="00AF64B5"/>
    <w:rsid w:val="00AF6528"/>
    <w:rsid w:val="00AF6800"/>
    <w:rsid w:val="00AF6D33"/>
    <w:rsid w:val="00AF6D5A"/>
    <w:rsid w:val="00AF6F1F"/>
    <w:rsid w:val="00AF72F3"/>
    <w:rsid w:val="00AF74E1"/>
    <w:rsid w:val="00AF7E60"/>
    <w:rsid w:val="00AF7F96"/>
    <w:rsid w:val="00B001C2"/>
    <w:rsid w:val="00B001EC"/>
    <w:rsid w:val="00B003B9"/>
    <w:rsid w:val="00B0050F"/>
    <w:rsid w:val="00B005B5"/>
    <w:rsid w:val="00B0091C"/>
    <w:rsid w:val="00B00997"/>
    <w:rsid w:val="00B00E63"/>
    <w:rsid w:val="00B00F22"/>
    <w:rsid w:val="00B01540"/>
    <w:rsid w:val="00B016B9"/>
    <w:rsid w:val="00B01C07"/>
    <w:rsid w:val="00B01CF8"/>
    <w:rsid w:val="00B01FB7"/>
    <w:rsid w:val="00B02058"/>
    <w:rsid w:val="00B0256F"/>
    <w:rsid w:val="00B02C3C"/>
    <w:rsid w:val="00B02C49"/>
    <w:rsid w:val="00B0330A"/>
    <w:rsid w:val="00B035E3"/>
    <w:rsid w:val="00B03FDD"/>
    <w:rsid w:val="00B040FC"/>
    <w:rsid w:val="00B0414C"/>
    <w:rsid w:val="00B04796"/>
    <w:rsid w:val="00B047B3"/>
    <w:rsid w:val="00B04815"/>
    <w:rsid w:val="00B04946"/>
    <w:rsid w:val="00B04DDE"/>
    <w:rsid w:val="00B04E1C"/>
    <w:rsid w:val="00B052C7"/>
    <w:rsid w:val="00B05333"/>
    <w:rsid w:val="00B056BB"/>
    <w:rsid w:val="00B05A25"/>
    <w:rsid w:val="00B05CCF"/>
    <w:rsid w:val="00B05D00"/>
    <w:rsid w:val="00B05E84"/>
    <w:rsid w:val="00B0629A"/>
    <w:rsid w:val="00B065E1"/>
    <w:rsid w:val="00B06A6E"/>
    <w:rsid w:val="00B06D85"/>
    <w:rsid w:val="00B06E71"/>
    <w:rsid w:val="00B07286"/>
    <w:rsid w:val="00B0753C"/>
    <w:rsid w:val="00B076D3"/>
    <w:rsid w:val="00B077A9"/>
    <w:rsid w:val="00B077B6"/>
    <w:rsid w:val="00B07A8B"/>
    <w:rsid w:val="00B07BB7"/>
    <w:rsid w:val="00B07C2F"/>
    <w:rsid w:val="00B10796"/>
    <w:rsid w:val="00B109C6"/>
    <w:rsid w:val="00B10B6A"/>
    <w:rsid w:val="00B111C6"/>
    <w:rsid w:val="00B1126B"/>
    <w:rsid w:val="00B11292"/>
    <w:rsid w:val="00B118C7"/>
    <w:rsid w:val="00B119F0"/>
    <w:rsid w:val="00B11C70"/>
    <w:rsid w:val="00B121F9"/>
    <w:rsid w:val="00B12226"/>
    <w:rsid w:val="00B1262D"/>
    <w:rsid w:val="00B12696"/>
    <w:rsid w:val="00B12CEA"/>
    <w:rsid w:val="00B1323E"/>
    <w:rsid w:val="00B13339"/>
    <w:rsid w:val="00B1333F"/>
    <w:rsid w:val="00B13937"/>
    <w:rsid w:val="00B13A4B"/>
    <w:rsid w:val="00B13B29"/>
    <w:rsid w:val="00B13CA8"/>
    <w:rsid w:val="00B14963"/>
    <w:rsid w:val="00B14B28"/>
    <w:rsid w:val="00B14CCA"/>
    <w:rsid w:val="00B14CD4"/>
    <w:rsid w:val="00B152B4"/>
    <w:rsid w:val="00B15A9F"/>
    <w:rsid w:val="00B15E85"/>
    <w:rsid w:val="00B15F25"/>
    <w:rsid w:val="00B15F63"/>
    <w:rsid w:val="00B16115"/>
    <w:rsid w:val="00B16259"/>
    <w:rsid w:val="00B163E8"/>
    <w:rsid w:val="00B165FC"/>
    <w:rsid w:val="00B166DB"/>
    <w:rsid w:val="00B16921"/>
    <w:rsid w:val="00B16BB0"/>
    <w:rsid w:val="00B16BF4"/>
    <w:rsid w:val="00B16D68"/>
    <w:rsid w:val="00B17418"/>
    <w:rsid w:val="00B17677"/>
    <w:rsid w:val="00B205CE"/>
    <w:rsid w:val="00B209B3"/>
    <w:rsid w:val="00B20AEE"/>
    <w:rsid w:val="00B20C38"/>
    <w:rsid w:val="00B210E2"/>
    <w:rsid w:val="00B2127E"/>
    <w:rsid w:val="00B212A9"/>
    <w:rsid w:val="00B212B5"/>
    <w:rsid w:val="00B2141D"/>
    <w:rsid w:val="00B2151C"/>
    <w:rsid w:val="00B21534"/>
    <w:rsid w:val="00B21877"/>
    <w:rsid w:val="00B21BC0"/>
    <w:rsid w:val="00B220E5"/>
    <w:rsid w:val="00B22308"/>
    <w:rsid w:val="00B227C8"/>
    <w:rsid w:val="00B22AC0"/>
    <w:rsid w:val="00B22AE9"/>
    <w:rsid w:val="00B22CC8"/>
    <w:rsid w:val="00B22EDE"/>
    <w:rsid w:val="00B22FB3"/>
    <w:rsid w:val="00B236FB"/>
    <w:rsid w:val="00B23A6F"/>
    <w:rsid w:val="00B23C6F"/>
    <w:rsid w:val="00B24070"/>
    <w:rsid w:val="00B242F9"/>
    <w:rsid w:val="00B245D4"/>
    <w:rsid w:val="00B245E9"/>
    <w:rsid w:val="00B2468A"/>
    <w:rsid w:val="00B248EC"/>
    <w:rsid w:val="00B24CCD"/>
    <w:rsid w:val="00B24E15"/>
    <w:rsid w:val="00B25461"/>
    <w:rsid w:val="00B2578F"/>
    <w:rsid w:val="00B25A76"/>
    <w:rsid w:val="00B25DF0"/>
    <w:rsid w:val="00B261DA"/>
    <w:rsid w:val="00B26962"/>
    <w:rsid w:val="00B269A0"/>
    <w:rsid w:val="00B26A6A"/>
    <w:rsid w:val="00B276C8"/>
    <w:rsid w:val="00B27701"/>
    <w:rsid w:val="00B27783"/>
    <w:rsid w:val="00B27CA1"/>
    <w:rsid w:val="00B3030C"/>
    <w:rsid w:val="00B3051D"/>
    <w:rsid w:val="00B30C36"/>
    <w:rsid w:val="00B30D9B"/>
    <w:rsid w:val="00B31173"/>
    <w:rsid w:val="00B3144E"/>
    <w:rsid w:val="00B31612"/>
    <w:rsid w:val="00B317BB"/>
    <w:rsid w:val="00B31928"/>
    <w:rsid w:val="00B3197F"/>
    <w:rsid w:val="00B31F52"/>
    <w:rsid w:val="00B322E1"/>
    <w:rsid w:val="00B326A6"/>
    <w:rsid w:val="00B32830"/>
    <w:rsid w:val="00B329E5"/>
    <w:rsid w:val="00B33191"/>
    <w:rsid w:val="00B331D1"/>
    <w:rsid w:val="00B3324D"/>
    <w:rsid w:val="00B33667"/>
    <w:rsid w:val="00B338A7"/>
    <w:rsid w:val="00B3403F"/>
    <w:rsid w:val="00B34492"/>
    <w:rsid w:val="00B346F7"/>
    <w:rsid w:val="00B34719"/>
    <w:rsid w:val="00B34768"/>
    <w:rsid w:val="00B349BA"/>
    <w:rsid w:val="00B34E3A"/>
    <w:rsid w:val="00B35328"/>
    <w:rsid w:val="00B355BD"/>
    <w:rsid w:val="00B3568C"/>
    <w:rsid w:val="00B3592A"/>
    <w:rsid w:val="00B35C33"/>
    <w:rsid w:val="00B35DE1"/>
    <w:rsid w:val="00B35EE5"/>
    <w:rsid w:val="00B36187"/>
    <w:rsid w:val="00B3680B"/>
    <w:rsid w:val="00B369CB"/>
    <w:rsid w:val="00B36BBA"/>
    <w:rsid w:val="00B375C7"/>
    <w:rsid w:val="00B37B4C"/>
    <w:rsid w:val="00B40196"/>
    <w:rsid w:val="00B40891"/>
    <w:rsid w:val="00B40CBA"/>
    <w:rsid w:val="00B40CBF"/>
    <w:rsid w:val="00B40DEB"/>
    <w:rsid w:val="00B40F5A"/>
    <w:rsid w:val="00B418FD"/>
    <w:rsid w:val="00B41A47"/>
    <w:rsid w:val="00B41C61"/>
    <w:rsid w:val="00B42574"/>
    <w:rsid w:val="00B4264D"/>
    <w:rsid w:val="00B4294A"/>
    <w:rsid w:val="00B42AF4"/>
    <w:rsid w:val="00B431F0"/>
    <w:rsid w:val="00B4381A"/>
    <w:rsid w:val="00B43995"/>
    <w:rsid w:val="00B43EF6"/>
    <w:rsid w:val="00B43F92"/>
    <w:rsid w:val="00B44130"/>
    <w:rsid w:val="00B44345"/>
    <w:rsid w:val="00B44644"/>
    <w:rsid w:val="00B44AFB"/>
    <w:rsid w:val="00B44C60"/>
    <w:rsid w:val="00B45272"/>
    <w:rsid w:val="00B454F6"/>
    <w:rsid w:val="00B457D5"/>
    <w:rsid w:val="00B45AFB"/>
    <w:rsid w:val="00B45B1B"/>
    <w:rsid w:val="00B45C8C"/>
    <w:rsid w:val="00B46081"/>
    <w:rsid w:val="00B47433"/>
    <w:rsid w:val="00B4759A"/>
    <w:rsid w:val="00B477ED"/>
    <w:rsid w:val="00B47BCF"/>
    <w:rsid w:val="00B501E7"/>
    <w:rsid w:val="00B50655"/>
    <w:rsid w:val="00B50695"/>
    <w:rsid w:val="00B5080E"/>
    <w:rsid w:val="00B50931"/>
    <w:rsid w:val="00B50ABF"/>
    <w:rsid w:val="00B50C08"/>
    <w:rsid w:val="00B50F3B"/>
    <w:rsid w:val="00B510A2"/>
    <w:rsid w:val="00B512C9"/>
    <w:rsid w:val="00B51526"/>
    <w:rsid w:val="00B516A5"/>
    <w:rsid w:val="00B51E0D"/>
    <w:rsid w:val="00B51F58"/>
    <w:rsid w:val="00B52236"/>
    <w:rsid w:val="00B52A4C"/>
    <w:rsid w:val="00B52AAD"/>
    <w:rsid w:val="00B53FC7"/>
    <w:rsid w:val="00B540DB"/>
    <w:rsid w:val="00B54168"/>
    <w:rsid w:val="00B5464A"/>
    <w:rsid w:val="00B547ED"/>
    <w:rsid w:val="00B550FA"/>
    <w:rsid w:val="00B55A7C"/>
    <w:rsid w:val="00B55B01"/>
    <w:rsid w:val="00B55B0A"/>
    <w:rsid w:val="00B55CD1"/>
    <w:rsid w:val="00B55E1D"/>
    <w:rsid w:val="00B55EFC"/>
    <w:rsid w:val="00B5601A"/>
    <w:rsid w:val="00B564FC"/>
    <w:rsid w:val="00B5659C"/>
    <w:rsid w:val="00B565A6"/>
    <w:rsid w:val="00B56607"/>
    <w:rsid w:val="00B568B2"/>
    <w:rsid w:val="00B56AEA"/>
    <w:rsid w:val="00B56EB2"/>
    <w:rsid w:val="00B57986"/>
    <w:rsid w:val="00B57F5F"/>
    <w:rsid w:val="00B600EB"/>
    <w:rsid w:val="00B60236"/>
    <w:rsid w:val="00B6045D"/>
    <w:rsid w:val="00B6056A"/>
    <w:rsid w:val="00B60749"/>
    <w:rsid w:val="00B60809"/>
    <w:rsid w:val="00B60C0D"/>
    <w:rsid w:val="00B61229"/>
    <w:rsid w:val="00B6163C"/>
    <w:rsid w:val="00B6179E"/>
    <w:rsid w:val="00B61849"/>
    <w:rsid w:val="00B618E0"/>
    <w:rsid w:val="00B62667"/>
    <w:rsid w:val="00B62A97"/>
    <w:rsid w:val="00B62EA2"/>
    <w:rsid w:val="00B631F9"/>
    <w:rsid w:val="00B63352"/>
    <w:rsid w:val="00B6393D"/>
    <w:rsid w:val="00B639BD"/>
    <w:rsid w:val="00B63E4B"/>
    <w:rsid w:val="00B63F87"/>
    <w:rsid w:val="00B640C4"/>
    <w:rsid w:val="00B64285"/>
    <w:rsid w:val="00B64425"/>
    <w:rsid w:val="00B644CD"/>
    <w:rsid w:val="00B646D9"/>
    <w:rsid w:val="00B6489C"/>
    <w:rsid w:val="00B651C9"/>
    <w:rsid w:val="00B653B8"/>
    <w:rsid w:val="00B655F2"/>
    <w:rsid w:val="00B658FD"/>
    <w:rsid w:val="00B65BED"/>
    <w:rsid w:val="00B65F29"/>
    <w:rsid w:val="00B6629F"/>
    <w:rsid w:val="00B66374"/>
    <w:rsid w:val="00B66412"/>
    <w:rsid w:val="00B66579"/>
    <w:rsid w:val="00B66701"/>
    <w:rsid w:val="00B66791"/>
    <w:rsid w:val="00B66C7D"/>
    <w:rsid w:val="00B66E07"/>
    <w:rsid w:val="00B67431"/>
    <w:rsid w:val="00B679D8"/>
    <w:rsid w:val="00B679EE"/>
    <w:rsid w:val="00B67C66"/>
    <w:rsid w:val="00B67EE0"/>
    <w:rsid w:val="00B67F1F"/>
    <w:rsid w:val="00B7004B"/>
    <w:rsid w:val="00B70101"/>
    <w:rsid w:val="00B70315"/>
    <w:rsid w:val="00B7053A"/>
    <w:rsid w:val="00B70D81"/>
    <w:rsid w:val="00B70EBE"/>
    <w:rsid w:val="00B71AEF"/>
    <w:rsid w:val="00B71C09"/>
    <w:rsid w:val="00B725B4"/>
    <w:rsid w:val="00B72875"/>
    <w:rsid w:val="00B72C7C"/>
    <w:rsid w:val="00B731C7"/>
    <w:rsid w:val="00B736B0"/>
    <w:rsid w:val="00B73B40"/>
    <w:rsid w:val="00B73DE7"/>
    <w:rsid w:val="00B74346"/>
    <w:rsid w:val="00B745A4"/>
    <w:rsid w:val="00B746B3"/>
    <w:rsid w:val="00B74725"/>
    <w:rsid w:val="00B749FE"/>
    <w:rsid w:val="00B74A06"/>
    <w:rsid w:val="00B751C7"/>
    <w:rsid w:val="00B75370"/>
    <w:rsid w:val="00B760A4"/>
    <w:rsid w:val="00B762C6"/>
    <w:rsid w:val="00B7659D"/>
    <w:rsid w:val="00B76624"/>
    <w:rsid w:val="00B76BC6"/>
    <w:rsid w:val="00B76D85"/>
    <w:rsid w:val="00B76F56"/>
    <w:rsid w:val="00B7722E"/>
    <w:rsid w:val="00B773F1"/>
    <w:rsid w:val="00B7741B"/>
    <w:rsid w:val="00B776EC"/>
    <w:rsid w:val="00B77A60"/>
    <w:rsid w:val="00B8037D"/>
    <w:rsid w:val="00B80499"/>
    <w:rsid w:val="00B8062B"/>
    <w:rsid w:val="00B807B2"/>
    <w:rsid w:val="00B80C63"/>
    <w:rsid w:val="00B80E30"/>
    <w:rsid w:val="00B80F31"/>
    <w:rsid w:val="00B81608"/>
    <w:rsid w:val="00B8160D"/>
    <w:rsid w:val="00B816FC"/>
    <w:rsid w:val="00B81DD0"/>
    <w:rsid w:val="00B82131"/>
    <w:rsid w:val="00B82136"/>
    <w:rsid w:val="00B82319"/>
    <w:rsid w:val="00B82514"/>
    <w:rsid w:val="00B8258B"/>
    <w:rsid w:val="00B825BB"/>
    <w:rsid w:val="00B8261B"/>
    <w:rsid w:val="00B82689"/>
    <w:rsid w:val="00B827D6"/>
    <w:rsid w:val="00B827E6"/>
    <w:rsid w:val="00B82D51"/>
    <w:rsid w:val="00B83037"/>
    <w:rsid w:val="00B833C2"/>
    <w:rsid w:val="00B8340D"/>
    <w:rsid w:val="00B83494"/>
    <w:rsid w:val="00B835E9"/>
    <w:rsid w:val="00B835F8"/>
    <w:rsid w:val="00B8380B"/>
    <w:rsid w:val="00B83C0D"/>
    <w:rsid w:val="00B83EB1"/>
    <w:rsid w:val="00B83F00"/>
    <w:rsid w:val="00B8405E"/>
    <w:rsid w:val="00B842E5"/>
    <w:rsid w:val="00B84317"/>
    <w:rsid w:val="00B8470D"/>
    <w:rsid w:val="00B84BF7"/>
    <w:rsid w:val="00B852BA"/>
    <w:rsid w:val="00B8586E"/>
    <w:rsid w:val="00B8589D"/>
    <w:rsid w:val="00B8596E"/>
    <w:rsid w:val="00B85CE4"/>
    <w:rsid w:val="00B85EF9"/>
    <w:rsid w:val="00B86192"/>
    <w:rsid w:val="00B86299"/>
    <w:rsid w:val="00B8651A"/>
    <w:rsid w:val="00B865D2"/>
    <w:rsid w:val="00B869B7"/>
    <w:rsid w:val="00B87013"/>
    <w:rsid w:val="00B8703C"/>
    <w:rsid w:val="00B8736C"/>
    <w:rsid w:val="00B87597"/>
    <w:rsid w:val="00B87B87"/>
    <w:rsid w:val="00B87CE3"/>
    <w:rsid w:val="00B90097"/>
    <w:rsid w:val="00B9049A"/>
    <w:rsid w:val="00B90931"/>
    <w:rsid w:val="00B909EA"/>
    <w:rsid w:val="00B90A56"/>
    <w:rsid w:val="00B913A4"/>
    <w:rsid w:val="00B916F4"/>
    <w:rsid w:val="00B91817"/>
    <w:rsid w:val="00B918A5"/>
    <w:rsid w:val="00B918E1"/>
    <w:rsid w:val="00B928FD"/>
    <w:rsid w:val="00B92A90"/>
    <w:rsid w:val="00B92ABE"/>
    <w:rsid w:val="00B92F55"/>
    <w:rsid w:val="00B9318E"/>
    <w:rsid w:val="00B93385"/>
    <w:rsid w:val="00B9342F"/>
    <w:rsid w:val="00B9346F"/>
    <w:rsid w:val="00B9364A"/>
    <w:rsid w:val="00B937A0"/>
    <w:rsid w:val="00B9398D"/>
    <w:rsid w:val="00B93D3B"/>
    <w:rsid w:val="00B94327"/>
    <w:rsid w:val="00B94489"/>
    <w:rsid w:val="00B945C0"/>
    <w:rsid w:val="00B94911"/>
    <w:rsid w:val="00B94A66"/>
    <w:rsid w:val="00B94BFC"/>
    <w:rsid w:val="00B94FDD"/>
    <w:rsid w:val="00B95732"/>
    <w:rsid w:val="00B95994"/>
    <w:rsid w:val="00B95A9B"/>
    <w:rsid w:val="00B95ACD"/>
    <w:rsid w:val="00B96157"/>
    <w:rsid w:val="00B9711D"/>
    <w:rsid w:val="00B97194"/>
    <w:rsid w:val="00B97275"/>
    <w:rsid w:val="00B97ADB"/>
    <w:rsid w:val="00BA037C"/>
    <w:rsid w:val="00BA03C0"/>
    <w:rsid w:val="00BA070B"/>
    <w:rsid w:val="00BA0A10"/>
    <w:rsid w:val="00BA0A36"/>
    <w:rsid w:val="00BA0B1F"/>
    <w:rsid w:val="00BA0EBA"/>
    <w:rsid w:val="00BA1181"/>
    <w:rsid w:val="00BA13B3"/>
    <w:rsid w:val="00BA16B6"/>
    <w:rsid w:val="00BA1924"/>
    <w:rsid w:val="00BA1D0D"/>
    <w:rsid w:val="00BA1DAF"/>
    <w:rsid w:val="00BA2040"/>
    <w:rsid w:val="00BA20A2"/>
    <w:rsid w:val="00BA2173"/>
    <w:rsid w:val="00BA2226"/>
    <w:rsid w:val="00BA2ABA"/>
    <w:rsid w:val="00BA2EAC"/>
    <w:rsid w:val="00BA2F0D"/>
    <w:rsid w:val="00BA323F"/>
    <w:rsid w:val="00BA326C"/>
    <w:rsid w:val="00BA337F"/>
    <w:rsid w:val="00BA348C"/>
    <w:rsid w:val="00BA355B"/>
    <w:rsid w:val="00BA3635"/>
    <w:rsid w:val="00BA3B2B"/>
    <w:rsid w:val="00BA3B6B"/>
    <w:rsid w:val="00BA4B8F"/>
    <w:rsid w:val="00BA51CA"/>
    <w:rsid w:val="00BA5939"/>
    <w:rsid w:val="00BA5D88"/>
    <w:rsid w:val="00BA5F03"/>
    <w:rsid w:val="00BA5F16"/>
    <w:rsid w:val="00BA65A4"/>
    <w:rsid w:val="00BA65D9"/>
    <w:rsid w:val="00BA663F"/>
    <w:rsid w:val="00BA78D1"/>
    <w:rsid w:val="00BA7900"/>
    <w:rsid w:val="00BA7E63"/>
    <w:rsid w:val="00BB01D4"/>
    <w:rsid w:val="00BB02E4"/>
    <w:rsid w:val="00BB0844"/>
    <w:rsid w:val="00BB0E94"/>
    <w:rsid w:val="00BB0FDF"/>
    <w:rsid w:val="00BB1183"/>
    <w:rsid w:val="00BB1509"/>
    <w:rsid w:val="00BB1876"/>
    <w:rsid w:val="00BB1BC2"/>
    <w:rsid w:val="00BB1FA8"/>
    <w:rsid w:val="00BB2370"/>
    <w:rsid w:val="00BB2478"/>
    <w:rsid w:val="00BB2520"/>
    <w:rsid w:val="00BB2DB3"/>
    <w:rsid w:val="00BB2EDE"/>
    <w:rsid w:val="00BB3115"/>
    <w:rsid w:val="00BB328F"/>
    <w:rsid w:val="00BB379F"/>
    <w:rsid w:val="00BB392A"/>
    <w:rsid w:val="00BB3B85"/>
    <w:rsid w:val="00BB4436"/>
    <w:rsid w:val="00BB47A8"/>
    <w:rsid w:val="00BB50B6"/>
    <w:rsid w:val="00BB52CB"/>
    <w:rsid w:val="00BB5532"/>
    <w:rsid w:val="00BB5546"/>
    <w:rsid w:val="00BB5851"/>
    <w:rsid w:val="00BB5F7E"/>
    <w:rsid w:val="00BB6249"/>
    <w:rsid w:val="00BB65CD"/>
    <w:rsid w:val="00BB6BB0"/>
    <w:rsid w:val="00BB6F47"/>
    <w:rsid w:val="00BB6F85"/>
    <w:rsid w:val="00BB71F4"/>
    <w:rsid w:val="00BB725C"/>
    <w:rsid w:val="00BB7B52"/>
    <w:rsid w:val="00BB7C09"/>
    <w:rsid w:val="00BB7DFF"/>
    <w:rsid w:val="00BB7E54"/>
    <w:rsid w:val="00BC0A63"/>
    <w:rsid w:val="00BC0BDF"/>
    <w:rsid w:val="00BC0E42"/>
    <w:rsid w:val="00BC0F54"/>
    <w:rsid w:val="00BC136D"/>
    <w:rsid w:val="00BC1484"/>
    <w:rsid w:val="00BC18A7"/>
    <w:rsid w:val="00BC1BD9"/>
    <w:rsid w:val="00BC1DB4"/>
    <w:rsid w:val="00BC25C3"/>
    <w:rsid w:val="00BC28FE"/>
    <w:rsid w:val="00BC29C6"/>
    <w:rsid w:val="00BC2AAF"/>
    <w:rsid w:val="00BC30FD"/>
    <w:rsid w:val="00BC314C"/>
    <w:rsid w:val="00BC3352"/>
    <w:rsid w:val="00BC3370"/>
    <w:rsid w:val="00BC3629"/>
    <w:rsid w:val="00BC374C"/>
    <w:rsid w:val="00BC39E8"/>
    <w:rsid w:val="00BC408E"/>
    <w:rsid w:val="00BC4958"/>
    <w:rsid w:val="00BC4AAB"/>
    <w:rsid w:val="00BC4CCC"/>
    <w:rsid w:val="00BC4D65"/>
    <w:rsid w:val="00BC5317"/>
    <w:rsid w:val="00BC5515"/>
    <w:rsid w:val="00BC579B"/>
    <w:rsid w:val="00BC6083"/>
    <w:rsid w:val="00BC6223"/>
    <w:rsid w:val="00BC6758"/>
    <w:rsid w:val="00BC6BA6"/>
    <w:rsid w:val="00BC6D39"/>
    <w:rsid w:val="00BC6EA8"/>
    <w:rsid w:val="00BC7163"/>
    <w:rsid w:val="00BC744D"/>
    <w:rsid w:val="00BC7A09"/>
    <w:rsid w:val="00BC7CBE"/>
    <w:rsid w:val="00BD03F1"/>
    <w:rsid w:val="00BD04CF"/>
    <w:rsid w:val="00BD07AA"/>
    <w:rsid w:val="00BD0955"/>
    <w:rsid w:val="00BD0B72"/>
    <w:rsid w:val="00BD0BE4"/>
    <w:rsid w:val="00BD0EFA"/>
    <w:rsid w:val="00BD0FE1"/>
    <w:rsid w:val="00BD0FF7"/>
    <w:rsid w:val="00BD13E7"/>
    <w:rsid w:val="00BD19A2"/>
    <w:rsid w:val="00BD1A2B"/>
    <w:rsid w:val="00BD1D18"/>
    <w:rsid w:val="00BD21C1"/>
    <w:rsid w:val="00BD2254"/>
    <w:rsid w:val="00BD253E"/>
    <w:rsid w:val="00BD25D9"/>
    <w:rsid w:val="00BD274A"/>
    <w:rsid w:val="00BD2814"/>
    <w:rsid w:val="00BD2999"/>
    <w:rsid w:val="00BD2A75"/>
    <w:rsid w:val="00BD2AB4"/>
    <w:rsid w:val="00BD2EE0"/>
    <w:rsid w:val="00BD3736"/>
    <w:rsid w:val="00BD3BE3"/>
    <w:rsid w:val="00BD3C89"/>
    <w:rsid w:val="00BD499C"/>
    <w:rsid w:val="00BD4CA4"/>
    <w:rsid w:val="00BD5442"/>
    <w:rsid w:val="00BD568E"/>
    <w:rsid w:val="00BD5C22"/>
    <w:rsid w:val="00BD5E03"/>
    <w:rsid w:val="00BD60A6"/>
    <w:rsid w:val="00BD63A5"/>
    <w:rsid w:val="00BD6B4B"/>
    <w:rsid w:val="00BD6DA0"/>
    <w:rsid w:val="00BD6FD9"/>
    <w:rsid w:val="00BD7332"/>
    <w:rsid w:val="00BD79A7"/>
    <w:rsid w:val="00BD7B3C"/>
    <w:rsid w:val="00BD7D22"/>
    <w:rsid w:val="00BD7F2C"/>
    <w:rsid w:val="00BE0083"/>
    <w:rsid w:val="00BE01D9"/>
    <w:rsid w:val="00BE02CD"/>
    <w:rsid w:val="00BE03B5"/>
    <w:rsid w:val="00BE06A1"/>
    <w:rsid w:val="00BE07B2"/>
    <w:rsid w:val="00BE0AE8"/>
    <w:rsid w:val="00BE0CFB"/>
    <w:rsid w:val="00BE13FB"/>
    <w:rsid w:val="00BE19D2"/>
    <w:rsid w:val="00BE1BF4"/>
    <w:rsid w:val="00BE29B8"/>
    <w:rsid w:val="00BE2B94"/>
    <w:rsid w:val="00BE2BA7"/>
    <w:rsid w:val="00BE2DC6"/>
    <w:rsid w:val="00BE2FFF"/>
    <w:rsid w:val="00BE324B"/>
    <w:rsid w:val="00BE34BE"/>
    <w:rsid w:val="00BE35EA"/>
    <w:rsid w:val="00BE38EC"/>
    <w:rsid w:val="00BE3947"/>
    <w:rsid w:val="00BE3D5A"/>
    <w:rsid w:val="00BE3FEE"/>
    <w:rsid w:val="00BE4055"/>
    <w:rsid w:val="00BE419F"/>
    <w:rsid w:val="00BE41FA"/>
    <w:rsid w:val="00BE4549"/>
    <w:rsid w:val="00BE4C9A"/>
    <w:rsid w:val="00BE4FB6"/>
    <w:rsid w:val="00BE4FD8"/>
    <w:rsid w:val="00BE592B"/>
    <w:rsid w:val="00BE5A02"/>
    <w:rsid w:val="00BE5A43"/>
    <w:rsid w:val="00BE5ACF"/>
    <w:rsid w:val="00BE5C51"/>
    <w:rsid w:val="00BE5E48"/>
    <w:rsid w:val="00BE61B7"/>
    <w:rsid w:val="00BE6B35"/>
    <w:rsid w:val="00BE718D"/>
    <w:rsid w:val="00BE754C"/>
    <w:rsid w:val="00BE7B62"/>
    <w:rsid w:val="00BF0463"/>
    <w:rsid w:val="00BF068C"/>
    <w:rsid w:val="00BF0A4E"/>
    <w:rsid w:val="00BF14BF"/>
    <w:rsid w:val="00BF14EB"/>
    <w:rsid w:val="00BF1521"/>
    <w:rsid w:val="00BF1BD8"/>
    <w:rsid w:val="00BF1EF2"/>
    <w:rsid w:val="00BF25DF"/>
    <w:rsid w:val="00BF26EC"/>
    <w:rsid w:val="00BF2739"/>
    <w:rsid w:val="00BF2A59"/>
    <w:rsid w:val="00BF2A92"/>
    <w:rsid w:val="00BF2B97"/>
    <w:rsid w:val="00BF3108"/>
    <w:rsid w:val="00BF3306"/>
    <w:rsid w:val="00BF3641"/>
    <w:rsid w:val="00BF36F9"/>
    <w:rsid w:val="00BF388E"/>
    <w:rsid w:val="00BF3D08"/>
    <w:rsid w:val="00BF3F37"/>
    <w:rsid w:val="00BF4281"/>
    <w:rsid w:val="00BF445E"/>
    <w:rsid w:val="00BF496A"/>
    <w:rsid w:val="00BF4F8F"/>
    <w:rsid w:val="00BF5019"/>
    <w:rsid w:val="00BF50F1"/>
    <w:rsid w:val="00BF51B8"/>
    <w:rsid w:val="00BF53BD"/>
    <w:rsid w:val="00BF552B"/>
    <w:rsid w:val="00BF576C"/>
    <w:rsid w:val="00BF5B23"/>
    <w:rsid w:val="00BF5EF3"/>
    <w:rsid w:val="00BF5F0C"/>
    <w:rsid w:val="00BF694D"/>
    <w:rsid w:val="00BF6972"/>
    <w:rsid w:val="00BF6ABE"/>
    <w:rsid w:val="00BF72E4"/>
    <w:rsid w:val="00BF7304"/>
    <w:rsid w:val="00BF79FD"/>
    <w:rsid w:val="00BF7D6B"/>
    <w:rsid w:val="00BF7F81"/>
    <w:rsid w:val="00C00009"/>
    <w:rsid w:val="00C000AC"/>
    <w:rsid w:val="00C006F9"/>
    <w:rsid w:val="00C008E4"/>
    <w:rsid w:val="00C00B0B"/>
    <w:rsid w:val="00C00DFC"/>
    <w:rsid w:val="00C014C6"/>
    <w:rsid w:val="00C0165C"/>
    <w:rsid w:val="00C018EF"/>
    <w:rsid w:val="00C024CA"/>
    <w:rsid w:val="00C024CD"/>
    <w:rsid w:val="00C02C15"/>
    <w:rsid w:val="00C02DCF"/>
    <w:rsid w:val="00C02EE3"/>
    <w:rsid w:val="00C02EE5"/>
    <w:rsid w:val="00C03280"/>
    <w:rsid w:val="00C03629"/>
    <w:rsid w:val="00C03C0B"/>
    <w:rsid w:val="00C04471"/>
    <w:rsid w:val="00C049C7"/>
    <w:rsid w:val="00C04C16"/>
    <w:rsid w:val="00C04EC5"/>
    <w:rsid w:val="00C04FDE"/>
    <w:rsid w:val="00C05271"/>
    <w:rsid w:val="00C0574B"/>
    <w:rsid w:val="00C06020"/>
    <w:rsid w:val="00C062DC"/>
    <w:rsid w:val="00C067E8"/>
    <w:rsid w:val="00C069F2"/>
    <w:rsid w:val="00C06ADD"/>
    <w:rsid w:val="00C06C2C"/>
    <w:rsid w:val="00C07311"/>
    <w:rsid w:val="00C0746D"/>
    <w:rsid w:val="00C077C8"/>
    <w:rsid w:val="00C07979"/>
    <w:rsid w:val="00C111E5"/>
    <w:rsid w:val="00C1173E"/>
    <w:rsid w:val="00C11807"/>
    <w:rsid w:val="00C11B55"/>
    <w:rsid w:val="00C1244A"/>
    <w:rsid w:val="00C12523"/>
    <w:rsid w:val="00C1256F"/>
    <w:rsid w:val="00C1264F"/>
    <w:rsid w:val="00C127DE"/>
    <w:rsid w:val="00C12B0E"/>
    <w:rsid w:val="00C12CC2"/>
    <w:rsid w:val="00C12E86"/>
    <w:rsid w:val="00C12FDB"/>
    <w:rsid w:val="00C13248"/>
    <w:rsid w:val="00C1333D"/>
    <w:rsid w:val="00C135D1"/>
    <w:rsid w:val="00C13B7D"/>
    <w:rsid w:val="00C13C88"/>
    <w:rsid w:val="00C13F0D"/>
    <w:rsid w:val="00C13F84"/>
    <w:rsid w:val="00C1490F"/>
    <w:rsid w:val="00C14C33"/>
    <w:rsid w:val="00C14ECF"/>
    <w:rsid w:val="00C1521B"/>
    <w:rsid w:val="00C155C7"/>
    <w:rsid w:val="00C15A6B"/>
    <w:rsid w:val="00C15C2D"/>
    <w:rsid w:val="00C15EB2"/>
    <w:rsid w:val="00C1613C"/>
    <w:rsid w:val="00C16602"/>
    <w:rsid w:val="00C169D2"/>
    <w:rsid w:val="00C16D6C"/>
    <w:rsid w:val="00C177ED"/>
    <w:rsid w:val="00C17DCC"/>
    <w:rsid w:val="00C20069"/>
    <w:rsid w:val="00C201BC"/>
    <w:rsid w:val="00C202AB"/>
    <w:rsid w:val="00C2055E"/>
    <w:rsid w:val="00C209B8"/>
    <w:rsid w:val="00C20BC9"/>
    <w:rsid w:val="00C20E73"/>
    <w:rsid w:val="00C21004"/>
    <w:rsid w:val="00C21388"/>
    <w:rsid w:val="00C219FD"/>
    <w:rsid w:val="00C21B29"/>
    <w:rsid w:val="00C21C3F"/>
    <w:rsid w:val="00C21E34"/>
    <w:rsid w:val="00C21E7F"/>
    <w:rsid w:val="00C2237B"/>
    <w:rsid w:val="00C22668"/>
    <w:rsid w:val="00C22CA8"/>
    <w:rsid w:val="00C22CE5"/>
    <w:rsid w:val="00C230D4"/>
    <w:rsid w:val="00C23247"/>
    <w:rsid w:val="00C23599"/>
    <w:rsid w:val="00C2359B"/>
    <w:rsid w:val="00C23C18"/>
    <w:rsid w:val="00C23D30"/>
    <w:rsid w:val="00C23FFA"/>
    <w:rsid w:val="00C2402C"/>
    <w:rsid w:val="00C242BB"/>
    <w:rsid w:val="00C24566"/>
    <w:rsid w:val="00C2456B"/>
    <w:rsid w:val="00C24593"/>
    <w:rsid w:val="00C24A70"/>
    <w:rsid w:val="00C24C73"/>
    <w:rsid w:val="00C24DC9"/>
    <w:rsid w:val="00C251E0"/>
    <w:rsid w:val="00C2542A"/>
    <w:rsid w:val="00C2579E"/>
    <w:rsid w:val="00C257A1"/>
    <w:rsid w:val="00C258E2"/>
    <w:rsid w:val="00C25AE3"/>
    <w:rsid w:val="00C266F3"/>
    <w:rsid w:val="00C26F42"/>
    <w:rsid w:val="00C27507"/>
    <w:rsid w:val="00C27EC0"/>
    <w:rsid w:val="00C27EFB"/>
    <w:rsid w:val="00C30564"/>
    <w:rsid w:val="00C30605"/>
    <w:rsid w:val="00C30842"/>
    <w:rsid w:val="00C30895"/>
    <w:rsid w:val="00C30912"/>
    <w:rsid w:val="00C31113"/>
    <w:rsid w:val="00C31120"/>
    <w:rsid w:val="00C3113C"/>
    <w:rsid w:val="00C318BB"/>
    <w:rsid w:val="00C31A30"/>
    <w:rsid w:val="00C31E2F"/>
    <w:rsid w:val="00C31E8D"/>
    <w:rsid w:val="00C320CE"/>
    <w:rsid w:val="00C3224F"/>
    <w:rsid w:val="00C32911"/>
    <w:rsid w:val="00C32FC0"/>
    <w:rsid w:val="00C330D6"/>
    <w:rsid w:val="00C3321A"/>
    <w:rsid w:val="00C3376B"/>
    <w:rsid w:val="00C337EC"/>
    <w:rsid w:val="00C33CB6"/>
    <w:rsid w:val="00C3494F"/>
    <w:rsid w:val="00C34B5E"/>
    <w:rsid w:val="00C34BDA"/>
    <w:rsid w:val="00C3584C"/>
    <w:rsid w:val="00C359A6"/>
    <w:rsid w:val="00C36414"/>
    <w:rsid w:val="00C36F13"/>
    <w:rsid w:val="00C37031"/>
    <w:rsid w:val="00C372AB"/>
    <w:rsid w:val="00C37471"/>
    <w:rsid w:val="00C379C9"/>
    <w:rsid w:val="00C37B65"/>
    <w:rsid w:val="00C37E6E"/>
    <w:rsid w:val="00C4007A"/>
    <w:rsid w:val="00C400C6"/>
    <w:rsid w:val="00C40200"/>
    <w:rsid w:val="00C40AFD"/>
    <w:rsid w:val="00C40B3E"/>
    <w:rsid w:val="00C40CBF"/>
    <w:rsid w:val="00C40FD2"/>
    <w:rsid w:val="00C41C70"/>
    <w:rsid w:val="00C420E8"/>
    <w:rsid w:val="00C42719"/>
    <w:rsid w:val="00C428A5"/>
    <w:rsid w:val="00C42AF8"/>
    <w:rsid w:val="00C42C59"/>
    <w:rsid w:val="00C43196"/>
    <w:rsid w:val="00C43260"/>
    <w:rsid w:val="00C4389A"/>
    <w:rsid w:val="00C43A94"/>
    <w:rsid w:val="00C43B02"/>
    <w:rsid w:val="00C43BD3"/>
    <w:rsid w:val="00C43E77"/>
    <w:rsid w:val="00C443F0"/>
    <w:rsid w:val="00C44630"/>
    <w:rsid w:val="00C447D5"/>
    <w:rsid w:val="00C448FA"/>
    <w:rsid w:val="00C44CB0"/>
    <w:rsid w:val="00C44D9C"/>
    <w:rsid w:val="00C45090"/>
    <w:rsid w:val="00C45448"/>
    <w:rsid w:val="00C4580C"/>
    <w:rsid w:val="00C458C5"/>
    <w:rsid w:val="00C458F1"/>
    <w:rsid w:val="00C45950"/>
    <w:rsid w:val="00C45C7F"/>
    <w:rsid w:val="00C461D6"/>
    <w:rsid w:val="00C462B7"/>
    <w:rsid w:val="00C465DB"/>
    <w:rsid w:val="00C46F40"/>
    <w:rsid w:val="00C4751D"/>
    <w:rsid w:val="00C47B54"/>
    <w:rsid w:val="00C47B90"/>
    <w:rsid w:val="00C47BC8"/>
    <w:rsid w:val="00C47CBB"/>
    <w:rsid w:val="00C47CD5"/>
    <w:rsid w:val="00C47E0D"/>
    <w:rsid w:val="00C501F8"/>
    <w:rsid w:val="00C50264"/>
    <w:rsid w:val="00C503A9"/>
    <w:rsid w:val="00C509B2"/>
    <w:rsid w:val="00C50A22"/>
    <w:rsid w:val="00C50A76"/>
    <w:rsid w:val="00C50FB5"/>
    <w:rsid w:val="00C5124A"/>
    <w:rsid w:val="00C514BF"/>
    <w:rsid w:val="00C515DF"/>
    <w:rsid w:val="00C516CA"/>
    <w:rsid w:val="00C51995"/>
    <w:rsid w:val="00C51B80"/>
    <w:rsid w:val="00C52450"/>
    <w:rsid w:val="00C52AC8"/>
    <w:rsid w:val="00C52B51"/>
    <w:rsid w:val="00C52C1E"/>
    <w:rsid w:val="00C52E11"/>
    <w:rsid w:val="00C53713"/>
    <w:rsid w:val="00C53A46"/>
    <w:rsid w:val="00C542B7"/>
    <w:rsid w:val="00C54483"/>
    <w:rsid w:val="00C54523"/>
    <w:rsid w:val="00C54883"/>
    <w:rsid w:val="00C54E91"/>
    <w:rsid w:val="00C54EC5"/>
    <w:rsid w:val="00C553F0"/>
    <w:rsid w:val="00C55A91"/>
    <w:rsid w:val="00C55B17"/>
    <w:rsid w:val="00C55BCC"/>
    <w:rsid w:val="00C55D26"/>
    <w:rsid w:val="00C55D82"/>
    <w:rsid w:val="00C561AA"/>
    <w:rsid w:val="00C56286"/>
    <w:rsid w:val="00C563BF"/>
    <w:rsid w:val="00C56D25"/>
    <w:rsid w:val="00C56E98"/>
    <w:rsid w:val="00C573B3"/>
    <w:rsid w:val="00C5778B"/>
    <w:rsid w:val="00C5791E"/>
    <w:rsid w:val="00C57B38"/>
    <w:rsid w:val="00C604EF"/>
    <w:rsid w:val="00C60713"/>
    <w:rsid w:val="00C60BD8"/>
    <w:rsid w:val="00C60C12"/>
    <w:rsid w:val="00C60D67"/>
    <w:rsid w:val="00C60DD6"/>
    <w:rsid w:val="00C61A9D"/>
    <w:rsid w:val="00C61B45"/>
    <w:rsid w:val="00C61CCA"/>
    <w:rsid w:val="00C6256E"/>
    <w:rsid w:val="00C62846"/>
    <w:rsid w:val="00C62D72"/>
    <w:rsid w:val="00C62F1B"/>
    <w:rsid w:val="00C63624"/>
    <w:rsid w:val="00C63AC6"/>
    <w:rsid w:val="00C63C91"/>
    <w:rsid w:val="00C63D54"/>
    <w:rsid w:val="00C63EB0"/>
    <w:rsid w:val="00C63F42"/>
    <w:rsid w:val="00C64172"/>
    <w:rsid w:val="00C643DD"/>
    <w:rsid w:val="00C64609"/>
    <w:rsid w:val="00C650B9"/>
    <w:rsid w:val="00C65388"/>
    <w:rsid w:val="00C654FB"/>
    <w:rsid w:val="00C65691"/>
    <w:rsid w:val="00C65960"/>
    <w:rsid w:val="00C6622D"/>
    <w:rsid w:val="00C6626B"/>
    <w:rsid w:val="00C6630D"/>
    <w:rsid w:val="00C66317"/>
    <w:rsid w:val="00C66840"/>
    <w:rsid w:val="00C6694B"/>
    <w:rsid w:val="00C66CA2"/>
    <w:rsid w:val="00C66F41"/>
    <w:rsid w:val="00C671E4"/>
    <w:rsid w:val="00C6754C"/>
    <w:rsid w:val="00C6756D"/>
    <w:rsid w:val="00C67C2B"/>
    <w:rsid w:val="00C67D2E"/>
    <w:rsid w:val="00C67E79"/>
    <w:rsid w:val="00C67FF4"/>
    <w:rsid w:val="00C701BD"/>
    <w:rsid w:val="00C701ED"/>
    <w:rsid w:val="00C7033D"/>
    <w:rsid w:val="00C7046D"/>
    <w:rsid w:val="00C704D2"/>
    <w:rsid w:val="00C7086F"/>
    <w:rsid w:val="00C70BEA"/>
    <w:rsid w:val="00C70C57"/>
    <w:rsid w:val="00C70F0F"/>
    <w:rsid w:val="00C71186"/>
    <w:rsid w:val="00C711C4"/>
    <w:rsid w:val="00C7133A"/>
    <w:rsid w:val="00C71812"/>
    <w:rsid w:val="00C71EF9"/>
    <w:rsid w:val="00C71F73"/>
    <w:rsid w:val="00C71FCB"/>
    <w:rsid w:val="00C723A5"/>
    <w:rsid w:val="00C72436"/>
    <w:rsid w:val="00C724FD"/>
    <w:rsid w:val="00C725D5"/>
    <w:rsid w:val="00C7274A"/>
    <w:rsid w:val="00C72F50"/>
    <w:rsid w:val="00C730A0"/>
    <w:rsid w:val="00C73239"/>
    <w:rsid w:val="00C73730"/>
    <w:rsid w:val="00C73776"/>
    <w:rsid w:val="00C7389C"/>
    <w:rsid w:val="00C73AE2"/>
    <w:rsid w:val="00C73D3B"/>
    <w:rsid w:val="00C740B7"/>
    <w:rsid w:val="00C74180"/>
    <w:rsid w:val="00C742F1"/>
    <w:rsid w:val="00C74638"/>
    <w:rsid w:val="00C7477F"/>
    <w:rsid w:val="00C74F8E"/>
    <w:rsid w:val="00C753F8"/>
    <w:rsid w:val="00C754A3"/>
    <w:rsid w:val="00C75536"/>
    <w:rsid w:val="00C75700"/>
    <w:rsid w:val="00C7593A"/>
    <w:rsid w:val="00C75DFF"/>
    <w:rsid w:val="00C75E19"/>
    <w:rsid w:val="00C75F79"/>
    <w:rsid w:val="00C761C5"/>
    <w:rsid w:val="00C76360"/>
    <w:rsid w:val="00C76440"/>
    <w:rsid w:val="00C76454"/>
    <w:rsid w:val="00C76471"/>
    <w:rsid w:val="00C76916"/>
    <w:rsid w:val="00C76B63"/>
    <w:rsid w:val="00C7715A"/>
    <w:rsid w:val="00C7721B"/>
    <w:rsid w:val="00C774D9"/>
    <w:rsid w:val="00C774F1"/>
    <w:rsid w:val="00C77535"/>
    <w:rsid w:val="00C77560"/>
    <w:rsid w:val="00C7765D"/>
    <w:rsid w:val="00C777D8"/>
    <w:rsid w:val="00C7793C"/>
    <w:rsid w:val="00C77ACC"/>
    <w:rsid w:val="00C77F40"/>
    <w:rsid w:val="00C77F6E"/>
    <w:rsid w:val="00C77FB9"/>
    <w:rsid w:val="00C802E5"/>
    <w:rsid w:val="00C803EA"/>
    <w:rsid w:val="00C80731"/>
    <w:rsid w:val="00C80761"/>
    <w:rsid w:val="00C80E9E"/>
    <w:rsid w:val="00C8121E"/>
    <w:rsid w:val="00C81329"/>
    <w:rsid w:val="00C8133E"/>
    <w:rsid w:val="00C81D11"/>
    <w:rsid w:val="00C81D3A"/>
    <w:rsid w:val="00C82312"/>
    <w:rsid w:val="00C82537"/>
    <w:rsid w:val="00C826D2"/>
    <w:rsid w:val="00C82D71"/>
    <w:rsid w:val="00C8307E"/>
    <w:rsid w:val="00C8311F"/>
    <w:rsid w:val="00C831E5"/>
    <w:rsid w:val="00C831F9"/>
    <w:rsid w:val="00C8360F"/>
    <w:rsid w:val="00C8368F"/>
    <w:rsid w:val="00C83938"/>
    <w:rsid w:val="00C84177"/>
    <w:rsid w:val="00C84290"/>
    <w:rsid w:val="00C84500"/>
    <w:rsid w:val="00C84648"/>
    <w:rsid w:val="00C84A0D"/>
    <w:rsid w:val="00C85008"/>
    <w:rsid w:val="00C852BB"/>
    <w:rsid w:val="00C8537F"/>
    <w:rsid w:val="00C856DD"/>
    <w:rsid w:val="00C8589B"/>
    <w:rsid w:val="00C85A44"/>
    <w:rsid w:val="00C85BBE"/>
    <w:rsid w:val="00C85EBD"/>
    <w:rsid w:val="00C8627B"/>
    <w:rsid w:val="00C86499"/>
    <w:rsid w:val="00C869B3"/>
    <w:rsid w:val="00C86B0B"/>
    <w:rsid w:val="00C86C3D"/>
    <w:rsid w:val="00C8721A"/>
    <w:rsid w:val="00C87D42"/>
    <w:rsid w:val="00C87F87"/>
    <w:rsid w:val="00C9053F"/>
    <w:rsid w:val="00C90935"/>
    <w:rsid w:val="00C90947"/>
    <w:rsid w:val="00C90B74"/>
    <w:rsid w:val="00C90C1E"/>
    <w:rsid w:val="00C91291"/>
    <w:rsid w:val="00C9136E"/>
    <w:rsid w:val="00C91466"/>
    <w:rsid w:val="00C91612"/>
    <w:rsid w:val="00C91813"/>
    <w:rsid w:val="00C9183F"/>
    <w:rsid w:val="00C919E8"/>
    <w:rsid w:val="00C91C25"/>
    <w:rsid w:val="00C91C70"/>
    <w:rsid w:val="00C91D37"/>
    <w:rsid w:val="00C91E75"/>
    <w:rsid w:val="00C9248F"/>
    <w:rsid w:val="00C925C7"/>
    <w:rsid w:val="00C926E0"/>
    <w:rsid w:val="00C92CC9"/>
    <w:rsid w:val="00C92EF0"/>
    <w:rsid w:val="00C9335C"/>
    <w:rsid w:val="00C936FF"/>
    <w:rsid w:val="00C93820"/>
    <w:rsid w:val="00C93DA4"/>
    <w:rsid w:val="00C93DD5"/>
    <w:rsid w:val="00C940DC"/>
    <w:rsid w:val="00C9430F"/>
    <w:rsid w:val="00C94515"/>
    <w:rsid w:val="00C94613"/>
    <w:rsid w:val="00C94917"/>
    <w:rsid w:val="00C94ABB"/>
    <w:rsid w:val="00C94E72"/>
    <w:rsid w:val="00C952C6"/>
    <w:rsid w:val="00C9534E"/>
    <w:rsid w:val="00C95368"/>
    <w:rsid w:val="00C9558E"/>
    <w:rsid w:val="00C9582D"/>
    <w:rsid w:val="00C95966"/>
    <w:rsid w:val="00C959F4"/>
    <w:rsid w:val="00C95AAA"/>
    <w:rsid w:val="00C95DD9"/>
    <w:rsid w:val="00C95F7F"/>
    <w:rsid w:val="00C96096"/>
    <w:rsid w:val="00C96105"/>
    <w:rsid w:val="00C96163"/>
    <w:rsid w:val="00C969E0"/>
    <w:rsid w:val="00C96AFF"/>
    <w:rsid w:val="00C96EC0"/>
    <w:rsid w:val="00C96EFF"/>
    <w:rsid w:val="00C96F93"/>
    <w:rsid w:val="00C97228"/>
    <w:rsid w:val="00C9723E"/>
    <w:rsid w:val="00C97303"/>
    <w:rsid w:val="00C973F8"/>
    <w:rsid w:val="00C97C79"/>
    <w:rsid w:val="00C97E52"/>
    <w:rsid w:val="00C97FF2"/>
    <w:rsid w:val="00CA00BB"/>
    <w:rsid w:val="00CA04EB"/>
    <w:rsid w:val="00CA0BBB"/>
    <w:rsid w:val="00CA0DED"/>
    <w:rsid w:val="00CA0E61"/>
    <w:rsid w:val="00CA0F6A"/>
    <w:rsid w:val="00CA119E"/>
    <w:rsid w:val="00CA1447"/>
    <w:rsid w:val="00CA1C39"/>
    <w:rsid w:val="00CA1CAC"/>
    <w:rsid w:val="00CA2D7B"/>
    <w:rsid w:val="00CA33E4"/>
    <w:rsid w:val="00CA37B3"/>
    <w:rsid w:val="00CA41ED"/>
    <w:rsid w:val="00CA47CE"/>
    <w:rsid w:val="00CA47D9"/>
    <w:rsid w:val="00CA4835"/>
    <w:rsid w:val="00CA4F78"/>
    <w:rsid w:val="00CA513F"/>
    <w:rsid w:val="00CA53FC"/>
    <w:rsid w:val="00CA5726"/>
    <w:rsid w:val="00CA59B2"/>
    <w:rsid w:val="00CA5AEE"/>
    <w:rsid w:val="00CA5CBC"/>
    <w:rsid w:val="00CA5F1A"/>
    <w:rsid w:val="00CA6407"/>
    <w:rsid w:val="00CA6459"/>
    <w:rsid w:val="00CA69D2"/>
    <w:rsid w:val="00CA7206"/>
    <w:rsid w:val="00CA7362"/>
    <w:rsid w:val="00CA73BD"/>
    <w:rsid w:val="00CA79CE"/>
    <w:rsid w:val="00CB03B0"/>
    <w:rsid w:val="00CB07B6"/>
    <w:rsid w:val="00CB0906"/>
    <w:rsid w:val="00CB093D"/>
    <w:rsid w:val="00CB0B7A"/>
    <w:rsid w:val="00CB0EFD"/>
    <w:rsid w:val="00CB12F5"/>
    <w:rsid w:val="00CB1791"/>
    <w:rsid w:val="00CB17F0"/>
    <w:rsid w:val="00CB1A5C"/>
    <w:rsid w:val="00CB1CC4"/>
    <w:rsid w:val="00CB21FD"/>
    <w:rsid w:val="00CB2687"/>
    <w:rsid w:val="00CB26B0"/>
    <w:rsid w:val="00CB272D"/>
    <w:rsid w:val="00CB38A1"/>
    <w:rsid w:val="00CB3913"/>
    <w:rsid w:val="00CB3D1B"/>
    <w:rsid w:val="00CB43F0"/>
    <w:rsid w:val="00CB4664"/>
    <w:rsid w:val="00CB468E"/>
    <w:rsid w:val="00CB4A39"/>
    <w:rsid w:val="00CB4EA5"/>
    <w:rsid w:val="00CB544F"/>
    <w:rsid w:val="00CB5584"/>
    <w:rsid w:val="00CB58C7"/>
    <w:rsid w:val="00CB58FB"/>
    <w:rsid w:val="00CB5EE0"/>
    <w:rsid w:val="00CB608C"/>
    <w:rsid w:val="00CB67C3"/>
    <w:rsid w:val="00CB6820"/>
    <w:rsid w:val="00CB6972"/>
    <w:rsid w:val="00CB6991"/>
    <w:rsid w:val="00CB69BE"/>
    <w:rsid w:val="00CB73A6"/>
    <w:rsid w:val="00CB7895"/>
    <w:rsid w:val="00CB7AAB"/>
    <w:rsid w:val="00CB7F40"/>
    <w:rsid w:val="00CC0007"/>
    <w:rsid w:val="00CC0461"/>
    <w:rsid w:val="00CC0565"/>
    <w:rsid w:val="00CC0B6E"/>
    <w:rsid w:val="00CC136B"/>
    <w:rsid w:val="00CC14AB"/>
    <w:rsid w:val="00CC1C4F"/>
    <w:rsid w:val="00CC1C80"/>
    <w:rsid w:val="00CC23E3"/>
    <w:rsid w:val="00CC2A5E"/>
    <w:rsid w:val="00CC2AC7"/>
    <w:rsid w:val="00CC2C8D"/>
    <w:rsid w:val="00CC2EA5"/>
    <w:rsid w:val="00CC30AB"/>
    <w:rsid w:val="00CC3107"/>
    <w:rsid w:val="00CC33BD"/>
    <w:rsid w:val="00CC4518"/>
    <w:rsid w:val="00CC4761"/>
    <w:rsid w:val="00CC48F6"/>
    <w:rsid w:val="00CC49C8"/>
    <w:rsid w:val="00CC4FBC"/>
    <w:rsid w:val="00CC58AC"/>
    <w:rsid w:val="00CC5C60"/>
    <w:rsid w:val="00CC6291"/>
    <w:rsid w:val="00CC6961"/>
    <w:rsid w:val="00CC6C8A"/>
    <w:rsid w:val="00CC709A"/>
    <w:rsid w:val="00CC721A"/>
    <w:rsid w:val="00CC74A4"/>
    <w:rsid w:val="00CC74AA"/>
    <w:rsid w:val="00CC750A"/>
    <w:rsid w:val="00CC77D8"/>
    <w:rsid w:val="00CC77DB"/>
    <w:rsid w:val="00CC77E2"/>
    <w:rsid w:val="00CC7BE9"/>
    <w:rsid w:val="00CC7D72"/>
    <w:rsid w:val="00CC7E55"/>
    <w:rsid w:val="00CD02A3"/>
    <w:rsid w:val="00CD05B6"/>
    <w:rsid w:val="00CD07C7"/>
    <w:rsid w:val="00CD0D94"/>
    <w:rsid w:val="00CD10CD"/>
    <w:rsid w:val="00CD1335"/>
    <w:rsid w:val="00CD14A6"/>
    <w:rsid w:val="00CD162B"/>
    <w:rsid w:val="00CD20B7"/>
    <w:rsid w:val="00CD2223"/>
    <w:rsid w:val="00CD22B3"/>
    <w:rsid w:val="00CD2AAE"/>
    <w:rsid w:val="00CD2B69"/>
    <w:rsid w:val="00CD2D43"/>
    <w:rsid w:val="00CD3072"/>
    <w:rsid w:val="00CD3481"/>
    <w:rsid w:val="00CD367B"/>
    <w:rsid w:val="00CD3B37"/>
    <w:rsid w:val="00CD421E"/>
    <w:rsid w:val="00CD426C"/>
    <w:rsid w:val="00CD430D"/>
    <w:rsid w:val="00CD430F"/>
    <w:rsid w:val="00CD4412"/>
    <w:rsid w:val="00CD4455"/>
    <w:rsid w:val="00CD49ED"/>
    <w:rsid w:val="00CD4EB6"/>
    <w:rsid w:val="00CD4F5C"/>
    <w:rsid w:val="00CD539A"/>
    <w:rsid w:val="00CD5942"/>
    <w:rsid w:val="00CD5ADF"/>
    <w:rsid w:val="00CD5D0E"/>
    <w:rsid w:val="00CD5E5C"/>
    <w:rsid w:val="00CD5F5A"/>
    <w:rsid w:val="00CD608C"/>
    <w:rsid w:val="00CD6297"/>
    <w:rsid w:val="00CD6387"/>
    <w:rsid w:val="00CD6609"/>
    <w:rsid w:val="00CD66A4"/>
    <w:rsid w:val="00CD67DB"/>
    <w:rsid w:val="00CD6E0C"/>
    <w:rsid w:val="00CD702F"/>
    <w:rsid w:val="00CD7784"/>
    <w:rsid w:val="00CD7AF0"/>
    <w:rsid w:val="00CD7FBB"/>
    <w:rsid w:val="00CE0016"/>
    <w:rsid w:val="00CE00AC"/>
    <w:rsid w:val="00CE0DFE"/>
    <w:rsid w:val="00CE0F55"/>
    <w:rsid w:val="00CE10A5"/>
    <w:rsid w:val="00CE1658"/>
    <w:rsid w:val="00CE1AD9"/>
    <w:rsid w:val="00CE1C8A"/>
    <w:rsid w:val="00CE1D98"/>
    <w:rsid w:val="00CE2266"/>
    <w:rsid w:val="00CE2E1F"/>
    <w:rsid w:val="00CE375F"/>
    <w:rsid w:val="00CE3811"/>
    <w:rsid w:val="00CE3A23"/>
    <w:rsid w:val="00CE447C"/>
    <w:rsid w:val="00CE459F"/>
    <w:rsid w:val="00CE46A3"/>
    <w:rsid w:val="00CE48AA"/>
    <w:rsid w:val="00CE4EBE"/>
    <w:rsid w:val="00CE50DD"/>
    <w:rsid w:val="00CE55F8"/>
    <w:rsid w:val="00CE58FB"/>
    <w:rsid w:val="00CE597A"/>
    <w:rsid w:val="00CE5B58"/>
    <w:rsid w:val="00CE5BAA"/>
    <w:rsid w:val="00CE5CC5"/>
    <w:rsid w:val="00CE5D15"/>
    <w:rsid w:val="00CE5E8C"/>
    <w:rsid w:val="00CE6F0B"/>
    <w:rsid w:val="00CE7097"/>
    <w:rsid w:val="00CE7377"/>
    <w:rsid w:val="00CE74BB"/>
    <w:rsid w:val="00CE7699"/>
    <w:rsid w:val="00CE790D"/>
    <w:rsid w:val="00CF00F9"/>
    <w:rsid w:val="00CF0274"/>
    <w:rsid w:val="00CF028F"/>
    <w:rsid w:val="00CF066B"/>
    <w:rsid w:val="00CF06B1"/>
    <w:rsid w:val="00CF0F92"/>
    <w:rsid w:val="00CF0FCC"/>
    <w:rsid w:val="00CF10A8"/>
    <w:rsid w:val="00CF1A61"/>
    <w:rsid w:val="00CF1AE0"/>
    <w:rsid w:val="00CF1D03"/>
    <w:rsid w:val="00CF1EAB"/>
    <w:rsid w:val="00CF218A"/>
    <w:rsid w:val="00CF24F2"/>
    <w:rsid w:val="00CF2731"/>
    <w:rsid w:val="00CF357E"/>
    <w:rsid w:val="00CF3899"/>
    <w:rsid w:val="00CF3CC9"/>
    <w:rsid w:val="00CF4104"/>
    <w:rsid w:val="00CF4189"/>
    <w:rsid w:val="00CF48CC"/>
    <w:rsid w:val="00CF493D"/>
    <w:rsid w:val="00CF4CFB"/>
    <w:rsid w:val="00CF4D9A"/>
    <w:rsid w:val="00CF52D5"/>
    <w:rsid w:val="00CF55E9"/>
    <w:rsid w:val="00CF5D4C"/>
    <w:rsid w:val="00CF5E05"/>
    <w:rsid w:val="00CF630E"/>
    <w:rsid w:val="00CF6644"/>
    <w:rsid w:val="00CF67FA"/>
    <w:rsid w:val="00CF6822"/>
    <w:rsid w:val="00CF6A3C"/>
    <w:rsid w:val="00CF6C04"/>
    <w:rsid w:val="00CF6D23"/>
    <w:rsid w:val="00CF6E5D"/>
    <w:rsid w:val="00CF70E7"/>
    <w:rsid w:val="00CF784C"/>
    <w:rsid w:val="00CF79EE"/>
    <w:rsid w:val="00CF7A60"/>
    <w:rsid w:val="00CF7E1E"/>
    <w:rsid w:val="00D00229"/>
    <w:rsid w:val="00D0086F"/>
    <w:rsid w:val="00D012DB"/>
    <w:rsid w:val="00D01A06"/>
    <w:rsid w:val="00D01C10"/>
    <w:rsid w:val="00D01C2A"/>
    <w:rsid w:val="00D01F98"/>
    <w:rsid w:val="00D01FBD"/>
    <w:rsid w:val="00D0210F"/>
    <w:rsid w:val="00D023B7"/>
    <w:rsid w:val="00D02F07"/>
    <w:rsid w:val="00D03055"/>
    <w:rsid w:val="00D03207"/>
    <w:rsid w:val="00D03275"/>
    <w:rsid w:val="00D03659"/>
    <w:rsid w:val="00D03AAC"/>
    <w:rsid w:val="00D03B1A"/>
    <w:rsid w:val="00D0442D"/>
    <w:rsid w:val="00D04D8B"/>
    <w:rsid w:val="00D04D8E"/>
    <w:rsid w:val="00D04FED"/>
    <w:rsid w:val="00D05BA1"/>
    <w:rsid w:val="00D05DE8"/>
    <w:rsid w:val="00D05E39"/>
    <w:rsid w:val="00D0621B"/>
    <w:rsid w:val="00D06399"/>
    <w:rsid w:val="00D06527"/>
    <w:rsid w:val="00D06695"/>
    <w:rsid w:val="00D06DBC"/>
    <w:rsid w:val="00D06ED1"/>
    <w:rsid w:val="00D078B2"/>
    <w:rsid w:val="00D07A9D"/>
    <w:rsid w:val="00D07C71"/>
    <w:rsid w:val="00D07FE2"/>
    <w:rsid w:val="00D10135"/>
    <w:rsid w:val="00D1049E"/>
    <w:rsid w:val="00D1050B"/>
    <w:rsid w:val="00D10B32"/>
    <w:rsid w:val="00D10B7F"/>
    <w:rsid w:val="00D10FC0"/>
    <w:rsid w:val="00D11124"/>
    <w:rsid w:val="00D111E2"/>
    <w:rsid w:val="00D11601"/>
    <w:rsid w:val="00D119D0"/>
    <w:rsid w:val="00D119E9"/>
    <w:rsid w:val="00D119F2"/>
    <w:rsid w:val="00D11D1F"/>
    <w:rsid w:val="00D11E34"/>
    <w:rsid w:val="00D12500"/>
    <w:rsid w:val="00D12A14"/>
    <w:rsid w:val="00D12B22"/>
    <w:rsid w:val="00D12C03"/>
    <w:rsid w:val="00D13836"/>
    <w:rsid w:val="00D138E9"/>
    <w:rsid w:val="00D13B15"/>
    <w:rsid w:val="00D13B4C"/>
    <w:rsid w:val="00D13CDF"/>
    <w:rsid w:val="00D14520"/>
    <w:rsid w:val="00D14A6C"/>
    <w:rsid w:val="00D14DDA"/>
    <w:rsid w:val="00D15477"/>
    <w:rsid w:val="00D154D3"/>
    <w:rsid w:val="00D15685"/>
    <w:rsid w:val="00D1602F"/>
    <w:rsid w:val="00D1622F"/>
    <w:rsid w:val="00D16EA8"/>
    <w:rsid w:val="00D1719A"/>
    <w:rsid w:val="00D17276"/>
    <w:rsid w:val="00D173A0"/>
    <w:rsid w:val="00D173D1"/>
    <w:rsid w:val="00D1787E"/>
    <w:rsid w:val="00D1795C"/>
    <w:rsid w:val="00D17B86"/>
    <w:rsid w:val="00D17C6E"/>
    <w:rsid w:val="00D201D3"/>
    <w:rsid w:val="00D20426"/>
    <w:rsid w:val="00D20A7A"/>
    <w:rsid w:val="00D20AC0"/>
    <w:rsid w:val="00D20C4D"/>
    <w:rsid w:val="00D20DEE"/>
    <w:rsid w:val="00D20F9A"/>
    <w:rsid w:val="00D21173"/>
    <w:rsid w:val="00D2153D"/>
    <w:rsid w:val="00D21667"/>
    <w:rsid w:val="00D2191B"/>
    <w:rsid w:val="00D219E6"/>
    <w:rsid w:val="00D21D0C"/>
    <w:rsid w:val="00D2224E"/>
    <w:rsid w:val="00D22786"/>
    <w:rsid w:val="00D22DF7"/>
    <w:rsid w:val="00D22E5C"/>
    <w:rsid w:val="00D23166"/>
    <w:rsid w:val="00D23345"/>
    <w:rsid w:val="00D236C6"/>
    <w:rsid w:val="00D236EE"/>
    <w:rsid w:val="00D23CB1"/>
    <w:rsid w:val="00D246C0"/>
    <w:rsid w:val="00D24764"/>
    <w:rsid w:val="00D253E1"/>
    <w:rsid w:val="00D258F1"/>
    <w:rsid w:val="00D26610"/>
    <w:rsid w:val="00D266C2"/>
    <w:rsid w:val="00D26788"/>
    <w:rsid w:val="00D26C6E"/>
    <w:rsid w:val="00D26E42"/>
    <w:rsid w:val="00D272F4"/>
    <w:rsid w:val="00D27319"/>
    <w:rsid w:val="00D2737E"/>
    <w:rsid w:val="00D279F9"/>
    <w:rsid w:val="00D27C53"/>
    <w:rsid w:val="00D306D2"/>
    <w:rsid w:val="00D30B39"/>
    <w:rsid w:val="00D30F7A"/>
    <w:rsid w:val="00D31118"/>
    <w:rsid w:val="00D31239"/>
    <w:rsid w:val="00D31484"/>
    <w:rsid w:val="00D316D4"/>
    <w:rsid w:val="00D319CD"/>
    <w:rsid w:val="00D31CA7"/>
    <w:rsid w:val="00D31EC8"/>
    <w:rsid w:val="00D320F5"/>
    <w:rsid w:val="00D32603"/>
    <w:rsid w:val="00D32BE9"/>
    <w:rsid w:val="00D32FC3"/>
    <w:rsid w:val="00D3307B"/>
    <w:rsid w:val="00D330F3"/>
    <w:rsid w:val="00D33171"/>
    <w:rsid w:val="00D331C3"/>
    <w:rsid w:val="00D33225"/>
    <w:rsid w:val="00D333A7"/>
    <w:rsid w:val="00D3374C"/>
    <w:rsid w:val="00D33A5C"/>
    <w:rsid w:val="00D347F4"/>
    <w:rsid w:val="00D34989"/>
    <w:rsid w:val="00D34B35"/>
    <w:rsid w:val="00D34C26"/>
    <w:rsid w:val="00D34C66"/>
    <w:rsid w:val="00D35105"/>
    <w:rsid w:val="00D35465"/>
    <w:rsid w:val="00D357C1"/>
    <w:rsid w:val="00D358EE"/>
    <w:rsid w:val="00D35ABC"/>
    <w:rsid w:val="00D35D64"/>
    <w:rsid w:val="00D35DBB"/>
    <w:rsid w:val="00D35EF5"/>
    <w:rsid w:val="00D3600D"/>
    <w:rsid w:val="00D36010"/>
    <w:rsid w:val="00D361D7"/>
    <w:rsid w:val="00D3648B"/>
    <w:rsid w:val="00D36586"/>
    <w:rsid w:val="00D36A0F"/>
    <w:rsid w:val="00D36A48"/>
    <w:rsid w:val="00D371ED"/>
    <w:rsid w:val="00D374C5"/>
    <w:rsid w:val="00D37823"/>
    <w:rsid w:val="00D37923"/>
    <w:rsid w:val="00D37A2F"/>
    <w:rsid w:val="00D37B88"/>
    <w:rsid w:val="00D40009"/>
    <w:rsid w:val="00D4014F"/>
    <w:rsid w:val="00D40B56"/>
    <w:rsid w:val="00D410C4"/>
    <w:rsid w:val="00D41AF5"/>
    <w:rsid w:val="00D41BDF"/>
    <w:rsid w:val="00D4203C"/>
    <w:rsid w:val="00D421CA"/>
    <w:rsid w:val="00D428B7"/>
    <w:rsid w:val="00D42EF8"/>
    <w:rsid w:val="00D42FAD"/>
    <w:rsid w:val="00D42FE5"/>
    <w:rsid w:val="00D4338B"/>
    <w:rsid w:val="00D43770"/>
    <w:rsid w:val="00D43971"/>
    <w:rsid w:val="00D43E1F"/>
    <w:rsid w:val="00D43E6D"/>
    <w:rsid w:val="00D446D3"/>
    <w:rsid w:val="00D44728"/>
    <w:rsid w:val="00D448DC"/>
    <w:rsid w:val="00D44933"/>
    <w:rsid w:val="00D44F8F"/>
    <w:rsid w:val="00D4529C"/>
    <w:rsid w:val="00D456E3"/>
    <w:rsid w:val="00D45739"/>
    <w:rsid w:val="00D45B6E"/>
    <w:rsid w:val="00D45B7C"/>
    <w:rsid w:val="00D467DD"/>
    <w:rsid w:val="00D46AD6"/>
    <w:rsid w:val="00D4709A"/>
    <w:rsid w:val="00D470CF"/>
    <w:rsid w:val="00D4711E"/>
    <w:rsid w:val="00D473D4"/>
    <w:rsid w:val="00D47A51"/>
    <w:rsid w:val="00D47A79"/>
    <w:rsid w:val="00D47E8A"/>
    <w:rsid w:val="00D502C5"/>
    <w:rsid w:val="00D5076D"/>
    <w:rsid w:val="00D508C5"/>
    <w:rsid w:val="00D50B5C"/>
    <w:rsid w:val="00D50DD4"/>
    <w:rsid w:val="00D51670"/>
    <w:rsid w:val="00D51E93"/>
    <w:rsid w:val="00D51E9E"/>
    <w:rsid w:val="00D51FC8"/>
    <w:rsid w:val="00D52212"/>
    <w:rsid w:val="00D524C6"/>
    <w:rsid w:val="00D52621"/>
    <w:rsid w:val="00D52681"/>
    <w:rsid w:val="00D52721"/>
    <w:rsid w:val="00D528C2"/>
    <w:rsid w:val="00D52E2B"/>
    <w:rsid w:val="00D53186"/>
    <w:rsid w:val="00D532F9"/>
    <w:rsid w:val="00D5332C"/>
    <w:rsid w:val="00D53A38"/>
    <w:rsid w:val="00D53D77"/>
    <w:rsid w:val="00D53E26"/>
    <w:rsid w:val="00D53E9C"/>
    <w:rsid w:val="00D540B0"/>
    <w:rsid w:val="00D54586"/>
    <w:rsid w:val="00D54651"/>
    <w:rsid w:val="00D54788"/>
    <w:rsid w:val="00D549C9"/>
    <w:rsid w:val="00D54C78"/>
    <w:rsid w:val="00D553A7"/>
    <w:rsid w:val="00D5542B"/>
    <w:rsid w:val="00D5574B"/>
    <w:rsid w:val="00D55C68"/>
    <w:rsid w:val="00D55CEC"/>
    <w:rsid w:val="00D560A6"/>
    <w:rsid w:val="00D56119"/>
    <w:rsid w:val="00D562BF"/>
    <w:rsid w:val="00D565D9"/>
    <w:rsid w:val="00D56810"/>
    <w:rsid w:val="00D5683B"/>
    <w:rsid w:val="00D56C59"/>
    <w:rsid w:val="00D56D06"/>
    <w:rsid w:val="00D56F29"/>
    <w:rsid w:val="00D56FFE"/>
    <w:rsid w:val="00D57351"/>
    <w:rsid w:val="00D5770D"/>
    <w:rsid w:val="00D5773E"/>
    <w:rsid w:val="00D577FA"/>
    <w:rsid w:val="00D5794E"/>
    <w:rsid w:val="00D57963"/>
    <w:rsid w:val="00D579F1"/>
    <w:rsid w:val="00D57C14"/>
    <w:rsid w:val="00D60455"/>
    <w:rsid w:val="00D60C40"/>
    <w:rsid w:val="00D60CBC"/>
    <w:rsid w:val="00D60F88"/>
    <w:rsid w:val="00D615B6"/>
    <w:rsid w:val="00D6169D"/>
    <w:rsid w:val="00D6173B"/>
    <w:rsid w:val="00D61A7C"/>
    <w:rsid w:val="00D61E13"/>
    <w:rsid w:val="00D61E2D"/>
    <w:rsid w:val="00D62485"/>
    <w:rsid w:val="00D62516"/>
    <w:rsid w:val="00D6259F"/>
    <w:rsid w:val="00D62665"/>
    <w:rsid w:val="00D62931"/>
    <w:rsid w:val="00D62E3F"/>
    <w:rsid w:val="00D63712"/>
    <w:rsid w:val="00D63C94"/>
    <w:rsid w:val="00D6457D"/>
    <w:rsid w:val="00D6460C"/>
    <w:rsid w:val="00D6467B"/>
    <w:rsid w:val="00D649CB"/>
    <w:rsid w:val="00D649D0"/>
    <w:rsid w:val="00D64A01"/>
    <w:rsid w:val="00D64C99"/>
    <w:rsid w:val="00D64E27"/>
    <w:rsid w:val="00D64EF0"/>
    <w:rsid w:val="00D64FE7"/>
    <w:rsid w:val="00D65056"/>
    <w:rsid w:val="00D65498"/>
    <w:rsid w:val="00D655C5"/>
    <w:rsid w:val="00D6564E"/>
    <w:rsid w:val="00D65B01"/>
    <w:rsid w:val="00D65DF6"/>
    <w:rsid w:val="00D662B2"/>
    <w:rsid w:val="00D66385"/>
    <w:rsid w:val="00D668A1"/>
    <w:rsid w:val="00D66AF6"/>
    <w:rsid w:val="00D66B1E"/>
    <w:rsid w:val="00D66FF4"/>
    <w:rsid w:val="00D67000"/>
    <w:rsid w:val="00D670F7"/>
    <w:rsid w:val="00D67558"/>
    <w:rsid w:val="00D677B3"/>
    <w:rsid w:val="00D67BA1"/>
    <w:rsid w:val="00D701CA"/>
    <w:rsid w:val="00D70297"/>
    <w:rsid w:val="00D7071E"/>
    <w:rsid w:val="00D70BFB"/>
    <w:rsid w:val="00D70C66"/>
    <w:rsid w:val="00D70D48"/>
    <w:rsid w:val="00D70E7E"/>
    <w:rsid w:val="00D71239"/>
    <w:rsid w:val="00D712D1"/>
    <w:rsid w:val="00D71863"/>
    <w:rsid w:val="00D71AC8"/>
    <w:rsid w:val="00D71E9C"/>
    <w:rsid w:val="00D7227D"/>
    <w:rsid w:val="00D72524"/>
    <w:rsid w:val="00D7279A"/>
    <w:rsid w:val="00D7294E"/>
    <w:rsid w:val="00D72A1A"/>
    <w:rsid w:val="00D72A3A"/>
    <w:rsid w:val="00D72BA4"/>
    <w:rsid w:val="00D72DB9"/>
    <w:rsid w:val="00D72FF9"/>
    <w:rsid w:val="00D73063"/>
    <w:rsid w:val="00D732F4"/>
    <w:rsid w:val="00D73805"/>
    <w:rsid w:val="00D73837"/>
    <w:rsid w:val="00D73A2E"/>
    <w:rsid w:val="00D73AC0"/>
    <w:rsid w:val="00D73B09"/>
    <w:rsid w:val="00D73F95"/>
    <w:rsid w:val="00D75933"/>
    <w:rsid w:val="00D75C98"/>
    <w:rsid w:val="00D75CF5"/>
    <w:rsid w:val="00D7663D"/>
    <w:rsid w:val="00D76943"/>
    <w:rsid w:val="00D76E81"/>
    <w:rsid w:val="00D77855"/>
    <w:rsid w:val="00D77D31"/>
    <w:rsid w:val="00D80042"/>
    <w:rsid w:val="00D8018D"/>
    <w:rsid w:val="00D8019B"/>
    <w:rsid w:val="00D8029F"/>
    <w:rsid w:val="00D8046E"/>
    <w:rsid w:val="00D8086B"/>
    <w:rsid w:val="00D80CA3"/>
    <w:rsid w:val="00D80E36"/>
    <w:rsid w:val="00D80EC2"/>
    <w:rsid w:val="00D80EF5"/>
    <w:rsid w:val="00D81460"/>
    <w:rsid w:val="00D815C1"/>
    <w:rsid w:val="00D818D0"/>
    <w:rsid w:val="00D819D2"/>
    <w:rsid w:val="00D81AE4"/>
    <w:rsid w:val="00D81B77"/>
    <w:rsid w:val="00D82142"/>
    <w:rsid w:val="00D823C5"/>
    <w:rsid w:val="00D8272D"/>
    <w:rsid w:val="00D82848"/>
    <w:rsid w:val="00D82C2D"/>
    <w:rsid w:val="00D82C55"/>
    <w:rsid w:val="00D831DA"/>
    <w:rsid w:val="00D83359"/>
    <w:rsid w:val="00D83712"/>
    <w:rsid w:val="00D837A2"/>
    <w:rsid w:val="00D83D26"/>
    <w:rsid w:val="00D83DB5"/>
    <w:rsid w:val="00D840B3"/>
    <w:rsid w:val="00D841CA"/>
    <w:rsid w:val="00D842C9"/>
    <w:rsid w:val="00D845B4"/>
    <w:rsid w:val="00D8484E"/>
    <w:rsid w:val="00D84AE8"/>
    <w:rsid w:val="00D84D3E"/>
    <w:rsid w:val="00D85246"/>
    <w:rsid w:val="00D85A8F"/>
    <w:rsid w:val="00D85B52"/>
    <w:rsid w:val="00D86ED0"/>
    <w:rsid w:val="00D86F29"/>
    <w:rsid w:val="00D86FF5"/>
    <w:rsid w:val="00D875C4"/>
    <w:rsid w:val="00D878A2"/>
    <w:rsid w:val="00D879D9"/>
    <w:rsid w:val="00D87B7C"/>
    <w:rsid w:val="00D87CBB"/>
    <w:rsid w:val="00D901A3"/>
    <w:rsid w:val="00D9038B"/>
    <w:rsid w:val="00D903D3"/>
    <w:rsid w:val="00D903DF"/>
    <w:rsid w:val="00D90414"/>
    <w:rsid w:val="00D904E5"/>
    <w:rsid w:val="00D90BC2"/>
    <w:rsid w:val="00D90BC5"/>
    <w:rsid w:val="00D90F29"/>
    <w:rsid w:val="00D9116C"/>
    <w:rsid w:val="00D912AF"/>
    <w:rsid w:val="00D914D5"/>
    <w:rsid w:val="00D9156C"/>
    <w:rsid w:val="00D91BF2"/>
    <w:rsid w:val="00D91E45"/>
    <w:rsid w:val="00D91E83"/>
    <w:rsid w:val="00D92386"/>
    <w:rsid w:val="00D9252D"/>
    <w:rsid w:val="00D929D9"/>
    <w:rsid w:val="00D92B9A"/>
    <w:rsid w:val="00D932B0"/>
    <w:rsid w:val="00D932F1"/>
    <w:rsid w:val="00D938B8"/>
    <w:rsid w:val="00D93BD2"/>
    <w:rsid w:val="00D93EEF"/>
    <w:rsid w:val="00D93F16"/>
    <w:rsid w:val="00D940BE"/>
    <w:rsid w:val="00D94176"/>
    <w:rsid w:val="00D943BD"/>
    <w:rsid w:val="00D9443B"/>
    <w:rsid w:val="00D944A3"/>
    <w:rsid w:val="00D94560"/>
    <w:rsid w:val="00D945A0"/>
    <w:rsid w:val="00D946E8"/>
    <w:rsid w:val="00D94AC0"/>
    <w:rsid w:val="00D94FB3"/>
    <w:rsid w:val="00D959C1"/>
    <w:rsid w:val="00D95B45"/>
    <w:rsid w:val="00D961DE"/>
    <w:rsid w:val="00D961EE"/>
    <w:rsid w:val="00D9625F"/>
    <w:rsid w:val="00D96267"/>
    <w:rsid w:val="00D96701"/>
    <w:rsid w:val="00D968AB"/>
    <w:rsid w:val="00D96B17"/>
    <w:rsid w:val="00D96B1C"/>
    <w:rsid w:val="00D96BDA"/>
    <w:rsid w:val="00D971CD"/>
    <w:rsid w:val="00D97254"/>
    <w:rsid w:val="00D975F4"/>
    <w:rsid w:val="00D977E3"/>
    <w:rsid w:val="00D97E14"/>
    <w:rsid w:val="00D97E9B"/>
    <w:rsid w:val="00DA018E"/>
    <w:rsid w:val="00DA04C1"/>
    <w:rsid w:val="00DA080E"/>
    <w:rsid w:val="00DA0812"/>
    <w:rsid w:val="00DA0827"/>
    <w:rsid w:val="00DA125A"/>
    <w:rsid w:val="00DA1D50"/>
    <w:rsid w:val="00DA32F1"/>
    <w:rsid w:val="00DA3D78"/>
    <w:rsid w:val="00DA4741"/>
    <w:rsid w:val="00DA4C82"/>
    <w:rsid w:val="00DA4FDB"/>
    <w:rsid w:val="00DA5369"/>
    <w:rsid w:val="00DA565E"/>
    <w:rsid w:val="00DA5688"/>
    <w:rsid w:val="00DA5769"/>
    <w:rsid w:val="00DA5AFC"/>
    <w:rsid w:val="00DA6025"/>
    <w:rsid w:val="00DA60B3"/>
    <w:rsid w:val="00DA6105"/>
    <w:rsid w:val="00DA6143"/>
    <w:rsid w:val="00DA647E"/>
    <w:rsid w:val="00DA6544"/>
    <w:rsid w:val="00DA6866"/>
    <w:rsid w:val="00DA689B"/>
    <w:rsid w:val="00DA69CE"/>
    <w:rsid w:val="00DA6A6F"/>
    <w:rsid w:val="00DA6DEF"/>
    <w:rsid w:val="00DA6E5E"/>
    <w:rsid w:val="00DA72E0"/>
    <w:rsid w:val="00DA781C"/>
    <w:rsid w:val="00DA7EA0"/>
    <w:rsid w:val="00DA7FD7"/>
    <w:rsid w:val="00DB02E5"/>
    <w:rsid w:val="00DB0388"/>
    <w:rsid w:val="00DB0A54"/>
    <w:rsid w:val="00DB0C49"/>
    <w:rsid w:val="00DB1621"/>
    <w:rsid w:val="00DB1998"/>
    <w:rsid w:val="00DB212E"/>
    <w:rsid w:val="00DB262A"/>
    <w:rsid w:val="00DB2929"/>
    <w:rsid w:val="00DB2A61"/>
    <w:rsid w:val="00DB2D9F"/>
    <w:rsid w:val="00DB3DA4"/>
    <w:rsid w:val="00DB406F"/>
    <w:rsid w:val="00DB43C7"/>
    <w:rsid w:val="00DB4475"/>
    <w:rsid w:val="00DB4549"/>
    <w:rsid w:val="00DB461D"/>
    <w:rsid w:val="00DB48A3"/>
    <w:rsid w:val="00DB5088"/>
    <w:rsid w:val="00DB516E"/>
    <w:rsid w:val="00DB592C"/>
    <w:rsid w:val="00DB5BBF"/>
    <w:rsid w:val="00DB5CFF"/>
    <w:rsid w:val="00DB6932"/>
    <w:rsid w:val="00DB6982"/>
    <w:rsid w:val="00DB6BE0"/>
    <w:rsid w:val="00DB6F99"/>
    <w:rsid w:val="00DB73BB"/>
    <w:rsid w:val="00DB74A5"/>
    <w:rsid w:val="00DB79DD"/>
    <w:rsid w:val="00DB79FD"/>
    <w:rsid w:val="00DC022D"/>
    <w:rsid w:val="00DC05FB"/>
    <w:rsid w:val="00DC07C5"/>
    <w:rsid w:val="00DC083A"/>
    <w:rsid w:val="00DC0C72"/>
    <w:rsid w:val="00DC115B"/>
    <w:rsid w:val="00DC1307"/>
    <w:rsid w:val="00DC136D"/>
    <w:rsid w:val="00DC15BD"/>
    <w:rsid w:val="00DC16DA"/>
    <w:rsid w:val="00DC19F9"/>
    <w:rsid w:val="00DC1ADE"/>
    <w:rsid w:val="00DC1B6B"/>
    <w:rsid w:val="00DC1B9F"/>
    <w:rsid w:val="00DC1DE2"/>
    <w:rsid w:val="00DC1E59"/>
    <w:rsid w:val="00DC1EA5"/>
    <w:rsid w:val="00DC1F58"/>
    <w:rsid w:val="00DC2699"/>
    <w:rsid w:val="00DC26B2"/>
    <w:rsid w:val="00DC28DA"/>
    <w:rsid w:val="00DC2AD9"/>
    <w:rsid w:val="00DC30F1"/>
    <w:rsid w:val="00DC312C"/>
    <w:rsid w:val="00DC3374"/>
    <w:rsid w:val="00DC37B6"/>
    <w:rsid w:val="00DC3813"/>
    <w:rsid w:val="00DC39AB"/>
    <w:rsid w:val="00DC3C1C"/>
    <w:rsid w:val="00DC3F08"/>
    <w:rsid w:val="00DC4088"/>
    <w:rsid w:val="00DC48B5"/>
    <w:rsid w:val="00DC4E8C"/>
    <w:rsid w:val="00DC4F1D"/>
    <w:rsid w:val="00DC4F55"/>
    <w:rsid w:val="00DC550C"/>
    <w:rsid w:val="00DC555B"/>
    <w:rsid w:val="00DC5BA7"/>
    <w:rsid w:val="00DC5D1F"/>
    <w:rsid w:val="00DC5DB3"/>
    <w:rsid w:val="00DC608F"/>
    <w:rsid w:val="00DC67A5"/>
    <w:rsid w:val="00DC73EE"/>
    <w:rsid w:val="00DC7BFF"/>
    <w:rsid w:val="00DD0064"/>
    <w:rsid w:val="00DD03CF"/>
    <w:rsid w:val="00DD0417"/>
    <w:rsid w:val="00DD07FD"/>
    <w:rsid w:val="00DD0825"/>
    <w:rsid w:val="00DD09DD"/>
    <w:rsid w:val="00DD0A8B"/>
    <w:rsid w:val="00DD0B08"/>
    <w:rsid w:val="00DD0BF8"/>
    <w:rsid w:val="00DD1160"/>
    <w:rsid w:val="00DD1800"/>
    <w:rsid w:val="00DD1E04"/>
    <w:rsid w:val="00DD2386"/>
    <w:rsid w:val="00DD28FE"/>
    <w:rsid w:val="00DD2BD5"/>
    <w:rsid w:val="00DD322E"/>
    <w:rsid w:val="00DD329E"/>
    <w:rsid w:val="00DD34AC"/>
    <w:rsid w:val="00DD3661"/>
    <w:rsid w:val="00DD3AF6"/>
    <w:rsid w:val="00DD3B24"/>
    <w:rsid w:val="00DD40D4"/>
    <w:rsid w:val="00DD460C"/>
    <w:rsid w:val="00DD4611"/>
    <w:rsid w:val="00DD4676"/>
    <w:rsid w:val="00DD4F4A"/>
    <w:rsid w:val="00DD4FF8"/>
    <w:rsid w:val="00DD502C"/>
    <w:rsid w:val="00DD53E1"/>
    <w:rsid w:val="00DD56CC"/>
    <w:rsid w:val="00DD5A3D"/>
    <w:rsid w:val="00DD5F40"/>
    <w:rsid w:val="00DD6053"/>
    <w:rsid w:val="00DD61E5"/>
    <w:rsid w:val="00DD6622"/>
    <w:rsid w:val="00DD6924"/>
    <w:rsid w:val="00DD6CF2"/>
    <w:rsid w:val="00DD6FC4"/>
    <w:rsid w:val="00DD721A"/>
    <w:rsid w:val="00DD7842"/>
    <w:rsid w:val="00DD78FB"/>
    <w:rsid w:val="00DD7D9F"/>
    <w:rsid w:val="00DE06DD"/>
    <w:rsid w:val="00DE0AC4"/>
    <w:rsid w:val="00DE0C84"/>
    <w:rsid w:val="00DE0FBC"/>
    <w:rsid w:val="00DE1507"/>
    <w:rsid w:val="00DE15F0"/>
    <w:rsid w:val="00DE199A"/>
    <w:rsid w:val="00DE1ABA"/>
    <w:rsid w:val="00DE1AFE"/>
    <w:rsid w:val="00DE1EDA"/>
    <w:rsid w:val="00DE1EE9"/>
    <w:rsid w:val="00DE2181"/>
    <w:rsid w:val="00DE247A"/>
    <w:rsid w:val="00DE26EB"/>
    <w:rsid w:val="00DE2A20"/>
    <w:rsid w:val="00DE2A27"/>
    <w:rsid w:val="00DE2D13"/>
    <w:rsid w:val="00DE30BF"/>
    <w:rsid w:val="00DE31F5"/>
    <w:rsid w:val="00DE3320"/>
    <w:rsid w:val="00DE3406"/>
    <w:rsid w:val="00DE3553"/>
    <w:rsid w:val="00DE3584"/>
    <w:rsid w:val="00DE359D"/>
    <w:rsid w:val="00DE36D8"/>
    <w:rsid w:val="00DE37B8"/>
    <w:rsid w:val="00DE37FA"/>
    <w:rsid w:val="00DE3A80"/>
    <w:rsid w:val="00DE3AC8"/>
    <w:rsid w:val="00DE3BA7"/>
    <w:rsid w:val="00DE4340"/>
    <w:rsid w:val="00DE4345"/>
    <w:rsid w:val="00DE437A"/>
    <w:rsid w:val="00DE454A"/>
    <w:rsid w:val="00DE4AB5"/>
    <w:rsid w:val="00DE4EEE"/>
    <w:rsid w:val="00DE5161"/>
    <w:rsid w:val="00DE5226"/>
    <w:rsid w:val="00DE5543"/>
    <w:rsid w:val="00DE55B4"/>
    <w:rsid w:val="00DE580F"/>
    <w:rsid w:val="00DE5AE4"/>
    <w:rsid w:val="00DE6178"/>
    <w:rsid w:val="00DE61A8"/>
    <w:rsid w:val="00DE666D"/>
    <w:rsid w:val="00DE6728"/>
    <w:rsid w:val="00DE686F"/>
    <w:rsid w:val="00DE6A41"/>
    <w:rsid w:val="00DE6E4C"/>
    <w:rsid w:val="00DE7129"/>
    <w:rsid w:val="00DE73E5"/>
    <w:rsid w:val="00DE7572"/>
    <w:rsid w:val="00DE76EB"/>
    <w:rsid w:val="00DE788C"/>
    <w:rsid w:val="00DE7A3C"/>
    <w:rsid w:val="00DE7E78"/>
    <w:rsid w:val="00DE7EF2"/>
    <w:rsid w:val="00DF00AE"/>
    <w:rsid w:val="00DF0125"/>
    <w:rsid w:val="00DF0E87"/>
    <w:rsid w:val="00DF1349"/>
    <w:rsid w:val="00DF18BD"/>
    <w:rsid w:val="00DF1958"/>
    <w:rsid w:val="00DF1C40"/>
    <w:rsid w:val="00DF1DE4"/>
    <w:rsid w:val="00DF1E8B"/>
    <w:rsid w:val="00DF1F85"/>
    <w:rsid w:val="00DF23D0"/>
    <w:rsid w:val="00DF2694"/>
    <w:rsid w:val="00DF26A2"/>
    <w:rsid w:val="00DF2851"/>
    <w:rsid w:val="00DF30C1"/>
    <w:rsid w:val="00DF3816"/>
    <w:rsid w:val="00DF39FE"/>
    <w:rsid w:val="00DF405B"/>
    <w:rsid w:val="00DF4400"/>
    <w:rsid w:val="00DF4582"/>
    <w:rsid w:val="00DF4903"/>
    <w:rsid w:val="00DF4D81"/>
    <w:rsid w:val="00DF528B"/>
    <w:rsid w:val="00DF55AF"/>
    <w:rsid w:val="00DF57F1"/>
    <w:rsid w:val="00DF5F37"/>
    <w:rsid w:val="00DF6313"/>
    <w:rsid w:val="00DF668B"/>
    <w:rsid w:val="00DF66D6"/>
    <w:rsid w:val="00DF684F"/>
    <w:rsid w:val="00DF6FA6"/>
    <w:rsid w:val="00DF7091"/>
    <w:rsid w:val="00DF73BE"/>
    <w:rsid w:val="00DF7936"/>
    <w:rsid w:val="00DF7A5B"/>
    <w:rsid w:val="00DF7CBD"/>
    <w:rsid w:val="00DF7F10"/>
    <w:rsid w:val="00E0008F"/>
    <w:rsid w:val="00E002D0"/>
    <w:rsid w:val="00E00774"/>
    <w:rsid w:val="00E00857"/>
    <w:rsid w:val="00E00C47"/>
    <w:rsid w:val="00E0146D"/>
    <w:rsid w:val="00E01DBF"/>
    <w:rsid w:val="00E021CD"/>
    <w:rsid w:val="00E02704"/>
    <w:rsid w:val="00E0293C"/>
    <w:rsid w:val="00E02D4F"/>
    <w:rsid w:val="00E02EDA"/>
    <w:rsid w:val="00E0302B"/>
    <w:rsid w:val="00E030F6"/>
    <w:rsid w:val="00E03311"/>
    <w:rsid w:val="00E033A8"/>
    <w:rsid w:val="00E03548"/>
    <w:rsid w:val="00E03AA5"/>
    <w:rsid w:val="00E03F9F"/>
    <w:rsid w:val="00E0400D"/>
    <w:rsid w:val="00E04988"/>
    <w:rsid w:val="00E04BD4"/>
    <w:rsid w:val="00E04E1A"/>
    <w:rsid w:val="00E04F2F"/>
    <w:rsid w:val="00E05443"/>
    <w:rsid w:val="00E057C1"/>
    <w:rsid w:val="00E05947"/>
    <w:rsid w:val="00E05AD1"/>
    <w:rsid w:val="00E05B24"/>
    <w:rsid w:val="00E05B65"/>
    <w:rsid w:val="00E05F07"/>
    <w:rsid w:val="00E0619F"/>
    <w:rsid w:val="00E063E1"/>
    <w:rsid w:val="00E06447"/>
    <w:rsid w:val="00E0665D"/>
    <w:rsid w:val="00E067EE"/>
    <w:rsid w:val="00E06A1B"/>
    <w:rsid w:val="00E06C91"/>
    <w:rsid w:val="00E06F37"/>
    <w:rsid w:val="00E07853"/>
    <w:rsid w:val="00E079CB"/>
    <w:rsid w:val="00E07A87"/>
    <w:rsid w:val="00E07E2D"/>
    <w:rsid w:val="00E10354"/>
    <w:rsid w:val="00E10B3F"/>
    <w:rsid w:val="00E10BE6"/>
    <w:rsid w:val="00E116A0"/>
    <w:rsid w:val="00E118B5"/>
    <w:rsid w:val="00E120BA"/>
    <w:rsid w:val="00E12572"/>
    <w:rsid w:val="00E1356D"/>
    <w:rsid w:val="00E14497"/>
    <w:rsid w:val="00E145A9"/>
    <w:rsid w:val="00E14604"/>
    <w:rsid w:val="00E14D6C"/>
    <w:rsid w:val="00E15267"/>
    <w:rsid w:val="00E153FD"/>
    <w:rsid w:val="00E15951"/>
    <w:rsid w:val="00E15A04"/>
    <w:rsid w:val="00E15CB3"/>
    <w:rsid w:val="00E1604D"/>
    <w:rsid w:val="00E16219"/>
    <w:rsid w:val="00E16288"/>
    <w:rsid w:val="00E163A4"/>
    <w:rsid w:val="00E16923"/>
    <w:rsid w:val="00E16BD4"/>
    <w:rsid w:val="00E16C4E"/>
    <w:rsid w:val="00E17008"/>
    <w:rsid w:val="00E1713E"/>
    <w:rsid w:val="00E1727F"/>
    <w:rsid w:val="00E1732E"/>
    <w:rsid w:val="00E17D61"/>
    <w:rsid w:val="00E17E82"/>
    <w:rsid w:val="00E17ED2"/>
    <w:rsid w:val="00E20BDD"/>
    <w:rsid w:val="00E2113B"/>
    <w:rsid w:val="00E21A34"/>
    <w:rsid w:val="00E21A47"/>
    <w:rsid w:val="00E21BD2"/>
    <w:rsid w:val="00E22364"/>
    <w:rsid w:val="00E22857"/>
    <w:rsid w:val="00E22872"/>
    <w:rsid w:val="00E22B68"/>
    <w:rsid w:val="00E22BCC"/>
    <w:rsid w:val="00E22CB9"/>
    <w:rsid w:val="00E23531"/>
    <w:rsid w:val="00E235C6"/>
    <w:rsid w:val="00E2369E"/>
    <w:rsid w:val="00E23733"/>
    <w:rsid w:val="00E23A91"/>
    <w:rsid w:val="00E23B89"/>
    <w:rsid w:val="00E23F83"/>
    <w:rsid w:val="00E24019"/>
    <w:rsid w:val="00E2417B"/>
    <w:rsid w:val="00E244EB"/>
    <w:rsid w:val="00E24500"/>
    <w:rsid w:val="00E249FB"/>
    <w:rsid w:val="00E24C9D"/>
    <w:rsid w:val="00E24D84"/>
    <w:rsid w:val="00E250F8"/>
    <w:rsid w:val="00E2525A"/>
    <w:rsid w:val="00E25468"/>
    <w:rsid w:val="00E25608"/>
    <w:rsid w:val="00E256BC"/>
    <w:rsid w:val="00E257EC"/>
    <w:rsid w:val="00E25A2D"/>
    <w:rsid w:val="00E25E84"/>
    <w:rsid w:val="00E26A1E"/>
    <w:rsid w:val="00E26B2D"/>
    <w:rsid w:val="00E26CD4"/>
    <w:rsid w:val="00E27420"/>
    <w:rsid w:val="00E275C9"/>
    <w:rsid w:val="00E2761F"/>
    <w:rsid w:val="00E278C6"/>
    <w:rsid w:val="00E27BCF"/>
    <w:rsid w:val="00E27C2E"/>
    <w:rsid w:val="00E306E4"/>
    <w:rsid w:val="00E30B66"/>
    <w:rsid w:val="00E30E0D"/>
    <w:rsid w:val="00E31044"/>
    <w:rsid w:val="00E3153A"/>
    <w:rsid w:val="00E317CD"/>
    <w:rsid w:val="00E31A71"/>
    <w:rsid w:val="00E31BC5"/>
    <w:rsid w:val="00E31CFD"/>
    <w:rsid w:val="00E324FA"/>
    <w:rsid w:val="00E32557"/>
    <w:rsid w:val="00E327E2"/>
    <w:rsid w:val="00E32B3D"/>
    <w:rsid w:val="00E32CB9"/>
    <w:rsid w:val="00E32CF7"/>
    <w:rsid w:val="00E330E1"/>
    <w:rsid w:val="00E33186"/>
    <w:rsid w:val="00E332EB"/>
    <w:rsid w:val="00E3441A"/>
    <w:rsid w:val="00E34BC1"/>
    <w:rsid w:val="00E34E71"/>
    <w:rsid w:val="00E34FB7"/>
    <w:rsid w:val="00E3526B"/>
    <w:rsid w:val="00E358EA"/>
    <w:rsid w:val="00E362B3"/>
    <w:rsid w:val="00E36312"/>
    <w:rsid w:val="00E366E7"/>
    <w:rsid w:val="00E36885"/>
    <w:rsid w:val="00E36CA6"/>
    <w:rsid w:val="00E3742D"/>
    <w:rsid w:val="00E3755A"/>
    <w:rsid w:val="00E3797B"/>
    <w:rsid w:val="00E37BBF"/>
    <w:rsid w:val="00E403A7"/>
    <w:rsid w:val="00E40409"/>
    <w:rsid w:val="00E4054B"/>
    <w:rsid w:val="00E40BA0"/>
    <w:rsid w:val="00E40C47"/>
    <w:rsid w:val="00E412AD"/>
    <w:rsid w:val="00E4138D"/>
    <w:rsid w:val="00E4156E"/>
    <w:rsid w:val="00E4156F"/>
    <w:rsid w:val="00E41727"/>
    <w:rsid w:val="00E41830"/>
    <w:rsid w:val="00E41997"/>
    <w:rsid w:val="00E41B98"/>
    <w:rsid w:val="00E41BB9"/>
    <w:rsid w:val="00E41C1D"/>
    <w:rsid w:val="00E4214B"/>
    <w:rsid w:val="00E42392"/>
    <w:rsid w:val="00E42682"/>
    <w:rsid w:val="00E42898"/>
    <w:rsid w:val="00E42B1E"/>
    <w:rsid w:val="00E42E96"/>
    <w:rsid w:val="00E43009"/>
    <w:rsid w:val="00E43496"/>
    <w:rsid w:val="00E4356E"/>
    <w:rsid w:val="00E435B4"/>
    <w:rsid w:val="00E43700"/>
    <w:rsid w:val="00E43ADF"/>
    <w:rsid w:val="00E44167"/>
    <w:rsid w:val="00E444BF"/>
    <w:rsid w:val="00E444FD"/>
    <w:rsid w:val="00E445C1"/>
    <w:rsid w:val="00E44D96"/>
    <w:rsid w:val="00E45108"/>
    <w:rsid w:val="00E45448"/>
    <w:rsid w:val="00E4561E"/>
    <w:rsid w:val="00E456AB"/>
    <w:rsid w:val="00E45713"/>
    <w:rsid w:val="00E4582C"/>
    <w:rsid w:val="00E45CD2"/>
    <w:rsid w:val="00E45DD4"/>
    <w:rsid w:val="00E46025"/>
    <w:rsid w:val="00E46382"/>
    <w:rsid w:val="00E464D1"/>
    <w:rsid w:val="00E470B9"/>
    <w:rsid w:val="00E47174"/>
    <w:rsid w:val="00E4728F"/>
    <w:rsid w:val="00E47369"/>
    <w:rsid w:val="00E47BE4"/>
    <w:rsid w:val="00E5030D"/>
    <w:rsid w:val="00E504B5"/>
    <w:rsid w:val="00E50843"/>
    <w:rsid w:val="00E50A0F"/>
    <w:rsid w:val="00E50A2F"/>
    <w:rsid w:val="00E5132A"/>
    <w:rsid w:val="00E51346"/>
    <w:rsid w:val="00E514F2"/>
    <w:rsid w:val="00E514F9"/>
    <w:rsid w:val="00E515C3"/>
    <w:rsid w:val="00E516B8"/>
    <w:rsid w:val="00E522A9"/>
    <w:rsid w:val="00E524A0"/>
    <w:rsid w:val="00E5254C"/>
    <w:rsid w:val="00E5265E"/>
    <w:rsid w:val="00E528E3"/>
    <w:rsid w:val="00E52A6D"/>
    <w:rsid w:val="00E52CF8"/>
    <w:rsid w:val="00E52D9E"/>
    <w:rsid w:val="00E53018"/>
    <w:rsid w:val="00E53270"/>
    <w:rsid w:val="00E533C7"/>
    <w:rsid w:val="00E535F6"/>
    <w:rsid w:val="00E5368A"/>
    <w:rsid w:val="00E53900"/>
    <w:rsid w:val="00E53F2C"/>
    <w:rsid w:val="00E53F5E"/>
    <w:rsid w:val="00E54828"/>
    <w:rsid w:val="00E54A9E"/>
    <w:rsid w:val="00E5513B"/>
    <w:rsid w:val="00E551F1"/>
    <w:rsid w:val="00E55315"/>
    <w:rsid w:val="00E559D7"/>
    <w:rsid w:val="00E55B22"/>
    <w:rsid w:val="00E55CAD"/>
    <w:rsid w:val="00E56973"/>
    <w:rsid w:val="00E56A3B"/>
    <w:rsid w:val="00E56AEE"/>
    <w:rsid w:val="00E56CE0"/>
    <w:rsid w:val="00E56E92"/>
    <w:rsid w:val="00E573D4"/>
    <w:rsid w:val="00E57B45"/>
    <w:rsid w:val="00E57C9E"/>
    <w:rsid w:val="00E57E05"/>
    <w:rsid w:val="00E57E54"/>
    <w:rsid w:val="00E57EAA"/>
    <w:rsid w:val="00E606D3"/>
    <w:rsid w:val="00E60BA0"/>
    <w:rsid w:val="00E60CFF"/>
    <w:rsid w:val="00E61664"/>
    <w:rsid w:val="00E61727"/>
    <w:rsid w:val="00E61856"/>
    <w:rsid w:val="00E61959"/>
    <w:rsid w:val="00E61B70"/>
    <w:rsid w:val="00E61C8E"/>
    <w:rsid w:val="00E620D2"/>
    <w:rsid w:val="00E62895"/>
    <w:rsid w:val="00E62C6E"/>
    <w:rsid w:val="00E62FC4"/>
    <w:rsid w:val="00E63472"/>
    <w:rsid w:val="00E639E2"/>
    <w:rsid w:val="00E63C87"/>
    <w:rsid w:val="00E63CD2"/>
    <w:rsid w:val="00E63E34"/>
    <w:rsid w:val="00E63E41"/>
    <w:rsid w:val="00E641C7"/>
    <w:rsid w:val="00E6437A"/>
    <w:rsid w:val="00E64697"/>
    <w:rsid w:val="00E64722"/>
    <w:rsid w:val="00E647C1"/>
    <w:rsid w:val="00E64842"/>
    <w:rsid w:val="00E64B84"/>
    <w:rsid w:val="00E64FCA"/>
    <w:rsid w:val="00E65579"/>
    <w:rsid w:val="00E65816"/>
    <w:rsid w:val="00E65A81"/>
    <w:rsid w:val="00E65B4E"/>
    <w:rsid w:val="00E65D2A"/>
    <w:rsid w:val="00E6600E"/>
    <w:rsid w:val="00E6604F"/>
    <w:rsid w:val="00E66104"/>
    <w:rsid w:val="00E66626"/>
    <w:rsid w:val="00E66652"/>
    <w:rsid w:val="00E66867"/>
    <w:rsid w:val="00E66F75"/>
    <w:rsid w:val="00E67328"/>
    <w:rsid w:val="00E67489"/>
    <w:rsid w:val="00E67542"/>
    <w:rsid w:val="00E678DC"/>
    <w:rsid w:val="00E67A9F"/>
    <w:rsid w:val="00E67FE6"/>
    <w:rsid w:val="00E707AE"/>
    <w:rsid w:val="00E70B9D"/>
    <w:rsid w:val="00E70DED"/>
    <w:rsid w:val="00E7108E"/>
    <w:rsid w:val="00E71161"/>
    <w:rsid w:val="00E71175"/>
    <w:rsid w:val="00E715EF"/>
    <w:rsid w:val="00E71644"/>
    <w:rsid w:val="00E71B22"/>
    <w:rsid w:val="00E71D55"/>
    <w:rsid w:val="00E71E06"/>
    <w:rsid w:val="00E71F91"/>
    <w:rsid w:val="00E71FE0"/>
    <w:rsid w:val="00E7284D"/>
    <w:rsid w:val="00E72990"/>
    <w:rsid w:val="00E7312B"/>
    <w:rsid w:val="00E7373A"/>
    <w:rsid w:val="00E73787"/>
    <w:rsid w:val="00E739EE"/>
    <w:rsid w:val="00E739F1"/>
    <w:rsid w:val="00E74186"/>
    <w:rsid w:val="00E74258"/>
    <w:rsid w:val="00E74397"/>
    <w:rsid w:val="00E74CDA"/>
    <w:rsid w:val="00E7550E"/>
    <w:rsid w:val="00E756A6"/>
    <w:rsid w:val="00E756F3"/>
    <w:rsid w:val="00E759AA"/>
    <w:rsid w:val="00E7604A"/>
    <w:rsid w:val="00E76485"/>
    <w:rsid w:val="00E764BA"/>
    <w:rsid w:val="00E766C5"/>
    <w:rsid w:val="00E774AA"/>
    <w:rsid w:val="00E77736"/>
    <w:rsid w:val="00E77C07"/>
    <w:rsid w:val="00E80042"/>
    <w:rsid w:val="00E80555"/>
    <w:rsid w:val="00E805C7"/>
    <w:rsid w:val="00E80A72"/>
    <w:rsid w:val="00E810DF"/>
    <w:rsid w:val="00E8113C"/>
    <w:rsid w:val="00E81A48"/>
    <w:rsid w:val="00E81D07"/>
    <w:rsid w:val="00E8237D"/>
    <w:rsid w:val="00E82746"/>
    <w:rsid w:val="00E82A2F"/>
    <w:rsid w:val="00E82FD7"/>
    <w:rsid w:val="00E83065"/>
    <w:rsid w:val="00E832B6"/>
    <w:rsid w:val="00E83306"/>
    <w:rsid w:val="00E83543"/>
    <w:rsid w:val="00E83FE7"/>
    <w:rsid w:val="00E8413E"/>
    <w:rsid w:val="00E8454A"/>
    <w:rsid w:val="00E84716"/>
    <w:rsid w:val="00E84ECE"/>
    <w:rsid w:val="00E850F0"/>
    <w:rsid w:val="00E8553A"/>
    <w:rsid w:val="00E85643"/>
    <w:rsid w:val="00E857A3"/>
    <w:rsid w:val="00E8592D"/>
    <w:rsid w:val="00E85B9D"/>
    <w:rsid w:val="00E85E93"/>
    <w:rsid w:val="00E85F86"/>
    <w:rsid w:val="00E86186"/>
    <w:rsid w:val="00E86735"/>
    <w:rsid w:val="00E86FAC"/>
    <w:rsid w:val="00E870B1"/>
    <w:rsid w:val="00E872E4"/>
    <w:rsid w:val="00E8771D"/>
    <w:rsid w:val="00E8774A"/>
    <w:rsid w:val="00E87B73"/>
    <w:rsid w:val="00E902B3"/>
    <w:rsid w:val="00E90AAF"/>
    <w:rsid w:val="00E90E62"/>
    <w:rsid w:val="00E91321"/>
    <w:rsid w:val="00E91472"/>
    <w:rsid w:val="00E91499"/>
    <w:rsid w:val="00E9153A"/>
    <w:rsid w:val="00E91620"/>
    <w:rsid w:val="00E91669"/>
    <w:rsid w:val="00E91AAB"/>
    <w:rsid w:val="00E91AB5"/>
    <w:rsid w:val="00E91B6C"/>
    <w:rsid w:val="00E91BB7"/>
    <w:rsid w:val="00E91F43"/>
    <w:rsid w:val="00E92393"/>
    <w:rsid w:val="00E92437"/>
    <w:rsid w:val="00E925D2"/>
    <w:rsid w:val="00E92B8F"/>
    <w:rsid w:val="00E93080"/>
    <w:rsid w:val="00E9323C"/>
    <w:rsid w:val="00E933A3"/>
    <w:rsid w:val="00E9341D"/>
    <w:rsid w:val="00E935D5"/>
    <w:rsid w:val="00E93BD7"/>
    <w:rsid w:val="00E93E54"/>
    <w:rsid w:val="00E94643"/>
    <w:rsid w:val="00E9484F"/>
    <w:rsid w:val="00E94A37"/>
    <w:rsid w:val="00E94E74"/>
    <w:rsid w:val="00E952A9"/>
    <w:rsid w:val="00E952CB"/>
    <w:rsid w:val="00E953E9"/>
    <w:rsid w:val="00E954A2"/>
    <w:rsid w:val="00E955DD"/>
    <w:rsid w:val="00E95B34"/>
    <w:rsid w:val="00E95DED"/>
    <w:rsid w:val="00E95E08"/>
    <w:rsid w:val="00E95E8D"/>
    <w:rsid w:val="00E96171"/>
    <w:rsid w:val="00E96194"/>
    <w:rsid w:val="00E96E9B"/>
    <w:rsid w:val="00E9705A"/>
    <w:rsid w:val="00E974B8"/>
    <w:rsid w:val="00E97B28"/>
    <w:rsid w:val="00E97BE3"/>
    <w:rsid w:val="00EA00B9"/>
    <w:rsid w:val="00EA00C0"/>
    <w:rsid w:val="00EA06E2"/>
    <w:rsid w:val="00EA0A47"/>
    <w:rsid w:val="00EA0ADE"/>
    <w:rsid w:val="00EA15A5"/>
    <w:rsid w:val="00EA16E2"/>
    <w:rsid w:val="00EA1A16"/>
    <w:rsid w:val="00EA1A8D"/>
    <w:rsid w:val="00EA24C6"/>
    <w:rsid w:val="00EA25DA"/>
    <w:rsid w:val="00EA28E1"/>
    <w:rsid w:val="00EA2945"/>
    <w:rsid w:val="00EA2ECE"/>
    <w:rsid w:val="00EA3465"/>
    <w:rsid w:val="00EA38CD"/>
    <w:rsid w:val="00EA39A2"/>
    <w:rsid w:val="00EA3BD2"/>
    <w:rsid w:val="00EA3D1C"/>
    <w:rsid w:val="00EA3D45"/>
    <w:rsid w:val="00EA3DA5"/>
    <w:rsid w:val="00EA3EE7"/>
    <w:rsid w:val="00EA408B"/>
    <w:rsid w:val="00EA43A6"/>
    <w:rsid w:val="00EA457C"/>
    <w:rsid w:val="00EA45C3"/>
    <w:rsid w:val="00EA4649"/>
    <w:rsid w:val="00EA467A"/>
    <w:rsid w:val="00EA4B34"/>
    <w:rsid w:val="00EA4EA8"/>
    <w:rsid w:val="00EA4FBB"/>
    <w:rsid w:val="00EA581C"/>
    <w:rsid w:val="00EA5892"/>
    <w:rsid w:val="00EA58D2"/>
    <w:rsid w:val="00EA5A59"/>
    <w:rsid w:val="00EA5D70"/>
    <w:rsid w:val="00EA5DD7"/>
    <w:rsid w:val="00EA5E1F"/>
    <w:rsid w:val="00EA61ED"/>
    <w:rsid w:val="00EA675F"/>
    <w:rsid w:val="00EA6B33"/>
    <w:rsid w:val="00EA6CAE"/>
    <w:rsid w:val="00EA6FEC"/>
    <w:rsid w:val="00EA711E"/>
    <w:rsid w:val="00EA724F"/>
    <w:rsid w:val="00EA7530"/>
    <w:rsid w:val="00EA7616"/>
    <w:rsid w:val="00EA76DB"/>
    <w:rsid w:val="00EA77A9"/>
    <w:rsid w:val="00EA7880"/>
    <w:rsid w:val="00EA7CA6"/>
    <w:rsid w:val="00EA7F52"/>
    <w:rsid w:val="00EB01D7"/>
    <w:rsid w:val="00EB0218"/>
    <w:rsid w:val="00EB03E9"/>
    <w:rsid w:val="00EB03F9"/>
    <w:rsid w:val="00EB04C0"/>
    <w:rsid w:val="00EB0AB2"/>
    <w:rsid w:val="00EB108E"/>
    <w:rsid w:val="00EB110B"/>
    <w:rsid w:val="00EB142C"/>
    <w:rsid w:val="00EB18E0"/>
    <w:rsid w:val="00EB1A27"/>
    <w:rsid w:val="00EB1D6E"/>
    <w:rsid w:val="00EB2185"/>
    <w:rsid w:val="00EB253D"/>
    <w:rsid w:val="00EB26CB"/>
    <w:rsid w:val="00EB2817"/>
    <w:rsid w:val="00EB28E5"/>
    <w:rsid w:val="00EB29A1"/>
    <w:rsid w:val="00EB2A51"/>
    <w:rsid w:val="00EB2A7D"/>
    <w:rsid w:val="00EB33B7"/>
    <w:rsid w:val="00EB34FF"/>
    <w:rsid w:val="00EB3993"/>
    <w:rsid w:val="00EB4269"/>
    <w:rsid w:val="00EB46FA"/>
    <w:rsid w:val="00EB4849"/>
    <w:rsid w:val="00EB5218"/>
    <w:rsid w:val="00EB52AB"/>
    <w:rsid w:val="00EB545F"/>
    <w:rsid w:val="00EB54BA"/>
    <w:rsid w:val="00EB5963"/>
    <w:rsid w:val="00EB5A77"/>
    <w:rsid w:val="00EB5CB7"/>
    <w:rsid w:val="00EB61E8"/>
    <w:rsid w:val="00EB67E7"/>
    <w:rsid w:val="00EB6951"/>
    <w:rsid w:val="00EB7145"/>
    <w:rsid w:val="00EB71B5"/>
    <w:rsid w:val="00EB7445"/>
    <w:rsid w:val="00EB74A6"/>
    <w:rsid w:val="00EB771E"/>
    <w:rsid w:val="00EB7747"/>
    <w:rsid w:val="00EB7C3F"/>
    <w:rsid w:val="00EB7D59"/>
    <w:rsid w:val="00EB7F11"/>
    <w:rsid w:val="00EC0258"/>
    <w:rsid w:val="00EC03E5"/>
    <w:rsid w:val="00EC0B9E"/>
    <w:rsid w:val="00EC0D34"/>
    <w:rsid w:val="00EC0E12"/>
    <w:rsid w:val="00EC0FA8"/>
    <w:rsid w:val="00EC1313"/>
    <w:rsid w:val="00EC1411"/>
    <w:rsid w:val="00EC15DD"/>
    <w:rsid w:val="00EC16C5"/>
    <w:rsid w:val="00EC16D2"/>
    <w:rsid w:val="00EC186D"/>
    <w:rsid w:val="00EC19E8"/>
    <w:rsid w:val="00EC1D43"/>
    <w:rsid w:val="00EC225F"/>
    <w:rsid w:val="00EC2674"/>
    <w:rsid w:val="00EC27CB"/>
    <w:rsid w:val="00EC281A"/>
    <w:rsid w:val="00EC28BE"/>
    <w:rsid w:val="00EC3204"/>
    <w:rsid w:val="00EC322D"/>
    <w:rsid w:val="00EC34C2"/>
    <w:rsid w:val="00EC3617"/>
    <w:rsid w:val="00EC36F5"/>
    <w:rsid w:val="00EC3880"/>
    <w:rsid w:val="00EC38B4"/>
    <w:rsid w:val="00EC3BEA"/>
    <w:rsid w:val="00EC3C09"/>
    <w:rsid w:val="00EC3CAF"/>
    <w:rsid w:val="00EC403E"/>
    <w:rsid w:val="00EC42C7"/>
    <w:rsid w:val="00EC4402"/>
    <w:rsid w:val="00EC458D"/>
    <w:rsid w:val="00EC4BDC"/>
    <w:rsid w:val="00EC4C8F"/>
    <w:rsid w:val="00EC5324"/>
    <w:rsid w:val="00EC5B2E"/>
    <w:rsid w:val="00EC624B"/>
    <w:rsid w:val="00EC6566"/>
    <w:rsid w:val="00EC682E"/>
    <w:rsid w:val="00EC69A0"/>
    <w:rsid w:val="00EC6C08"/>
    <w:rsid w:val="00EC6DEF"/>
    <w:rsid w:val="00EC71C7"/>
    <w:rsid w:val="00EC72B5"/>
    <w:rsid w:val="00EC75E7"/>
    <w:rsid w:val="00EC7704"/>
    <w:rsid w:val="00ED03E4"/>
    <w:rsid w:val="00ED0511"/>
    <w:rsid w:val="00ED0898"/>
    <w:rsid w:val="00ED1328"/>
    <w:rsid w:val="00ED173D"/>
    <w:rsid w:val="00ED1C4F"/>
    <w:rsid w:val="00ED2403"/>
    <w:rsid w:val="00ED2747"/>
    <w:rsid w:val="00ED2EDD"/>
    <w:rsid w:val="00ED3288"/>
    <w:rsid w:val="00ED34F1"/>
    <w:rsid w:val="00ED35D5"/>
    <w:rsid w:val="00ED35FF"/>
    <w:rsid w:val="00ED38F7"/>
    <w:rsid w:val="00ED3A61"/>
    <w:rsid w:val="00ED3A75"/>
    <w:rsid w:val="00ED3FB1"/>
    <w:rsid w:val="00ED4187"/>
    <w:rsid w:val="00ED43CB"/>
    <w:rsid w:val="00ED4404"/>
    <w:rsid w:val="00ED44E3"/>
    <w:rsid w:val="00ED47F0"/>
    <w:rsid w:val="00ED4C63"/>
    <w:rsid w:val="00ED4E30"/>
    <w:rsid w:val="00ED4E71"/>
    <w:rsid w:val="00ED4FE1"/>
    <w:rsid w:val="00ED51D8"/>
    <w:rsid w:val="00ED5E00"/>
    <w:rsid w:val="00ED6164"/>
    <w:rsid w:val="00ED64E9"/>
    <w:rsid w:val="00ED65A0"/>
    <w:rsid w:val="00ED696E"/>
    <w:rsid w:val="00ED6F90"/>
    <w:rsid w:val="00ED717F"/>
    <w:rsid w:val="00ED754E"/>
    <w:rsid w:val="00ED7858"/>
    <w:rsid w:val="00ED7D09"/>
    <w:rsid w:val="00ED7D34"/>
    <w:rsid w:val="00EE001A"/>
    <w:rsid w:val="00EE07B2"/>
    <w:rsid w:val="00EE1269"/>
    <w:rsid w:val="00EE1961"/>
    <w:rsid w:val="00EE1968"/>
    <w:rsid w:val="00EE19FC"/>
    <w:rsid w:val="00EE1B26"/>
    <w:rsid w:val="00EE1BB6"/>
    <w:rsid w:val="00EE1BD7"/>
    <w:rsid w:val="00EE1F5B"/>
    <w:rsid w:val="00EE1F67"/>
    <w:rsid w:val="00EE243D"/>
    <w:rsid w:val="00EE25B8"/>
    <w:rsid w:val="00EE28C3"/>
    <w:rsid w:val="00EE292B"/>
    <w:rsid w:val="00EE2C1D"/>
    <w:rsid w:val="00EE2F64"/>
    <w:rsid w:val="00EE317A"/>
    <w:rsid w:val="00EE366A"/>
    <w:rsid w:val="00EE367E"/>
    <w:rsid w:val="00EE43E1"/>
    <w:rsid w:val="00EE4422"/>
    <w:rsid w:val="00EE4CD5"/>
    <w:rsid w:val="00EE4D99"/>
    <w:rsid w:val="00EE4E52"/>
    <w:rsid w:val="00EE4F13"/>
    <w:rsid w:val="00EE4FAB"/>
    <w:rsid w:val="00EE5031"/>
    <w:rsid w:val="00EE545F"/>
    <w:rsid w:val="00EE561B"/>
    <w:rsid w:val="00EE5820"/>
    <w:rsid w:val="00EE5902"/>
    <w:rsid w:val="00EE5D44"/>
    <w:rsid w:val="00EE5F14"/>
    <w:rsid w:val="00EE6092"/>
    <w:rsid w:val="00EE659D"/>
    <w:rsid w:val="00EE6C7A"/>
    <w:rsid w:val="00EE6CB4"/>
    <w:rsid w:val="00EE6D80"/>
    <w:rsid w:val="00EE6F5E"/>
    <w:rsid w:val="00EE78CC"/>
    <w:rsid w:val="00EE7A84"/>
    <w:rsid w:val="00EE7CF4"/>
    <w:rsid w:val="00EE7D31"/>
    <w:rsid w:val="00EE7F1E"/>
    <w:rsid w:val="00EF01E5"/>
    <w:rsid w:val="00EF048C"/>
    <w:rsid w:val="00EF076B"/>
    <w:rsid w:val="00EF0925"/>
    <w:rsid w:val="00EF0A62"/>
    <w:rsid w:val="00EF147D"/>
    <w:rsid w:val="00EF165A"/>
    <w:rsid w:val="00EF179A"/>
    <w:rsid w:val="00EF1A00"/>
    <w:rsid w:val="00EF2029"/>
    <w:rsid w:val="00EF22BB"/>
    <w:rsid w:val="00EF2327"/>
    <w:rsid w:val="00EF2463"/>
    <w:rsid w:val="00EF25AB"/>
    <w:rsid w:val="00EF2B02"/>
    <w:rsid w:val="00EF2CBA"/>
    <w:rsid w:val="00EF2D16"/>
    <w:rsid w:val="00EF3556"/>
    <w:rsid w:val="00EF3953"/>
    <w:rsid w:val="00EF39C0"/>
    <w:rsid w:val="00EF3B15"/>
    <w:rsid w:val="00EF3BC6"/>
    <w:rsid w:val="00EF3BF5"/>
    <w:rsid w:val="00EF430C"/>
    <w:rsid w:val="00EF4689"/>
    <w:rsid w:val="00EF46DB"/>
    <w:rsid w:val="00EF4E1A"/>
    <w:rsid w:val="00EF4E20"/>
    <w:rsid w:val="00EF502D"/>
    <w:rsid w:val="00EF521C"/>
    <w:rsid w:val="00EF5234"/>
    <w:rsid w:val="00EF5313"/>
    <w:rsid w:val="00EF58AA"/>
    <w:rsid w:val="00EF5A07"/>
    <w:rsid w:val="00EF5AA1"/>
    <w:rsid w:val="00EF5D7C"/>
    <w:rsid w:val="00EF5E81"/>
    <w:rsid w:val="00EF60EE"/>
    <w:rsid w:val="00EF629A"/>
    <w:rsid w:val="00EF663B"/>
    <w:rsid w:val="00EF6704"/>
    <w:rsid w:val="00EF6A40"/>
    <w:rsid w:val="00EF7012"/>
    <w:rsid w:val="00EF72AB"/>
    <w:rsid w:val="00EF76E5"/>
    <w:rsid w:val="00EF7721"/>
    <w:rsid w:val="00EF79A3"/>
    <w:rsid w:val="00F0092C"/>
    <w:rsid w:val="00F009AC"/>
    <w:rsid w:val="00F0159A"/>
    <w:rsid w:val="00F01635"/>
    <w:rsid w:val="00F01C23"/>
    <w:rsid w:val="00F01EB5"/>
    <w:rsid w:val="00F024F7"/>
    <w:rsid w:val="00F024F8"/>
    <w:rsid w:val="00F028C7"/>
    <w:rsid w:val="00F03484"/>
    <w:rsid w:val="00F03B6B"/>
    <w:rsid w:val="00F03C4B"/>
    <w:rsid w:val="00F03E91"/>
    <w:rsid w:val="00F0418D"/>
    <w:rsid w:val="00F0430D"/>
    <w:rsid w:val="00F04655"/>
    <w:rsid w:val="00F04695"/>
    <w:rsid w:val="00F04D35"/>
    <w:rsid w:val="00F04E02"/>
    <w:rsid w:val="00F052D2"/>
    <w:rsid w:val="00F05457"/>
    <w:rsid w:val="00F05606"/>
    <w:rsid w:val="00F056F2"/>
    <w:rsid w:val="00F0571F"/>
    <w:rsid w:val="00F05863"/>
    <w:rsid w:val="00F05899"/>
    <w:rsid w:val="00F059AF"/>
    <w:rsid w:val="00F05CDA"/>
    <w:rsid w:val="00F05E13"/>
    <w:rsid w:val="00F05FB6"/>
    <w:rsid w:val="00F06368"/>
    <w:rsid w:val="00F065A1"/>
    <w:rsid w:val="00F0690A"/>
    <w:rsid w:val="00F06FBF"/>
    <w:rsid w:val="00F0707F"/>
    <w:rsid w:val="00F073CC"/>
    <w:rsid w:val="00F0779A"/>
    <w:rsid w:val="00F077AB"/>
    <w:rsid w:val="00F0782A"/>
    <w:rsid w:val="00F07EFF"/>
    <w:rsid w:val="00F10273"/>
    <w:rsid w:val="00F1043E"/>
    <w:rsid w:val="00F105AC"/>
    <w:rsid w:val="00F1123E"/>
    <w:rsid w:val="00F11752"/>
    <w:rsid w:val="00F1186F"/>
    <w:rsid w:val="00F11ABE"/>
    <w:rsid w:val="00F120CE"/>
    <w:rsid w:val="00F120F3"/>
    <w:rsid w:val="00F12464"/>
    <w:rsid w:val="00F125FA"/>
    <w:rsid w:val="00F12716"/>
    <w:rsid w:val="00F12AC5"/>
    <w:rsid w:val="00F12D1B"/>
    <w:rsid w:val="00F12DA1"/>
    <w:rsid w:val="00F1317C"/>
    <w:rsid w:val="00F13B5F"/>
    <w:rsid w:val="00F13FD9"/>
    <w:rsid w:val="00F140A9"/>
    <w:rsid w:val="00F14D48"/>
    <w:rsid w:val="00F14F51"/>
    <w:rsid w:val="00F15072"/>
    <w:rsid w:val="00F151DE"/>
    <w:rsid w:val="00F15336"/>
    <w:rsid w:val="00F15914"/>
    <w:rsid w:val="00F15D99"/>
    <w:rsid w:val="00F1630B"/>
    <w:rsid w:val="00F1656F"/>
    <w:rsid w:val="00F16764"/>
    <w:rsid w:val="00F16823"/>
    <w:rsid w:val="00F16E12"/>
    <w:rsid w:val="00F17019"/>
    <w:rsid w:val="00F173AC"/>
    <w:rsid w:val="00F17827"/>
    <w:rsid w:val="00F17887"/>
    <w:rsid w:val="00F178CA"/>
    <w:rsid w:val="00F20007"/>
    <w:rsid w:val="00F2160F"/>
    <w:rsid w:val="00F21C7D"/>
    <w:rsid w:val="00F21EEA"/>
    <w:rsid w:val="00F22451"/>
    <w:rsid w:val="00F22610"/>
    <w:rsid w:val="00F22D88"/>
    <w:rsid w:val="00F22E24"/>
    <w:rsid w:val="00F2326E"/>
    <w:rsid w:val="00F235F1"/>
    <w:rsid w:val="00F2360C"/>
    <w:rsid w:val="00F23617"/>
    <w:rsid w:val="00F23FEE"/>
    <w:rsid w:val="00F2467B"/>
    <w:rsid w:val="00F2491B"/>
    <w:rsid w:val="00F249B8"/>
    <w:rsid w:val="00F24A73"/>
    <w:rsid w:val="00F24DCE"/>
    <w:rsid w:val="00F24F0E"/>
    <w:rsid w:val="00F25424"/>
    <w:rsid w:val="00F25520"/>
    <w:rsid w:val="00F25589"/>
    <w:rsid w:val="00F255C3"/>
    <w:rsid w:val="00F25835"/>
    <w:rsid w:val="00F259DC"/>
    <w:rsid w:val="00F25CF5"/>
    <w:rsid w:val="00F25D4E"/>
    <w:rsid w:val="00F25F53"/>
    <w:rsid w:val="00F26639"/>
    <w:rsid w:val="00F2673C"/>
    <w:rsid w:val="00F26824"/>
    <w:rsid w:val="00F26E8B"/>
    <w:rsid w:val="00F26F8E"/>
    <w:rsid w:val="00F2754D"/>
    <w:rsid w:val="00F27CAC"/>
    <w:rsid w:val="00F3005D"/>
    <w:rsid w:val="00F30250"/>
    <w:rsid w:val="00F3077B"/>
    <w:rsid w:val="00F30906"/>
    <w:rsid w:val="00F31BAA"/>
    <w:rsid w:val="00F31C9D"/>
    <w:rsid w:val="00F322E3"/>
    <w:rsid w:val="00F3250A"/>
    <w:rsid w:val="00F32772"/>
    <w:rsid w:val="00F32978"/>
    <w:rsid w:val="00F32EF9"/>
    <w:rsid w:val="00F3311B"/>
    <w:rsid w:val="00F334CA"/>
    <w:rsid w:val="00F337E5"/>
    <w:rsid w:val="00F33A38"/>
    <w:rsid w:val="00F33D57"/>
    <w:rsid w:val="00F349FE"/>
    <w:rsid w:val="00F34BE2"/>
    <w:rsid w:val="00F34D44"/>
    <w:rsid w:val="00F35132"/>
    <w:rsid w:val="00F357A8"/>
    <w:rsid w:val="00F358A9"/>
    <w:rsid w:val="00F35CA2"/>
    <w:rsid w:val="00F360B5"/>
    <w:rsid w:val="00F3622E"/>
    <w:rsid w:val="00F369C1"/>
    <w:rsid w:val="00F369F0"/>
    <w:rsid w:val="00F36A7E"/>
    <w:rsid w:val="00F36BF3"/>
    <w:rsid w:val="00F36D00"/>
    <w:rsid w:val="00F370D9"/>
    <w:rsid w:val="00F374D0"/>
    <w:rsid w:val="00F377AD"/>
    <w:rsid w:val="00F379AF"/>
    <w:rsid w:val="00F37C85"/>
    <w:rsid w:val="00F37E87"/>
    <w:rsid w:val="00F401F7"/>
    <w:rsid w:val="00F40884"/>
    <w:rsid w:val="00F40F12"/>
    <w:rsid w:val="00F4115E"/>
    <w:rsid w:val="00F4156B"/>
    <w:rsid w:val="00F416EE"/>
    <w:rsid w:val="00F418A3"/>
    <w:rsid w:val="00F41FA7"/>
    <w:rsid w:val="00F421D8"/>
    <w:rsid w:val="00F428FC"/>
    <w:rsid w:val="00F4295F"/>
    <w:rsid w:val="00F429D9"/>
    <w:rsid w:val="00F430C9"/>
    <w:rsid w:val="00F43225"/>
    <w:rsid w:val="00F433FC"/>
    <w:rsid w:val="00F444D5"/>
    <w:rsid w:val="00F445F3"/>
    <w:rsid w:val="00F44936"/>
    <w:rsid w:val="00F44F19"/>
    <w:rsid w:val="00F452CE"/>
    <w:rsid w:val="00F454EA"/>
    <w:rsid w:val="00F45B8A"/>
    <w:rsid w:val="00F46255"/>
    <w:rsid w:val="00F46369"/>
    <w:rsid w:val="00F463DE"/>
    <w:rsid w:val="00F464F8"/>
    <w:rsid w:val="00F466B1"/>
    <w:rsid w:val="00F466EE"/>
    <w:rsid w:val="00F468BD"/>
    <w:rsid w:val="00F469FE"/>
    <w:rsid w:val="00F46A8A"/>
    <w:rsid w:val="00F46D1D"/>
    <w:rsid w:val="00F47438"/>
    <w:rsid w:val="00F47578"/>
    <w:rsid w:val="00F47ED5"/>
    <w:rsid w:val="00F50114"/>
    <w:rsid w:val="00F504EB"/>
    <w:rsid w:val="00F50BEB"/>
    <w:rsid w:val="00F50C5A"/>
    <w:rsid w:val="00F511ED"/>
    <w:rsid w:val="00F512F3"/>
    <w:rsid w:val="00F51D15"/>
    <w:rsid w:val="00F51F22"/>
    <w:rsid w:val="00F520F2"/>
    <w:rsid w:val="00F523EA"/>
    <w:rsid w:val="00F52B69"/>
    <w:rsid w:val="00F52DDB"/>
    <w:rsid w:val="00F52E04"/>
    <w:rsid w:val="00F53010"/>
    <w:rsid w:val="00F5307E"/>
    <w:rsid w:val="00F53839"/>
    <w:rsid w:val="00F538E8"/>
    <w:rsid w:val="00F53A39"/>
    <w:rsid w:val="00F5403C"/>
    <w:rsid w:val="00F54549"/>
    <w:rsid w:val="00F546A4"/>
    <w:rsid w:val="00F547A5"/>
    <w:rsid w:val="00F548B1"/>
    <w:rsid w:val="00F54A87"/>
    <w:rsid w:val="00F54CF3"/>
    <w:rsid w:val="00F54F5C"/>
    <w:rsid w:val="00F54F75"/>
    <w:rsid w:val="00F54FDE"/>
    <w:rsid w:val="00F5538F"/>
    <w:rsid w:val="00F55AA6"/>
    <w:rsid w:val="00F55C53"/>
    <w:rsid w:val="00F55CD1"/>
    <w:rsid w:val="00F56067"/>
    <w:rsid w:val="00F563D8"/>
    <w:rsid w:val="00F5670E"/>
    <w:rsid w:val="00F56A83"/>
    <w:rsid w:val="00F56E5B"/>
    <w:rsid w:val="00F570D1"/>
    <w:rsid w:val="00F57270"/>
    <w:rsid w:val="00F577A6"/>
    <w:rsid w:val="00F603AD"/>
    <w:rsid w:val="00F603B6"/>
    <w:rsid w:val="00F603DB"/>
    <w:rsid w:val="00F607A9"/>
    <w:rsid w:val="00F6088A"/>
    <w:rsid w:val="00F60894"/>
    <w:rsid w:val="00F60984"/>
    <w:rsid w:val="00F60D3A"/>
    <w:rsid w:val="00F60EEB"/>
    <w:rsid w:val="00F610BA"/>
    <w:rsid w:val="00F61248"/>
    <w:rsid w:val="00F614BA"/>
    <w:rsid w:val="00F61894"/>
    <w:rsid w:val="00F61B2E"/>
    <w:rsid w:val="00F61E64"/>
    <w:rsid w:val="00F61F68"/>
    <w:rsid w:val="00F621BC"/>
    <w:rsid w:val="00F62398"/>
    <w:rsid w:val="00F623E3"/>
    <w:rsid w:val="00F62787"/>
    <w:rsid w:val="00F627DD"/>
    <w:rsid w:val="00F629A8"/>
    <w:rsid w:val="00F63386"/>
    <w:rsid w:val="00F6342A"/>
    <w:rsid w:val="00F6359A"/>
    <w:rsid w:val="00F63679"/>
    <w:rsid w:val="00F636BC"/>
    <w:rsid w:val="00F63753"/>
    <w:rsid w:val="00F6388C"/>
    <w:rsid w:val="00F63A1D"/>
    <w:rsid w:val="00F63B9E"/>
    <w:rsid w:val="00F63F5B"/>
    <w:rsid w:val="00F641D2"/>
    <w:rsid w:val="00F647E7"/>
    <w:rsid w:val="00F64C27"/>
    <w:rsid w:val="00F655EE"/>
    <w:rsid w:val="00F656D3"/>
    <w:rsid w:val="00F656F4"/>
    <w:rsid w:val="00F6598D"/>
    <w:rsid w:val="00F65E03"/>
    <w:rsid w:val="00F661BD"/>
    <w:rsid w:val="00F6622D"/>
    <w:rsid w:val="00F6644E"/>
    <w:rsid w:val="00F6675C"/>
    <w:rsid w:val="00F66A30"/>
    <w:rsid w:val="00F66DB1"/>
    <w:rsid w:val="00F6752C"/>
    <w:rsid w:val="00F67BBE"/>
    <w:rsid w:val="00F70629"/>
    <w:rsid w:val="00F70C45"/>
    <w:rsid w:val="00F70E2D"/>
    <w:rsid w:val="00F714AD"/>
    <w:rsid w:val="00F7154E"/>
    <w:rsid w:val="00F71B39"/>
    <w:rsid w:val="00F72491"/>
    <w:rsid w:val="00F72724"/>
    <w:rsid w:val="00F72BB4"/>
    <w:rsid w:val="00F73101"/>
    <w:rsid w:val="00F73267"/>
    <w:rsid w:val="00F737AE"/>
    <w:rsid w:val="00F73980"/>
    <w:rsid w:val="00F740F0"/>
    <w:rsid w:val="00F74363"/>
    <w:rsid w:val="00F74567"/>
    <w:rsid w:val="00F74588"/>
    <w:rsid w:val="00F74F6E"/>
    <w:rsid w:val="00F75328"/>
    <w:rsid w:val="00F75779"/>
    <w:rsid w:val="00F76A10"/>
    <w:rsid w:val="00F777C6"/>
    <w:rsid w:val="00F80334"/>
    <w:rsid w:val="00F805D3"/>
    <w:rsid w:val="00F809AA"/>
    <w:rsid w:val="00F815D5"/>
    <w:rsid w:val="00F818F9"/>
    <w:rsid w:val="00F81B4B"/>
    <w:rsid w:val="00F81BC2"/>
    <w:rsid w:val="00F81D4A"/>
    <w:rsid w:val="00F81FE1"/>
    <w:rsid w:val="00F82138"/>
    <w:rsid w:val="00F82689"/>
    <w:rsid w:val="00F82BC5"/>
    <w:rsid w:val="00F832D3"/>
    <w:rsid w:val="00F83363"/>
    <w:rsid w:val="00F83705"/>
    <w:rsid w:val="00F8371B"/>
    <w:rsid w:val="00F83732"/>
    <w:rsid w:val="00F837C8"/>
    <w:rsid w:val="00F83E91"/>
    <w:rsid w:val="00F83F2F"/>
    <w:rsid w:val="00F84224"/>
    <w:rsid w:val="00F84682"/>
    <w:rsid w:val="00F8474C"/>
    <w:rsid w:val="00F84A32"/>
    <w:rsid w:val="00F84A75"/>
    <w:rsid w:val="00F84A87"/>
    <w:rsid w:val="00F84D51"/>
    <w:rsid w:val="00F84E7E"/>
    <w:rsid w:val="00F852EB"/>
    <w:rsid w:val="00F85381"/>
    <w:rsid w:val="00F855E7"/>
    <w:rsid w:val="00F85AA0"/>
    <w:rsid w:val="00F85E02"/>
    <w:rsid w:val="00F85F62"/>
    <w:rsid w:val="00F8677B"/>
    <w:rsid w:val="00F86A47"/>
    <w:rsid w:val="00F86DF8"/>
    <w:rsid w:val="00F87122"/>
    <w:rsid w:val="00F87425"/>
    <w:rsid w:val="00F8746C"/>
    <w:rsid w:val="00F875A0"/>
    <w:rsid w:val="00F87ACF"/>
    <w:rsid w:val="00F87E48"/>
    <w:rsid w:val="00F90203"/>
    <w:rsid w:val="00F902FA"/>
    <w:rsid w:val="00F9040F"/>
    <w:rsid w:val="00F9147F"/>
    <w:rsid w:val="00F916DF"/>
    <w:rsid w:val="00F91C3C"/>
    <w:rsid w:val="00F91F6D"/>
    <w:rsid w:val="00F9208C"/>
    <w:rsid w:val="00F92101"/>
    <w:rsid w:val="00F92484"/>
    <w:rsid w:val="00F92629"/>
    <w:rsid w:val="00F927B4"/>
    <w:rsid w:val="00F92C86"/>
    <w:rsid w:val="00F92CC9"/>
    <w:rsid w:val="00F93DA9"/>
    <w:rsid w:val="00F93F80"/>
    <w:rsid w:val="00F9402B"/>
    <w:rsid w:val="00F94A8C"/>
    <w:rsid w:val="00F94C2A"/>
    <w:rsid w:val="00F94C2B"/>
    <w:rsid w:val="00F94FAD"/>
    <w:rsid w:val="00F95738"/>
    <w:rsid w:val="00F95763"/>
    <w:rsid w:val="00F957E8"/>
    <w:rsid w:val="00F958CB"/>
    <w:rsid w:val="00F959C0"/>
    <w:rsid w:val="00F95AE5"/>
    <w:rsid w:val="00F95B75"/>
    <w:rsid w:val="00F95EAB"/>
    <w:rsid w:val="00F96008"/>
    <w:rsid w:val="00F9641A"/>
    <w:rsid w:val="00F9675B"/>
    <w:rsid w:val="00F96A87"/>
    <w:rsid w:val="00F972DB"/>
    <w:rsid w:val="00F974B8"/>
    <w:rsid w:val="00F9766B"/>
    <w:rsid w:val="00F97C2F"/>
    <w:rsid w:val="00F97C45"/>
    <w:rsid w:val="00F97E5E"/>
    <w:rsid w:val="00F97EDD"/>
    <w:rsid w:val="00FA00A8"/>
    <w:rsid w:val="00FA0537"/>
    <w:rsid w:val="00FA0753"/>
    <w:rsid w:val="00FA0922"/>
    <w:rsid w:val="00FA0AA6"/>
    <w:rsid w:val="00FA0F6B"/>
    <w:rsid w:val="00FA1111"/>
    <w:rsid w:val="00FA15E6"/>
    <w:rsid w:val="00FA1742"/>
    <w:rsid w:val="00FA1A57"/>
    <w:rsid w:val="00FA238D"/>
    <w:rsid w:val="00FA277F"/>
    <w:rsid w:val="00FA2D5C"/>
    <w:rsid w:val="00FA2EAE"/>
    <w:rsid w:val="00FA2F0C"/>
    <w:rsid w:val="00FA31E7"/>
    <w:rsid w:val="00FA3306"/>
    <w:rsid w:val="00FA357D"/>
    <w:rsid w:val="00FA375C"/>
    <w:rsid w:val="00FA37CE"/>
    <w:rsid w:val="00FA3959"/>
    <w:rsid w:val="00FA446C"/>
    <w:rsid w:val="00FA46B0"/>
    <w:rsid w:val="00FA46C6"/>
    <w:rsid w:val="00FA46E9"/>
    <w:rsid w:val="00FA4B5C"/>
    <w:rsid w:val="00FA52A1"/>
    <w:rsid w:val="00FA5377"/>
    <w:rsid w:val="00FA5AFF"/>
    <w:rsid w:val="00FA5B33"/>
    <w:rsid w:val="00FA5CC2"/>
    <w:rsid w:val="00FA5E49"/>
    <w:rsid w:val="00FA61FC"/>
    <w:rsid w:val="00FA6709"/>
    <w:rsid w:val="00FA6B10"/>
    <w:rsid w:val="00FA6BFE"/>
    <w:rsid w:val="00FA74F4"/>
    <w:rsid w:val="00FA76B1"/>
    <w:rsid w:val="00FB0757"/>
    <w:rsid w:val="00FB08B9"/>
    <w:rsid w:val="00FB09C0"/>
    <w:rsid w:val="00FB09C5"/>
    <w:rsid w:val="00FB0C07"/>
    <w:rsid w:val="00FB0C81"/>
    <w:rsid w:val="00FB0C87"/>
    <w:rsid w:val="00FB112D"/>
    <w:rsid w:val="00FB123E"/>
    <w:rsid w:val="00FB133A"/>
    <w:rsid w:val="00FB1859"/>
    <w:rsid w:val="00FB1AE2"/>
    <w:rsid w:val="00FB1E3B"/>
    <w:rsid w:val="00FB1E42"/>
    <w:rsid w:val="00FB25B9"/>
    <w:rsid w:val="00FB26C5"/>
    <w:rsid w:val="00FB2883"/>
    <w:rsid w:val="00FB2A3F"/>
    <w:rsid w:val="00FB2D44"/>
    <w:rsid w:val="00FB3085"/>
    <w:rsid w:val="00FB31C8"/>
    <w:rsid w:val="00FB332C"/>
    <w:rsid w:val="00FB40A9"/>
    <w:rsid w:val="00FB42A2"/>
    <w:rsid w:val="00FB43E4"/>
    <w:rsid w:val="00FB44DC"/>
    <w:rsid w:val="00FB4B9D"/>
    <w:rsid w:val="00FB4C73"/>
    <w:rsid w:val="00FB4F10"/>
    <w:rsid w:val="00FB50C6"/>
    <w:rsid w:val="00FB5192"/>
    <w:rsid w:val="00FB59D2"/>
    <w:rsid w:val="00FB5B2C"/>
    <w:rsid w:val="00FB5DD2"/>
    <w:rsid w:val="00FB5E7A"/>
    <w:rsid w:val="00FB6051"/>
    <w:rsid w:val="00FB6059"/>
    <w:rsid w:val="00FB6105"/>
    <w:rsid w:val="00FB64BF"/>
    <w:rsid w:val="00FB666F"/>
    <w:rsid w:val="00FB6791"/>
    <w:rsid w:val="00FB690A"/>
    <w:rsid w:val="00FB6D2C"/>
    <w:rsid w:val="00FB727E"/>
    <w:rsid w:val="00FB73A6"/>
    <w:rsid w:val="00FB7403"/>
    <w:rsid w:val="00FB745D"/>
    <w:rsid w:val="00FB7E8F"/>
    <w:rsid w:val="00FC0005"/>
    <w:rsid w:val="00FC057E"/>
    <w:rsid w:val="00FC08E3"/>
    <w:rsid w:val="00FC0A5B"/>
    <w:rsid w:val="00FC0B83"/>
    <w:rsid w:val="00FC0D55"/>
    <w:rsid w:val="00FC1453"/>
    <w:rsid w:val="00FC161C"/>
    <w:rsid w:val="00FC1970"/>
    <w:rsid w:val="00FC263D"/>
    <w:rsid w:val="00FC2807"/>
    <w:rsid w:val="00FC2848"/>
    <w:rsid w:val="00FC2E94"/>
    <w:rsid w:val="00FC2F36"/>
    <w:rsid w:val="00FC2FBD"/>
    <w:rsid w:val="00FC31A9"/>
    <w:rsid w:val="00FC32CF"/>
    <w:rsid w:val="00FC33CE"/>
    <w:rsid w:val="00FC38D9"/>
    <w:rsid w:val="00FC3A56"/>
    <w:rsid w:val="00FC3A86"/>
    <w:rsid w:val="00FC4012"/>
    <w:rsid w:val="00FC4488"/>
    <w:rsid w:val="00FC449F"/>
    <w:rsid w:val="00FC44F0"/>
    <w:rsid w:val="00FC4B20"/>
    <w:rsid w:val="00FC4D01"/>
    <w:rsid w:val="00FC4DCF"/>
    <w:rsid w:val="00FC4E4E"/>
    <w:rsid w:val="00FC52F9"/>
    <w:rsid w:val="00FC5542"/>
    <w:rsid w:val="00FC58E4"/>
    <w:rsid w:val="00FC59C7"/>
    <w:rsid w:val="00FC5A98"/>
    <w:rsid w:val="00FC5D56"/>
    <w:rsid w:val="00FC6067"/>
    <w:rsid w:val="00FC645B"/>
    <w:rsid w:val="00FC654B"/>
    <w:rsid w:val="00FC6D0F"/>
    <w:rsid w:val="00FC6FF6"/>
    <w:rsid w:val="00FC716A"/>
    <w:rsid w:val="00FC76E9"/>
    <w:rsid w:val="00FC7CF7"/>
    <w:rsid w:val="00FC7F03"/>
    <w:rsid w:val="00FD0647"/>
    <w:rsid w:val="00FD0F64"/>
    <w:rsid w:val="00FD11F7"/>
    <w:rsid w:val="00FD1CCD"/>
    <w:rsid w:val="00FD1D0B"/>
    <w:rsid w:val="00FD2C0A"/>
    <w:rsid w:val="00FD2E78"/>
    <w:rsid w:val="00FD3065"/>
    <w:rsid w:val="00FD311D"/>
    <w:rsid w:val="00FD3308"/>
    <w:rsid w:val="00FD3936"/>
    <w:rsid w:val="00FD3D4B"/>
    <w:rsid w:val="00FD4723"/>
    <w:rsid w:val="00FD495C"/>
    <w:rsid w:val="00FD4BD0"/>
    <w:rsid w:val="00FD4EA7"/>
    <w:rsid w:val="00FD4ECD"/>
    <w:rsid w:val="00FD56A0"/>
    <w:rsid w:val="00FD578A"/>
    <w:rsid w:val="00FD57FD"/>
    <w:rsid w:val="00FD5821"/>
    <w:rsid w:val="00FD59CE"/>
    <w:rsid w:val="00FD5C9C"/>
    <w:rsid w:val="00FD622F"/>
    <w:rsid w:val="00FD62A2"/>
    <w:rsid w:val="00FD6755"/>
    <w:rsid w:val="00FD67B9"/>
    <w:rsid w:val="00FD68B7"/>
    <w:rsid w:val="00FD6B23"/>
    <w:rsid w:val="00FD6D7F"/>
    <w:rsid w:val="00FD70DA"/>
    <w:rsid w:val="00FD7404"/>
    <w:rsid w:val="00FD79CC"/>
    <w:rsid w:val="00FE06A9"/>
    <w:rsid w:val="00FE0CD7"/>
    <w:rsid w:val="00FE0D0D"/>
    <w:rsid w:val="00FE110C"/>
    <w:rsid w:val="00FE1142"/>
    <w:rsid w:val="00FE13DD"/>
    <w:rsid w:val="00FE16CE"/>
    <w:rsid w:val="00FE1A66"/>
    <w:rsid w:val="00FE1CB1"/>
    <w:rsid w:val="00FE1CF4"/>
    <w:rsid w:val="00FE2960"/>
    <w:rsid w:val="00FE2A60"/>
    <w:rsid w:val="00FE33EF"/>
    <w:rsid w:val="00FE3838"/>
    <w:rsid w:val="00FE385E"/>
    <w:rsid w:val="00FE39FD"/>
    <w:rsid w:val="00FE3DC4"/>
    <w:rsid w:val="00FE3ECF"/>
    <w:rsid w:val="00FE3F22"/>
    <w:rsid w:val="00FE422A"/>
    <w:rsid w:val="00FE447B"/>
    <w:rsid w:val="00FE4673"/>
    <w:rsid w:val="00FE46D4"/>
    <w:rsid w:val="00FE4E48"/>
    <w:rsid w:val="00FE4EF8"/>
    <w:rsid w:val="00FE4F66"/>
    <w:rsid w:val="00FE4FA0"/>
    <w:rsid w:val="00FE5155"/>
    <w:rsid w:val="00FE51D1"/>
    <w:rsid w:val="00FE5294"/>
    <w:rsid w:val="00FE5480"/>
    <w:rsid w:val="00FE5E27"/>
    <w:rsid w:val="00FE601C"/>
    <w:rsid w:val="00FE634A"/>
    <w:rsid w:val="00FE6DBE"/>
    <w:rsid w:val="00FE71CE"/>
    <w:rsid w:val="00FE74E5"/>
    <w:rsid w:val="00FE74EA"/>
    <w:rsid w:val="00FE776C"/>
    <w:rsid w:val="00FE7929"/>
    <w:rsid w:val="00FE7B3F"/>
    <w:rsid w:val="00FE7FCA"/>
    <w:rsid w:val="00FF0417"/>
    <w:rsid w:val="00FF06BE"/>
    <w:rsid w:val="00FF0794"/>
    <w:rsid w:val="00FF1085"/>
    <w:rsid w:val="00FF2AD3"/>
    <w:rsid w:val="00FF2C09"/>
    <w:rsid w:val="00FF2D34"/>
    <w:rsid w:val="00FF3490"/>
    <w:rsid w:val="00FF35B9"/>
    <w:rsid w:val="00FF35D1"/>
    <w:rsid w:val="00FF3639"/>
    <w:rsid w:val="00FF3878"/>
    <w:rsid w:val="00FF39E0"/>
    <w:rsid w:val="00FF3C13"/>
    <w:rsid w:val="00FF3F43"/>
    <w:rsid w:val="00FF3FC0"/>
    <w:rsid w:val="00FF3FD2"/>
    <w:rsid w:val="00FF4159"/>
    <w:rsid w:val="00FF4409"/>
    <w:rsid w:val="00FF4766"/>
    <w:rsid w:val="00FF4A62"/>
    <w:rsid w:val="00FF4D5C"/>
    <w:rsid w:val="00FF5038"/>
    <w:rsid w:val="00FF509E"/>
    <w:rsid w:val="00FF51E5"/>
    <w:rsid w:val="00FF5C83"/>
    <w:rsid w:val="00FF5CA6"/>
    <w:rsid w:val="00FF5FBF"/>
    <w:rsid w:val="00FF6147"/>
    <w:rsid w:val="00FF61FF"/>
    <w:rsid w:val="00FF64F0"/>
    <w:rsid w:val="00FF68A6"/>
    <w:rsid w:val="00FF7399"/>
    <w:rsid w:val="00FF79E6"/>
    <w:rsid w:val="00FF7B0D"/>
    <w:rsid w:val="00FF7B48"/>
    <w:rsid w:val="00FF7F10"/>
    <w:rsid w:val="0199253C"/>
    <w:rsid w:val="0214ADDF"/>
    <w:rsid w:val="026A2B2D"/>
    <w:rsid w:val="0353B647"/>
    <w:rsid w:val="039E70E6"/>
    <w:rsid w:val="041CF384"/>
    <w:rsid w:val="04F31FCF"/>
    <w:rsid w:val="0627511E"/>
    <w:rsid w:val="06454394"/>
    <w:rsid w:val="0694F76A"/>
    <w:rsid w:val="0833EC5B"/>
    <w:rsid w:val="0A5A4F48"/>
    <w:rsid w:val="0A9E61A6"/>
    <w:rsid w:val="0AA918B2"/>
    <w:rsid w:val="0C176A1A"/>
    <w:rsid w:val="0C91C1CB"/>
    <w:rsid w:val="0CD227BB"/>
    <w:rsid w:val="0EB6AB53"/>
    <w:rsid w:val="0F134768"/>
    <w:rsid w:val="0F312261"/>
    <w:rsid w:val="0F34E50B"/>
    <w:rsid w:val="1022DF28"/>
    <w:rsid w:val="102E5C5D"/>
    <w:rsid w:val="11301696"/>
    <w:rsid w:val="115B401B"/>
    <w:rsid w:val="124923B0"/>
    <w:rsid w:val="1260930E"/>
    <w:rsid w:val="12F6EFFC"/>
    <w:rsid w:val="144DFDFE"/>
    <w:rsid w:val="1567C194"/>
    <w:rsid w:val="16AFD51A"/>
    <w:rsid w:val="177D161A"/>
    <w:rsid w:val="1883AC7A"/>
    <w:rsid w:val="1952107B"/>
    <w:rsid w:val="198C6415"/>
    <w:rsid w:val="1A211948"/>
    <w:rsid w:val="1A3D4976"/>
    <w:rsid w:val="1AD54CBC"/>
    <w:rsid w:val="1B3B4ED8"/>
    <w:rsid w:val="1C86CC90"/>
    <w:rsid w:val="1D435866"/>
    <w:rsid w:val="1E33C375"/>
    <w:rsid w:val="20DD94BE"/>
    <w:rsid w:val="213FB516"/>
    <w:rsid w:val="2183C357"/>
    <w:rsid w:val="240D6A98"/>
    <w:rsid w:val="241249B7"/>
    <w:rsid w:val="24B29B0D"/>
    <w:rsid w:val="24D43505"/>
    <w:rsid w:val="25329E11"/>
    <w:rsid w:val="25465B4C"/>
    <w:rsid w:val="276F5EB4"/>
    <w:rsid w:val="28A84CF4"/>
    <w:rsid w:val="2920EE49"/>
    <w:rsid w:val="2973EC6E"/>
    <w:rsid w:val="29907AC5"/>
    <w:rsid w:val="2A47249F"/>
    <w:rsid w:val="2AB424BC"/>
    <w:rsid w:val="2C917BA2"/>
    <w:rsid w:val="2D4986E1"/>
    <w:rsid w:val="2FA953F1"/>
    <w:rsid w:val="309591E2"/>
    <w:rsid w:val="31E754C1"/>
    <w:rsid w:val="31E91389"/>
    <w:rsid w:val="3253F4F3"/>
    <w:rsid w:val="32F630AF"/>
    <w:rsid w:val="331E2D2A"/>
    <w:rsid w:val="33327F81"/>
    <w:rsid w:val="3831D458"/>
    <w:rsid w:val="38565938"/>
    <w:rsid w:val="3C15DB2E"/>
    <w:rsid w:val="3CE0669D"/>
    <w:rsid w:val="3D39EBE7"/>
    <w:rsid w:val="3D423C3C"/>
    <w:rsid w:val="411F3739"/>
    <w:rsid w:val="4173445A"/>
    <w:rsid w:val="419B5BA0"/>
    <w:rsid w:val="43457AB8"/>
    <w:rsid w:val="436AA085"/>
    <w:rsid w:val="4381794D"/>
    <w:rsid w:val="45DD3FA0"/>
    <w:rsid w:val="469BACEC"/>
    <w:rsid w:val="46C483A1"/>
    <w:rsid w:val="474BF37B"/>
    <w:rsid w:val="48619EB6"/>
    <w:rsid w:val="49D821DC"/>
    <w:rsid w:val="4A206D88"/>
    <w:rsid w:val="4A478AB4"/>
    <w:rsid w:val="4BCE0AC6"/>
    <w:rsid w:val="4BE054AA"/>
    <w:rsid w:val="4C0DC93D"/>
    <w:rsid w:val="4C61FD27"/>
    <w:rsid w:val="4E6059E1"/>
    <w:rsid w:val="4E70B664"/>
    <w:rsid w:val="4EAE6B6E"/>
    <w:rsid w:val="4EC26CE9"/>
    <w:rsid w:val="4F2719E0"/>
    <w:rsid w:val="4FC5BD17"/>
    <w:rsid w:val="5053ECA7"/>
    <w:rsid w:val="51F02CA0"/>
    <w:rsid w:val="5227BC91"/>
    <w:rsid w:val="52798FFF"/>
    <w:rsid w:val="535EAE4C"/>
    <w:rsid w:val="553839D6"/>
    <w:rsid w:val="565094F0"/>
    <w:rsid w:val="59543358"/>
    <w:rsid w:val="5984803E"/>
    <w:rsid w:val="5B112D4D"/>
    <w:rsid w:val="5B18CEF6"/>
    <w:rsid w:val="5CEE9840"/>
    <w:rsid w:val="5DA99918"/>
    <w:rsid w:val="5E12E011"/>
    <w:rsid w:val="5FB92112"/>
    <w:rsid w:val="5FCCA39E"/>
    <w:rsid w:val="629486FB"/>
    <w:rsid w:val="64F4B872"/>
    <w:rsid w:val="6600FE19"/>
    <w:rsid w:val="66B28CA4"/>
    <w:rsid w:val="67397BCB"/>
    <w:rsid w:val="6B8EB118"/>
    <w:rsid w:val="6CB95C0D"/>
    <w:rsid w:val="7129D381"/>
    <w:rsid w:val="732C2371"/>
    <w:rsid w:val="74117136"/>
    <w:rsid w:val="75092961"/>
    <w:rsid w:val="76103C6B"/>
    <w:rsid w:val="765991F5"/>
    <w:rsid w:val="76776DE1"/>
    <w:rsid w:val="77C83D96"/>
    <w:rsid w:val="77CAC457"/>
    <w:rsid w:val="79869772"/>
    <w:rsid w:val="7AC34A0A"/>
    <w:rsid w:val="7C64C27E"/>
    <w:rsid w:val="7DF477FD"/>
    <w:rsid w:val="7FF4AE23"/>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6145"/>
    <o:shapelayout v:ext="edit">
      <o:idmap v:ext="edit" data="1"/>
    </o:shapelayout>
  </w:shapeDefaults>
  <w:decimalSymbol w:val=","/>
  <w:listSeparator w:val=","/>
  <w14:docId w14:val="7FB354E2"/>
  <w15:chartTrackingRefBased/>
  <w15:docId w15:val="{33370874-B7E1-4919-83C3-F7F2823441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Normal-Times"/>
    <w:qFormat/>
    <w:rsid w:val="009E4A16"/>
  </w:style>
  <w:style w:type="paragraph" w:styleId="Rubrik1">
    <w:name w:val="heading 1"/>
    <w:basedOn w:val="Normal"/>
    <w:next w:val="Normal"/>
    <w:link w:val="Rubrik1Char"/>
    <w:uiPriority w:val="9"/>
    <w:qFormat/>
    <w:rsid w:val="00DE7572"/>
    <w:pPr>
      <w:keepNext/>
      <w:keepLines/>
      <w:spacing w:before="320" w:after="40" w:line="252" w:lineRule="auto"/>
      <w:jc w:val="both"/>
      <w:outlineLvl w:val="0"/>
    </w:pPr>
    <w:rPr>
      <w:rFonts w:asciiTheme="majorHAnsi" w:eastAsiaTheme="majorEastAsia" w:hAnsiTheme="majorHAnsi" w:cstheme="majorBidi"/>
      <w:b/>
      <w:bCs/>
      <w:caps/>
      <w:spacing w:val="4"/>
      <w:sz w:val="28"/>
      <w:szCs w:val="28"/>
    </w:rPr>
  </w:style>
  <w:style w:type="paragraph" w:styleId="Rubrik2">
    <w:name w:val="heading 2"/>
    <w:basedOn w:val="Normal"/>
    <w:next w:val="Normal"/>
    <w:link w:val="Rubrik2Char"/>
    <w:uiPriority w:val="9"/>
    <w:unhideWhenUsed/>
    <w:qFormat/>
    <w:rsid w:val="00DE7572"/>
    <w:pPr>
      <w:keepNext/>
      <w:keepLines/>
      <w:spacing w:before="120" w:after="0" w:line="252" w:lineRule="auto"/>
      <w:jc w:val="both"/>
      <w:outlineLvl w:val="1"/>
    </w:pPr>
    <w:rPr>
      <w:rFonts w:asciiTheme="majorHAnsi" w:eastAsiaTheme="majorEastAsia" w:hAnsiTheme="majorHAnsi" w:cstheme="majorBidi"/>
      <w:b/>
      <w:bCs/>
      <w:sz w:val="28"/>
      <w:szCs w:val="28"/>
    </w:rPr>
  </w:style>
  <w:style w:type="paragraph" w:styleId="Rubrik3">
    <w:name w:val="heading 3"/>
    <w:basedOn w:val="Normal"/>
    <w:next w:val="Normal"/>
    <w:link w:val="Rubrik3Char"/>
    <w:uiPriority w:val="9"/>
    <w:unhideWhenUsed/>
    <w:qFormat/>
    <w:rsid w:val="00DE7572"/>
    <w:pPr>
      <w:keepNext/>
      <w:keepLines/>
      <w:spacing w:before="120" w:after="0" w:line="252" w:lineRule="auto"/>
      <w:jc w:val="both"/>
      <w:outlineLvl w:val="2"/>
    </w:pPr>
    <w:rPr>
      <w:rFonts w:asciiTheme="majorHAnsi" w:eastAsiaTheme="majorEastAsia" w:hAnsiTheme="majorHAnsi" w:cstheme="majorBidi"/>
      <w:spacing w:val="4"/>
      <w:sz w:val="24"/>
      <w:szCs w:val="24"/>
    </w:rPr>
  </w:style>
  <w:style w:type="paragraph" w:styleId="Rubrik4">
    <w:name w:val="heading 4"/>
    <w:basedOn w:val="Normal"/>
    <w:next w:val="Normal"/>
    <w:link w:val="Rubrik4Char"/>
    <w:uiPriority w:val="9"/>
    <w:unhideWhenUsed/>
    <w:qFormat/>
    <w:rsid w:val="00DE7572"/>
    <w:pPr>
      <w:keepNext/>
      <w:keepLines/>
      <w:spacing w:before="120" w:after="0" w:line="252" w:lineRule="auto"/>
      <w:jc w:val="both"/>
      <w:outlineLvl w:val="3"/>
    </w:pPr>
    <w:rPr>
      <w:rFonts w:asciiTheme="majorHAnsi" w:eastAsiaTheme="majorEastAsia" w:hAnsiTheme="majorHAnsi" w:cstheme="majorBidi"/>
      <w:i/>
      <w:iCs/>
      <w:sz w:val="24"/>
      <w:szCs w:val="24"/>
    </w:rPr>
  </w:style>
  <w:style w:type="paragraph" w:styleId="Rubrik5">
    <w:name w:val="heading 5"/>
    <w:basedOn w:val="Normal"/>
    <w:next w:val="Normal"/>
    <w:link w:val="Rubrik5Char"/>
    <w:uiPriority w:val="9"/>
    <w:semiHidden/>
    <w:unhideWhenUsed/>
    <w:qFormat/>
    <w:rsid w:val="00DE7572"/>
    <w:pPr>
      <w:keepNext/>
      <w:keepLines/>
      <w:spacing w:before="120" w:after="0" w:line="252" w:lineRule="auto"/>
      <w:jc w:val="both"/>
      <w:outlineLvl w:val="4"/>
    </w:pPr>
    <w:rPr>
      <w:rFonts w:asciiTheme="majorHAnsi" w:eastAsiaTheme="majorEastAsia" w:hAnsiTheme="majorHAnsi" w:cstheme="majorBidi"/>
      <w:b/>
      <w:bCs/>
    </w:rPr>
  </w:style>
  <w:style w:type="paragraph" w:styleId="Rubrik6">
    <w:name w:val="heading 6"/>
    <w:basedOn w:val="Normal"/>
    <w:next w:val="Normal"/>
    <w:link w:val="Rubrik6Char"/>
    <w:uiPriority w:val="9"/>
    <w:semiHidden/>
    <w:unhideWhenUsed/>
    <w:qFormat/>
    <w:rsid w:val="00DE7572"/>
    <w:pPr>
      <w:keepNext/>
      <w:keepLines/>
      <w:spacing w:before="120" w:after="0" w:line="252" w:lineRule="auto"/>
      <w:jc w:val="both"/>
      <w:outlineLvl w:val="5"/>
    </w:pPr>
    <w:rPr>
      <w:rFonts w:asciiTheme="majorHAnsi" w:eastAsiaTheme="majorEastAsia" w:hAnsiTheme="majorHAnsi" w:cstheme="majorBidi"/>
      <w:b/>
      <w:bCs/>
      <w:i/>
      <w:iCs/>
    </w:rPr>
  </w:style>
  <w:style w:type="paragraph" w:styleId="Rubrik7">
    <w:name w:val="heading 7"/>
    <w:basedOn w:val="Normal"/>
    <w:next w:val="Normal"/>
    <w:link w:val="Rubrik7Char"/>
    <w:uiPriority w:val="9"/>
    <w:semiHidden/>
    <w:unhideWhenUsed/>
    <w:qFormat/>
    <w:rsid w:val="008C5C98"/>
    <w:pPr>
      <w:keepNext/>
      <w:keepLines/>
      <w:spacing w:before="120" w:after="0" w:line="252" w:lineRule="auto"/>
      <w:jc w:val="both"/>
      <w:outlineLvl w:val="6"/>
    </w:pPr>
    <w:rPr>
      <w:i/>
      <w:iCs/>
    </w:rPr>
  </w:style>
  <w:style w:type="paragraph" w:styleId="Rubrik8">
    <w:name w:val="heading 8"/>
    <w:basedOn w:val="Normal"/>
    <w:next w:val="Normal"/>
    <w:link w:val="Rubrik8Char"/>
    <w:uiPriority w:val="9"/>
    <w:semiHidden/>
    <w:unhideWhenUsed/>
    <w:qFormat/>
    <w:rsid w:val="008C5C98"/>
    <w:pPr>
      <w:keepNext/>
      <w:keepLines/>
      <w:spacing w:before="120" w:after="0" w:line="252" w:lineRule="auto"/>
      <w:jc w:val="both"/>
      <w:outlineLvl w:val="7"/>
    </w:pPr>
    <w:rPr>
      <w:b/>
      <w:bCs/>
    </w:rPr>
  </w:style>
  <w:style w:type="paragraph" w:styleId="Rubrik9">
    <w:name w:val="heading 9"/>
    <w:basedOn w:val="Normal"/>
    <w:next w:val="Normal"/>
    <w:link w:val="Rubrik9Char"/>
    <w:uiPriority w:val="9"/>
    <w:semiHidden/>
    <w:unhideWhenUsed/>
    <w:qFormat/>
    <w:rsid w:val="008C5C98"/>
    <w:pPr>
      <w:keepNext/>
      <w:keepLines/>
      <w:spacing w:before="120" w:after="0" w:line="252" w:lineRule="auto"/>
      <w:jc w:val="both"/>
      <w:outlineLvl w:val="8"/>
    </w:pPr>
    <w:rPr>
      <w:i/>
      <w:iCs/>
    </w:rPr>
  </w:style>
  <w:style w:type="character" w:default="1" w:styleId="Standardstycketeckensnitt">
    <w:name w:val="Default Paragraph Font"/>
    <w:uiPriority w:val="1"/>
    <w:semiHidden/>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paragraph" w:styleId="Liststycke">
    <w:name w:val="List Paragraph"/>
    <w:basedOn w:val="Normal"/>
    <w:uiPriority w:val="34"/>
    <w:qFormat/>
    <w:rsid w:val="00B44345"/>
    <w:pPr>
      <w:ind w:left="720"/>
      <w:contextualSpacing/>
    </w:pPr>
  </w:style>
  <w:style w:type="paragraph" w:styleId="Rubrik">
    <w:name w:val="Title"/>
    <w:basedOn w:val="Normal"/>
    <w:next w:val="Normal"/>
    <w:link w:val="RubrikChar"/>
    <w:uiPriority w:val="10"/>
    <w:qFormat/>
    <w:rsid w:val="00DE7572"/>
    <w:pPr>
      <w:spacing w:after="0" w:line="240" w:lineRule="auto"/>
      <w:contextualSpacing/>
      <w:jc w:val="center"/>
    </w:pPr>
    <w:rPr>
      <w:rFonts w:asciiTheme="majorHAnsi" w:eastAsiaTheme="majorEastAsia" w:hAnsiTheme="majorHAnsi" w:cstheme="majorBidi"/>
      <w:b/>
      <w:bCs/>
      <w:spacing w:val="-7"/>
      <w:sz w:val="48"/>
      <w:szCs w:val="48"/>
    </w:rPr>
  </w:style>
  <w:style w:type="character" w:customStyle="1" w:styleId="RubrikChar">
    <w:name w:val="Rubrik Char"/>
    <w:basedOn w:val="Standardstycketeckensnitt"/>
    <w:link w:val="Rubrik"/>
    <w:uiPriority w:val="10"/>
    <w:rsid w:val="008F477F"/>
    <w:rPr>
      <w:rFonts w:asciiTheme="majorHAnsi" w:eastAsiaTheme="majorEastAsia" w:hAnsiTheme="majorHAnsi" w:cstheme="majorBidi"/>
      <w:b/>
      <w:bCs/>
      <w:spacing w:val="-7"/>
      <w:sz w:val="48"/>
      <w:szCs w:val="48"/>
    </w:rPr>
  </w:style>
  <w:style w:type="character" w:customStyle="1" w:styleId="Rubrik1Char">
    <w:name w:val="Rubrik 1 Char"/>
    <w:basedOn w:val="Standardstycketeckensnitt"/>
    <w:link w:val="Rubrik1"/>
    <w:uiPriority w:val="9"/>
    <w:rsid w:val="007A38E7"/>
    <w:rPr>
      <w:rFonts w:asciiTheme="majorHAnsi" w:eastAsiaTheme="majorEastAsia" w:hAnsiTheme="majorHAnsi" w:cstheme="majorBidi"/>
      <w:b/>
      <w:bCs/>
      <w:caps/>
      <w:spacing w:val="4"/>
      <w:sz w:val="28"/>
      <w:szCs w:val="28"/>
    </w:rPr>
  </w:style>
  <w:style w:type="paragraph" w:styleId="Normalwebb">
    <w:name w:val="Normal (Web)"/>
    <w:basedOn w:val="Normal"/>
    <w:uiPriority w:val="99"/>
    <w:semiHidden/>
    <w:unhideWhenUsed/>
    <w:rsid w:val="004A5DCF"/>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EndNoteBibliographyTitle">
    <w:name w:val="EndNote Bibliography Title"/>
    <w:basedOn w:val="Normal"/>
    <w:link w:val="EndNoteBibliographyTitleChar"/>
    <w:rsid w:val="008703F9"/>
    <w:pPr>
      <w:spacing w:after="0"/>
      <w:jc w:val="center"/>
    </w:pPr>
    <w:rPr>
      <w:rFonts w:ascii="Calibri" w:hAnsi="Calibri" w:cs="Calibri"/>
      <w:noProof/>
    </w:rPr>
  </w:style>
  <w:style w:type="character" w:customStyle="1" w:styleId="EndNoteBibliographyTitleChar">
    <w:name w:val="EndNote Bibliography Title Char"/>
    <w:basedOn w:val="Standardstycketeckensnitt"/>
    <w:link w:val="EndNoteBibliographyTitle"/>
    <w:rsid w:val="008703F9"/>
    <w:rPr>
      <w:rFonts w:ascii="Calibri" w:hAnsi="Calibri" w:cs="Calibri"/>
      <w:noProof/>
    </w:rPr>
  </w:style>
  <w:style w:type="paragraph" w:customStyle="1" w:styleId="EndNoteBibliography">
    <w:name w:val="EndNote Bibliography"/>
    <w:basedOn w:val="Normal"/>
    <w:link w:val="EndNoteBibliographyChar"/>
    <w:rsid w:val="008703F9"/>
    <w:pPr>
      <w:spacing w:line="240" w:lineRule="auto"/>
    </w:pPr>
    <w:rPr>
      <w:rFonts w:ascii="Calibri" w:hAnsi="Calibri" w:cs="Calibri"/>
      <w:noProof/>
    </w:rPr>
  </w:style>
  <w:style w:type="character" w:customStyle="1" w:styleId="EndNoteBibliographyChar">
    <w:name w:val="EndNote Bibliography Char"/>
    <w:basedOn w:val="Standardstycketeckensnitt"/>
    <w:link w:val="EndNoteBibliography"/>
    <w:rsid w:val="008703F9"/>
    <w:rPr>
      <w:rFonts w:ascii="Calibri" w:hAnsi="Calibri" w:cs="Calibri"/>
      <w:noProof/>
    </w:rPr>
  </w:style>
  <w:style w:type="paragraph" w:styleId="Sidhuvud">
    <w:name w:val="header"/>
    <w:basedOn w:val="Normal"/>
    <w:link w:val="SidhuvudChar"/>
    <w:uiPriority w:val="99"/>
    <w:unhideWhenUsed/>
    <w:rsid w:val="00D86F29"/>
    <w:pPr>
      <w:tabs>
        <w:tab w:val="center" w:pos="4513"/>
        <w:tab w:val="right" w:pos="9026"/>
      </w:tabs>
      <w:spacing w:after="0" w:line="240" w:lineRule="auto"/>
    </w:pPr>
  </w:style>
  <w:style w:type="character" w:customStyle="1" w:styleId="SidhuvudChar">
    <w:name w:val="Sidhuvud Char"/>
    <w:basedOn w:val="Standardstycketeckensnitt"/>
    <w:link w:val="Sidhuvud"/>
    <w:uiPriority w:val="99"/>
    <w:rsid w:val="00D86F29"/>
  </w:style>
  <w:style w:type="paragraph" w:styleId="Sidfot">
    <w:name w:val="footer"/>
    <w:basedOn w:val="Normal"/>
    <w:link w:val="SidfotChar"/>
    <w:uiPriority w:val="99"/>
    <w:unhideWhenUsed/>
    <w:rsid w:val="00D86F29"/>
    <w:pPr>
      <w:tabs>
        <w:tab w:val="center" w:pos="4513"/>
        <w:tab w:val="right" w:pos="9026"/>
      </w:tabs>
      <w:spacing w:after="0" w:line="240" w:lineRule="auto"/>
    </w:pPr>
  </w:style>
  <w:style w:type="character" w:customStyle="1" w:styleId="SidfotChar">
    <w:name w:val="Sidfot Char"/>
    <w:basedOn w:val="Standardstycketeckensnitt"/>
    <w:link w:val="Sidfot"/>
    <w:uiPriority w:val="99"/>
    <w:rsid w:val="00D86F29"/>
  </w:style>
  <w:style w:type="paragraph" w:styleId="Innehllsfrteckningsrubrik">
    <w:name w:val="TOC Heading"/>
    <w:basedOn w:val="Rubrik1"/>
    <w:next w:val="Normal"/>
    <w:uiPriority w:val="39"/>
    <w:unhideWhenUsed/>
    <w:qFormat/>
    <w:rsid w:val="00DE7572"/>
    <w:pPr>
      <w:outlineLvl w:val="9"/>
    </w:pPr>
  </w:style>
  <w:style w:type="paragraph" w:styleId="Innehll1">
    <w:name w:val="toc 1"/>
    <w:basedOn w:val="Normal"/>
    <w:next w:val="Normal"/>
    <w:autoRedefine/>
    <w:uiPriority w:val="39"/>
    <w:unhideWhenUsed/>
    <w:rsid w:val="005903E2"/>
    <w:pPr>
      <w:tabs>
        <w:tab w:val="right" w:leader="dot" w:pos="9016"/>
      </w:tabs>
      <w:spacing w:after="100"/>
    </w:pPr>
    <w:rPr>
      <w:rFonts w:asciiTheme="majorHAnsi" w:hAnsiTheme="majorHAnsi" w:cstheme="majorHAnsi"/>
      <w:b/>
      <w:bCs/>
      <w:noProof/>
      <w:sz w:val="32"/>
      <w:szCs w:val="32"/>
      <w:lang w:val="sv-SE"/>
    </w:rPr>
  </w:style>
  <w:style w:type="character" w:styleId="Hyperlnk">
    <w:name w:val="Hyperlink"/>
    <w:basedOn w:val="Standardstycketeckensnitt"/>
    <w:uiPriority w:val="99"/>
    <w:unhideWhenUsed/>
    <w:rsid w:val="00541887"/>
    <w:rPr>
      <w:color w:val="0563C1" w:themeColor="hyperlink"/>
      <w:u w:val="single"/>
    </w:rPr>
  </w:style>
  <w:style w:type="character" w:customStyle="1" w:styleId="Rubrik2Char">
    <w:name w:val="Rubrik 2 Char"/>
    <w:basedOn w:val="Standardstycketeckensnitt"/>
    <w:link w:val="Rubrik2"/>
    <w:uiPriority w:val="9"/>
    <w:rsid w:val="0019653A"/>
    <w:rPr>
      <w:rFonts w:asciiTheme="majorHAnsi" w:eastAsiaTheme="majorEastAsia" w:hAnsiTheme="majorHAnsi" w:cstheme="majorBidi"/>
      <w:b/>
      <w:bCs/>
      <w:sz w:val="28"/>
      <w:szCs w:val="28"/>
    </w:rPr>
  </w:style>
  <w:style w:type="paragraph" w:styleId="Innehll2">
    <w:name w:val="toc 2"/>
    <w:basedOn w:val="Normal"/>
    <w:next w:val="Normal"/>
    <w:autoRedefine/>
    <w:uiPriority w:val="39"/>
    <w:unhideWhenUsed/>
    <w:rsid w:val="00981D9E"/>
    <w:pPr>
      <w:tabs>
        <w:tab w:val="right" w:leader="dot" w:pos="9016"/>
      </w:tabs>
      <w:spacing w:after="100"/>
      <w:ind w:left="220"/>
    </w:pPr>
    <w:rPr>
      <w:rFonts w:asciiTheme="majorHAnsi" w:hAnsiTheme="majorHAnsi" w:cstheme="majorHAnsi"/>
      <w:b/>
      <w:bCs/>
      <w:noProof/>
      <w:sz w:val="28"/>
      <w:szCs w:val="28"/>
      <w:lang w:val="sv-SE"/>
    </w:rPr>
  </w:style>
  <w:style w:type="character" w:customStyle="1" w:styleId="Rubrik3Char">
    <w:name w:val="Rubrik 3 Char"/>
    <w:basedOn w:val="Standardstycketeckensnitt"/>
    <w:link w:val="Rubrik3"/>
    <w:uiPriority w:val="9"/>
    <w:rsid w:val="0029663E"/>
    <w:rPr>
      <w:rFonts w:asciiTheme="majorHAnsi" w:eastAsiaTheme="majorEastAsia" w:hAnsiTheme="majorHAnsi" w:cstheme="majorBidi"/>
      <w:spacing w:val="4"/>
      <w:sz w:val="24"/>
      <w:szCs w:val="24"/>
    </w:rPr>
  </w:style>
  <w:style w:type="paragraph" w:styleId="Innehll3">
    <w:name w:val="toc 3"/>
    <w:basedOn w:val="Normal"/>
    <w:next w:val="Normal"/>
    <w:autoRedefine/>
    <w:uiPriority w:val="39"/>
    <w:unhideWhenUsed/>
    <w:rsid w:val="0047141D"/>
    <w:pPr>
      <w:spacing w:after="100"/>
      <w:ind w:left="440"/>
    </w:pPr>
  </w:style>
  <w:style w:type="paragraph" w:styleId="Ingetavstnd">
    <w:name w:val="No Spacing"/>
    <w:uiPriority w:val="1"/>
    <w:qFormat/>
    <w:rsid w:val="008C5C98"/>
    <w:pPr>
      <w:spacing w:after="0" w:line="240" w:lineRule="auto"/>
    </w:pPr>
  </w:style>
  <w:style w:type="character" w:customStyle="1" w:styleId="Rubrik4Char">
    <w:name w:val="Rubrik 4 Char"/>
    <w:basedOn w:val="Standardstycketeckensnitt"/>
    <w:link w:val="Rubrik4"/>
    <w:uiPriority w:val="9"/>
    <w:rsid w:val="00037C99"/>
    <w:rPr>
      <w:rFonts w:asciiTheme="majorHAnsi" w:eastAsiaTheme="majorEastAsia" w:hAnsiTheme="majorHAnsi" w:cstheme="majorBidi"/>
      <w:i/>
      <w:iCs/>
      <w:sz w:val="24"/>
      <w:szCs w:val="24"/>
    </w:rPr>
  </w:style>
  <w:style w:type="character" w:customStyle="1" w:styleId="Rubrik5Char">
    <w:name w:val="Rubrik 5 Char"/>
    <w:basedOn w:val="Standardstycketeckensnitt"/>
    <w:link w:val="Rubrik5"/>
    <w:uiPriority w:val="9"/>
    <w:semiHidden/>
    <w:rsid w:val="00037C99"/>
    <w:rPr>
      <w:rFonts w:asciiTheme="majorHAnsi" w:eastAsiaTheme="majorEastAsia" w:hAnsiTheme="majorHAnsi" w:cstheme="majorBidi"/>
      <w:b/>
      <w:bCs/>
    </w:rPr>
  </w:style>
  <w:style w:type="character" w:customStyle="1" w:styleId="Rubrik6Char">
    <w:name w:val="Rubrik 6 Char"/>
    <w:basedOn w:val="Standardstycketeckensnitt"/>
    <w:link w:val="Rubrik6"/>
    <w:uiPriority w:val="9"/>
    <w:semiHidden/>
    <w:rsid w:val="00037C99"/>
    <w:rPr>
      <w:rFonts w:asciiTheme="majorHAnsi" w:eastAsiaTheme="majorEastAsia" w:hAnsiTheme="majorHAnsi" w:cstheme="majorBidi"/>
      <w:b/>
      <w:bCs/>
      <w:i/>
      <w:iCs/>
    </w:rPr>
  </w:style>
  <w:style w:type="character" w:customStyle="1" w:styleId="Rubrik7Char">
    <w:name w:val="Rubrik 7 Char"/>
    <w:basedOn w:val="Standardstycketeckensnitt"/>
    <w:link w:val="Rubrik7"/>
    <w:uiPriority w:val="9"/>
    <w:semiHidden/>
    <w:rsid w:val="00037C99"/>
    <w:rPr>
      <w:i/>
      <w:iCs/>
    </w:rPr>
  </w:style>
  <w:style w:type="character" w:customStyle="1" w:styleId="Rubrik8Char">
    <w:name w:val="Rubrik 8 Char"/>
    <w:basedOn w:val="Standardstycketeckensnitt"/>
    <w:link w:val="Rubrik8"/>
    <w:uiPriority w:val="9"/>
    <w:semiHidden/>
    <w:rsid w:val="00037C99"/>
    <w:rPr>
      <w:b/>
      <w:bCs/>
    </w:rPr>
  </w:style>
  <w:style w:type="character" w:customStyle="1" w:styleId="Rubrik9Char">
    <w:name w:val="Rubrik 9 Char"/>
    <w:basedOn w:val="Standardstycketeckensnitt"/>
    <w:link w:val="Rubrik9"/>
    <w:uiPriority w:val="9"/>
    <w:semiHidden/>
    <w:rsid w:val="00037C99"/>
    <w:rPr>
      <w:i/>
      <w:iCs/>
    </w:rPr>
  </w:style>
  <w:style w:type="paragraph" w:styleId="Beskrivning">
    <w:name w:val="caption"/>
    <w:basedOn w:val="Normal"/>
    <w:next w:val="Normal"/>
    <w:uiPriority w:val="35"/>
    <w:unhideWhenUsed/>
    <w:qFormat/>
    <w:rsid w:val="008C5C98"/>
    <w:pPr>
      <w:spacing w:line="252" w:lineRule="auto"/>
      <w:jc w:val="both"/>
    </w:pPr>
    <w:rPr>
      <w:b/>
      <w:bCs/>
      <w:sz w:val="18"/>
      <w:szCs w:val="18"/>
    </w:rPr>
  </w:style>
  <w:style w:type="paragraph" w:styleId="Underrubrik">
    <w:name w:val="Subtitle"/>
    <w:basedOn w:val="Normal"/>
    <w:next w:val="Normal"/>
    <w:link w:val="UnderrubrikChar"/>
    <w:uiPriority w:val="11"/>
    <w:qFormat/>
    <w:rsid w:val="00DE7572"/>
    <w:pPr>
      <w:numPr>
        <w:ilvl w:val="1"/>
      </w:numPr>
      <w:spacing w:after="240" w:line="252" w:lineRule="auto"/>
      <w:jc w:val="center"/>
    </w:pPr>
    <w:rPr>
      <w:rFonts w:asciiTheme="majorHAnsi" w:eastAsiaTheme="majorEastAsia" w:hAnsiTheme="majorHAnsi" w:cstheme="majorBidi"/>
      <w:sz w:val="24"/>
      <w:szCs w:val="24"/>
    </w:rPr>
  </w:style>
  <w:style w:type="character" w:customStyle="1" w:styleId="UnderrubrikChar">
    <w:name w:val="Underrubrik Char"/>
    <w:basedOn w:val="Standardstycketeckensnitt"/>
    <w:link w:val="Underrubrik"/>
    <w:uiPriority w:val="11"/>
    <w:rsid w:val="00037C99"/>
    <w:rPr>
      <w:rFonts w:asciiTheme="majorHAnsi" w:eastAsiaTheme="majorEastAsia" w:hAnsiTheme="majorHAnsi" w:cstheme="majorBidi"/>
      <w:sz w:val="24"/>
      <w:szCs w:val="24"/>
    </w:rPr>
  </w:style>
  <w:style w:type="character" w:styleId="Stark">
    <w:name w:val="Strong"/>
    <w:basedOn w:val="Standardstycketeckensnitt"/>
    <w:uiPriority w:val="22"/>
    <w:qFormat/>
    <w:rsid w:val="00DE7572"/>
    <w:rPr>
      <w:b/>
      <w:bCs/>
      <w:color w:val="auto"/>
    </w:rPr>
  </w:style>
  <w:style w:type="character" w:styleId="Betoning">
    <w:name w:val="Emphasis"/>
    <w:basedOn w:val="Standardstycketeckensnitt"/>
    <w:uiPriority w:val="20"/>
    <w:qFormat/>
    <w:rsid w:val="00037C99"/>
    <w:rPr>
      <w:i/>
      <w:iCs/>
      <w:color w:val="auto"/>
    </w:rPr>
  </w:style>
  <w:style w:type="paragraph" w:styleId="Citat">
    <w:name w:val="Quote"/>
    <w:basedOn w:val="Normal"/>
    <w:next w:val="Normal"/>
    <w:link w:val="CitatChar"/>
    <w:uiPriority w:val="29"/>
    <w:qFormat/>
    <w:rsid w:val="00DE7572"/>
    <w:pPr>
      <w:spacing w:before="200" w:line="264" w:lineRule="auto"/>
      <w:ind w:left="864" w:right="864"/>
      <w:jc w:val="center"/>
    </w:pPr>
    <w:rPr>
      <w:rFonts w:asciiTheme="majorHAnsi" w:eastAsiaTheme="majorEastAsia" w:hAnsiTheme="majorHAnsi" w:cstheme="majorBidi"/>
      <w:i/>
      <w:iCs/>
      <w:sz w:val="24"/>
      <w:szCs w:val="24"/>
    </w:rPr>
  </w:style>
  <w:style w:type="character" w:customStyle="1" w:styleId="CitatChar">
    <w:name w:val="Citat Char"/>
    <w:basedOn w:val="Standardstycketeckensnitt"/>
    <w:link w:val="Citat"/>
    <w:uiPriority w:val="29"/>
    <w:rsid w:val="00037C99"/>
    <w:rPr>
      <w:rFonts w:asciiTheme="majorHAnsi" w:eastAsiaTheme="majorEastAsia" w:hAnsiTheme="majorHAnsi" w:cstheme="majorBidi"/>
      <w:i/>
      <w:iCs/>
      <w:sz w:val="24"/>
      <w:szCs w:val="24"/>
    </w:rPr>
  </w:style>
  <w:style w:type="paragraph" w:styleId="Starktcitat">
    <w:name w:val="Intense Quote"/>
    <w:basedOn w:val="Normal"/>
    <w:next w:val="Normal"/>
    <w:link w:val="StarktcitatChar"/>
    <w:uiPriority w:val="30"/>
    <w:qFormat/>
    <w:rsid w:val="00DE7572"/>
    <w:pPr>
      <w:spacing w:before="100" w:beforeAutospacing="1" w:after="240" w:line="252" w:lineRule="auto"/>
      <w:ind w:left="936" w:right="936"/>
      <w:jc w:val="center"/>
    </w:pPr>
    <w:rPr>
      <w:rFonts w:asciiTheme="majorHAnsi" w:eastAsiaTheme="majorEastAsia" w:hAnsiTheme="majorHAnsi" w:cstheme="majorBidi"/>
      <w:sz w:val="26"/>
      <w:szCs w:val="26"/>
    </w:rPr>
  </w:style>
  <w:style w:type="character" w:customStyle="1" w:styleId="StarktcitatChar">
    <w:name w:val="Starkt citat Char"/>
    <w:basedOn w:val="Standardstycketeckensnitt"/>
    <w:link w:val="Starktcitat"/>
    <w:uiPriority w:val="30"/>
    <w:rsid w:val="00037C99"/>
    <w:rPr>
      <w:rFonts w:asciiTheme="majorHAnsi" w:eastAsiaTheme="majorEastAsia" w:hAnsiTheme="majorHAnsi" w:cstheme="majorBidi"/>
      <w:sz w:val="26"/>
      <w:szCs w:val="26"/>
    </w:rPr>
  </w:style>
  <w:style w:type="character" w:styleId="Diskretbetoning">
    <w:name w:val="Subtle Emphasis"/>
    <w:basedOn w:val="Standardstycketeckensnitt"/>
    <w:uiPriority w:val="19"/>
    <w:qFormat/>
    <w:rsid w:val="00DE7572"/>
    <w:rPr>
      <w:i/>
      <w:iCs/>
      <w:color w:val="auto"/>
    </w:rPr>
  </w:style>
  <w:style w:type="character" w:styleId="Starkbetoning">
    <w:name w:val="Intense Emphasis"/>
    <w:basedOn w:val="Standardstycketeckensnitt"/>
    <w:uiPriority w:val="21"/>
    <w:qFormat/>
    <w:rsid w:val="00DE7572"/>
    <w:rPr>
      <w:b/>
      <w:bCs/>
      <w:i/>
      <w:iCs/>
      <w:color w:val="auto"/>
    </w:rPr>
  </w:style>
  <w:style w:type="character" w:styleId="Diskretreferens">
    <w:name w:val="Subtle Reference"/>
    <w:basedOn w:val="Standardstycketeckensnitt"/>
    <w:uiPriority w:val="31"/>
    <w:qFormat/>
    <w:rsid w:val="00DE7572"/>
    <w:rPr>
      <w:smallCaps/>
      <w:color w:val="auto"/>
      <w:u w:val="single" w:color="7F7F7F" w:themeColor="text1" w:themeTint="80"/>
    </w:rPr>
  </w:style>
  <w:style w:type="character" w:styleId="Starkreferens">
    <w:name w:val="Intense Reference"/>
    <w:basedOn w:val="Standardstycketeckensnitt"/>
    <w:uiPriority w:val="32"/>
    <w:qFormat/>
    <w:rsid w:val="00037C99"/>
    <w:rPr>
      <w:b/>
      <w:bCs/>
      <w:smallCaps/>
      <w:u w:val="single"/>
    </w:rPr>
  </w:style>
  <w:style w:type="character" w:styleId="Bokenstitel">
    <w:name w:val="Book Title"/>
    <w:basedOn w:val="Standardstycketeckensnitt"/>
    <w:uiPriority w:val="33"/>
    <w:qFormat/>
    <w:rsid w:val="00DE7572"/>
    <w:rPr>
      <w:b/>
      <w:bCs/>
      <w:smallCaps/>
      <w:color w:val="auto"/>
    </w:rPr>
  </w:style>
  <w:style w:type="table" w:styleId="Tabellrutnt">
    <w:name w:val="Table Grid"/>
    <w:basedOn w:val="Normaltabell"/>
    <w:uiPriority w:val="39"/>
    <w:rsid w:val="008C5C98"/>
    <w:pPr>
      <w:spacing w:after="0" w:line="240" w:lineRule="auto"/>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tshllartext">
    <w:name w:val="Placeholder Text"/>
    <w:basedOn w:val="Standardstycketeckensnitt"/>
    <w:uiPriority w:val="99"/>
    <w:semiHidden/>
    <w:rsid w:val="007F06D2"/>
    <w:rPr>
      <w:color w:val="808080"/>
    </w:rPr>
  </w:style>
  <w:style w:type="paragraph" w:styleId="Figurfrteckning">
    <w:name w:val="table of figures"/>
    <w:basedOn w:val="Normal"/>
    <w:next w:val="Normal"/>
    <w:uiPriority w:val="99"/>
    <w:unhideWhenUsed/>
    <w:rsid w:val="000578FC"/>
    <w:pPr>
      <w:spacing w:after="0"/>
    </w:pPr>
  </w:style>
  <w:style w:type="table" w:styleId="Listtabell1ljus">
    <w:name w:val="List Table 1 Light"/>
    <w:basedOn w:val="Normaltabell"/>
    <w:uiPriority w:val="46"/>
    <w:rsid w:val="00A34DB0"/>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Ballongtext">
    <w:name w:val="Balloon Text"/>
    <w:basedOn w:val="Normal"/>
    <w:link w:val="BallongtextChar"/>
    <w:uiPriority w:val="99"/>
    <w:semiHidden/>
    <w:unhideWhenUsed/>
    <w:rsid w:val="00A4300B"/>
    <w:pPr>
      <w:spacing w:after="0" w:line="240" w:lineRule="auto"/>
    </w:pPr>
    <w:rPr>
      <w:rFonts w:ascii="Segoe UI" w:hAnsi="Segoe UI" w:cs="Segoe UI"/>
      <w:sz w:val="18"/>
      <w:szCs w:val="18"/>
    </w:rPr>
  </w:style>
  <w:style w:type="character" w:customStyle="1" w:styleId="BallongtextChar">
    <w:name w:val="Ballongtext Char"/>
    <w:basedOn w:val="Standardstycketeckensnitt"/>
    <w:link w:val="Ballongtext"/>
    <w:uiPriority w:val="99"/>
    <w:semiHidden/>
    <w:rsid w:val="00A4300B"/>
    <w:rPr>
      <w:rFonts w:ascii="Segoe UI" w:hAnsi="Segoe UI" w:cs="Segoe UI"/>
      <w:sz w:val="18"/>
      <w:szCs w:val="18"/>
    </w:rPr>
  </w:style>
  <w:style w:type="character" w:customStyle="1" w:styleId="Olstomnmnande1">
    <w:name w:val="Olöst omnämnande1"/>
    <w:basedOn w:val="Standardstycketeckensnitt"/>
    <w:uiPriority w:val="99"/>
    <w:semiHidden/>
    <w:unhideWhenUsed/>
    <w:rsid w:val="00155563"/>
    <w:rPr>
      <w:color w:val="605E5C"/>
      <w:shd w:val="clear" w:color="auto" w:fill="E1DFDD"/>
    </w:rPr>
  </w:style>
  <w:style w:type="character" w:styleId="AnvndHyperlnk">
    <w:name w:val="FollowedHyperlink"/>
    <w:basedOn w:val="Standardstycketeckensnitt"/>
    <w:uiPriority w:val="99"/>
    <w:semiHidden/>
    <w:unhideWhenUsed/>
    <w:rsid w:val="003C1F77"/>
    <w:rPr>
      <w:color w:val="954F72" w:themeColor="followedHyperlink"/>
      <w:u w:val="single"/>
    </w:rPr>
  </w:style>
  <w:style w:type="paragraph" w:styleId="HTML-frformaterad">
    <w:name w:val="HTML Preformatted"/>
    <w:basedOn w:val="Normal"/>
    <w:link w:val="HTML-frformateradChar"/>
    <w:uiPriority w:val="99"/>
    <w:semiHidden/>
    <w:unhideWhenUsed/>
    <w:rsid w:val="00DD0417"/>
    <w:pPr>
      <w:spacing w:after="0" w:line="240" w:lineRule="auto"/>
    </w:pPr>
    <w:rPr>
      <w:rFonts w:ascii="Consolas" w:hAnsi="Consolas"/>
      <w:sz w:val="20"/>
      <w:szCs w:val="20"/>
    </w:rPr>
  </w:style>
  <w:style w:type="character" w:customStyle="1" w:styleId="HTML-frformateradChar">
    <w:name w:val="HTML - förformaterad Char"/>
    <w:basedOn w:val="Standardstycketeckensnitt"/>
    <w:link w:val="HTML-frformaterad"/>
    <w:uiPriority w:val="99"/>
    <w:semiHidden/>
    <w:rsid w:val="00DD0417"/>
    <w:rPr>
      <w:rFonts w:ascii="Consolas" w:hAnsi="Consolas"/>
      <w:sz w:val="20"/>
      <w:szCs w:val="20"/>
    </w:rPr>
  </w:style>
  <w:style w:type="paragraph" w:styleId="Revision">
    <w:name w:val="Revision"/>
    <w:hidden/>
    <w:uiPriority w:val="99"/>
    <w:semiHidden/>
    <w:rsid w:val="00C55B17"/>
    <w:pPr>
      <w:spacing w:after="0" w:line="240" w:lineRule="auto"/>
    </w:pPr>
  </w:style>
  <w:style w:type="character" w:customStyle="1" w:styleId="UnresolvedMention1">
    <w:name w:val="Unresolved Mention1"/>
    <w:basedOn w:val="Standardstycketeckensnitt"/>
    <w:uiPriority w:val="99"/>
    <w:semiHidden/>
    <w:unhideWhenUsed/>
    <w:rsid w:val="00D0086F"/>
    <w:rPr>
      <w:color w:val="605E5C"/>
      <w:shd w:val="clear" w:color="auto" w:fill="E1DFDD"/>
    </w:rPr>
  </w:style>
  <w:style w:type="character" w:customStyle="1" w:styleId="Olstomnmnande2">
    <w:name w:val="Olöst omnämnande2"/>
    <w:basedOn w:val="Standardstycketeckensnitt"/>
    <w:uiPriority w:val="99"/>
    <w:semiHidden/>
    <w:unhideWhenUsed/>
    <w:rsid w:val="004C5292"/>
    <w:rPr>
      <w:color w:val="605E5C"/>
      <w:shd w:val="clear" w:color="auto" w:fill="E1DFDD"/>
    </w:rPr>
  </w:style>
  <w:style w:type="character" w:styleId="Kommentarsreferens">
    <w:name w:val="annotation reference"/>
    <w:basedOn w:val="Standardstycketeckensnitt"/>
    <w:uiPriority w:val="99"/>
    <w:semiHidden/>
    <w:unhideWhenUsed/>
    <w:rsid w:val="00157666"/>
    <w:rPr>
      <w:sz w:val="16"/>
      <w:szCs w:val="16"/>
    </w:rPr>
  </w:style>
  <w:style w:type="paragraph" w:styleId="Kommentarer">
    <w:name w:val="annotation text"/>
    <w:basedOn w:val="Normal"/>
    <w:link w:val="KommentarerChar"/>
    <w:uiPriority w:val="99"/>
    <w:semiHidden/>
    <w:unhideWhenUsed/>
    <w:rsid w:val="00157666"/>
    <w:pPr>
      <w:spacing w:line="240" w:lineRule="auto"/>
    </w:pPr>
    <w:rPr>
      <w:sz w:val="20"/>
      <w:szCs w:val="20"/>
    </w:rPr>
  </w:style>
  <w:style w:type="character" w:customStyle="1" w:styleId="KommentarerChar">
    <w:name w:val="Kommentarer Char"/>
    <w:basedOn w:val="Standardstycketeckensnitt"/>
    <w:link w:val="Kommentarer"/>
    <w:uiPriority w:val="99"/>
    <w:semiHidden/>
    <w:rsid w:val="00157666"/>
    <w:rPr>
      <w:sz w:val="20"/>
      <w:szCs w:val="20"/>
    </w:rPr>
  </w:style>
  <w:style w:type="paragraph" w:styleId="Kommentarsmne">
    <w:name w:val="annotation subject"/>
    <w:basedOn w:val="Kommentarer"/>
    <w:next w:val="Kommentarer"/>
    <w:link w:val="KommentarsmneChar"/>
    <w:uiPriority w:val="99"/>
    <w:semiHidden/>
    <w:unhideWhenUsed/>
    <w:rsid w:val="00157666"/>
    <w:rPr>
      <w:b/>
      <w:bCs/>
    </w:rPr>
  </w:style>
  <w:style w:type="character" w:customStyle="1" w:styleId="KommentarsmneChar">
    <w:name w:val="Kommentarsämne Char"/>
    <w:basedOn w:val="KommentarerChar"/>
    <w:link w:val="Kommentarsmne"/>
    <w:uiPriority w:val="99"/>
    <w:semiHidden/>
    <w:rsid w:val="00157666"/>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20363322">
      <w:bodyDiv w:val="1"/>
      <w:marLeft w:val="0"/>
      <w:marRight w:val="0"/>
      <w:marTop w:val="0"/>
      <w:marBottom w:val="0"/>
      <w:divBdr>
        <w:top w:val="none" w:sz="0" w:space="0" w:color="auto"/>
        <w:left w:val="none" w:sz="0" w:space="0" w:color="auto"/>
        <w:bottom w:val="none" w:sz="0" w:space="0" w:color="auto"/>
        <w:right w:val="none" w:sz="0" w:space="0" w:color="auto"/>
      </w:divBdr>
    </w:div>
    <w:div w:id="258032189">
      <w:bodyDiv w:val="1"/>
      <w:marLeft w:val="0"/>
      <w:marRight w:val="0"/>
      <w:marTop w:val="0"/>
      <w:marBottom w:val="0"/>
      <w:divBdr>
        <w:top w:val="none" w:sz="0" w:space="0" w:color="auto"/>
        <w:left w:val="none" w:sz="0" w:space="0" w:color="auto"/>
        <w:bottom w:val="none" w:sz="0" w:space="0" w:color="auto"/>
        <w:right w:val="none" w:sz="0" w:space="0" w:color="auto"/>
      </w:divBdr>
    </w:div>
    <w:div w:id="843783448">
      <w:bodyDiv w:val="1"/>
      <w:marLeft w:val="0"/>
      <w:marRight w:val="0"/>
      <w:marTop w:val="0"/>
      <w:marBottom w:val="0"/>
      <w:divBdr>
        <w:top w:val="none" w:sz="0" w:space="0" w:color="auto"/>
        <w:left w:val="none" w:sz="0" w:space="0" w:color="auto"/>
        <w:bottom w:val="none" w:sz="0" w:space="0" w:color="auto"/>
        <w:right w:val="none" w:sz="0" w:space="0" w:color="auto"/>
      </w:divBdr>
    </w:div>
    <w:div w:id="915213555">
      <w:bodyDiv w:val="1"/>
      <w:marLeft w:val="0"/>
      <w:marRight w:val="0"/>
      <w:marTop w:val="0"/>
      <w:marBottom w:val="0"/>
      <w:divBdr>
        <w:top w:val="none" w:sz="0" w:space="0" w:color="auto"/>
        <w:left w:val="none" w:sz="0" w:space="0" w:color="auto"/>
        <w:bottom w:val="none" w:sz="0" w:space="0" w:color="auto"/>
        <w:right w:val="none" w:sz="0" w:space="0" w:color="auto"/>
      </w:divBdr>
      <w:divsChild>
        <w:div w:id="849759012">
          <w:marLeft w:val="-1230"/>
          <w:marRight w:val="0"/>
          <w:marTop w:val="0"/>
          <w:marBottom w:val="0"/>
          <w:divBdr>
            <w:top w:val="none" w:sz="0" w:space="0" w:color="auto"/>
            <w:left w:val="none" w:sz="0" w:space="0" w:color="auto"/>
            <w:bottom w:val="none" w:sz="0" w:space="0" w:color="auto"/>
            <w:right w:val="none" w:sz="0" w:space="0" w:color="auto"/>
          </w:divBdr>
        </w:div>
      </w:divsChild>
    </w:div>
    <w:div w:id="1011447118">
      <w:bodyDiv w:val="1"/>
      <w:marLeft w:val="0"/>
      <w:marRight w:val="0"/>
      <w:marTop w:val="0"/>
      <w:marBottom w:val="0"/>
      <w:divBdr>
        <w:top w:val="none" w:sz="0" w:space="0" w:color="auto"/>
        <w:left w:val="none" w:sz="0" w:space="0" w:color="auto"/>
        <w:bottom w:val="none" w:sz="0" w:space="0" w:color="auto"/>
        <w:right w:val="none" w:sz="0" w:space="0" w:color="auto"/>
      </w:divBdr>
    </w:div>
    <w:div w:id="1636981516">
      <w:bodyDiv w:val="1"/>
      <w:marLeft w:val="0"/>
      <w:marRight w:val="0"/>
      <w:marTop w:val="0"/>
      <w:marBottom w:val="0"/>
      <w:divBdr>
        <w:top w:val="none" w:sz="0" w:space="0" w:color="auto"/>
        <w:left w:val="none" w:sz="0" w:space="0" w:color="auto"/>
        <w:bottom w:val="none" w:sz="0" w:space="0" w:color="auto"/>
        <w:right w:val="none" w:sz="0" w:space="0" w:color="auto"/>
      </w:divBdr>
    </w:div>
    <w:div w:id="1784377257">
      <w:bodyDiv w:val="1"/>
      <w:marLeft w:val="0"/>
      <w:marRight w:val="0"/>
      <w:marTop w:val="0"/>
      <w:marBottom w:val="0"/>
      <w:divBdr>
        <w:top w:val="none" w:sz="0" w:space="0" w:color="auto"/>
        <w:left w:val="none" w:sz="0" w:space="0" w:color="auto"/>
        <w:bottom w:val="none" w:sz="0" w:space="0" w:color="auto"/>
        <w:right w:val="none" w:sz="0" w:space="0" w:color="auto"/>
      </w:divBdr>
    </w:div>
    <w:div w:id="1884707832">
      <w:bodyDiv w:val="1"/>
      <w:marLeft w:val="0"/>
      <w:marRight w:val="0"/>
      <w:marTop w:val="0"/>
      <w:marBottom w:val="0"/>
      <w:divBdr>
        <w:top w:val="none" w:sz="0" w:space="0" w:color="auto"/>
        <w:left w:val="none" w:sz="0" w:space="0" w:color="auto"/>
        <w:bottom w:val="none" w:sz="0" w:space="0" w:color="auto"/>
        <w:right w:val="none" w:sz="0" w:space="0" w:color="auto"/>
      </w:divBdr>
      <w:divsChild>
        <w:div w:id="125038842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1.xml"/><Relationship Id="rId18" Type="http://schemas.openxmlformats.org/officeDocument/2006/relationships/image" Target="media/image6.png"/><Relationship Id="rId26" Type="http://schemas.openxmlformats.org/officeDocument/2006/relationships/hyperlink" Target="mailto:soc15jm1@student.lu.se" TargetMode="External"/><Relationship Id="rId3" Type="http://schemas.openxmlformats.org/officeDocument/2006/relationships/customXml" Target="../customXml/item3.xml"/><Relationship Id="rId21" Type="http://schemas.openxmlformats.org/officeDocument/2006/relationships/image" Target="media/image9.jpg"/><Relationship Id="rId7" Type="http://schemas.openxmlformats.org/officeDocument/2006/relationships/settings" Target="settings.xml"/><Relationship Id="rId12" Type="http://schemas.openxmlformats.org/officeDocument/2006/relationships/hyperlink" Target="mailto:soc15jm1@student.lu.se" TargetMode="External"/><Relationship Id="rId17" Type="http://schemas.openxmlformats.org/officeDocument/2006/relationships/image" Target="media/image5.jpg"/><Relationship Id="rId25" Type="http://schemas.openxmlformats.org/officeDocument/2006/relationships/hyperlink" Target="mailto:pe6628kv-s@student.lu.se" TargetMode="External"/><Relationship Id="rId2" Type="http://schemas.openxmlformats.org/officeDocument/2006/relationships/customXml" Target="../customXml/item2.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hyperlink" Target="https://github.com/mouboo/BThesis" TargetMode="External"/><Relationship Id="rId5" Type="http://schemas.openxmlformats.org/officeDocument/2006/relationships/numbering" Target="numbering.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fontTable" Target="fontTable.xml"/><Relationship Id="rId10" Type="http://schemas.openxmlformats.org/officeDocument/2006/relationships/endnotes" Target="endnotes.xml"/><Relationship Id="rId19" Type="http://schemas.openxmlformats.org/officeDocument/2006/relationships/image" Target="media/image7.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kument" ma:contentTypeID="0x010100F4258EDD9AA373418822A861E063857E" ma:contentTypeVersion="5" ma:contentTypeDescription="Skapa ett nytt dokument." ma:contentTypeScope="" ma:versionID="50a69f1157c4f45d4813b516181a55d4">
  <xsd:schema xmlns:xsd="http://www.w3.org/2001/XMLSchema" xmlns:xs="http://www.w3.org/2001/XMLSchema" xmlns:p="http://schemas.microsoft.com/office/2006/metadata/properties" xmlns:ns3="7c9c8f24-abbb-49be-8ded-77c6f6c576ed" xmlns:ns4="71e2353e-98f4-42af-8ac3-040c45ff5f75" targetNamespace="http://schemas.microsoft.com/office/2006/metadata/properties" ma:root="true" ma:fieldsID="b8adbf710f5665b24ead15dab5ddd22b" ns3:_="" ns4:_="">
    <xsd:import namespace="7c9c8f24-abbb-49be-8ded-77c6f6c576ed"/>
    <xsd:import namespace="71e2353e-98f4-42af-8ac3-040c45ff5f75"/>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c9c8f24-abbb-49be-8ded-77c6f6c576ed"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71e2353e-98f4-42af-8ac3-040c45ff5f75" elementFormDefault="qualified">
    <xsd:import namespace="http://schemas.microsoft.com/office/2006/documentManagement/types"/>
    <xsd:import namespace="http://schemas.microsoft.com/office/infopath/2007/PartnerControls"/>
    <xsd:element name="SharedWithUsers" ma:index="10" nillable="true" ma:displayName="Delat med"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Delat med information" ma:internalName="SharedWithDetails" ma:readOnly="true">
      <xsd:simpleType>
        <xsd:restriction base="dms:Note">
          <xsd:maxLength value="255"/>
        </xsd:restriction>
      </xsd:simpleType>
    </xsd:element>
    <xsd:element name="SharingHintHash" ma:index="12" nillable="true" ma:displayName="Delar tips,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nehållstyp"/>
        <xsd:element ref="dc:title" minOccurs="0" maxOccurs="1" ma:index="4" ma:displayName="Rubrik"/>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F36AF92-DD75-41FA-B01E-3D5BE0CBEC0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c9c8f24-abbb-49be-8ded-77c6f6c576ed"/>
    <ds:schemaRef ds:uri="71e2353e-98f4-42af-8ac3-040c45ff5f7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F14BAD32-50C8-47E3-9A55-24B42519D182}">
  <ds:schemaRefs>
    <ds:schemaRef ds:uri="http://schemas.microsoft.com/sharepoint/v3/contenttype/forms"/>
  </ds:schemaRefs>
</ds:datastoreItem>
</file>

<file path=customXml/itemProps3.xml><?xml version="1.0" encoding="utf-8"?>
<ds:datastoreItem xmlns:ds="http://schemas.openxmlformats.org/officeDocument/2006/customXml" ds:itemID="{B16785A5-2D45-4BCB-863D-9AC21A129CC2}">
  <ds:schemaRefs>
    <ds:schemaRef ds:uri="71e2353e-98f4-42af-8ac3-040c45ff5f75"/>
    <ds:schemaRef ds:uri="http://purl.org/dc/dcmitype/"/>
    <ds:schemaRef ds:uri="7c9c8f24-abbb-49be-8ded-77c6f6c576ed"/>
    <ds:schemaRef ds:uri="http://purl.org/dc/elements/1.1/"/>
    <ds:schemaRef ds:uri="http://schemas.microsoft.com/office/2006/metadata/properties"/>
    <ds:schemaRef ds:uri="http://schemas.microsoft.com/office/2006/documentManagement/types"/>
    <ds:schemaRef ds:uri="http://purl.org/dc/terms/"/>
    <ds:schemaRef ds:uri="http://schemas.openxmlformats.org/package/2006/metadata/core-properties"/>
    <ds:schemaRef ds:uri="http://schemas.microsoft.com/office/infopath/2007/PartnerControls"/>
    <ds:schemaRef ds:uri="http://www.w3.org/XML/1998/namespace"/>
  </ds:schemaRefs>
</ds:datastoreItem>
</file>

<file path=customXml/itemProps4.xml><?xml version="1.0" encoding="utf-8"?>
<ds:datastoreItem xmlns:ds="http://schemas.openxmlformats.org/officeDocument/2006/customXml" ds:itemID="{F75A6A30-9F67-49B4-9E27-74C7A96630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31</Pages>
  <Words>19354</Words>
  <Characters>102578</Characters>
  <Application>Microsoft Office Word</Application>
  <DocSecurity>0</DocSecurity>
  <Lines>854</Lines>
  <Paragraphs>243</Paragraphs>
  <ScaleCrop>false</ScaleCrop>
  <HeadingPairs>
    <vt:vector size="4" baseType="variant">
      <vt:variant>
        <vt:lpstr>Rubrik</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21689</CharactersWithSpaces>
  <SharedDoc>false</SharedDoc>
  <HLinks>
    <vt:vector size="252" baseType="variant">
      <vt:variant>
        <vt:i4>3932186</vt:i4>
      </vt:variant>
      <vt:variant>
        <vt:i4>437</vt:i4>
      </vt:variant>
      <vt:variant>
        <vt:i4>0</vt:i4>
      </vt:variant>
      <vt:variant>
        <vt:i4>5</vt:i4>
      </vt:variant>
      <vt:variant>
        <vt:lpwstr>mailto:soc15jm1@student.lu.se</vt:lpwstr>
      </vt:variant>
      <vt:variant>
        <vt:lpwstr/>
      </vt:variant>
      <vt:variant>
        <vt:i4>4587633</vt:i4>
      </vt:variant>
      <vt:variant>
        <vt:i4>434</vt:i4>
      </vt:variant>
      <vt:variant>
        <vt:i4>0</vt:i4>
      </vt:variant>
      <vt:variant>
        <vt:i4>5</vt:i4>
      </vt:variant>
      <vt:variant>
        <vt:lpwstr>mailto:pe6628kv-s@student.lu.se</vt:lpwstr>
      </vt:variant>
      <vt:variant>
        <vt:lpwstr/>
      </vt:variant>
      <vt:variant>
        <vt:i4>6029395</vt:i4>
      </vt:variant>
      <vt:variant>
        <vt:i4>404</vt:i4>
      </vt:variant>
      <vt:variant>
        <vt:i4>0</vt:i4>
      </vt:variant>
      <vt:variant>
        <vt:i4>5</vt:i4>
      </vt:variant>
      <vt:variant>
        <vt:lpwstr>https://github.com/mouboo/BThesis</vt:lpwstr>
      </vt:variant>
      <vt:variant>
        <vt:lpwstr/>
      </vt:variant>
      <vt:variant>
        <vt:i4>1048631</vt:i4>
      </vt:variant>
      <vt:variant>
        <vt:i4>227</vt:i4>
      </vt:variant>
      <vt:variant>
        <vt:i4>0</vt:i4>
      </vt:variant>
      <vt:variant>
        <vt:i4>5</vt:i4>
      </vt:variant>
      <vt:variant>
        <vt:lpwstr/>
      </vt:variant>
      <vt:variant>
        <vt:lpwstr>_Toc38476860</vt:lpwstr>
      </vt:variant>
      <vt:variant>
        <vt:i4>1638452</vt:i4>
      </vt:variant>
      <vt:variant>
        <vt:i4>221</vt:i4>
      </vt:variant>
      <vt:variant>
        <vt:i4>0</vt:i4>
      </vt:variant>
      <vt:variant>
        <vt:i4>5</vt:i4>
      </vt:variant>
      <vt:variant>
        <vt:lpwstr/>
      </vt:variant>
      <vt:variant>
        <vt:lpwstr>_Toc38476859</vt:lpwstr>
      </vt:variant>
      <vt:variant>
        <vt:i4>1572916</vt:i4>
      </vt:variant>
      <vt:variant>
        <vt:i4>215</vt:i4>
      </vt:variant>
      <vt:variant>
        <vt:i4>0</vt:i4>
      </vt:variant>
      <vt:variant>
        <vt:i4>5</vt:i4>
      </vt:variant>
      <vt:variant>
        <vt:lpwstr/>
      </vt:variant>
      <vt:variant>
        <vt:lpwstr>_Toc38476858</vt:lpwstr>
      </vt:variant>
      <vt:variant>
        <vt:i4>1507380</vt:i4>
      </vt:variant>
      <vt:variant>
        <vt:i4>209</vt:i4>
      </vt:variant>
      <vt:variant>
        <vt:i4>0</vt:i4>
      </vt:variant>
      <vt:variant>
        <vt:i4>5</vt:i4>
      </vt:variant>
      <vt:variant>
        <vt:lpwstr/>
      </vt:variant>
      <vt:variant>
        <vt:lpwstr>_Toc38476857</vt:lpwstr>
      </vt:variant>
      <vt:variant>
        <vt:i4>1441844</vt:i4>
      </vt:variant>
      <vt:variant>
        <vt:i4>203</vt:i4>
      </vt:variant>
      <vt:variant>
        <vt:i4>0</vt:i4>
      </vt:variant>
      <vt:variant>
        <vt:i4>5</vt:i4>
      </vt:variant>
      <vt:variant>
        <vt:lpwstr/>
      </vt:variant>
      <vt:variant>
        <vt:lpwstr>_Toc38476856</vt:lpwstr>
      </vt:variant>
      <vt:variant>
        <vt:i4>1376308</vt:i4>
      </vt:variant>
      <vt:variant>
        <vt:i4>197</vt:i4>
      </vt:variant>
      <vt:variant>
        <vt:i4>0</vt:i4>
      </vt:variant>
      <vt:variant>
        <vt:i4>5</vt:i4>
      </vt:variant>
      <vt:variant>
        <vt:lpwstr/>
      </vt:variant>
      <vt:variant>
        <vt:lpwstr>_Toc38476855</vt:lpwstr>
      </vt:variant>
      <vt:variant>
        <vt:i4>1310772</vt:i4>
      </vt:variant>
      <vt:variant>
        <vt:i4>191</vt:i4>
      </vt:variant>
      <vt:variant>
        <vt:i4>0</vt:i4>
      </vt:variant>
      <vt:variant>
        <vt:i4>5</vt:i4>
      </vt:variant>
      <vt:variant>
        <vt:lpwstr/>
      </vt:variant>
      <vt:variant>
        <vt:lpwstr>_Toc38476854</vt:lpwstr>
      </vt:variant>
      <vt:variant>
        <vt:i4>1245236</vt:i4>
      </vt:variant>
      <vt:variant>
        <vt:i4>185</vt:i4>
      </vt:variant>
      <vt:variant>
        <vt:i4>0</vt:i4>
      </vt:variant>
      <vt:variant>
        <vt:i4>5</vt:i4>
      </vt:variant>
      <vt:variant>
        <vt:lpwstr/>
      </vt:variant>
      <vt:variant>
        <vt:lpwstr>_Toc38476853</vt:lpwstr>
      </vt:variant>
      <vt:variant>
        <vt:i4>1179700</vt:i4>
      </vt:variant>
      <vt:variant>
        <vt:i4>179</vt:i4>
      </vt:variant>
      <vt:variant>
        <vt:i4>0</vt:i4>
      </vt:variant>
      <vt:variant>
        <vt:i4>5</vt:i4>
      </vt:variant>
      <vt:variant>
        <vt:lpwstr/>
      </vt:variant>
      <vt:variant>
        <vt:lpwstr>_Toc38476852</vt:lpwstr>
      </vt:variant>
      <vt:variant>
        <vt:i4>1114164</vt:i4>
      </vt:variant>
      <vt:variant>
        <vt:i4>173</vt:i4>
      </vt:variant>
      <vt:variant>
        <vt:i4>0</vt:i4>
      </vt:variant>
      <vt:variant>
        <vt:i4>5</vt:i4>
      </vt:variant>
      <vt:variant>
        <vt:lpwstr/>
      </vt:variant>
      <vt:variant>
        <vt:lpwstr>_Toc38476851</vt:lpwstr>
      </vt:variant>
      <vt:variant>
        <vt:i4>1048628</vt:i4>
      </vt:variant>
      <vt:variant>
        <vt:i4>167</vt:i4>
      </vt:variant>
      <vt:variant>
        <vt:i4>0</vt:i4>
      </vt:variant>
      <vt:variant>
        <vt:i4>5</vt:i4>
      </vt:variant>
      <vt:variant>
        <vt:lpwstr/>
      </vt:variant>
      <vt:variant>
        <vt:lpwstr>_Toc38476850</vt:lpwstr>
      </vt:variant>
      <vt:variant>
        <vt:i4>1638453</vt:i4>
      </vt:variant>
      <vt:variant>
        <vt:i4>161</vt:i4>
      </vt:variant>
      <vt:variant>
        <vt:i4>0</vt:i4>
      </vt:variant>
      <vt:variant>
        <vt:i4>5</vt:i4>
      </vt:variant>
      <vt:variant>
        <vt:lpwstr/>
      </vt:variant>
      <vt:variant>
        <vt:lpwstr>_Toc38476849</vt:lpwstr>
      </vt:variant>
      <vt:variant>
        <vt:i4>1572917</vt:i4>
      </vt:variant>
      <vt:variant>
        <vt:i4>155</vt:i4>
      </vt:variant>
      <vt:variant>
        <vt:i4>0</vt:i4>
      </vt:variant>
      <vt:variant>
        <vt:i4>5</vt:i4>
      </vt:variant>
      <vt:variant>
        <vt:lpwstr/>
      </vt:variant>
      <vt:variant>
        <vt:lpwstr>_Toc38476848</vt:lpwstr>
      </vt:variant>
      <vt:variant>
        <vt:i4>1507381</vt:i4>
      </vt:variant>
      <vt:variant>
        <vt:i4>149</vt:i4>
      </vt:variant>
      <vt:variant>
        <vt:i4>0</vt:i4>
      </vt:variant>
      <vt:variant>
        <vt:i4>5</vt:i4>
      </vt:variant>
      <vt:variant>
        <vt:lpwstr/>
      </vt:variant>
      <vt:variant>
        <vt:lpwstr>_Toc38476847</vt:lpwstr>
      </vt:variant>
      <vt:variant>
        <vt:i4>1441845</vt:i4>
      </vt:variant>
      <vt:variant>
        <vt:i4>143</vt:i4>
      </vt:variant>
      <vt:variant>
        <vt:i4>0</vt:i4>
      </vt:variant>
      <vt:variant>
        <vt:i4>5</vt:i4>
      </vt:variant>
      <vt:variant>
        <vt:lpwstr/>
      </vt:variant>
      <vt:variant>
        <vt:lpwstr>_Toc38476846</vt:lpwstr>
      </vt:variant>
      <vt:variant>
        <vt:i4>1376309</vt:i4>
      </vt:variant>
      <vt:variant>
        <vt:i4>137</vt:i4>
      </vt:variant>
      <vt:variant>
        <vt:i4>0</vt:i4>
      </vt:variant>
      <vt:variant>
        <vt:i4>5</vt:i4>
      </vt:variant>
      <vt:variant>
        <vt:lpwstr/>
      </vt:variant>
      <vt:variant>
        <vt:lpwstr>_Toc38476845</vt:lpwstr>
      </vt:variant>
      <vt:variant>
        <vt:i4>1310773</vt:i4>
      </vt:variant>
      <vt:variant>
        <vt:i4>131</vt:i4>
      </vt:variant>
      <vt:variant>
        <vt:i4>0</vt:i4>
      </vt:variant>
      <vt:variant>
        <vt:i4>5</vt:i4>
      </vt:variant>
      <vt:variant>
        <vt:lpwstr/>
      </vt:variant>
      <vt:variant>
        <vt:lpwstr>_Toc38476844</vt:lpwstr>
      </vt:variant>
      <vt:variant>
        <vt:i4>1245237</vt:i4>
      </vt:variant>
      <vt:variant>
        <vt:i4>125</vt:i4>
      </vt:variant>
      <vt:variant>
        <vt:i4>0</vt:i4>
      </vt:variant>
      <vt:variant>
        <vt:i4>5</vt:i4>
      </vt:variant>
      <vt:variant>
        <vt:lpwstr/>
      </vt:variant>
      <vt:variant>
        <vt:lpwstr>_Toc38476843</vt:lpwstr>
      </vt:variant>
      <vt:variant>
        <vt:i4>1179701</vt:i4>
      </vt:variant>
      <vt:variant>
        <vt:i4>119</vt:i4>
      </vt:variant>
      <vt:variant>
        <vt:i4>0</vt:i4>
      </vt:variant>
      <vt:variant>
        <vt:i4>5</vt:i4>
      </vt:variant>
      <vt:variant>
        <vt:lpwstr/>
      </vt:variant>
      <vt:variant>
        <vt:lpwstr>_Toc38476842</vt:lpwstr>
      </vt:variant>
      <vt:variant>
        <vt:i4>1114165</vt:i4>
      </vt:variant>
      <vt:variant>
        <vt:i4>113</vt:i4>
      </vt:variant>
      <vt:variant>
        <vt:i4>0</vt:i4>
      </vt:variant>
      <vt:variant>
        <vt:i4>5</vt:i4>
      </vt:variant>
      <vt:variant>
        <vt:lpwstr/>
      </vt:variant>
      <vt:variant>
        <vt:lpwstr>_Toc38476841</vt:lpwstr>
      </vt:variant>
      <vt:variant>
        <vt:i4>1048629</vt:i4>
      </vt:variant>
      <vt:variant>
        <vt:i4>107</vt:i4>
      </vt:variant>
      <vt:variant>
        <vt:i4>0</vt:i4>
      </vt:variant>
      <vt:variant>
        <vt:i4>5</vt:i4>
      </vt:variant>
      <vt:variant>
        <vt:lpwstr/>
      </vt:variant>
      <vt:variant>
        <vt:lpwstr>_Toc38476840</vt:lpwstr>
      </vt:variant>
      <vt:variant>
        <vt:i4>1638450</vt:i4>
      </vt:variant>
      <vt:variant>
        <vt:i4>101</vt:i4>
      </vt:variant>
      <vt:variant>
        <vt:i4>0</vt:i4>
      </vt:variant>
      <vt:variant>
        <vt:i4>5</vt:i4>
      </vt:variant>
      <vt:variant>
        <vt:lpwstr/>
      </vt:variant>
      <vt:variant>
        <vt:lpwstr>_Toc38476839</vt:lpwstr>
      </vt:variant>
      <vt:variant>
        <vt:i4>1572914</vt:i4>
      </vt:variant>
      <vt:variant>
        <vt:i4>95</vt:i4>
      </vt:variant>
      <vt:variant>
        <vt:i4>0</vt:i4>
      </vt:variant>
      <vt:variant>
        <vt:i4>5</vt:i4>
      </vt:variant>
      <vt:variant>
        <vt:lpwstr/>
      </vt:variant>
      <vt:variant>
        <vt:lpwstr>_Toc38476838</vt:lpwstr>
      </vt:variant>
      <vt:variant>
        <vt:i4>1507378</vt:i4>
      </vt:variant>
      <vt:variant>
        <vt:i4>89</vt:i4>
      </vt:variant>
      <vt:variant>
        <vt:i4>0</vt:i4>
      </vt:variant>
      <vt:variant>
        <vt:i4>5</vt:i4>
      </vt:variant>
      <vt:variant>
        <vt:lpwstr/>
      </vt:variant>
      <vt:variant>
        <vt:lpwstr>_Toc38476837</vt:lpwstr>
      </vt:variant>
      <vt:variant>
        <vt:i4>1441842</vt:i4>
      </vt:variant>
      <vt:variant>
        <vt:i4>83</vt:i4>
      </vt:variant>
      <vt:variant>
        <vt:i4>0</vt:i4>
      </vt:variant>
      <vt:variant>
        <vt:i4>5</vt:i4>
      </vt:variant>
      <vt:variant>
        <vt:lpwstr/>
      </vt:variant>
      <vt:variant>
        <vt:lpwstr>_Toc38476836</vt:lpwstr>
      </vt:variant>
      <vt:variant>
        <vt:i4>1376306</vt:i4>
      </vt:variant>
      <vt:variant>
        <vt:i4>77</vt:i4>
      </vt:variant>
      <vt:variant>
        <vt:i4>0</vt:i4>
      </vt:variant>
      <vt:variant>
        <vt:i4>5</vt:i4>
      </vt:variant>
      <vt:variant>
        <vt:lpwstr/>
      </vt:variant>
      <vt:variant>
        <vt:lpwstr>_Toc38476835</vt:lpwstr>
      </vt:variant>
      <vt:variant>
        <vt:i4>1310770</vt:i4>
      </vt:variant>
      <vt:variant>
        <vt:i4>71</vt:i4>
      </vt:variant>
      <vt:variant>
        <vt:i4>0</vt:i4>
      </vt:variant>
      <vt:variant>
        <vt:i4>5</vt:i4>
      </vt:variant>
      <vt:variant>
        <vt:lpwstr/>
      </vt:variant>
      <vt:variant>
        <vt:lpwstr>_Toc38476834</vt:lpwstr>
      </vt:variant>
      <vt:variant>
        <vt:i4>1245234</vt:i4>
      </vt:variant>
      <vt:variant>
        <vt:i4>65</vt:i4>
      </vt:variant>
      <vt:variant>
        <vt:i4>0</vt:i4>
      </vt:variant>
      <vt:variant>
        <vt:i4>5</vt:i4>
      </vt:variant>
      <vt:variant>
        <vt:lpwstr/>
      </vt:variant>
      <vt:variant>
        <vt:lpwstr>_Toc38476833</vt:lpwstr>
      </vt:variant>
      <vt:variant>
        <vt:i4>1179698</vt:i4>
      </vt:variant>
      <vt:variant>
        <vt:i4>59</vt:i4>
      </vt:variant>
      <vt:variant>
        <vt:i4>0</vt:i4>
      </vt:variant>
      <vt:variant>
        <vt:i4>5</vt:i4>
      </vt:variant>
      <vt:variant>
        <vt:lpwstr/>
      </vt:variant>
      <vt:variant>
        <vt:lpwstr>_Toc38476832</vt:lpwstr>
      </vt:variant>
      <vt:variant>
        <vt:i4>1114162</vt:i4>
      </vt:variant>
      <vt:variant>
        <vt:i4>53</vt:i4>
      </vt:variant>
      <vt:variant>
        <vt:i4>0</vt:i4>
      </vt:variant>
      <vt:variant>
        <vt:i4>5</vt:i4>
      </vt:variant>
      <vt:variant>
        <vt:lpwstr/>
      </vt:variant>
      <vt:variant>
        <vt:lpwstr>_Toc38476831</vt:lpwstr>
      </vt:variant>
      <vt:variant>
        <vt:i4>1048626</vt:i4>
      </vt:variant>
      <vt:variant>
        <vt:i4>47</vt:i4>
      </vt:variant>
      <vt:variant>
        <vt:i4>0</vt:i4>
      </vt:variant>
      <vt:variant>
        <vt:i4>5</vt:i4>
      </vt:variant>
      <vt:variant>
        <vt:lpwstr/>
      </vt:variant>
      <vt:variant>
        <vt:lpwstr>_Toc38476830</vt:lpwstr>
      </vt:variant>
      <vt:variant>
        <vt:i4>1638451</vt:i4>
      </vt:variant>
      <vt:variant>
        <vt:i4>41</vt:i4>
      </vt:variant>
      <vt:variant>
        <vt:i4>0</vt:i4>
      </vt:variant>
      <vt:variant>
        <vt:i4>5</vt:i4>
      </vt:variant>
      <vt:variant>
        <vt:lpwstr/>
      </vt:variant>
      <vt:variant>
        <vt:lpwstr>_Toc38476829</vt:lpwstr>
      </vt:variant>
      <vt:variant>
        <vt:i4>1572915</vt:i4>
      </vt:variant>
      <vt:variant>
        <vt:i4>35</vt:i4>
      </vt:variant>
      <vt:variant>
        <vt:i4>0</vt:i4>
      </vt:variant>
      <vt:variant>
        <vt:i4>5</vt:i4>
      </vt:variant>
      <vt:variant>
        <vt:lpwstr/>
      </vt:variant>
      <vt:variant>
        <vt:lpwstr>_Toc38476828</vt:lpwstr>
      </vt:variant>
      <vt:variant>
        <vt:i4>1507379</vt:i4>
      </vt:variant>
      <vt:variant>
        <vt:i4>29</vt:i4>
      </vt:variant>
      <vt:variant>
        <vt:i4>0</vt:i4>
      </vt:variant>
      <vt:variant>
        <vt:i4>5</vt:i4>
      </vt:variant>
      <vt:variant>
        <vt:lpwstr/>
      </vt:variant>
      <vt:variant>
        <vt:lpwstr>_Toc38476827</vt:lpwstr>
      </vt:variant>
      <vt:variant>
        <vt:i4>1441843</vt:i4>
      </vt:variant>
      <vt:variant>
        <vt:i4>23</vt:i4>
      </vt:variant>
      <vt:variant>
        <vt:i4>0</vt:i4>
      </vt:variant>
      <vt:variant>
        <vt:i4>5</vt:i4>
      </vt:variant>
      <vt:variant>
        <vt:lpwstr/>
      </vt:variant>
      <vt:variant>
        <vt:lpwstr>_Toc38476826</vt:lpwstr>
      </vt:variant>
      <vt:variant>
        <vt:i4>1376307</vt:i4>
      </vt:variant>
      <vt:variant>
        <vt:i4>17</vt:i4>
      </vt:variant>
      <vt:variant>
        <vt:i4>0</vt:i4>
      </vt:variant>
      <vt:variant>
        <vt:i4>5</vt:i4>
      </vt:variant>
      <vt:variant>
        <vt:lpwstr/>
      </vt:variant>
      <vt:variant>
        <vt:lpwstr>_Toc38476825</vt:lpwstr>
      </vt:variant>
      <vt:variant>
        <vt:i4>1310771</vt:i4>
      </vt:variant>
      <vt:variant>
        <vt:i4>11</vt:i4>
      </vt:variant>
      <vt:variant>
        <vt:i4>0</vt:i4>
      </vt:variant>
      <vt:variant>
        <vt:i4>5</vt:i4>
      </vt:variant>
      <vt:variant>
        <vt:lpwstr/>
      </vt:variant>
      <vt:variant>
        <vt:lpwstr>_Toc38476824</vt:lpwstr>
      </vt:variant>
      <vt:variant>
        <vt:i4>1245235</vt:i4>
      </vt:variant>
      <vt:variant>
        <vt:i4>5</vt:i4>
      </vt:variant>
      <vt:variant>
        <vt:i4>0</vt:i4>
      </vt:variant>
      <vt:variant>
        <vt:i4>5</vt:i4>
      </vt:variant>
      <vt:variant>
        <vt:lpwstr/>
      </vt:variant>
      <vt:variant>
        <vt:lpwstr>_Toc38476823</vt:lpwstr>
      </vt:variant>
      <vt:variant>
        <vt:i4>3932186</vt:i4>
      </vt:variant>
      <vt:variant>
        <vt:i4>0</vt:i4>
      </vt:variant>
      <vt:variant>
        <vt:i4>0</vt:i4>
      </vt:variant>
      <vt:variant>
        <vt:i4>5</vt:i4>
      </vt:variant>
      <vt:variant>
        <vt:lpwstr>mailto:soc15jm1@student.lu.se</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ter Kvillegård</dc:creator>
  <cp:keywords/>
  <dc:description/>
  <cp:lastModifiedBy>Peter Kvillegård</cp:lastModifiedBy>
  <cp:revision>2</cp:revision>
  <cp:lastPrinted>2019-10-17T08:12:00Z</cp:lastPrinted>
  <dcterms:created xsi:type="dcterms:W3CDTF">2020-05-28T08:22:00Z</dcterms:created>
  <dcterms:modified xsi:type="dcterms:W3CDTF">2020-05-28T08: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F4258EDD9AA373418822A861E063857E</vt:lpwstr>
  </property>
</Properties>
</file>